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3CDC" w:rsidRPr="00C001EC" w:rsidRDefault="00D37A0D">
      <w:pPr>
        <w:rPr>
          <w:rFonts w:eastAsia="Times New Roman"/>
          <w:b/>
          <w:bCs/>
          <w:color w:val="000000"/>
          <w:kern w:val="32"/>
          <w:sz w:val="28"/>
          <w:szCs w:val="26"/>
          <w:lang w:eastAsia="zh-CN"/>
        </w:rPr>
      </w:pPr>
      <w:bookmarkStart w:id="0" w:name="_Toc49714562"/>
      <w:bookmarkStart w:id="1" w:name="_Toc47022670"/>
      <w:bookmarkStart w:id="2" w:name="_Toc49714563"/>
      <w:r w:rsidRPr="00D37A0D">
        <w:rPr>
          <w:noProof/>
          <w:sz w:val="28"/>
        </w:rPr>
        <w:drawing>
          <wp:inline distT="0" distB="0" distL="0" distR="0">
            <wp:extent cx="7256344" cy="9401175"/>
            <wp:effectExtent l="0" t="0" r="1905" b="0"/>
            <wp:docPr id="5" name="Picture 5" descr="C:\Users\DELL\Pictures\Bộ tài liệ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Pictures\Bộ tài liệu.pn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265726" cy="9413330"/>
                    </a:xfrm>
                    <a:prstGeom prst="rect">
                      <a:avLst/>
                    </a:prstGeom>
                    <a:noFill/>
                    <a:ln>
                      <a:noFill/>
                    </a:ln>
                  </pic:spPr>
                </pic:pic>
              </a:graphicData>
            </a:graphic>
          </wp:inline>
        </w:drawing>
      </w:r>
    </w:p>
    <w:p w:rsidR="00745EA9" w:rsidRPr="00C001EC" w:rsidRDefault="00745EA9" w:rsidP="005155FE">
      <w:pPr>
        <w:pStyle w:val="A"/>
        <w:spacing w:before="120" w:after="120"/>
        <w:rPr>
          <w:lang w:val="en-US"/>
        </w:rPr>
        <w:sectPr w:rsidR="00745EA9" w:rsidRPr="00C001EC" w:rsidSect="00FF2C31">
          <w:footerReference w:type="default" r:id="rId9"/>
          <w:pgSz w:w="12240" w:h="15840"/>
          <w:pgMar w:top="142" w:right="49" w:bottom="0" w:left="284" w:header="720" w:footer="720" w:gutter="0"/>
          <w:cols w:space="720"/>
          <w:docGrid w:linePitch="360"/>
        </w:sectPr>
      </w:pPr>
    </w:p>
    <w:p w:rsidR="005155FE" w:rsidRPr="00C001EC" w:rsidRDefault="0025140A" w:rsidP="005155FE">
      <w:pPr>
        <w:pStyle w:val="A"/>
        <w:spacing w:before="120" w:after="120"/>
        <w:rPr>
          <w:lang w:val="en-US"/>
        </w:rPr>
      </w:pPr>
      <w:bookmarkStart w:id="3" w:name="_Toc53584111"/>
      <w:bookmarkEnd w:id="0"/>
      <w:r w:rsidRPr="00C001EC">
        <w:rPr>
          <w:noProof/>
          <w:color w:val="000000" w:themeColor="text1"/>
          <w:lang w:val="en-US"/>
        </w:rPr>
        <w:lastRenderedPageBreak/>
        <w:t>LỜI GIỚI THIỆU</w:t>
      </w:r>
      <w:bookmarkEnd w:id="3"/>
    </w:p>
    <w:p w:rsidR="005155FE" w:rsidRPr="00C001EC" w:rsidRDefault="005155FE" w:rsidP="00FF2C31">
      <w:pPr>
        <w:spacing w:after="0" w:line="360" w:lineRule="exact"/>
        <w:ind w:firstLine="567"/>
        <w:jc w:val="both"/>
        <w:rPr>
          <w:b/>
          <w:color w:val="000000" w:themeColor="text1"/>
          <w:sz w:val="28"/>
          <w:szCs w:val="26"/>
        </w:rPr>
      </w:pPr>
      <w:r w:rsidRPr="00C001EC">
        <w:rPr>
          <w:color w:val="000000" w:themeColor="text1"/>
          <w:sz w:val="28"/>
          <w:szCs w:val="26"/>
          <w:shd w:val="clear" w:color="auto" w:fill="FFFFFF"/>
        </w:rPr>
        <w:t xml:space="preserve">Chương trình </w:t>
      </w:r>
      <w:r w:rsidR="00E236FA" w:rsidRPr="00C001EC">
        <w:rPr>
          <w:color w:val="000000" w:themeColor="text1"/>
          <w:sz w:val="28"/>
          <w:szCs w:val="26"/>
          <w:shd w:val="clear" w:color="auto" w:fill="FFFFFF"/>
        </w:rPr>
        <w:t>m</w:t>
      </w:r>
      <w:r w:rsidRPr="00C001EC">
        <w:rPr>
          <w:color w:val="000000" w:themeColor="text1"/>
          <w:sz w:val="28"/>
          <w:szCs w:val="26"/>
          <w:shd w:val="clear" w:color="auto" w:fill="FFFFFF"/>
        </w:rPr>
        <w:t xml:space="preserve">ỗi xã một sản phẩm </w:t>
      </w:r>
      <w:r w:rsidR="00E236FA" w:rsidRPr="00C001EC">
        <w:rPr>
          <w:color w:val="000000" w:themeColor="text1"/>
          <w:sz w:val="28"/>
          <w:szCs w:val="26"/>
          <w:shd w:val="clear" w:color="auto" w:fill="FFFFFF"/>
        </w:rPr>
        <w:t>(Chương trình</w:t>
      </w:r>
      <w:r w:rsidRPr="00C001EC">
        <w:rPr>
          <w:color w:val="000000" w:themeColor="text1"/>
          <w:sz w:val="28"/>
          <w:szCs w:val="26"/>
          <w:shd w:val="clear" w:color="auto" w:fill="FFFFFF"/>
        </w:rPr>
        <w:t xml:space="preserve"> OCOP</w:t>
      </w:r>
      <w:r w:rsidR="00E236FA" w:rsidRPr="00C001EC">
        <w:rPr>
          <w:color w:val="000000" w:themeColor="text1"/>
          <w:sz w:val="28"/>
          <w:szCs w:val="26"/>
          <w:shd w:val="clear" w:color="auto" w:fill="FFFFFF"/>
        </w:rPr>
        <w:t>)</w:t>
      </w:r>
      <w:r w:rsidR="00E236FA" w:rsidRPr="00C001EC">
        <w:rPr>
          <w:rStyle w:val="FootnoteReference"/>
          <w:color w:val="000000" w:themeColor="text1"/>
          <w:sz w:val="28"/>
          <w:szCs w:val="26"/>
          <w:shd w:val="clear" w:color="auto" w:fill="FFFFFF"/>
        </w:rPr>
        <w:footnoteReference w:id="2"/>
      </w:r>
      <w:r w:rsidR="00E236FA" w:rsidRPr="00C001EC">
        <w:rPr>
          <w:color w:val="000000" w:themeColor="text1"/>
          <w:sz w:val="28"/>
          <w:szCs w:val="26"/>
          <w:shd w:val="clear" w:color="auto" w:fill="FFFFFF"/>
        </w:rPr>
        <w:t xml:space="preserve"> </w:t>
      </w:r>
      <w:r w:rsidRPr="00C001EC">
        <w:rPr>
          <w:color w:val="000000" w:themeColor="text1"/>
          <w:sz w:val="28"/>
          <w:szCs w:val="26"/>
          <w:shd w:val="clear" w:color="auto" w:fill="FFFFFF"/>
        </w:rPr>
        <w:t xml:space="preserve">được xác định là một giải pháp </w:t>
      </w:r>
      <w:r w:rsidR="00E236FA" w:rsidRPr="00C001EC">
        <w:rPr>
          <w:color w:val="000000" w:themeColor="text1"/>
          <w:sz w:val="28"/>
          <w:szCs w:val="26"/>
          <w:shd w:val="clear" w:color="auto" w:fill="FFFFFF"/>
        </w:rPr>
        <w:t xml:space="preserve">quan trọng nhằm </w:t>
      </w:r>
      <w:r w:rsidRPr="00C001EC">
        <w:rPr>
          <w:color w:val="000000" w:themeColor="text1"/>
          <w:sz w:val="28"/>
          <w:szCs w:val="26"/>
          <w:shd w:val="clear" w:color="auto" w:fill="FFFFFF"/>
        </w:rPr>
        <w:t xml:space="preserve">phát triển kinh tế khu vực nông thôn </w:t>
      </w:r>
      <w:r w:rsidRPr="00C001EC">
        <w:rPr>
          <w:color w:val="000000" w:themeColor="text1"/>
          <w:sz w:val="28"/>
          <w:szCs w:val="26"/>
        </w:rPr>
        <w:t>theo hướng phát triển nội lực và gia tăng giá trị</w:t>
      </w:r>
      <w:r w:rsidR="00E236FA" w:rsidRPr="00C001EC">
        <w:rPr>
          <w:color w:val="000000" w:themeColor="text1"/>
          <w:sz w:val="28"/>
          <w:szCs w:val="26"/>
        </w:rPr>
        <w:t>, gắn với</w:t>
      </w:r>
      <w:r w:rsidRPr="00C001EC">
        <w:rPr>
          <w:color w:val="000000" w:themeColor="text1"/>
          <w:sz w:val="28"/>
          <w:szCs w:val="26"/>
        </w:rPr>
        <w:t xml:space="preserve"> xây dựng nông thôn mới. Trọng tâm của Chương trình </w:t>
      </w:r>
      <w:r w:rsidR="00E236FA" w:rsidRPr="00C001EC">
        <w:rPr>
          <w:color w:val="000000" w:themeColor="text1"/>
          <w:sz w:val="28"/>
          <w:szCs w:val="26"/>
        </w:rPr>
        <w:t>OCOP</w:t>
      </w:r>
      <w:r w:rsidRPr="00C001EC">
        <w:rPr>
          <w:color w:val="000000" w:themeColor="text1"/>
          <w:sz w:val="28"/>
          <w:szCs w:val="26"/>
        </w:rPr>
        <w:t xml:space="preserve"> là phát triển sản phẩm nông nghiệp, phi nông nghiệp, dịch vụ có lợi thế ở mỗi địa phương theo chuỗi giá trị, do các thành phần kinh tế tư nhân và kinh tế tập thể thực hiện. Nhà nước đóng vai trò kiến tạo, ban hành khung pháp lý và chính sách để thực hiện; định hướng quy hoạch các vùng sản xuất hàng hóa, dịch vụ; quản lý và giám sát tiêu chuẩn chất lượng sản phẩm; hỗ trợ </w:t>
      </w:r>
      <w:r w:rsidR="00E236FA" w:rsidRPr="00C001EC">
        <w:rPr>
          <w:color w:val="000000" w:themeColor="text1"/>
          <w:sz w:val="28"/>
          <w:szCs w:val="26"/>
        </w:rPr>
        <w:t>đ</w:t>
      </w:r>
      <w:r w:rsidRPr="00C001EC">
        <w:rPr>
          <w:color w:val="000000" w:themeColor="text1"/>
          <w:sz w:val="28"/>
          <w:szCs w:val="26"/>
        </w:rPr>
        <w:t>ào tạo, tập huấn, hướng dẫn kỹ thuật, ứng dụng khoa học công nghệ, xây dựng thương hiệu, xúc tiến thương mại, quảng bá sản phẩm, tín dụng</w:t>
      </w:r>
      <w:r w:rsidR="00E236FA" w:rsidRPr="00C001EC">
        <w:rPr>
          <w:color w:val="000000" w:themeColor="text1"/>
          <w:sz w:val="28"/>
          <w:szCs w:val="26"/>
        </w:rPr>
        <w:t>…</w:t>
      </w:r>
    </w:p>
    <w:p w:rsidR="004C2711" w:rsidRPr="00C001EC" w:rsidRDefault="005155FE" w:rsidP="004C2711">
      <w:pPr>
        <w:spacing w:before="120" w:after="0" w:line="360" w:lineRule="exact"/>
        <w:ind w:firstLine="567"/>
        <w:jc w:val="both"/>
        <w:rPr>
          <w:color w:val="000000" w:themeColor="text1"/>
          <w:sz w:val="28"/>
          <w:szCs w:val="26"/>
        </w:rPr>
      </w:pPr>
      <w:r w:rsidRPr="00C001EC">
        <w:rPr>
          <w:b/>
          <w:color w:val="000000" w:themeColor="text1"/>
          <w:sz w:val="28"/>
          <w:szCs w:val="26"/>
        </w:rPr>
        <w:tab/>
      </w:r>
      <w:r w:rsidR="004C2711" w:rsidRPr="00C001EC">
        <w:rPr>
          <w:color w:val="000000" w:themeColor="text1"/>
          <w:sz w:val="28"/>
          <w:szCs w:val="26"/>
        </w:rPr>
        <w:t>Trên cơ sở kế thừa và phát triển Bộ tài liệu đào tạo Chương trình OCOP theo Quyết định 490/QĐ-TTg của Thủ tướng Chính phủ, qua thực tiễn triển khai tại các địa phương, để tập trung vào những nội dung trọng tâm, cốt lõi của Chương trình, phù hợp với điều kiện thực tế và nhu cầu của các đối tượng triển khai, Bộ Nông nghiệp và Phát triển nông thôn ban hành Bộ tài liệu tập huấn những kiến thức cơ bản về Chương trình OCOP cho các đối tượng tham gia chương trình, bộ tài liệu bao gồm:</w:t>
      </w:r>
    </w:p>
    <w:p w:rsidR="004C2711" w:rsidRPr="00C001EC" w:rsidRDefault="004C2711" w:rsidP="004C2711">
      <w:pPr>
        <w:spacing w:before="120" w:after="0" w:line="360" w:lineRule="exact"/>
        <w:ind w:firstLine="567"/>
        <w:jc w:val="both"/>
        <w:rPr>
          <w:color w:val="000000" w:themeColor="text1"/>
          <w:sz w:val="28"/>
          <w:szCs w:val="26"/>
        </w:rPr>
      </w:pPr>
      <w:r w:rsidRPr="00C001EC">
        <w:rPr>
          <w:color w:val="000000" w:themeColor="text1"/>
          <w:sz w:val="28"/>
          <w:szCs w:val="26"/>
        </w:rPr>
        <w:t>- Tài liệu dành cho cán bộ quản lý Chương trình OCOP;</w:t>
      </w:r>
    </w:p>
    <w:p w:rsidR="004C2711" w:rsidRPr="00C001EC" w:rsidRDefault="004C2711" w:rsidP="004C2711">
      <w:pPr>
        <w:spacing w:before="120" w:after="0" w:line="360" w:lineRule="exact"/>
        <w:ind w:firstLine="567"/>
        <w:jc w:val="both"/>
        <w:rPr>
          <w:color w:val="000000" w:themeColor="text1"/>
          <w:sz w:val="28"/>
          <w:szCs w:val="26"/>
        </w:rPr>
      </w:pPr>
      <w:r w:rsidRPr="00C001EC">
        <w:rPr>
          <w:color w:val="000000" w:themeColor="text1"/>
          <w:sz w:val="28"/>
          <w:szCs w:val="26"/>
        </w:rPr>
        <w:t>- Tài liệu dành cho chủ thể tham gia Chương trình OCOP;</w:t>
      </w:r>
    </w:p>
    <w:p w:rsidR="004C2711" w:rsidRPr="00C001EC" w:rsidRDefault="004C2711" w:rsidP="004C2711">
      <w:pPr>
        <w:spacing w:before="120" w:after="0" w:line="360" w:lineRule="exact"/>
        <w:ind w:firstLine="567"/>
        <w:jc w:val="both"/>
        <w:rPr>
          <w:color w:val="000000" w:themeColor="text1"/>
          <w:sz w:val="28"/>
          <w:szCs w:val="26"/>
        </w:rPr>
      </w:pPr>
      <w:r w:rsidRPr="00C001EC">
        <w:rPr>
          <w:color w:val="000000" w:themeColor="text1"/>
          <w:sz w:val="28"/>
          <w:szCs w:val="26"/>
        </w:rPr>
        <w:t>- Tài liệu dành cho chủ thể tư vấn Chương trình OCOP.</w:t>
      </w:r>
    </w:p>
    <w:p w:rsidR="004C2711" w:rsidRPr="00C001EC" w:rsidRDefault="004C2711" w:rsidP="004C2711">
      <w:pPr>
        <w:spacing w:before="120" w:after="0" w:line="360" w:lineRule="exact"/>
        <w:ind w:firstLine="567"/>
        <w:jc w:val="both"/>
        <w:rPr>
          <w:strike/>
          <w:color w:val="000000" w:themeColor="text1"/>
          <w:sz w:val="28"/>
          <w:szCs w:val="26"/>
          <w:highlight w:val="yellow"/>
        </w:rPr>
      </w:pPr>
      <w:r w:rsidRPr="00C001EC">
        <w:rPr>
          <w:color w:val="000000" w:themeColor="text1"/>
          <w:sz w:val="28"/>
          <w:szCs w:val="26"/>
        </w:rPr>
        <w:t>Bộ tài liệu được sử dụng chung cho các hoạt động của Chương trình OCOP triển khai trên toàn quốc, là căn cứ để các địa phương truyền thông, tập huấn, đào tạo về Chương trình. Trong quá trình triển khai, Bộ đã</w:t>
      </w:r>
      <w:r w:rsidRPr="00C001EC">
        <w:rPr>
          <w:color w:val="000000" w:themeColor="text1"/>
          <w:spacing w:val="-4"/>
          <w:sz w:val="28"/>
          <w:szCs w:val="26"/>
        </w:rPr>
        <w:t xml:space="preserve"> tiếp thu ý kiến của các bộ, ngành, địa phương và các chuyên gia, các nhà khoa học. Tuy nhiên, do thời gian ngắn, chưa thể đáp ứng được hết những yêu cầu đã và đang phát sinh trên thực tiễn ở các địa phương, rất mong nhận được ý kiến góp ý của Quý đọc giả để Bộ Nông nghiệp và Phát triển nông thôn tiếp tục hoàn thiện trong thời gian tới.</w:t>
      </w:r>
    </w:p>
    <w:p w:rsidR="005155FE" w:rsidRPr="00C001EC" w:rsidRDefault="005155FE" w:rsidP="00166090">
      <w:pPr>
        <w:spacing w:before="120" w:after="0" w:line="360" w:lineRule="exact"/>
        <w:jc w:val="both"/>
        <w:rPr>
          <w:color w:val="000000" w:themeColor="text1"/>
          <w:spacing w:val="-4"/>
          <w:sz w:val="28"/>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2"/>
        <w:gridCol w:w="4502"/>
      </w:tblGrid>
      <w:tr w:rsidR="005155FE" w:rsidRPr="00C001EC" w:rsidTr="005155FE">
        <w:trPr>
          <w:trHeight w:val="161"/>
        </w:trPr>
        <w:tc>
          <w:tcPr>
            <w:tcW w:w="4502" w:type="dxa"/>
          </w:tcPr>
          <w:p w:rsidR="005155FE" w:rsidRPr="00C001EC" w:rsidRDefault="005155FE" w:rsidP="005155FE">
            <w:pPr>
              <w:spacing w:after="200" w:line="312" w:lineRule="auto"/>
              <w:jc w:val="right"/>
              <w:rPr>
                <w:b/>
                <w:color w:val="000000" w:themeColor="text1"/>
                <w:sz w:val="26"/>
                <w:szCs w:val="26"/>
              </w:rPr>
            </w:pPr>
          </w:p>
        </w:tc>
        <w:tc>
          <w:tcPr>
            <w:tcW w:w="4502" w:type="dxa"/>
          </w:tcPr>
          <w:p w:rsidR="005155FE" w:rsidRPr="00C001EC" w:rsidRDefault="003F4EC8" w:rsidP="003F4EC8">
            <w:pPr>
              <w:spacing w:after="200" w:line="312" w:lineRule="auto"/>
              <w:jc w:val="right"/>
              <w:rPr>
                <w:b/>
                <w:color w:val="000000" w:themeColor="text1"/>
                <w:sz w:val="26"/>
                <w:szCs w:val="26"/>
              </w:rPr>
            </w:pPr>
            <w:r>
              <w:rPr>
                <w:b/>
                <w:color w:val="000000" w:themeColor="text1"/>
                <w:sz w:val="26"/>
                <w:szCs w:val="26"/>
              </w:rPr>
              <w:t xml:space="preserve"> </w:t>
            </w:r>
            <w:r w:rsidR="005155FE" w:rsidRPr="00C001EC">
              <w:rPr>
                <w:b/>
                <w:color w:val="000000" w:themeColor="text1"/>
                <w:sz w:val="26"/>
                <w:szCs w:val="26"/>
              </w:rPr>
              <w:t>BỘ NÔNG NGHIỆP VÀ PTNT</w:t>
            </w:r>
          </w:p>
        </w:tc>
      </w:tr>
    </w:tbl>
    <w:p w:rsidR="007B0C19" w:rsidRPr="00C001EC" w:rsidRDefault="007B0C19" w:rsidP="00294E8B">
      <w:pPr>
        <w:pStyle w:val="A"/>
        <w:spacing w:after="240"/>
        <w:rPr>
          <w:color w:val="auto"/>
        </w:rPr>
        <w:sectPr w:rsidR="007B0C19" w:rsidRPr="00C001EC" w:rsidSect="00FF2C31">
          <w:footerReference w:type="default" r:id="rId10"/>
          <w:pgSz w:w="12240" w:h="15840"/>
          <w:pgMar w:top="1021" w:right="1021" w:bottom="1021" w:left="1644" w:header="720" w:footer="720" w:gutter="0"/>
          <w:pgNumType w:fmt="lowerRoman" w:start="1"/>
          <w:cols w:space="720"/>
          <w:docGrid w:linePitch="360"/>
        </w:sectPr>
      </w:pPr>
    </w:p>
    <w:p w:rsidR="003E4129" w:rsidRPr="00C001EC" w:rsidRDefault="003E4129" w:rsidP="00294E8B">
      <w:pPr>
        <w:pStyle w:val="A"/>
        <w:spacing w:after="240"/>
        <w:rPr>
          <w:color w:val="auto"/>
          <w:lang w:val="en-US"/>
        </w:rPr>
      </w:pPr>
      <w:bookmarkStart w:id="4" w:name="_Toc52317918"/>
      <w:bookmarkStart w:id="5" w:name="_Toc53584112"/>
      <w:r w:rsidRPr="00C001EC">
        <w:rPr>
          <w:color w:val="auto"/>
          <w:lang w:val="en-US"/>
        </w:rPr>
        <w:lastRenderedPageBreak/>
        <w:t>MỤC LỤC</w:t>
      </w:r>
      <w:bookmarkEnd w:id="4"/>
      <w:bookmarkEnd w:id="5"/>
    </w:p>
    <w:sdt>
      <w:sdtPr>
        <w:rPr>
          <w:rFonts w:ascii="Times New Roman" w:eastAsia="SimSun" w:hAnsi="Times New Roman" w:cs="Times New Roman"/>
          <w:b w:val="0"/>
          <w:bCs w:val="0"/>
          <w:color w:val="auto"/>
          <w:sz w:val="24"/>
          <w:szCs w:val="22"/>
          <w:lang w:eastAsia="en-US"/>
        </w:rPr>
        <w:id w:val="-400522658"/>
        <w:docPartObj>
          <w:docPartGallery w:val="Table of Contents"/>
          <w:docPartUnique/>
        </w:docPartObj>
      </w:sdtPr>
      <w:sdtEndPr>
        <w:rPr>
          <w:noProof/>
        </w:rPr>
      </w:sdtEndPr>
      <w:sdtContent>
        <w:p w:rsidR="006C57ED" w:rsidRPr="00C001EC" w:rsidRDefault="006C57ED">
          <w:pPr>
            <w:pStyle w:val="TOCHeading"/>
            <w:rPr>
              <w:rFonts w:ascii="Times New Roman" w:hAnsi="Times New Roman" w:cs="Times New Roman"/>
              <w:sz w:val="2"/>
            </w:rPr>
          </w:pPr>
        </w:p>
        <w:p w:rsidR="002747C4" w:rsidRPr="00C001EC" w:rsidRDefault="007A6A16" w:rsidP="002747C4">
          <w:pPr>
            <w:pStyle w:val="TOC1"/>
            <w:rPr>
              <w:rFonts w:eastAsiaTheme="minorEastAsia" w:cs="Times New Roman"/>
              <w:sz w:val="22"/>
            </w:rPr>
          </w:pPr>
          <w:r w:rsidRPr="007A6A16">
            <w:rPr>
              <w:rFonts w:cs="Times New Roman"/>
            </w:rPr>
            <w:fldChar w:fldCharType="begin"/>
          </w:r>
          <w:r w:rsidR="006C57ED" w:rsidRPr="00C001EC">
            <w:rPr>
              <w:rFonts w:cs="Times New Roman"/>
            </w:rPr>
            <w:instrText xml:space="preserve"> TOC \o "1-3" \h \z \u </w:instrText>
          </w:r>
          <w:r w:rsidRPr="007A6A16">
            <w:rPr>
              <w:rFonts w:cs="Times New Roman"/>
            </w:rPr>
            <w:fldChar w:fldCharType="separate"/>
          </w:r>
          <w:hyperlink w:anchor="_Toc53584111" w:history="1">
            <w:r w:rsidR="002747C4" w:rsidRPr="00C001EC">
              <w:rPr>
                <w:rStyle w:val="Hyperlink"/>
                <w:rFonts w:cs="Times New Roman"/>
              </w:rPr>
              <w:t>LỜI GIỚI THIỆU</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11 \h </w:instrText>
            </w:r>
            <w:r w:rsidRPr="00C001EC">
              <w:rPr>
                <w:rFonts w:cs="Times New Roman"/>
                <w:webHidden/>
              </w:rPr>
            </w:r>
            <w:r w:rsidRPr="00C001EC">
              <w:rPr>
                <w:rFonts w:cs="Times New Roman"/>
                <w:webHidden/>
              </w:rPr>
              <w:fldChar w:fldCharType="separate"/>
            </w:r>
            <w:r w:rsidR="00FB3B28">
              <w:rPr>
                <w:rFonts w:cs="Times New Roman"/>
                <w:webHidden/>
              </w:rPr>
              <w:t>i</w:t>
            </w:r>
            <w:r w:rsidRPr="00C001EC">
              <w:rPr>
                <w:rFonts w:cs="Times New Roman"/>
                <w:webHidden/>
              </w:rPr>
              <w:fldChar w:fldCharType="end"/>
            </w:r>
          </w:hyperlink>
        </w:p>
        <w:p w:rsidR="002747C4" w:rsidRPr="00C001EC" w:rsidRDefault="007A6A16">
          <w:pPr>
            <w:pStyle w:val="TOC1"/>
            <w:rPr>
              <w:rFonts w:eastAsiaTheme="minorEastAsia" w:cs="Times New Roman"/>
              <w:b/>
              <w:sz w:val="22"/>
            </w:rPr>
          </w:pPr>
          <w:hyperlink w:anchor="_Toc53584113" w:history="1">
            <w:r w:rsidR="002747C4" w:rsidRPr="00C001EC">
              <w:rPr>
                <w:rStyle w:val="Hyperlink"/>
                <w:rFonts w:cs="Times New Roman"/>
                <w:b/>
              </w:rPr>
              <w:t>PHẦN 1</w:t>
            </w:r>
            <w:r w:rsidR="002747C4" w:rsidRPr="00C001EC">
              <w:rPr>
                <w:rFonts w:cs="Times New Roman"/>
                <w:b/>
                <w:webHidden/>
              </w:rPr>
              <w:t>.</w:t>
            </w:r>
          </w:hyperlink>
          <w:r w:rsidR="002747C4" w:rsidRPr="00C001EC">
            <w:rPr>
              <w:rStyle w:val="Hyperlink"/>
              <w:rFonts w:cs="Times New Roman"/>
              <w:b/>
              <w:u w:val="none"/>
            </w:rPr>
            <w:t xml:space="preserve"> </w:t>
          </w:r>
          <w:hyperlink w:anchor="_Toc53584114" w:history="1">
            <w:r w:rsidR="002747C4" w:rsidRPr="00C001EC">
              <w:rPr>
                <w:rStyle w:val="Hyperlink"/>
                <w:rFonts w:cs="Times New Roman"/>
                <w:b/>
              </w:rPr>
              <w:t>NHỮNG ĐIỀU CẦN BIẾT VỀ CHƯƠNG TRÌNH OCOP</w:t>
            </w:r>
            <w:r w:rsidR="002747C4" w:rsidRPr="00C001EC">
              <w:rPr>
                <w:rFonts w:cs="Times New Roman"/>
                <w:b/>
                <w:webHidden/>
              </w:rPr>
              <w:tab/>
            </w:r>
            <w:r w:rsidRPr="00C001EC">
              <w:rPr>
                <w:rFonts w:cs="Times New Roman"/>
                <w:b/>
                <w:webHidden/>
              </w:rPr>
              <w:fldChar w:fldCharType="begin"/>
            </w:r>
            <w:r w:rsidR="002747C4" w:rsidRPr="00C001EC">
              <w:rPr>
                <w:rFonts w:cs="Times New Roman"/>
                <w:b/>
                <w:webHidden/>
              </w:rPr>
              <w:instrText xml:space="preserve"> PAGEREF _Toc53584114 \h </w:instrText>
            </w:r>
            <w:r w:rsidRPr="00C001EC">
              <w:rPr>
                <w:rFonts w:cs="Times New Roman"/>
                <w:b/>
                <w:webHidden/>
              </w:rPr>
            </w:r>
            <w:r w:rsidRPr="00C001EC">
              <w:rPr>
                <w:rFonts w:cs="Times New Roman"/>
                <w:b/>
                <w:webHidden/>
              </w:rPr>
              <w:fldChar w:fldCharType="separate"/>
            </w:r>
            <w:r w:rsidR="00FB3B28">
              <w:rPr>
                <w:rFonts w:cs="Times New Roman"/>
                <w:b/>
                <w:webHidden/>
              </w:rPr>
              <w:t>1</w:t>
            </w:r>
            <w:r w:rsidRPr="00C001EC">
              <w:rPr>
                <w:rFonts w:cs="Times New Roman"/>
                <w:b/>
                <w:webHidden/>
              </w:rPr>
              <w:fldChar w:fldCharType="end"/>
            </w:r>
          </w:hyperlink>
        </w:p>
        <w:p w:rsidR="002747C4" w:rsidRPr="00C001EC" w:rsidRDefault="007A6A16">
          <w:pPr>
            <w:pStyle w:val="TOC1"/>
            <w:rPr>
              <w:rFonts w:eastAsiaTheme="minorEastAsia" w:cs="Times New Roman"/>
              <w:sz w:val="22"/>
            </w:rPr>
          </w:pPr>
          <w:hyperlink w:anchor="_Toc53584115" w:history="1">
            <w:r w:rsidR="002747C4" w:rsidRPr="00C001EC">
              <w:rPr>
                <w:rStyle w:val="Hyperlink"/>
                <w:rFonts w:cs="Times New Roman"/>
              </w:rPr>
              <w:t>1.1. Sự cần thiết của Chương trình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15 \h </w:instrText>
            </w:r>
            <w:r w:rsidRPr="00C001EC">
              <w:rPr>
                <w:rFonts w:cs="Times New Roman"/>
                <w:webHidden/>
              </w:rPr>
            </w:r>
            <w:r w:rsidRPr="00C001EC">
              <w:rPr>
                <w:rFonts w:cs="Times New Roman"/>
                <w:webHidden/>
              </w:rPr>
              <w:fldChar w:fldCharType="separate"/>
            </w:r>
            <w:r w:rsidR="00FB3B28">
              <w:rPr>
                <w:rFonts w:cs="Times New Roman"/>
                <w:webHidden/>
              </w:rPr>
              <w:t>1</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16" w:history="1">
            <w:r w:rsidR="002747C4" w:rsidRPr="00C001EC">
              <w:rPr>
                <w:rStyle w:val="Hyperlink"/>
                <w:rFonts w:cs="Times New Roman"/>
              </w:rPr>
              <w:t>1.2. Lịch sử và kinh nghiệm của Chương trình OCOP trên thế giới và Việt Nam</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16 \h </w:instrText>
            </w:r>
            <w:r w:rsidRPr="00C001EC">
              <w:rPr>
                <w:rFonts w:cs="Times New Roman"/>
                <w:webHidden/>
              </w:rPr>
            </w:r>
            <w:r w:rsidRPr="00C001EC">
              <w:rPr>
                <w:rFonts w:cs="Times New Roman"/>
                <w:webHidden/>
              </w:rPr>
              <w:fldChar w:fldCharType="separate"/>
            </w:r>
            <w:r w:rsidR="00FB3B28">
              <w:rPr>
                <w:rFonts w:cs="Times New Roman"/>
                <w:webHidden/>
              </w:rPr>
              <w:t>2</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17" w:history="1">
            <w:r w:rsidR="002747C4" w:rsidRPr="00C001EC">
              <w:rPr>
                <w:rStyle w:val="Hyperlink"/>
                <w:rFonts w:cs="Times New Roman"/>
              </w:rPr>
              <w:t>1.3. Quan điểm, đối tượng, mục tiêu, nội dung, nguyên tắc của Chương trình</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17 \h </w:instrText>
            </w:r>
            <w:r w:rsidRPr="00C001EC">
              <w:rPr>
                <w:rFonts w:cs="Times New Roman"/>
                <w:webHidden/>
              </w:rPr>
            </w:r>
            <w:r w:rsidRPr="00C001EC">
              <w:rPr>
                <w:rFonts w:cs="Times New Roman"/>
                <w:webHidden/>
              </w:rPr>
              <w:fldChar w:fldCharType="separate"/>
            </w:r>
            <w:r w:rsidR="00FB3B28">
              <w:rPr>
                <w:rFonts w:cs="Times New Roman"/>
                <w:webHidden/>
              </w:rPr>
              <w:t>6</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18" w:history="1">
            <w:r w:rsidR="002747C4" w:rsidRPr="00C001EC">
              <w:rPr>
                <w:rStyle w:val="Hyperlink"/>
                <w:rFonts w:cs="Times New Roman"/>
              </w:rPr>
              <w:t>1.4. Chu trình OCOP thường niên</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18 \h </w:instrText>
            </w:r>
            <w:r w:rsidRPr="00C001EC">
              <w:rPr>
                <w:rFonts w:cs="Times New Roman"/>
                <w:webHidden/>
              </w:rPr>
            </w:r>
            <w:r w:rsidRPr="00C001EC">
              <w:rPr>
                <w:rFonts w:cs="Times New Roman"/>
                <w:webHidden/>
              </w:rPr>
              <w:fldChar w:fldCharType="separate"/>
            </w:r>
            <w:r w:rsidR="00FB3B28">
              <w:rPr>
                <w:rFonts w:cs="Times New Roman"/>
                <w:webHidden/>
              </w:rPr>
              <w:t>10</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19" w:history="1">
            <w:r w:rsidR="002747C4" w:rsidRPr="00C001EC">
              <w:rPr>
                <w:rStyle w:val="Hyperlink"/>
                <w:rFonts w:cs="Times New Roman"/>
              </w:rPr>
              <w:t>1.5. Hệ thống tổ chức nhân sự của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19 \h </w:instrText>
            </w:r>
            <w:r w:rsidRPr="00C001EC">
              <w:rPr>
                <w:rFonts w:cs="Times New Roman"/>
                <w:webHidden/>
              </w:rPr>
            </w:r>
            <w:r w:rsidRPr="00C001EC">
              <w:rPr>
                <w:rFonts w:cs="Times New Roman"/>
                <w:webHidden/>
              </w:rPr>
              <w:fldChar w:fldCharType="separate"/>
            </w:r>
            <w:r w:rsidR="00FB3B28">
              <w:rPr>
                <w:rFonts w:cs="Times New Roman"/>
                <w:webHidden/>
              </w:rPr>
              <w:t>13</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0" w:history="1">
            <w:r w:rsidR="002747C4" w:rsidRPr="00C001EC">
              <w:rPr>
                <w:rStyle w:val="Hyperlink"/>
                <w:rFonts w:cs="Times New Roman"/>
              </w:rPr>
              <w:t>1.6. Sản phẩm OCOP và tiêu chuẩn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0 \h </w:instrText>
            </w:r>
            <w:r w:rsidRPr="00C001EC">
              <w:rPr>
                <w:rFonts w:cs="Times New Roman"/>
                <w:webHidden/>
              </w:rPr>
            </w:r>
            <w:r w:rsidRPr="00C001EC">
              <w:rPr>
                <w:rFonts w:cs="Times New Roman"/>
                <w:webHidden/>
              </w:rPr>
              <w:fldChar w:fldCharType="separate"/>
            </w:r>
            <w:r w:rsidR="00FB3B28">
              <w:rPr>
                <w:rFonts w:cs="Times New Roman"/>
                <w:webHidden/>
              </w:rPr>
              <w:t>14</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1" w:history="1">
            <w:r w:rsidR="002747C4" w:rsidRPr="00C001EC">
              <w:rPr>
                <w:rStyle w:val="Hyperlink"/>
                <w:rFonts w:cs="Times New Roman"/>
              </w:rPr>
              <w:t>1.7. Bộ tiêu chí đánh giá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1 \h </w:instrText>
            </w:r>
            <w:r w:rsidRPr="00C001EC">
              <w:rPr>
                <w:rFonts w:cs="Times New Roman"/>
                <w:webHidden/>
              </w:rPr>
            </w:r>
            <w:r w:rsidRPr="00C001EC">
              <w:rPr>
                <w:rFonts w:cs="Times New Roman"/>
                <w:webHidden/>
              </w:rPr>
              <w:fldChar w:fldCharType="separate"/>
            </w:r>
            <w:r w:rsidR="00FB3B28">
              <w:rPr>
                <w:rFonts w:cs="Times New Roman"/>
                <w:webHidden/>
              </w:rPr>
              <w:t>18</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2" w:history="1">
            <w:r w:rsidR="002747C4" w:rsidRPr="00C001EC">
              <w:rPr>
                <w:rStyle w:val="Hyperlink"/>
                <w:rFonts w:cs="Times New Roman"/>
              </w:rPr>
              <w:t>1.8. Quy trình đánh giá, phân hạng sản phẩm</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2 \h </w:instrText>
            </w:r>
            <w:r w:rsidRPr="00C001EC">
              <w:rPr>
                <w:rFonts w:cs="Times New Roman"/>
                <w:webHidden/>
              </w:rPr>
            </w:r>
            <w:r w:rsidRPr="00C001EC">
              <w:rPr>
                <w:rFonts w:cs="Times New Roman"/>
                <w:webHidden/>
              </w:rPr>
              <w:fldChar w:fldCharType="separate"/>
            </w:r>
            <w:r w:rsidR="00FB3B28">
              <w:rPr>
                <w:rFonts w:cs="Times New Roman"/>
                <w:webHidden/>
              </w:rPr>
              <w:t>21</w:t>
            </w:r>
            <w:r w:rsidRPr="00C001EC">
              <w:rPr>
                <w:rFonts w:cs="Times New Roman"/>
                <w:webHidden/>
              </w:rPr>
              <w:fldChar w:fldCharType="end"/>
            </w:r>
          </w:hyperlink>
        </w:p>
        <w:p w:rsidR="002747C4" w:rsidRPr="00C001EC" w:rsidRDefault="007A6A16">
          <w:pPr>
            <w:pStyle w:val="TOC1"/>
            <w:rPr>
              <w:rFonts w:eastAsiaTheme="minorEastAsia" w:cs="Times New Roman"/>
              <w:b/>
              <w:sz w:val="22"/>
            </w:rPr>
          </w:pPr>
          <w:hyperlink w:anchor="_Toc53584123" w:history="1">
            <w:r w:rsidR="002747C4" w:rsidRPr="00C001EC">
              <w:rPr>
                <w:rStyle w:val="Hyperlink"/>
                <w:rFonts w:cs="Times New Roman"/>
                <w:b/>
              </w:rPr>
              <w:t>PHẦN 2</w:t>
            </w:r>
            <w:r w:rsidR="002747C4" w:rsidRPr="00C001EC">
              <w:rPr>
                <w:rFonts w:cs="Times New Roman"/>
                <w:b/>
                <w:webHidden/>
              </w:rPr>
              <w:t>.</w:t>
            </w:r>
          </w:hyperlink>
          <w:r w:rsidR="002747C4" w:rsidRPr="00C001EC">
            <w:rPr>
              <w:rStyle w:val="Hyperlink"/>
              <w:rFonts w:cs="Times New Roman"/>
              <w:b/>
              <w:u w:val="none"/>
            </w:rPr>
            <w:t xml:space="preserve"> </w:t>
          </w:r>
          <w:hyperlink w:anchor="_Toc53584124" w:history="1">
            <w:r w:rsidR="002747C4" w:rsidRPr="00C001EC">
              <w:rPr>
                <w:rStyle w:val="Hyperlink"/>
                <w:rFonts w:cs="Times New Roman"/>
                <w:b/>
                <w:kern w:val="24"/>
              </w:rPr>
              <w:t>HƯỚNG DẪN CHỦ THỂ THAM GIA CHƯƠNG TRÌNH OCOP</w:t>
            </w:r>
            <w:r w:rsidR="002747C4" w:rsidRPr="00C001EC">
              <w:rPr>
                <w:rFonts w:cs="Times New Roman"/>
                <w:b/>
                <w:webHidden/>
              </w:rPr>
              <w:tab/>
            </w:r>
            <w:r w:rsidRPr="00C001EC">
              <w:rPr>
                <w:rFonts w:cs="Times New Roman"/>
                <w:b/>
                <w:webHidden/>
              </w:rPr>
              <w:fldChar w:fldCharType="begin"/>
            </w:r>
            <w:r w:rsidR="002747C4" w:rsidRPr="00C001EC">
              <w:rPr>
                <w:rFonts w:cs="Times New Roman"/>
                <w:b/>
                <w:webHidden/>
              </w:rPr>
              <w:instrText xml:space="preserve"> PAGEREF _Toc53584124 \h </w:instrText>
            </w:r>
            <w:r w:rsidRPr="00C001EC">
              <w:rPr>
                <w:rFonts w:cs="Times New Roman"/>
                <w:b/>
                <w:webHidden/>
              </w:rPr>
            </w:r>
            <w:r w:rsidRPr="00C001EC">
              <w:rPr>
                <w:rFonts w:cs="Times New Roman"/>
                <w:b/>
                <w:webHidden/>
              </w:rPr>
              <w:fldChar w:fldCharType="separate"/>
            </w:r>
            <w:r w:rsidR="00FB3B28">
              <w:rPr>
                <w:rFonts w:cs="Times New Roman"/>
                <w:b/>
                <w:webHidden/>
              </w:rPr>
              <w:t>23</w:t>
            </w:r>
            <w:r w:rsidRPr="00C001EC">
              <w:rPr>
                <w:rFonts w:cs="Times New Roman"/>
                <w:b/>
                <w:webHidden/>
              </w:rPr>
              <w:fldChar w:fldCharType="end"/>
            </w:r>
          </w:hyperlink>
        </w:p>
        <w:p w:rsidR="002747C4" w:rsidRPr="00C001EC" w:rsidRDefault="007A6A16">
          <w:pPr>
            <w:pStyle w:val="TOC1"/>
            <w:rPr>
              <w:rFonts w:eastAsiaTheme="minorEastAsia" w:cs="Times New Roman"/>
              <w:sz w:val="22"/>
            </w:rPr>
          </w:pPr>
          <w:hyperlink w:anchor="_Toc53584125" w:history="1">
            <w:r w:rsidR="002747C4" w:rsidRPr="00C001EC">
              <w:rPr>
                <w:rStyle w:val="Hyperlink"/>
                <w:rFonts w:cs="Times New Roman"/>
              </w:rPr>
              <w:t>2.1. Xác định tiềm năng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5 \h </w:instrText>
            </w:r>
            <w:r w:rsidRPr="00C001EC">
              <w:rPr>
                <w:rFonts w:cs="Times New Roman"/>
                <w:webHidden/>
              </w:rPr>
            </w:r>
            <w:r w:rsidRPr="00C001EC">
              <w:rPr>
                <w:rFonts w:cs="Times New Roman"/>
                <w:webHidden/>
              </w:rPr>
              <w:fldChar w:fldCharType="separate"/>
            </w:r>
            <w:r w:rsidR="00FB3B28">
              <w:rPr>
                <w:rFonts w:cs="Times New Roman"/>
                <w:webHidden/>
              </w:rPr>
              <w:t>23</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6" w:history="1">
            <w:r w:rsidR="002747C4" w:rsidRPr="00C001EC">
              <w:rPr>
                <w:rStyle w:val="Hyperlink"/>
                <w:rFonts w:cs="Times New Roman"/>
              </w:rPr>
              <w:t>2.2. Xây dựng và phát triển ý tưởng sản phẩm, đánh giá tính khả thi</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6 \h </w:instrText>
            </w:r>
            <w:r w:rsidRPr="00C001EC">
              <w:rPr>
                <w:rFonts w:cs="Times New Roman"/>
                <w:webHidden/>
              </w:rPr>
            </w:r>
            <w:r w:rsidRPr="00C001EC">
              <w:rPr>
                <w:rFonts w:cs="Times New Roman"/>
                <w:webHidden/>
              </w:rPr>
              <w:fldChar w:fldCharType="separate"/>
            </w:r>
            <w:r w:rsidR="00FB3B28">
              <w:rPr>
                <w:rFonts w:cs="Times New Roman"/>
                <w:webHidden/>
              </w:rPr>
              <w:t>26</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7" w:history="1">
            <w:r w:rsidR="002747C4" w:rsidRPr="00C001EC">
              <w:rPr>
                <w:rStyle w:val="Hyperlink"/>
                <w:rFonts w:cs="Times New Roman"/>
              </w:rPr>
              <w:t>2.3. Hướng dẫn viết câu chuyện sản phẩm</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7 \h </w:instrText>
            </w:r>
            <w:r w:rsidRPr="00C001EC">
              <w:rPr>
                <w:rFonts w:cs="Times New Roman"/>
                <w:webHidden/>
              </w:rPr>
            </w:r>
            <w:r w:rsidRPr="00C001EC">
              <w:rPr>
                <w:rFonts w:cs="Times New Roman"/>
                <w:webHidden/>
              </w:rPr>
              <w:fldChar w:fldCharType="separate"/>
            </w:r>
            <w:r w:rsidR="00FB3B28">
              <w:rPr>
                <w:rFonts w:cs="Times New Roman"/>
                <w:webHidden/>
              </w:rPr>
              <w:t>27</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8" w:history="1">
            <w:r w:rsidR="002747C4" w:rsidRPr="00C001EC">
              <w:rPr>
                <w:rStyle w:val="Hyperlink"/>
                <w:rFonts w:cs="Times New Roman"/>
              </w:rPr>
              <w:t>2.4. Xây dựng phương án/dự án sản xuất kinh doanh</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8 \h </w:instrText>
            </w:r>
            <w:r w:rsidRPr="00C001EC">
              <w:rPr>
                <w:rFonts w:cs="Times New Roman"/>
                <w:webHidden/>
              </w:rPr>
            </w:r>
            <w:r w:rsidRPr="00C001EC">
              <w:rPr>
                <w:rFonts w:cs="Times New Roman"/>
                <w:webHidden/>
              </w:rPr>
              <w:fldChar w:fldCharType="separate"/>
            </w:r>
            <w:r w:rsidR="00FB3B28">
              <w:rPr>
                <w:rFonts w:cs="Times New Roman"/>
                <w:webHidden/>
              </w:rPr>
              <w:t>28</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29" w:history="1">
            <w:r w:rsidR="002747C4" w:rsidRPr="00C001EC">
              <w:rPr>
                <w:rStyle w:val="Hyperlink"/>
                <w:rFonts w:cs="Times New Roman"/>
              </w:rPr>
              <w:t>2.5. Chuẩn hóa và phát triển sản phẩm theo tiêu chuẩn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29 \h </w:instrText>
            </w:r>
            <w:r w:rsidRPr="00C001EC">
              <w:rPr>
                <w:rFonts w:cs="Times New Roman"/>
                <w:webHidden/>
              </w:rPr>
            </w:r>
            <w:r w:rsidRPr="00C001EC">
              <w:rPr>
                <w:rFonts w:cs="Times New Roman"/>
                <w:webHidden/>
              </w:rPr>
              <w:fldChar w:fldCharType="separate"/>
            </w:r>
            <w:r w:rsidR="00FB3B28">
              <w:rPr>
                <w:rFonts w:cs="Times New Roman"/>
                <w:webHidden/>
              </w:rPr>
              <w:t>30</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30" w:history="1">
            <w:r w:rsidR="002747C4" w:rsidRPr="00C001EC">
              <w:rPr>
                <w:rStyle w:val="Hyperlink"/>
                <w:rFonts w:cs="Times New Roman"/>
              </w:rPr>
              <w:t>2.6. Hướng dẫn xây dựng hồ sơ đánh giá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30 \h </w:instrText>
            </w:r>
            <w:r w:rsidRPr="00C001EC">
              <w:rPr>
                <w:rFonts w:cs="Times New Roman"/>
                <w:webHidden/>
              </w:rPr>
            </w:r>
            <w:r w:rsidRPr="00C001EC">
              <w:rPr>
                <w:rFonts w:cs="Times New Roman"/>
                <w:webHidden/>
              </w:rPr>
              <w:fldChar w:fldCharType="separate"/>
            </w:r>
            <w:r w:rsidR="00FB3B28">
              <w:rPr>
                <w:rFonts w:cs="Times New Roman"/>
                <w:webHidden/>
              </w:rPr>
              <w:t>36</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31" w:history="1">
            <w:r w:rsidR="002747C4" w:rsidRPr="00C001EC">
              <w:rPr>
                <w:rStyle w:val="Hyperlink"/>
                <w:rFonts w:cs="Times New Roman"/>
              </w:rPr>
              <w:t>2.7. Huy động nguồn lực hỗ trợ để triển khai phương án sản xuất kinh doanh</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31 \h </w:instrText>
            </w:r>
            <w:r w:rsidRPr="00C001EC">
              <w:rPr>
                <w:rFonts w:cs="Times New Roman"/>
                <w:webHidden/>
              </w:rPr>
            </w:r>
            <w:r w:rsidRPr="00C001EC">
              <w:rPr>
                <w:rFonts w:cs="Times New Roman"/>
                <w:webHidden/>
              </w:rPr>
              <w:fldChar w:fldCharType="separate"/>
            </w:r>
            <w:r w:rsidR="00FB3B28">
              <w:rPr>
                <w:rFonts w:cs="Times New Roman"/>
                <w:webHidden/>
              </w:rPr>
              <w:t>39</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32" w:history="1">
            <w:r w:rsidR="002747C4" w:rsidRPr="00C001EC">
              <w:rPr>
                <w:rStyle w:val="Hyperlink"/>
                <w:rFonts w:cs="Times New Roman"/>
              </w:rPr>
              <w:t>2.8.</w:t>
            </w:r>
            <w:r w:rsidR="002747C4" w:rsidRPr="00C001EC">
              <w:rPr>
                <w:rStyle w:val="Hyperlink"/>
                <w:rFonts w:cs="Times New Roman"/>
                <w:lang w:val="zh-CN"/>
              </w:rPr>
              <w:t xml:space="preserve"> </w:t>
            </w:r>
            <w:r w:rsidR="002747C4" w:rsidRPr="00C001EC">
              <w:rPr>
                <w:rStyle w:val="Hyperlink"/>
                <w:rFonts w:cs="Times New Roman"/>
              </w:rPr>
              <w:t>Một số chính sách hỗ trợ chủ thể tham gia Chương trình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32 \h </w:instrText>
            </w:r>
            <w:r w:rsidRPr="00C001EC">
              <w:rPr>
                <w:rFonts w:cs="Times New Roman"/>
                <w:webHidden/>
              </w:rPr>
            </w:r>
            <w:r w:rsidRPr="00C001EC">
              <w:rPr>
                <w:rFonts w:cs="Times New Roman"/>
                <w:webHidden/>
              </w:rPr>
              <w:fldChar w:fldCharType="separate"/>
            </w:r>
            <w:r w:rsidR="00FB3B28">
              <w:rPr>
                <w:rFonts w:cs="Times New Roman"/>
                <w:webHidden/>
              </w:rPr>
              <w:t>40</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33" w:history="1">
            <w:r w:rsidR="002747C4" w:rsidRPr="00C001EC">
              <w:rPr>
                <w:rStyle w:val="Hyperlink"/>
                <w:rFonts w:cs="Times New Roman"/>
              </w:rPr>
              <w:t>2.9. Hình thành và phát triển các hình thức tổ chức sản xuất</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33 \h </w:instrText>
            </w:r>
            <w:r w:rsidRPr="00C001EC">
              <w:rPr>
                <w:rFonts w:cs="Times New Roman"/>
                <w:webHidden/>
              </w:rPr>
            </w:r>
            <w:r w:rsidRPr="00C001EC">
              <w:rPr>
                <w:rFonts w:cs="Times New Roman"/>
                <w:webHidden/>
              </w:rPr>
              <w:fldChar w:fldCharType="separate"/>
            </w:r>
            <w:r w:rsidR="00FB3B28">
              <w:rPr>
                <w:rFonts w:cs="Times New Roman"/>
                <w:webHidden/>
              </w:rPr>
              <w:t>44</w:t>
            </w:r>
            <w:r w:rsidRPr="00C001EC">
              <w:rPr>
                <w:rFonts w:cs="Times New Roman"/>
                <w:webHidden/>
              </w:rPr>
              <w:fldChar w:fldCharType="end"/>
            </w:r>
          </w:hyperlink>
        </w:p>
        <w:p w:rsidR="002747C4" w:rsidRPr="00C001EC" w:rsidRDefault="007A6A16">
          <w:pPr>
            <w:pStyle w:val="TOC1"/>
            <w:rPr>
              <w:rFonts w:eastAsiaTheme="minorEastAsia" w:cs="Times New Roman"/>
              <w:b/>
              <w:sz w:val="22"/>
            </w:rPr>
          </w:pPr>
          <w:hyperlink w:anchor="_Toc53584134" w:history="1">
            <w:r w:rsidR="002747C4" w:rsidRPr="00C001EC">
              <w:rPr>
                <w:rStyle w:val="Hyperlink"/>
                <w:rFonts w:cs="Times New Roman"/>
                <w:b/>
              </w:rPr>
              <w:t>PHẦN 3</w:t>
            </w:r>
            <w:r w:rsidR="002747C4" w:rsidRPr="00C001EC">
              <w:rPr>
                <w:rFonts w:cs="Times New Roman"/>
                <w:b/>
                <w:webHidden/>
              </w:rPr>
              <w:t>.</w:t>
            </w:r>
          </w:hyperlink>
          <w:r w:rsidR="002747C4" w:rsidRPr="00C001EC">
            <w:rPr>
              <w:rStyle w:val="Hyperlink"/>
              <w:rFonts w:cs="Times New Roman"/>
              <w:b/>
              <w:u w:val="none"/>
            </w:rPr>
            <w:t xml:space="preserve"> </w:t>
          </w:r>
          <w:hyperlink w:anchor="_Toc53584135" w:history="1">
            <w:r w:rsidR="002747C4" w:rsidRPr="00C001EC">
              <w:rPr>
                <w:rStyle w:val="Hyperlink"/>
                <w:rFonts w:cs="Times New Roman"/>
                <w:b/>
              </w:rPr>
              <w:t>HƯỚNG DẪN CÁN BỘ QUẢN LÝ CHƯƠNG TRÌNH OCOP</w:t>
            </w:r>
            <w:r w:rsidR="002747C4" w:rsidRPr="00C001EC">
              <w:rPr>
                <w:rFonts w:cs="Times New Roman"/>
                <w:b/>
                <w:webHidden/>
              </w:rPr>
              <w:tab/>
            </w:r>
            <w:r w:rsidRPr="00C001EC">
              <w:rPr>
                <w:rFonts w:cs="Times New Roman"/>
                <w:b/>
                <w:webHidden/>
              </w:rPr>
              <w:fldChar w:fldCharType="begin"/>
            </w:r>
            <w:r w:rsidR="002747C4" w:rsidRPr="00C001EC">
              <w:rPr>
                <w:rFonts w:cs="Times New Roman"/>
                <w:b/>
                <w:webHidden/>
              </w:rPr>
              <w:instrText xml:space="preserve"> PAGEREF _Toc53584135 \h </w:instrText>
            </w:r>
            <w:r w:rsidRPr="00C001EC">
              <w:rPr>
                <w:rFonts w:cs="Times New Roman"/>
                <w:b/>
                <w:webHidden/>
              </w:rPr>
            </w:r>
            <w:r w:rsidRPr="00C001EC">
              <w:rPr>
                <w:rFonts w:cs="Times New Roman"/>
                <w:b/>
                <w:webHidden/>
              </w:rPr>
              <w:fldChar w:fldCharType="separate"/>
            </w:r>
            <w:r w:rsidR="00FB3B28">
              <w:rPr>
                <w:rFonts w:cs="Times New Roman"/>
                <w:b/>
                <w:webHidden/>
              </w:rPr>
              <w:t>49</w:t>
            </w:r>
            <w:r w:rsidRPr="00C001EC">
              <w:rPr>
                <w:rFonts w:cs="Times New Roman"/>
                <w:b/>
                <w:webHidden/>
              </w:rPr>
              <w:fldChar w:fldCharType="end"/>
            </w:r>
          </w:hyperlink>
        </w:p>
        <w:p w:rsidR="002747C4" w:rsidRPr="00C001EC" w:rsidRDefault="007A6A16">
          <w:pPr>
            <w:pStyle w:val="TOC1"/>
            <w:rPr>
              <w:rFonts w:eastAsiaTheme="minorEastAsia" w:cs="Times New Roman"/>
              <w:sz w:val="22"/>
            </w:rPr>
          </w:pPr>
          <w:hyperlink w:anchor="_Toc53584136" w:history="1">
            <w:r w:rsidR="002747C4" w:rsidRPr="00C001EC">
              <w:rPr>
                <w:rStyle w:val="Hyperlink"/>
                <w:rFonts w:cs="Times New Roman"/>
                <w:lang w:val="nl-NL"/>
              </w:rPr>
              <w:t>3.1. Xây dựng kế hoạch triển khai Chương trình OCOP cấp tỉnh, huyện, xã</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36 \h </w:instrText>
            </w:r>
            <w:r w:rsidRPr="00C001EC">
              <w:rPr>
                <w:rFonts w:cs="Times New Roman"/>
                <w:webHidden/>
              </w:rPr>
            </w:r>
            <w:r w:rsidRPr="00C001EC">
              <w:rPr>
                <w:rFonts w:cs="Times New Roman"/>
                <w:webHidden/>
              </w:rPr>
              <w:fldChar w:fldCharType="separate"/>
            </w:r>
            <w:r w:rsidR="00FB3B28">
              <w:rPr>
                <w:rFonts w:cs="Times New Roman"/>
                <w:webHidden/>
              </w:rPr>
              <w:t>49</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66" w:history="1">
            <w:r w:rsidR="002747C4" w:rsidRPr="00C001EC">
              <w:rPr>
                <w:rStyle w:val="Hyperlink"/>
                <w:rFonts w:cs="Times New Roman"/>
              </w:rPr>
              <w:t>3</w:t>
            </w:r>
            <w:r w:rsidR="002747C4" w:rsidRPr="00C001EC">
              <w:rPr>
                <w:rStyle w:val="Hyperlink"/>
                <w:rFonts w:cs="Times New Roman"/>
                <w:lang w:val="vi-VN"/>
              </w:rPr>
              <w:t>.2. Đánh giá tiềm năng và tính khả thi của sản phẩm (cấp xã, huyện)</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66 \h </w:instrText>
            </w:r>
            <w:r w:rsidRPr="00C001EC">
              <w:rPr>
                <w:rFonts w:cs="Times New Roman"/>
                <w:webHidden/>
              </w:rPr>
            </w:r>
            <w:r w:rsidRPr="00C001EC">
              <w:rPr>
                <w:rFonts w:cs="Times New Roman"/>
                <w:webHidden/>
              </w:rPr>
              <w:fldChar w:fldCharType="separate"/>
            </w:r>
            <w:r w:rsidR="00FB3B28">
              <w:rPr>
                <w:rFonts w:cs="Times New Roman"/>
                <w:webHidden/>
              </w:rPr>
              <w:t>52</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67" w:history="1">
            <w:r w:rsidR="002747C4" w:rsidRPr="00C001EC">
              <w:rPr>
                <w:rStyle w:val="Hyperlink"/>
                <w:rFonts w:cs="Times New Roman"/>
              </w:rPr>
              <w:t>3.3. Tiếp nhận và đánh giá ý tưởng sản phẩm</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67 \h </w:instrText>
            </w:r>
            <w:r w:rsidRPr="00C001EC">
              <w:rPr>
                <w:rFonts w:cs="Times New Roman"/>
                <w:webHidden/>
              </w:rPr>
            </w:r>
            <w:r w:rsidRPr="00C001EC">
              <w:rPr>
                <w:rFonts w:cs="Times New Roman"/>
                <w:webHidden/>
              </w:rPr>
              <w:fldChar w:fldCharType="separate"/>
            </w:r>
            <w:r w:rsidR="00FB3B28">
              <w:rPr>
                <w:rFonts w:cs="Times New Roman"/>
                <w:webHidden/>
              </w:rPr>
              <w:t>54</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68" w:history="1">
            <w:r w:rsidR="002747C4" w:rsidRPr="00C001EC">
              <w:rPr>
                <w:rStyle w:val="Hyperlink"/>
                <w:rFonts w:cs="Times New Roman"/>
              </w:rPr>
              <w:t>3.4. Tiếp nhận và đánh giá phương án/dự án sản xuất kinh doanh</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68 \h </w:instrText>
            </w:r>
            <w:r w:rsidRPr="00C001EC">
              <w:rPr>
                <w:rFonts w:cs="Times New Roman"/>
                <w:webHidden/>
              </w:rPr>
            </w:r>
            <w:r w:rsidRPr="00C001EC">
              <w:rPr>
                <w:rFonts w:cs="Times New Roman"/>
                <w:webHidden/>
              </w:rPr>
              <w:fldChar w:fldCharType="separate"/>
            </w:r>
            <w:r w:rsidR="00FB3B28">
              <w:rPr>
                <w:rFonts w:cs="Times New Roman"/>
                <w:webHidden/>
              </w:rPr>
              <w:t>56</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2" w:history="1">
            <w:r w:rsidR="002747C4" w:rsidRPr="00C001EC">
              <w:rPr>
                <w:rStyle w:val="Hyperlink"/>
                <w:rFonts w:cs="Times New Roman"/>
              </w:rPr>
              <w:t>3.5. Hướng dẫn chủ thể xây dựng hồ sơ sản phẩm</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2 \h </w:instrText>
            </w:r>
            <w:r w:rsidRPr="00C001EC">
              <w:rPr>
                <w:rFonts w:cs="Times New Roman"/>
                <w:webHidden/>
              </w:rPr>
            </w:r>
            <w:r w:rsidRPr="00C001EC">
              <w:rPr>
                <w:rFonts w:cs="Times New Roman"/>
                <w:webHidden/>
              </w:rPr>
              <w:fldChar w:fldCharType="separate"/>
            </w:r>
            <w:r w:rsidR="00FB3B28">
              <w:rPr>
                <w:rFonts w:cs="Times New Roman"/>
                <w:webHidden/>
              </w:rPr>
              <w:t>57</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3" w:history="1">
            <w:r w:rsidR="002747C4" w:rsidRPr="00C001EC">
              <w:rPr>
                <w:rStyle w:val="Hyperlink"/>
                <w:rFonts w:cs="Times New Roman"/>
              </w:rPr>
              <w:t xml:space="preserve">3.6. </w:t>
            </w:r>
            <w:r w:rsidR="002747C4" w:rsidRPr="00C001EC">
              <w:rPr>
                <w:rStyle w:val="Hyperlink"/>
                <w:rFonts w:cs="Times New Roman"/>
                <w:lang w:val="vi-VN"/>
              </w:rPr>
              <w:t>Tiếp nhận hồ sơ, sản phẩm và tổ chức đánh giá</w:t>
            </w:r>
            <w:r w:rsidR="002747C4" w:rsidRPr="00C001EC">
              <w:rPr>
                <w:rStyle w:val="Hyperlink"/>
                <w:rFonts w:cs="Times New Roman"/>
              </w:rPr>
              <w:t>, xếp hạng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3 \h </w:instrText>
            </w:r>
            <w:r w:rsidRPr="00C001EC">
              <w:rPr>
                <w:rFonts w:cs="Times New Roman"/>
                <w:webHidden/>
              </w:rPr>
            </w:r>
            <w:r w:rsidRPr="00C001EC">
              <w:rPr>
                <w:rFonts w:cs="Times New Roman"/>
                <w:webHidden/>
              </w:rPr>
              <w:fldChar w:fldCharType="separate"/>
            </w:r>
            <w:r w:rsidR="00FB3B28">
              <w:rPr>
                <w:rFonts w:cs="Times New Roman"/>
                <w:webHidden/>
              </w:rPr>
              <w:t>60</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4" w:history="1">
            <w:r w:rsidR="002747C4" w:rsidRPr="00C001EC">
              <w:rPr>
                <w:rStyle w:val="Hyperlink"/>
                <w:rFonts w:cs="Times New Roman"/>
                <w:lang w:val="pt-BR"/>
              </w:rPr>
              <w:t>3.7. Quản lý sản phẩm và chất lượng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4 \h </w:instrText>
            </w:r>
            <w:r w:rsidRPr="00C001EC">
              <w:rPr>
                <w:rFonts w:cs="Times New Roman"/>
                <w:webHidden/>
              </w:rPr>
            </w:r>
            <w:r w:rsidRPr="00C001EC">
              <w:rPr>
                <w:rFonts w:cs="Times New Roman"/>
                <w:webHidden/>
              </w:rPr>
              <w:fldChar w:fldCharType="separate"/>
            </w:r>
            <w:r w:rsidR="00FB3B28">
              <w:rPr>
                <w:rFonts w:cs="Times New Roman"/>
                <w:webHidden/>
              </w:rPr>
              <w:t>63</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5" w:history="1">
            <w:r w:rsidR="002747C4" w:rsidRPr="00C001EC">
              <w:rPr>
                <w:rStyle w:val="Hyperlink"/>
                <w:rFonts w:cs="Times New Roman"/>
                <w:lang w:val="pt-BR"/>
              </w:rPr>
              <w:t>3.8. Tổ chức xúc tiến thương mại và quảng bá sản phẩm</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5 \h </w:instrText>
            </w:r>
            <w:r w:rsidRPr="00C001EC">
              <w:rPr>
                <w:rFonts w:cs="Times New Roman"/>
                <w:webHidden/>
              </w:rPr>
            </w:r>
            <w:r w:rsidRPr="00C001EC">
              <w:rPr>
                <w:rFonts w:cs="Times New Roman"/>
                <w:webHidden/>
              </w:rPr>
              <w:fldChar w:fldCharType="separate"/>
            </w:r>
            <w:r w:rsidR="00FB3B28">
              <w:rPr>
                <w:rFonts w:cs="Times New Roman"/>
                <w:webHidden/>
              </w:rPr>
              <w:t>67</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6" w:history="1">
            <w:r w:rsidR="002747C4" w:rsidRPr="00C001EC">
              <w:rPr>
                <w:rStyle w:val="Hyperlink"/>
                <w:rFonts w:cs="Times New Roman"/>
                <w:lang w:val="vi-VN"/>
              </w:rPr>
              <w:t>3.9. Phát triển vùng nguyên liệu</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6 \h </w:instrText>
            </w:r>
            <w:r w:rsidRPr="00C001EC">
              <w:rPr>
                <w:rFonts w:cs="Times New Roman"/>
                <w:webHidden/>
              </w:rPr>
            </w:r>
            <w:r w:rsidRPr="00C001EC">
              <w:rPr>
                <w:rFonts w:cs="Times New Roman"/>
                <w:webHidden/>
              </w:rPr>
              <w:fldChar w:fldCharType="separate"/>
            </w:r>
            <w:r w:rsidR="00FB3B28">
              <w:rPr>
                <w:rFonts w:cs="Times New Roman"/>
                <w:webHidden/>
              </w:rPr>
              <w:t>68</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7" w:history="1">
            <w:r w:rsidR="002747C4" w:rsidRPr="00C001EC">
              <w:rPr>
                <w:rStyle w:val="Hyperlink"/>
                <w:rFonts w:cs="Times New Roman"/>
                <w:lang w:val="vi-VN"/>
              </w:rPr>
              <w:t>3.10. Đào tạo nghề cho lao động nông thôn</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7 \h </w:instrText>
            </w:r>
            <w:r w:rsidRPr="00C001EC">
              <w:rPr>
                <w:rFonts w:cs="Times New Roman"/>
                <w:webHidden/>
              </w:rPr>
            </w:r>
            <w:r w:rsidRPr="00C001EC">
              <w:rPr>
                <w:rFonts w:cs="Times New Roman"/>
                <w:webHidden/>
              </w:rPr>
              <w:fldChar w:fldCharType="separate"/>
            </w:r>
            <w:r w:rsidR="00FB3B28">
              <w:rPr>
                <w:rFonts w:cs="Times New Roman"/>
                <w:webHidden/>
              </w:rPr>
              <w:t>68</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8" w:history="1">
            <w:r w:rsidR="002747C4" w:rsidRPr="00C001EC">
              <w:rPr>
                <w:rStyle w:val="Hyperlink"/>
                <w:rFonts w:cs="Times New Roman"/>
                <w:lang w:val="pt-BR"/>
              </w:rPr>
              <w:t xml:space="preserve">3.11. </w:t>
            </w:r>
            <w:r w:rsidR="002747C4" w:rsidRPr="00C001EC">
              <w:rPr>
                <w:rStyle w:val="Hyperlink"/>
                <w:rFonts w:cs="Times New Roman"/>
                <w:lang w:val="vi-VN"/>
              </w:rPr>
              <w:t xml:space="preserve">Một số chính sách </w:t>
            </w:r>
            <w:r w:rsidR="002747C4" w:rsidRPr="00C001EC">
              <w:rPr>
                <w:rStyle w:val="Hyperlink"/>
                <w:rFonts w:cs="Times New Roman"/>
                <w:lang w:val="pt-BR"/>
              </w:rPr>
              <w:t xml:space="preserve">hỗ trợ </w:t>
            </w:r>
            <w:r w:rsidR="002747C4" w:rsidRPr="00C001EC">
              <w:rPr>
                <w:rStyle w:val="Hyperlink"/>
                <w:rFonts w:cs="Times New Roman"/>
                <w:lang w:val="vi-VN"/>
              </w:rPr>
              <w:t xml:space="preserve">Chương trình </w:t>
            </w:r>
            <w:r w:rsidR="002747C4" w:rsidRPr="00C001EC">
              <w:rPr>
                <w:rStyle w:val="Hyperlink"/>
                <w:rFonts w:cs="Times New Roman"/>
              </w:rPr>
              <w:t>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8 \h </w:instrText>
            </w:r>
            <w:r w:rsidRPr="00C001EC">
              <w:rPr>
                <w:rFonts w:cs="Times New Roman"/>
                <w:webHidden/>
              </w:rPr>
            </w:r>
            <w:r w:rsidRPr="00C001EC">
              <w:rPr>
                <w:rFonts w:cs="Times New Roman"/>
                <w:webHidden/>
              </w:rPr>
              <w:fldChar w:fldCharType="separate"/>
            </w:r>
            <w:r w:rsidR="00FB3B28">
              <w:rPr>
                <w:rFonts w:cs="Times New Roman"/>
                <w:webHidden/>
              </w:rPr>
              <w:t>69</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79" w:history="1">
            <w:r w:rsidR="002747C4" w:rsidRPr="00C001EC">
              <w:rPr>
                <w:rStyle w:val="Hyperlink"/>
                <w:rFonts w:cs="Times New Roman"/>
              </w:rPr>
              <w:t>3.12. Hướng dẫn lựa chọn tổ chức, cá nhân tư vấn Chương trình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79 \h </w:instrText>
            </w:r>
            <w:r w:rsidRPr="00C001EC">
              <w:rPr>
                <w:rFonts w:cs="Times New Roman"/>
                <w:webHidden/>
              </w:rPr>
            </w:r>
            <w:r w:rsidRPr="00C001EC">
              <w:rPr>
                <w:rFonts w:cs="Times New Roman"/>
                <w:webHidden/>
              </w:rPr>
              <w:fldChar w:fldCharType="separate"/>
            </w:r>
            <w:r w:rsidR="00FB3B28">
              <w:rPr>
                <w:rFonts w:cs="Times New Roman"/>
                <w:webHidden/>
              </w:rPr>
              <w:t>73</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80" w:history="1">
            <w:r w:rsidR="002747C4" w:rsidRPr="00C001EC">
              <w:rPr>
                <w:rStyle w:val="Hyperlink"/>
                <w:rFonts w:cs="Times New Roman"/>
              </w:rPr>
              <w:t>3.13. Thực hành chấm đánh giá, xếp hạng sản phẩm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80 \h </w:instrText>
            </w:r>
            <w:r w:rsidRPr="00C001EC">
              <w:rPr>
                <w:rFonts w:cs="Times New Roman"/>
                <w:webHidden/>
              </w:rPr>
            </w:r>
            <w:r w:rsidRPr="00C001EC">
              <w:rPr>
                <w:rFonts w:cs="Times New Roman"/>
                <w:webHidden/>
              </w:rPr>
              <w:fldChar w:fldCharType="separate"/>
            </w:r>
            <w:r w:rsidR="00FB3B28">
              <w:rPr>
                <w:rFonts w:cs="Times New Roman"/>
                <w:webHidden/>
              </w:rPr>
              <w:t>74</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81" w:history="1">
            <w:r w:rsidR="002747C4" w:rsidRPr="00C001EC">
              <w:rPr>
                <w:rStyle w:val="Hyperlink"/>
                <w:rFonts w:cs="Times New Roman"/>
                <w:lang w:val="pt-BR"/>
              </w:rPr>
              <w:t>3.14. Tổ chức học tập, trao đổi kinh nghiệm trong và ngoài tỉnh</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81 \h </w:instrText>
            </w:r>
            <w:r w:rsidRPr="00C001EC">
              <w:rPr>
                <w:rFonts w:cs="Times New Roman"/>
                <w:webHidden/>
              </w:rPr>
            </w:r>
            <w:r w:rsidRPr="00C001EC">
              <w:rPr>
                <w:rFonts w:cs="Times New Roman"/>
                <w:webHidden/>
              </w:rPr>
              <w:fldChar w:fldCharType="separate"/>
            </w:r>
            <w:r w:rsidR="00FB3B28">
              <w:rPr>
                <w:rFonts w:cs="Times New Roman"/>
                <w:webHidden/>
              </w:rPr>
              <w:t>78</w:t>
            </w:r>
            <w:r w:rsidRPr="00C001EC">
              <w:rPr>
                <w:rFonts w:cs="Times New Roman"/>
                <w:webHidden/>
              </w:rPr>
              <w:fldChar w:fldCharType="end"/>
            </w:r>
          </w:hyperlink>
        </w:p>
        <w:p w:rsidR="002747C4" w:rsidRPr="00C001EC" w:rsidRDefault="007A6A16">
          <w:pPr>
            <w:pStyle w:val="TOC1"/>
            <w:rPr>
              <w:rFonts w:eastAsiaTheme="minorEastAsia" w:cs="Times New Roman"/>
              <w:b/>
              <w:sz w:val="22"/>
            </w:rPr>
          </w:pPr>
          <w:hyperlink w:anchor="_Toc53584182" w:history="1">
            <w:r w:rsidR="002747C4" w:rsidRPr="00C001EC">
              <w:rPr>
                <w:rStyle w:val="Hyperlink"/>
                <w:rFonts w:cs="Times New Roman"/>
                <w:b/>
              </w:rPr>
              <w:t>PHẦN 4</w:t>
            </w:r>
            <w:r w:rsidR="00FF01E2" w:rsidRPr="00C001EC">
              <w:rPr>
                <w:rFonts w:cs="Times New Roman"/>
                <w:b/>
                <w:webHidden/>
              </w:rPr>
              <w:t>.</w:t>
            </w:r>
          </w:hyperlink>
          <w:r w:rsidR="00FF01E2" w:rsidRPr="00C001EC">
            <w:rPr>
              <w:rStyle w:val="Hyperlink"/>
              <w:rFonts w:cs="Times New Roman"/>
              <w:b/>
              <w:u w:val="none"/>
            </w:rPr>
            <w:t xml:space="preserve"> </w:t>
          </w:r>
          <w:hyperlink w:anchor="_Toc53584183" w:history="1">
            <w:r w:rsidR="002747C4" w:rsidRPr="00C001EC">
              <w:rPr>
                <w:rStyle w:val="Hyperlink"/>
                <w:rFonts w:cs="Times New Roman"/>
                <w:b/>
              </w:rPr>
              <w:t>KIẾN THỨC BỔ TRỢ</w:t>
            </w:r>
            <w:r w:rsidR="002747C4" w:rsidRPr="00C001EC">
              <w:rPr>
                <w:rFonts w:cs="Times New Roman"/>
                <w:b/>
                <w:webHidden/>
              </w:rPr>
              <w:tab/>
            </w:r>
            <w:r w:rsidRPr="00C001EC">
              <w:rPr>
                <w:rFonts w:cs="Times New Roman"/>
                <w:b/>
                <w:webHidden/>
              </w:rPr>
              <w:fldChar w:fldCharType="begin"/>
            </w:r>
            <w:r w:rsidR="002747C4" w:rsidRPr="00C001EC">
              <w:rPr>
                <w:rFonts w:cs="Times New Roman"/>
                <w:b/>
                <w:webHidden/>
              </w:rPr>
              <w:instrText xml:space="preserve"> PAGEREF _Toc53584183 \h </w:instrText>
            </w:r>
            <w:r w:rsidRPr="00C001EC">
              <w:rPr>
                <w:rFonts w:cs="Times New Roman"/>
                <w:b/>
                <w:webHidden/>
              </w:rPr>
            </w:r>
            <w:r w:rsidRPr="00C001EC">
              <w:rPr>
                <w:rFonts w:cs="Times New Roman"/>
                <w:b/>
                <w:webHidden/>
              </w:rPr>
              <w:fldChar w:fldCharType="separate"/>
            </w:r>
            <w:r w:rsidR="00FB3B28">
              <w:rPr>
                <w:rFonts w:cs="Times New Roman"/>
                <w:b/>
                <w:webHidden/>
              </w:rPr>
              <w:t>80</w:t>
            </w:r>
            <w:r w:rsidRPr="00C001EC">
              <w:rPr>
                <w:rFonts w:cs="Times New Roman"/>
                <w:b/>
                <w:webHidden/>
              </w:rPr>
              <w:fldChar w:fldCharType="end"/>
            </w:r>
          </w:hyperlink>
        </w:p>
        <w:p w:rsidR="002747C4" w:rsidRPr="00C001EC" w:rsidRDefault="007A6A16">
          <w:pPr>
            <w:pStyle w:val="TOC1"/>
            <w:rPr>
              <w:rFonts w:eastAsiaTheme="minorEastAsia" w:cs="Times New Roman"/>
              <w:sz w:val="22"/>
            </w:rPr>
          </w:pPr>
          <w:hyperlink w:anchor="_Toc53584185" w:history="1">
            <w:r w:rsidR="002747C4" w:rsidRPr="00C001EC">
              <w:rPr>
                <w:rStyle w:val="Hyperlink"/>
                <w:rFonts w:cs="Times New Roman"/>
              </w:rPr>
              <w:t>4.1. Yêu cầu đối với tổ chức, cá nhân tư vấn Chương trình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85 \h </w:instrText>
            </w:r>
            <w:r w:rsidRPr="00C001EC">
              <w:rPr>
                <w:rFonts w:cs="Times New Roman"/>
                <w:webHidden/>
              </w:rPr>
            </w:r>
            <w:r w:rsidRPr="00C001EC">
              <w:rPr>
                <w:rFonts w:cs="Times New Roman"/>
                <w:webHidden/>
              </w:rPr>
              <w:fldChar w:fldCharType="separate"/>
            </w:r>
            <w:r w:rsidR="00FB3B28">
              <w:rPr>
                <w:rFonts w:cs="Times New Roman"/>
                <w:webHidden/>
              </w:rPr>
              <w:t>80</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191" w:history="1">
            <w:r w:rsidR="002747C4" w:rsidRPr="00C001EC">
              <w:rPr>
                <w:rStyle w:val="Hyperlink"/>
                <w:rFonts w:cs="Times New Roman"/>
              </w:rPr>
              <w:t xml:space="preserve">4.2. </w:t>
            </w:r>
            <w:r w:rsidR="002747C4" w:rsidRPr="00C001EC">
              <w:rPr>
                <w:rStyle w:val="Hyperlink"/>
                <w:rFonts w:eastAsia="Calibri" w:cs="Times New Roman"/>
              </w:rPr>
              <w:t>Vai trò của các bên liên quan trong Chương trình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191 \h </w:instrText>
            </w:r>
            <w:r w:rsidRPr="00C001EC">
              <w:rPr>
                <w:rFonts w:cs="Times New Roman"/>
                <w:webHidden/>
              </w:rPr>
            </w:r>
            <w:r w:rsidRPr="00C001EC">
              <w:rPr>
                <w:rFonts w:cs="Times New Roman"/>
                <w:webHidden/>
              </w:rPr>
              <w:fldChar w:fldCharType="separate"/>
            </w:r>
            <w:r w:rsidR="00FB3B28">
              <w:rPr>
                <w:rFonts w:cs="Times New Roman"/>
                <w:webHidden/>
              </w:rPr>
              <w:t>80</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204" w:history="1">
            <w:r w:rsidR="002747C4" w:rsidRPr="00C001EC">
              <w:rPr>
                <w:rStyle w:val="Hyperlink"/>
                <w:rFonts w:cs="Times New Roman"/>
              </w:rPr>
              <w:t xml:space="preserve">4.3. </w:t>
            </w:r>
            <w:r w:rsidR="002747C4" w:rsidRPr="00C001EC">
              <w:rPr>
                <w:rStyle w:val="Hyperlink"/>
                <w:rFonts w:eastAsia="Calibri" w:cs="Times New Roman"/>
              </w:rPr>
              <w:t>Sự khác nhau (bản chất) giữa HTX và doanh nghiệ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204 \h </w:instrText>
            </w:r>
            <w:r w:rsidRPr="00C001EC">
              <w:rPr>
                <w:rFonts w:cs="Times New Roman"/>
                <w:webHidden/>
              </w:rPr>
            </w:r>
            <w:r w:rsidRPr="00C001EC">
              <w:rPr>
                <w:rFonts w:cs="Times New Roman"/>
                <w:webHidden/>
              </w:rPr>
              <w:fldChar w:fldCharType="separate"/>
            </w:r>
            <w:r w:rsidR="00FB3B28">
              <w:rPr>
                <w:rFonts w:cs="Times New Roman"/>
                <w:webHidden/>
              </w:rPr>
              <w:t>81</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206" w:history="1">
            <w:r w:rsidR="002747C4" w:rsidRPr="00C001EC">
              <w:rPr>
                <w:rStyle w:val="Hyperlink"/>
                <w:rFonts w:eastAsia="Calibri" w:cs="Times New Roman"/>
              </w:rPr>
              <w:t>4.4. Liên kết chuỗi giá trị trong Chương trình OCOP</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206 \h </w:instrText>
            </w:r>
            <w:r w:rsidRPr="00C001EC">
              <w:rPr>
                <w:rFonts w:cs="Times New Roman"/>
                <w:webHidden/>
              </w:rPr>
            </w:r>
            <w:r w:rsidRPr="00C001EC">
              <w:rPr>
                <w:rFonts w:cs="Times New Roman"/>
                <w:webHidden/>
              </w:rPr>
              <w:fldChar w:fldCharType="separate"/>
            </w:r>
            <w:r w:rsidR="00FB3B28">
              <w:rPr>
                <w:rFonts w:cs="Times New Roman"/>
                <w:webHidden/>
              </w:rPr>
              <w:t>84</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208" w:history="1">
            <w:r w:rsidR="002747C4" w:rsidRPr="00C001EC">
              <w:rPr>
                <w:rStyle w:val="Hyperlink"/>
                <w:rFonts w:eastAsia="Calibri" w:cs="Times New Roman"/>
              </w:rPr>
              <w:t>4.5. Marketing sản phẩm OCOP</w:t>
            </w:r>
            <w:r w:rsidR="002747C4" w:rsidRPr="00C001EC">
              <w:rPr>
                <w:rFonts w:cs="Times New Roman"/>
                <w:webHidden/>
              </w:rPr>
              <w:tab/>
            </w:r>
          </w:hyperlink>
          <w:r w:rsidR="008F6882">
            <w:rPr>
              <w:rFonts w:cs="Times New Roman"/>
            </w:rPr>
            <w:t>92</w:t>
          </w:r>
        </w:p>
        <w:p w:rsidR="002747C4" w:rsidRPr="00C001EC" w:rsidRDefault="007A6A16">
          <w:pPr>
            <w:pStyle w:val="TOC1"/>
            <w:rPr>
              <w:rFonts w:eastAsiaTheme="minorEastAsia" w:cs="Times New Roman"/>
              <w:sz w:val="22"/>
            </w:rPr>
          </w:pPr>
          <w:hyperlink w:anchor="_Toc53584209" w:history="1">
            <w:r w:rsidR="002747C4" w:rsidRPr="00C001EC">
              <w:rPr>
                <w:rStyle w:val="Hyperlink"/>
                <w:rFonts w:cs="Times New Roman"/>
              </w:rPr>
              <w:t xml:space="preserve">4.6. </w:t>
            </w:r>
            <w:r w:rsidR="002747C4" w:rsidRPr="00C001EC">
              <w:rPr>
                <w:rStyle w:val="Hyperlink"/>
                <w:rFonts w:eastAsia="Calibri" w:cs="Times New Roman"/>
              </w:rPr>
              <w:t>Xây dựng và phát triển thương hiệu sản phẩm OCOP</w:t>
            </w:r>
            <w:r w:rsidR="002747C4" w:rsidRPr="00C001EC">
              <w:rPr>
                <w:rFonts w:cs="Times New Roman"/>
                <w:webHidden/>
              </w:rPr>
              <w:tab/>
            </w:r>
          </w:hyperlink>
          <w:r w:rsidR="008F6882">
            <w:rPr>
              <w:rFonts w:cs="Times New Roman"/>
            </w:rPr>
            <w:t>108</w:t>
          </w:r>
        </w:p>
        <w:p w:rsidR="002747C4" w:rsidRPr="00C001EC" w:rsidRDefault="007A6A16">
          <w:pPr>
            <w:pStyle w:val="TOC1"/>
            <w:rPr>
              <w:rFonts w:eastAsiaTheme="minorEastAsia" w:cs="Times New Roman"/>
              <w:sz w:val="22"/>
            </w:rPr>
          </w:pPr>
          <w:hyperlink w:anchor="_Toc53584210" w:history="1">
            <w:r w:rsidR="002747C4" w:rsidRPr="00C001EC">
              <w:rPr>
                <w:rStyle w:val="Hyperlink"/>
                <w:rFonts w:eastAsia="Calibri" w:cs="Times New Roman"/>
              </w:rPr>
              <w:t>4.7. Các tình huống thường gặp khi tư vấn, hỗ trợ trong Chương trình OCOP và thảo luận</w:t>
            </w:r>
            <w:r w:rsidR="002747C4" w:rsidRPr="00C001EC">
              <w:rPr>
                <w:rFonts w:cs="Times New Roman"/>
                <w:webHidden/>
              </w:rPr>
              <w:tab/>
            </w:r>
          </w:hyperlink>
          <w:r w:rsidR="008F6882">
            <w:rPr>
              <w:rFonts w:cs="Times New Roman"/>
            </w:rPr>
            <w:t>121</w:t>
          </w:r>
        </w:p>
        <w:p w:rsidR="002747C4" w:rsidRPr="00C001EC" w:rsidRDefault="007A6A16">
          <w:pPr>
            <w:pStyle w:val="TOC1"/>
            <w:rPr>
              <w:rFonts w:eastAsiaTheme="minorEastAsia" w:cs="Times New Roman"/>
              <w:b/>
              <w:sz w:val="22"/>
            </w:rPr>
          </w:pPr>
          <w:hyperlink w:anchor="_Toc53584211" w:history="1">
            <w:r w:rsidR="002747C4" w:rsidRPr="00C001EC">
              <w:rPr>
                <w:rStyle w:val="Hyperlink"/>
                <w:rFonts w:cs="Times New Roman"/>
                <w:b/>
              </w:rPr>
              <w:t>PHẦN 5</w:t>
            </w:r>
            <w:r w:rsidR="00FF01E2" w:rsidRPr="00C001EC">
              <w:rPr>
                <w:rFonts w:cs="Times New Roman"/>
                <w:b/>
                <w:webHidden/>
              </w:rPr>
              <w:t>.</w:t>
            </w:r>
          </w:hyperlink>
          <w:r w:rsidR="00FF01E2" w:rsidRPr="00C001EC">
            <w:rPr>
              <w:rStyle w:val="Hyperlink"/>
              <w:rFonts w:cs="Times New Roman"/>
              <w:b/>
              <w:u w:val="none"/>
            </w:rPr>
            <w:t xml:space="preserve"> </w:t>
          </w:r>
          <w:hyperlink w:anchor="_Toc53584212" w:history="1">
            <w:r w:rsidR="002747C4" w:rsidRPr="00C001EC">
              <w:rPr>
                <w:rStyle w:val="Hyperlink"/>
                <w:rFonts w:cs="Times New Roman"/>
                <w:b/>
              </w:rPr>
              <w:t>PHƯƠNG PHÁP VÀ KỸ NĂNG TRONG TẬP HUẤN</w:t>
            </w:r>
            <w:r w:rsidR="002747C4" w:rsidRPr="00C001EC">
              <w:rPr>
                <w:rFonts w:cs="Times New Roman"/>
                <w:b/>
                <w:webHidden/>
              </w:rPr>
              <w:tab/>
            </w:r>
            <w:r w:rsidRPr="00C001EC">
              <w:rPr>
                <w:rFonts w:cs="Times New Roman"/>
                <w:b/>
                <w:webHidden/>
              </w:rPr>
              <w:fldChar w:fldCharType="begin"/>
            </w:r>
            <w:r w:rsidR="002747C4" w:rsidRPr="00C001EC">
              <w:rPr>
                <w:rFonts w:cs="Times New Roman"/>
                <w:b/>
                <w:webHidden/>
              </w:rPr>
              <w:instrText xml:space="preserve"> PAGEREF _Toc53584212 \h </w:instrText>
            </w:r>
            <w:r w:rsidRPr="00C001EC">
              <w:rPr>
                <w:rFonts w:cs="Times New Roman"/>
                <w:b/>
                <w:webHidden/>
              </w:rPr>
            </w:r>
            <w:r w:rsidRPr="00C001EC">
              <w:rPr>
                <w:rFonts w:cs="Times New Roman"/>
                <w:b/>
                <w:webHidden/>
              </w:rPr>
              <w:fldChar w:fldCharType="separate"/>
            </w:r>
            <w:r w:rsidR="00FB3B28">
              <w:rPr>
                <w:rFonts w:cs="Times New Roman"/>
                <w:b/>
                <w:webHidden/>
              </w:rPr>
              <w:t>123</w:t>
            </w:r>
            <w:r w:rsidRPr="00C001EC">
              <w:rPr>
                <w:rFonts w:cs="Times New Roman"/>
                <w:b/>
                <w:webHidden/>
              </w:rPr>
              <w:fldChar w:fldCharType="end"/>
            </w:r>
          </w:hyperlink>
        </w:p>
        <w:p w:rsidR="00862B7D" w:rsidRDefault="00862B7D">
          <w:pPr>
            <w:pStyle w:val="TOC1"/>
          </w:pPr>
          <w:r>
            <w:t>5.1. Một số phương pháp cơ bản trong tập huấ</w:t>
          </w:r>
          <w:r w:rsidR="00EE41A8">
            <w:t>n………………………………….123</w:t>
          </w:r>
        </w:p>
        <w:p w:rsidR="002747C4" w:rsidRPr="00C001EC" w:rsidRDefault="00862B7D">
          <w:pPr>
            <w:pStyle w:val="TOC1"/>
            <w:rPr>
              <w:rFonts w:eastAsiaTheme="minorEastAsia" w:cs="Times New Roman"/>
              <w:sz w:val="22"/>
            </w:rPr>
          </w:pPr>
          <w:r>
            <w:t>5.2. Một số kỹ năng cơ bản trong tập huấn……………………………………….</w:t>
          </w:r>
          <w:hyperlink w:anchor="_Toc53584215" w:history="1"/>
          <w:r w:rsidR="008F6882">
            <w:rPr>
              <w:rFonts w:cs="Times New Roman"/>
            </w:rPr>
            <w:t>132</w:t>
          </w:r>
        </w:p>
        <w:p w:rsidR="002747C4" w:rsidRPr="00C001EC" w:rsidRDefault="007A6A16">
          <w:pPr>
            <w:pStyle w:val="TOC1"/>
            <w:rPr>
              <w:rFonts w:eastAsiaTheme="minorEastAsia" w:cs="Times New Roman"/>
              <w:sz w:val="22"/>
            </w:rPr>
          </w:pPr>
          <w:hyperlink w:anchor="_Toc53584216" w:history="1">
            <w:r w:rsidR="002747C4" w:rsidRPr="00C001EC">
              <w:rPr>
                <w:rStyle w:val="Hyperlink"/>
                <w:rFonts w:cs="Times New Roman"/>
              </w:rPr>
              <w:t>TÀI LIỆU THAM KHẢO</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216 \h </w:instrText>
            </w:r>
            <w:r w:rsidRPr="00C001EC">
              <w:rPr>
                <w:rFonts w:cs="Times New Roman"/>
                <w:webHidden/>
              </w:rPr>
            </w:r>
            <w:r w:rsidRPr="00C001EC">
              <w:rPr>
                <w:rFonts w:cs="Times New Roman"/>
                <w:webHidden/>
              </w:rPr>
              <w:fldChar w:fldCharType="separate"/>
            </w:r>
            <w:r w:rsidR="00FB3B28">
              <w:rPr>
                <w:rFonts w:cs="Times New Roman"/>
                <w:webHidden/>
              </w:rPr>
              <w:t>145</w:t>
            </w:r>
            <w:r w:rsidRPr="00C001EC">
              <w:rPr>
                <w:rFonts w:cs="Times New Roman"/>
                <w:webHidden/>
              </w:rPr>
              <w:fldChar w:fldCharType="end"/>
            </w:r>
          </w:hyperlink>
        </w:p>
        <w:p w:rsidR="002747C4" w:rsidRPr="00C001EC" w:rsidRDefault="007A6A16">
          <w:pPr>
            <w:pStyle w:val="TOC1"/>
            <w:rPr>
              <w:rFonts w:eastAsiaTheme="minorEastAsia" w:cs="Times New Roman"/>
              <w:sz w:val="22"/>
            </w:rPr>
          </w:pPr>
          <w:hyperlink w:anchor="_Toc53584217" w:history="1">
            <w:r w:rsidR="002747C4" w:rsidRPr="00C001EC">
              <w:rPr>
                <w:rStyle w:val="Hyperlink"/>
                <w:rFonts w:cs="Times New Roman"/>
              </w:rPr>
              <w:t>PHỤ LỤC</w:t>
            </w:r>
            <w:r w:rsidR="002747C4" w:rsidRPr="00C001EC">
              <w:rPr>
                <w:rFonts w:cs="Times New Roman"/>
                <w:webHidden/>
              </w:rPr>
              <w:tab/>
            </w:r>
            <w:r w:rsidRPr="00C001EC">
              <w:rPr>
                <w:rFonts w:cs="Times New Roman"/>
                <w:webHidden/>
              </w:rPr>
              <w:fldChar w:fldCharType="begin"/>
            </w:r>
            <w:r w:rsidR="002747C4" w:rsidRPr="00C001EC">
              <w:rPr>
                <w:rFonts w:cs="Times New Roman"/>
                <w:webHidden/>
              </w:rPr>
              <w:instrText xml:space="preserve"> PAGEREF _Toc53584217 \h </w:instrText>
            </w:r>
            <w:r w:rsidRPr="00C001EC">
              <w:rPr>
                <w:rFonts w:cs="Times New Roman"/>
                <w:webHidden/>
              </w:rPr>
            </w:r>
            <w:r w:rsidRPr="00C001EC">
              <w:rPr>
                <w:rFonts w:cs="Times New Roman"/>
                <w:webHidden/>
              </w:rPr>
              <w:fldChar w:fldCharType="separate"/>
            </w:r>
            <w:r w:rsidR="00FB3B28">
              <w:rPr>
                <w:rFonts w:cs="Times New Roman"/>
                <w:webHidden/>
              </w:rPr>
              <w:t>146</w:t>
            </w:r>
            <w:r w:rsidRPr="00C001EC">
              <w:rPr>
                <w:rFonts w:cs="Times New Roman"/>
                <w:webHidden/>
              </w:rPr>
              <w:fldChar w:fldCharType="end"/>
            </w:r>
          </w:hyperlink>
          <w:bookmarkStart w:id="6" w:name="_GoBack"/>
          <w:bookmarkEnd w:id="6"/>
        </w:p>
        <w:p w:rsidR="002747C4" w:rsidRPr="00C001EC" w:rsidRDefault="007A6A16">
          <w:pPr>
            <w:pStyle w:val="TOC2"/>
            <w:tabs>
              <w:tab w:val="right" w:leader="dot" w:pos="9565"/>
            </w:tabs>
            <w:rPr>
              <w:rFonts w:eastAsiaTheme="minorEastAsia" w:cs="Times New Roman"/>
              <w:noProof/>
              <w:sz w:val="22"/>
            </w:rPr>
          </w:pPr>
          <w:hyperlink w:anchor="_Toc53584218" w:history="1"/>
        </w:p>
        <w:p w:rsidR="006C57ED" w:rsidRPr="00C001EC" w:rsidRDefault="007A6A16" w:rsidP="00FF2C31">
          <w:pPr>
            <w:ind w:right="361"/>
          </w:pPr>
          <w:r w:rsidRPr="00C001EC">
            <w:rPr>
              <w:b/>
              <w:bCs/>
              <w:noProof/>
            </w:rPr>
            <w:fldChar w:fldCharType="end"/>
          </w:r>
        </w:p>
      </w:sdtContent>
    </w:sdt>
    <w:p w:rsidR="006C57ED" w:rsidRPr="00C001EC" w:rsidRDefault="006C57ED" w:rsidP="00294E8B">
      <w:pPr>
        <w:pStyle w:val="A"/>
        <w:spacing w:after="240"/>
        <w:rPr>
          <w:color w:val="auto"/>
          <w:lang w:val="en-US"/>
        </w:rPr>
        <w:sectPr w:rsidR="006C57ED" w:rsidRPr="00C001EC" w:rsidSect="003201F2">
          <w:footerReference w:type="default" r:id="rId11"/>
          <w:pgSz w:w="12240" w:h="15840"/>
          <w:pgMar w:top="1021" w:right="1021" w:bottom="1021" w:left="1644" w:header="720" w:footer="720" w:gutter="0"/>
          <w:pgNumType w:fmt="lowerRoman" w:start="2"/>
          <w:cols w:space="720"/>
          <w:docGrid w:linePitch="360"/>
        </w:sectPr>
      </w:pPr>
    </w:p>
    <w:p w:rsidR="00066DF4" w:rsidRPr="00C001EC" w:rsidRDefault="0025140A" w:rsidP="00FF2C31">
      <w:pPr>
        <w:pStyle w:val="A"/>
        <w:spacing w:after="120"/>
        <w:rPr>
          <w:color w:val="auto"/>
          <w:lang w:val="en-US"/>
        </w:rPr>
      </w:pPr>
      <w:bookmarkStart w:id="7" w:name="_Toc53584113"/>
      <w:bookmarkEnd w:id="1"/>
      <w:bookmarkEnd w:id="2"/>
      <w:r w:rsidRPr="00C001EC">
        <w:rPr>
          <w:color w:val="auto"/>
          <w:lang w:val="en-US"/>
        </w:rPr>
        <w:lastRenderedPageBreak/>
        <w:t>PHẦN 1</w:t>
      </w:r>
      <w:bookmarkEnd w:id="7"/>
    </w:p>
    <w:p w:rsidR="0025140A" w:rsidRPr="00C001EC" w:rsidRDefault="00FF2C31" w:rsidP="00FF2C31">
      <w:pPr>
        <w:pStyle w:val="A"/>
        <w:spacing w:after="120"/>
        <w:rPr>
          <w:color w:val="auto"/>
          <w:lang w:val="en-US"/>
        </w:rPr>
      </w:pPr>
      <w:bookmarkStart w:id="8" w:name="_Toc53584114"/>
      <w:r w:rsidRPr="00C001EC">
        <w:rPr>
          <w:color w:val="auto"/>
          <w:lang w:val="en-US"/>
        </w:rPr>
        <w:t>NHỮNG ĐIỀU CẦN BIẾT VỀ CHƯƠNG TRÌNH OCOP</w:t>
      </w:r>
      <w:bookmarkEnd w:id="8"/>
    </w:p>
    <w:p w:rsidR="00294E8B" w:rsidRPr="00C001EC" w:rsidRDefault="00294E8B" w:rsidP="00294E8B">
      <w:pPr>
        <w:pStyle w:val="A1"/>
        <w:rPr>
          <w:rFonts w:ascii="Times New Roman" w:hAnsi="Times New Roman"/>
          <w:color w:val="auto"/>
        </w:rPr>
      </w:pPr>
      <w:bookmarkStart w:id="9" w:name="_Toc42593541"/>
      <w:bookmarkStart w:id="10" w:name="_Toc47022672"/>
      <w:bookmarkStart w:id="11" w:name="_Toc49714565"/>
      <w:bookmarkStart w:id="12" w:name="_Toc53584115"/>
      <w:bookmarkStart w:id="13" w:name="_Toc40295382"/>
      <w:r w:rsidRPr="00C001EC">
        <w:rPr>
          <w:rFonts w:ascii="Times New Roman" w:hAnsi="Times New Roman"/>
          <w:color w:val="auto"/>
        </w:rPr>
        <w:t xml:space="preserve">1.1. Sự cần thiết của </w:t>
      </w:r>
      <w:bookmarkEnd w:id="9"/>
      <w:bookmarkEnd w:id="10"/>
      <w:bookmarkEnd w:id="11"/>
      <w:r w:rsidRPr="00C001EC">
        <w:rPr>
          <w:rFonts w:ascii="Times New Roman" w:hAnsi="Times New Roman"/>
          <w:color w:val="auto"/>
        </w:rPr>
        <w:t xml:space="preserve">Chương trình </w:t>
      </w:r>
      <w:r w:rsidR="00883704" w:rsidRPr="00C001EC">
        <w:rPr>
          <w:rFonts w:ascii="Times New Roman" w:hAnsi="Times New Roman"/>
          <w:color w:val="auto"/>
        </w:rPr>
        <w:t>OCOP</w:t>
      </w:r>
      <w:bookmarkEnd w:id="12"/>
    </w:p>
    <w:p w:rsidR="00294E8B" w:rsidRPr="00C001EC" w:rsidRDefault="00294E8B" w:rsidP="00FF2C31">
      <w:pPr>
        <w:widowControl w:val="0"/>
        <w:spacing w:before="120" w:after="0" w:line="360" w:lineRule="exact"/>
        <w:ind w:firstLine="567"/>
        <w:jc w:val="both"/>
        <w:rPr>
          <w:bCs/>
          <w:kern w:val="32"/>
          <w:sz w:val="28"/>
          <w:szCs w:val="26"/>
          <w:lang w:eastAsia="zh-CN"/>
        </w:rPr>
      </w:pPr>
      <w:r w:rsidRPr="00C001EC">
        <w:rPr>
          <w:bCs/>
          <w:kern w:val="32"/>
          <w:sz w:val="28"/>
          <w:szCs w:val="26"/>
          <w:lang w:eastAsia="zh-CN"/>
        </w:rPr>
        <w:t xml:space="preserve">Phát triển nông nghiệp, nông dân, nông thôn luôn là một nhiệm vụ trọng tâm trong chiến lược phát triển kinh tế xã hội nước ta. Trong 10 năm qua, Chương trình mục tiêu quốc gia xây dựng nông thôn mới đã đạt được những thành tựu to lớn, lịch sử, tạo nên bước ngoặt trong phát triển nông thôn nước ta. Diện mạo nông thôn khởi sắc, hạ tầng sản xuất, đời sống, văn hóa, xã hội thay đổi rõ rệt, đáp ứng một cách căn bản nhu cầu của người dân. Kinh tế nông thôn phát triển, có sự chuyển dịch từ nông nghiệp sang công nghiệp - dịch vụ nông thôn, từng bước gắn phát triển toàn diện nông thôn với cơ cấu lại và đổi mới mô hình tăng trưởng ngành nông nghiệp, ảnh hưởng sâu rộng đến đời sống vật chất, tinh thần của người dân, góp phần tăng sự hài lòng của cư dân nông thôn, tạo nền tảng ổn định chính trị - xã hội thông qua tăng thu nhập và giảm nghèo nông thôn. Tuy nhiên, bên cạnh đó kinh tế nông thôn vẫn còn gặp nhiều khó khăn: cơ cấu lại nông nghiệp chưa đồng đều, nông nghiệp phát triển thiếu bền vững; năng suất lao động thấp; thu nhập và đời sống của người dân, nhất là ở vùng sâu, vùng xa còn gặp nhiều khó khăn. </w:t>
      </w:r>
    </w:p>
    <w:p w:rsidR="00294E8B" w:rsidRPr="00C001EC" w:rsidRDefault="00294E8B" w:rsidP="00FF2C31">
      <w:pPr>
        <w:widowControl w:val="0"/>
        <w:spacing w:before="120" w:after="0" w:line="360" w:lineRule="exact"/>
        <w:ind w:firstLine="567"/>
        <w:jc w:val="both"/>
        <w:rPr>
          <w:bCs/>
          <w:kern w:val="32"/>
          <w:sz w:val="28"/>
          <w:szCs w:val="26"/>
          <w:lang w:eastAsia="zh-CN"/>
        </w:rPr>
      </w:pPr>
      <w:r w:rsidRPr="00C001EC">
        <w:rPr>
          <w:bCs/>
          <w:kern w:val="32"/>
          <w:sz w:val="28"/>
          <w:szCs w:val="26"/>
          <w:lang w:eastAsia="zh-CN"/>
        </w:rPr>
        <w:t>Trong bối cảnh đó, nhằm phát huy dư địa, tiềm năng, lợi thế của các sản phẩm ngành nghề nông thôn, đặc biệt là các sản phẩm đặc sản, truyền thống địa phương, ngày 07/5/2018, Thủ tướng Chính phủ đã ban hành Quyết định số 490/QĐ-TTg phê duyệt Chương trình OCOP giai đoạn 2018 - 2020. Đây là Chương trình phát triển kinh tế khu vực nông thôn theo hướng phát huy nội lực (trí tuệ sáng tạo, lao động, nguyên liệu, văn hóa...) để đẩy mạnh phát triển sản xuất, liên kết chuỗi giá trị nhằm nâng cao thu nhập, đời sống của người dân gắn với xây dựng nông thôn mới.</w:t>
      </w:r>
    </w:p>
    <w:p w:rsidR="002A7FD4" w:rsidRPr="00862B7D" w:rsidRDefault="00294E8B" w:rsidP="00862B7D">
      <w:pPr>
        <w:widowControl w:val="0"/>
        <w:shd w:val="clear" w:color="auto" w:fill="FFFFFF"/>
        <w:spacing w:before="120" w:after="0" w:line="360" w:lineRule="exact"/>
        <w:ind w:firstLine="567"/>
        <w:jc w:val="both"/>
        <w:rPr>
          <w:bCs/>
          <w:kern w:val="32"/>
          <w:sz w:val="28"/>
          <w:szCs w:val="26"/>
          <w:lang w:eastAsia="zh-CN"/>
        </w:rPr>
      </w:pPr>
      <w:r w:rsidRPr="00C001EC">
        <w:rPr>
          <w:bCs/>
          <w:kern w:val="32"/>
          <w:sz w:val="28"/>
          <w:szCs w:val="26"/>
          <w:lang w:eastAsia="zh-CN"/>
        </w:rPr>
        <w:t xml:space="preserve">Trọng tâm của Chương trình </w:t>
      </w:r>
      <w:r w:rsidR="00883704" w:rsidRPr="00C001EC">
        <w:rPr>
          <w:bCs/>
          <w:kern w:val="32"/>
          <w:sz w:val="28"/>
          <w:szCs w:val="26"/>
          <w:lang w:eastAsia="zh-CN"/>
        </w:rPr>
        <w:t>OCOP</w:t>
      </w:r>
      <w:r w:rsidRPr="00C001EC">
        <w:rPr>
          <w:bCs/>
          <w:kern w:val="32"/>
          <w:sz w:val="28"/>
          <w:szCs w:val="26"/>
          <w:lang w:eastAsia="zh-CN"/>
        </w:rPr>
        <w:t xml:space="preserve"> là hướng đến khuyến khích, hỗ trợ các đối tượng sản xuất, kinh doanh quy mô nhỏ và vừa ở nông thôn khai thác tiềm năng về đất đai, lợi thế so sánh, phát huy vai trò của cộng đồng, giá trị truyền thống để thúc đẩy tổ chức sản xuất, mở rộng thị trường, nâng cao giá trị cho sản phẩm, góp phần phát triển kinh tế hộ gia đình và kinh tế nông thôn. Đẩy mạnh xúc tiến thương mại, thúc đẩy hoạt động khởi nghiệp sáng tạo, hình thành các diễn đàn kết nối cung - cầu, nâng cao các giá trị văn hóa của các miền quê Việt Nam. Ngoài ra, Chương trình </w:t>
      </w:r>
      <w:r w:rsidR="00883704" w:rsidRPr="00C001EC">
        <w:rPr>
          <w:bCs/>
          <w:kern w:val="32"/>
          <w:sz w:val="28"/>
          <w:szCs w:val="26"/>
          <w:lang w:eastAsia="zh-CN"/>
        </w:rPr>
        <w:t>OCOP</w:t>
      </w:r>
      <w:r w:rsidRPr="00C001EC">
        <w:rPr>
          <w:bCs/>
          <w:kern w:val="32"/>
          <w:sz w:val="28"/>
          <w:szCs w:val="26"/>
          <w:lang w:eastAsia="zh-CN"/>
        </w:rPr>
        <w:t xml:space="preserve"> còn có ý nghĩa giải quyết nhiều vấn đề quan trọng ở khu vực nông thôn như: giảm nghèo, giải quyết việc làm, an sinh xã hội, môi trường, phát huy trí tuệ sáng tạo của người dân và hình thành các tổ chức liên kết kinh tế cộng đồng bền vững</w:t>
      </w:r>
      <w:r w:rsidR="00DA2BF6" w:rsidRPr="00C001EC">
        <w:rPr>
          <w:bCs/>
          <w:kern w:val="32"/>
          <w:sz w:val="28"/>
          <w:szCs w:val="26"/>
          <w:lang w:eastAsia="zh-CN"/>
        </w:rPr>
        <w:t>.</w:t>
      </w:r>
      <w:bookmarkStart w:id="14" w:name="_Toc42593542"/>
      <w:bookmarkStart w:id="15" w:name="_Toc47022673"/>
      <w:bookmarkStart w:id="16" w:name="_Toc49714566"/>
    </w:p>
    <w:p w:rsidR="00294E8B" w:rsidRPr="00C001EC" w:rsidRDefault="00294E8B" w:rsidP="00294E8B">
      <w:pPr>
        <w:pStyle w:val="A1"/>
        <w:rPr>
          <w:rFonts w:ascii="Times New Roman" w:hAnsi="Times New Roman"/>
          <w:color w:val="auto"/>
        </w:rPr>
      </w:pPr>
      <w:bookmarkStart w:id="17" w:name="_Toc53584116"/>
      <w:r w:rsidRPr="00C001EC">
        <w:rPr>
          <w:rFonts w:ascii="Times New Roman" w:hAnsi="Times New Roman"/>
          <w:color w:val="auto"/>
        </w:rPr>
        <w:lastRenderedPageBreak/>
        <w:t xml:space="preserve">1.2. Lịch sử và kinh nghiệm của Chương trình </w:t>
      </w:r>
      <w:r w:rsidR="00FD50FD" w:rsidRPr="00C001EC">
        <w:rPr>
          <w:rFonts w:ascii="Times New Roman" w:hAnsi="Times New Roman"/>
          <w:color w:val="auto"/>
        </w:rPr>
        <w:t>OCOP</w:t>
      </w:r>
      <w:r w:rsidRPr="00C001EC">
        <w:rPr>
          <w:rFonts w:ascii="Times New Roman" w:hAnsi="Times New Roman"/>
          <w:color w:val="auto"/>
        </w:rPr>
        <w:t xml:space="preserve"> trên thế giới và Việt Nam</w:t>
      </w:r>
      <w:bookmarkEnd w:id="14"/>
      <w:bookmarkEnd w:id="15"/>
      <w:bookmarkEnd w:id="16"/>
      <w:bookmarkEnd w:id="17"/>
    </w:p>
    <w:p w:rsidR="00294E8B" w:rsidRPr="00C001EC" w:rsidRDefault="00294E8B" w:rsidP="00FF2C31">
      <w:pPr>
        <w:pStyle w:val="A3"/>
      </w:pPr>
      <w:bookmarkStart w:id="18" w:name="_Toc42593543"/>
      <w:bookmarkStart w:id="19" w:name="_Toc47022674"/>
      <w:bookmarkStart w:id="20" w:name="_Toc49714567"/>
      <w:bookmarkStart w:id="21" w:name="_Toc40295380"/>
      <w:r w:rsidRPr="00C001EC">
        <w:rPr>
          <w:b/>
        </w:rPr>
        <w:t xml:space="preserve">1.2.1. Lịch sử phát triển </w:t>
      </w:r>
      <w:bookmarkEnd w:id="18"/>
      <w:bookmarkEnd w:id="19"/>
      <w:bookmarkEnd w:id="20"/>
      <w:bookmarkEnd w:id="21"/>
      <w:r w:rsidRPr="00C001EC">
        <w:rPr>
          <w:b/>
        </w:rPr>
        <w:t xml:space="preserve">Chương trình </w:t>
      </w:r>
      <w:r w:rsidR="00FD50FD" w:rsidRPr="00C001EC">
        <w:rPr>
          <w:b/>
        </w:rPr>
        <w:t>OCOP</w:t>
      </w:r>
    </w:p>
    <w:p w:rsidR="00294E8B" w:rsidRPr="00C001EC" w:rsidRDefault="00294E8B" w:rsidP="00FF2C31">
      <w:pPr>
        <w:widowControl w:val="0"/>
        <w:spacing w:before="120" w:after="0" w:line="360" w:lineRule="exact"/>
        <w:ind w:firstLine="567"/>
        <w:jc w:val="both"/>
        <w:rPr>
          <w:sz w:val="28"/>
          <w:szCs w:val="26"/>
        </w:rPr>
      </w:pPr>
      <w:r w:rsidRPr="00C001EC">
        <w:rPr>
          <w:rFonts w:eastAsia="Calibri"/>
          <w:sz w:val="28"/>
          <w:szCs w:val="26"/>
          <w:lang w:val="en-GB" w:eastAsia="en-GB"/>
        </w:rPr>
        <w:t>Nhiều quốc gia trong khu vực và trên thế giới như Nhật Bản, Hàn Quốc, Thái Lan,... trong xây dựng, triển khai chiến lược phát triển kinh tế đất nước nói chung, đã rất chú ý đến phát triển kinh tế - xã hội khu vực nông thôn theo hướng nội sinh, chú trọng các nguồn lực sẵn có làm động lực phát triển (đất đai, tài nguyên, điều kiện địa lý, công nghệ truyền thống, lòng tự hào, khả năng sáng tạo,...). Điể</w:t>
      </w:r>
      <w:r w:rsidR="006320A2">
        <w:rPr>
          <w:rFonts w:eastAsia="Calibri"/>
          <w:sz w:val="28"/>
          <w:szCs w:val="26"/>
          <w:lang w:val="en-GB" w:eastAsia="en-GB"/>
        </w:rPr>
        <w:t xml:space="preserve">n hình là </w:t>
      </w:r>
      <w:r w:rsidR="006320A2" w:rsidRPr="006320A2">
        <w:rPr>
          <w:rFonts w:eastAsia="Calibri"/>
          <w:sz w:val="28"/>
          <w:szCs w:val="26"/>
          <w:lang w:val="en-GB" w:eastAsia="en-GB"/>
        </w:rPr>
        <w:t>Phong trào OVOP (One Village One Product)</w:t>
      </w:r>
      <w:r w:rsidRPr="00C001EC">
        <w:rPr>
          <w:rFonts w:eastAsia="Calibri"/>
          <w:sz w:val="28"/>
          <w:szCs w:val="26"/>
          <w:lang w:val="en-GB" w:eastAsia="en-GB"/>
        </w:rPr>
        <w:t xml:space="preserve"> “Mỗi làng một sản phẩm” </w:t>
      </w:r>
      <w:r w:rsidR="00FD50FD" w:rsidRPr="00C001EC">
        <w:rPr>
          <w:sz w:val="28"/>
          <w:szCs w:val="26"/>
        </w:rPr>
        <w:t xml:space="preserve">bắt đầu được khởi xướng ở Oita (Nhật Bản) </w:t>
      </w:r>
      <w:r w:rsidRPr="00C001EC">
        <w:rPr>
          <w:rFonts w:eastAsia="Calibri"/>
          <w:sz w:val="28"/>
          <w:szCs w:val="26"/>
          <w:lang w:val="en-GB" w:eastAsia="en-GB"/>
        </w:rPr>
        <w:t>từ năm 1979</w:t>
      </w:r>
      <w:r w:rsidR="00FD50FD" w:rsidRPr="00C001EC">
        <w:rPr>
          <w:rFonts w:eastAsia="Calibri"/>
          <w:sz w:val="28"/>
          <w:szCs w:val="26"/>
          <w:lang w:val="en-GB" w:eastAsia="en-GB"/>
        </w:rPr>
        <w:t xml:space="preserve"> </w:t>
      </w:r>
      <w:r w:rsidRPr="00C001EC">
        <w:rPr>
          <w:sz w:val="28"/>
          <w:szCs w:val="26"/>
        </w:rPr>
        <w:t xml:space="preserve">nhằm khuyến khích mỗi làng lựa chọn một </w:t>
      </w:r>
      <w:r w:rsidRPr="00C001EC">
        <w:rPr>
          <w:iCs/>
          <w:sz w:val="28"/>
          <w:szCs w:val="26"/>
        </w:rPr>
        <w:t xml:space="preserve">sản phẩm đặc biệt </w:t>
      </w:r>
      <w:r w:rsidRPr="00C001EC">
        <w:rPr>
          <w:sz w:val="28"/>
          <w:szCs w:val="26"/>
        </w:rPr>
        <w:t>cho khu vực và phát triển nó lên một tiêu chuẩn quốc gia và toàn thế giới.</w:t>
      </w:r>
      <w:r w:rsidR="00FD50FD" w:rsidRPr="00C001EC">
        <w:rPr>
          <w:sz w:val="28"/>
          <w:szCs w:val="26"/>
        </w:rPr>
        <w:t xml:space="preserve"> </w:t>
      </w:r>
      <w:r w:rsidRPr="00C001EC">
        <w:rPr>
          <w:sz w:val="28"/>
          <w:szCs w:val="26"/>
        </w:rPr>
        <w:t>Sự phát triển của Phong trào</w:t>
      </w:r>
      <w:r w:rsidR="006320A2">
        <w:rPr>
          <w:sz w:val="28"/>
          <w:szCs w:val="26"/>
        </w:rPr>
        <w:t xml:space="preserve"> </w:t>
      </w:r>
      <w:r w:rsidRPr="00C001EC">
        <w:rPr>
          <w:sz w:val="28"/>
          <w:szCs w:val="26"/>
        </w:rPr>
        <w:t>"Mỗi làng một sản phẩm" được xem như một cách tăng cường kỹ năng kinh doanh của các cộng đồng địa phương bằng cách sử dụng các nguồn lực, kiến thức địa phương, tạo ra giá trị bổ sung thêm thông qua hoạt động xây dựng thương hiệu của sản phẩm địa phương và xây dựng nguồn nhân lực trong nền kinh tế địa phương.</w:t>
      </w:r>
    </w:p>
    <w:p w:rsidR="00FD50FD" w:rsidRPr="00C001EC" w:rsidRDefault="00433E5A" w:rsidP="00FF2C31">
      <w:pPr>
        <w:widowControl w:val="0"/>
        <w:autoSpaceDE w:val="0"/>
        <w:autoSpaceDN w:val="0"/>
        <w:adjustRightInd w:val="0"/>
        <w:spacing w:before="120" w:after="0" w:line="360" w:lineRule="exact"/>
        <w:ind w:firstLine="567"/>
        <w:jc w:val="both"/>
        <w:rPr>
          <w:sz w:val="28"/>
          <w:szCs w:val="26"/>
        </w:rPr>
      </w:pPr>
      <w:r w:rsidRPr="00C001EC">
        <w:rPr>
          <w:sz w:val="28"/>
          <w:szCs w:val="26"/>
        </w:rPr>
        <w:t xml:space="preserve">Phong trào OVOP đã lan tỏa và được triển khai thực hiện trên 40 nước ở các khu vực Châu Á, Châu Phi, Châu Mỹ ... và đã có nhiều đóng góp tích cực vào sự phát triển kinh tế - xã hội khu vực nông thôn của các quốc gia. </w:t>
      </w:r>
      <w:r w:rsidR="00294E8B" w:rsidRPr="00C001EC">
        <w:rPr>
          <w:rFonts w:eastAsia="Times New Roman"/>
          <w:sz w:val="28"/>
          <w:szCs w:val="26"/>
        </w:rPr>
        <w:t xml:space="preserve">Tại Trung Quốc có những Phong trào như: “Mỗi nhà máy, một sản phẩm”, “Mỗi thành phố, một sản phẩm”, “Mỗi làng, một báu vật”. Tại Thái Lan có Chương trình OTOP (One Tambon, One Product). Tại Philippine có Phong trào “One Barangay, One Product” (Mỗi làng, một sản phẩm). Tại Malaysia có Phong trào “Satu Kampung, Satu Produk” (Mỗi làng, một sản phẩm). Hiện tại là Phong trào "Satu Daerah, Satu Industry" (SDSI hay "Mỗi làng một nghề"). Tại Indonesia (Đông Java) có Phong trào “Back to Village” (Trở lại làng quê). Ở Campuchia có Phong trào “One Village, One Product” (Mỗi làng, một sản phẩm). Tại Malawi có Phong trào “One Village, One Product” (Mỗi làng, một sản phẩm). Tại Hàn Quốc có Chương trình "Mỗi làng một nhãn hiệu”. Ở Hoa Kỳ có Phong trào “One Paris, One Product” (Mỗi xứ một sản phẩm). </w:t>
      </w:r>
      <w:r w:rsidR="00294E8B" w:rsidRPr="00C001EC">
        <w:rPr>
          <w:sz w:val="28"/>
          <w:szCs w:val="26"/>
        </w:rPr>
        <w:t xml:space="preserve">Đến nay đã có 143 quốc gia trên thế giới triển khai chương trình này. </w:t>
      </w:r>
    </w:p>
    <w:p w:rsidR="00294E8B" w:rsidRPr="00166090" w:rsidRDefault="00294E8B" w:rsidP="00FF2C31">
      <w:pPr>
        <w:widowControl w:val="0"/>
        <w:autoSpaceDE w:val="0"/>
        <w:autoSpaceDN w:val="0"/>
        <w:adjustRightInd w:val="0"/>
        <w:spacing w:before="120" w:after="0" w:line="360" w:lineRule="exact"/>
        <w:ind w:firstLine="567"/>
        <w:jc w:val="both"/>
        <w:rPr>
          <w:rFonts w:eastAsia="Times New Roman"/>
          <w:bCs/>
          <w:iCs/>
          <w:spacing w:val="-2"/>
          <w:sz w:val="28"/>
          <w:szCs w:val="26"/>
          <w:lang w:val="nl-NL" w:eastAsia="en-GB"/>
        </w:rPr>
      </w:pPr>
      <w:r w:rsidRPr="00166090">
        <w:rPr>
          <w:spacing w:val="-2"/>
          <w:sz w:val="28"/>
          <w:szCs w:val="26"/>
        </w:rPr>
        <w:t>Cho dù tên gọi ở mỗi quốc gia có khác nhau, song đều có điểm chung của chương trình là:</w:t>
      </w:r>
      <w:r w:rsidR="00433E5A" w:rsidRPr="00166090">
        <w:rPr>
          <w:spacing w:val="-2"/>
          <w:sz w:val="28"/>
          <w:szCs w:val="26"/>
        </w:rPr>
        <w:t xml:space="preserve"> </w:t>
      </w:r>
      <w:r w:rsidRPr="00166090">
        <w:rPr>
          <w:spacing w:val="-2"/>
          <w:sz w:val="28"/>
          <w:szCs w:val="26"/>
        </w:rPr>
        <w:t xml:space="preserve">1) </w:t>
      </w:r>
      <w:r w:rsidR="006320A2">
        <w:rPr>
          <w:spacing w:val="-2"/>
          <w:sz w:val="28"/>
          <w:szCs w:val="26"/>
        </w:rPr>
        <w:t>T</w:t>
      </w:r>
      <w:r w:rsidRPr="00166090">
        <w:rPr>
          <w:spacing w:val="-2"/>
          <w:sz w:val="28"/>
          <w:szCs w:val="26"/>
        </w:rPr>
        <w:t xml:space="preserve">iếp cận về phát huy giá trị nội sinh gắn với tổ chức cộng đồng, đặc biệt là giải quyết việc làm, lao động nông thôn; 2) </w:t>
      </w:r>
      <w:r w:rsidR="006320A2">
        <w:rPr>
          <w:spacing w:val="-2"/>
          <w:sz w:val="28"/>
          <w:szCs w:val="26"/>
        </w:rPr>
        <w:t>G</w:t>
      </w:r>
      <w:r w:rsidRPr="00166090">
        <w:rPr>
          <w:spacing w:val="-2"/>
          <w:sz w:val="28"/>
          <w:szCs w:val="26"/>
        </w:rPr>
        <w:t xml:space="preserve">iải pháp để tổ chức sản xuất, phát huy tiềm năng các sản phẩm đặc sản địa phương; 3) </w:t>
      </w:r>
      <w:r w:rsidR="006320A2">
        <w:rPr>
          <w:spacing w:val="-2"/>
          <w:sz w:val="28"/>
          <w:szCs w:val="26"/>
        </w:rPr>
        <w:t>C</w:t>
      </w:r>
      <w:r w:rsidRPr="00166090">
        <w:rPr>
          <w:spacing w:val="-2"/>
          <w:sz w:val="28"/>
          <w:szCs w:val="26"/>
        </w:rPr>
        <w:t xml:space="preserve">hương trình phát triển </w:t>
      </w:r>
      <w:r w:rsidRPr="00166090">
        <w:rPr>
          <w:spacing w:val="-2"/>
          <w:sz w:val="28"/>
          <w:szCs w:val="26"/>
        </w:rPr>
        <w:lastRenderedPageBreak/>
        <w:t xml:space="preserve">kinh tế gắn với các chính sách hỗ trợ phù hợp; 4) </w:t>
      </w:r>
      <w:r w:rsidR="006320A2">
        <w:rPr>
          <w:spacing w:val="-2"/>
          <w:sz w:val="28"/>
          <w:szCs w:val="26"/>
        </w:rPr>
        <w:t>X</w:t>
      </w:r>
      <w:r w:rsidRPr="00166090">
        <w:rPr>
          <w:spacing w:val="-2"/>
          <w:sz w:val="28"/>
          <w:szCs w:val="26"/>
        </w:rPr>
        <w:t>úc tiến thương mại với tiếp cận về thương mại các di sản vật thể, hình ảnh địa phương, quốc gia để thúc đẩy tiêu dùng và nâng cao giá trị…</w:t>
      </w:r>
    </w:p>
    <w:p w:rsidR="006320A2" w:rsidRPr="002F7726" w:rsidRDefault="006320A2" w:rsidP="006320A2">
      <w:pPr>
        <w:widowControl w:val="0"/>
        <w:autoSpaceDE w:val="0"/>
        <w:autoSpaceDN w:val="0"/>
        <w:adjustRightInd w:val="0"/>
        <w:spacing w:before="120" w:after="0" w:line="360" w:lineRule="exact"/>
        <w:ind w:firstLine="567"/>
        <w:jc w:val="both"/>
        <w:rPr>
          <w:bCs/>
          <w:sz w:val="28"/>
          <w:szCs w:val="28"/>
          <w:lang w:val="nl-NL"/>
        </w:rPr>
      </w:pPr>
      <w:r w:rsidRPr="002F7726">
        <w:rPr>
          <w:bCs/>
          <w:sz w:val="28"/>
          <w:szCs w:val="28"/>
          <w:lang w:val="nl-NL"/>
        </w:rPr>
        <w:t>Ở Việt Nam, từ năm 2006, Chính phủ đã ban hành các chính sách như Nghị định số 66/2006/NĐ-CP về phát triển ngành nghề nông thôn, được thay thế bằng Nghị định số 52/2018/NĐ-CP năm 2018, với mục tiêu tập trung hỗ trợ phát triển ngành nghề nông thôn, nhằm phát huy các thế mạnh về sản phẩm ở các vùng nông thôn. Năm 2008, Bộ Nông nghiệp và Phát triển nông thôn đã triển khai thí điểm mô hình “Mỗi làng một nghề” ở một số địa phương như Điện Biên, Hà Nội, Bắc Ninh, Nam Định, Thừa Thiên Huế, An Giang và đạt được một số kết quả quan trọng. Trên cơ sở đó, nhiều địa phương đã chủ động áp dụng để phát triển ngành nghề nông thôn, đặc biệt là tỉnh Quảng Ninh đã ban hành Chương trình “Tỉnh Quảng Ninh - Mỗi xã, phường một sản phẩm” vào năm 2013 gắn với Chương trình xây dựng nông thôn mới. Kết quả sau 05 năm triển khai Chương trình đã khẳng định hướng đi đúng, sáng tạo, bài bản của tỉnh Quảng Ninh trong phát triển sản phẩm hàng hóa theo chuỗi giá trị, gắn các tổ chức sản xuất với sản phẩm, phát huy những lợi thế, thế mạnh của địa phương, đưa nông dân chủ động hội nhập và tiếp cận kinh tế thị trường, góp phần nâng cao chất lượng Chương trình mục tiêu quốc gia xây dựng nông thôn mới.</w:t>
      </w:r>
    </w:p>
    <w:p w:rsidR="006320A2" w:rsidRPr="002F7726" w:rsidRDefault="006320A2" w:rsidP="006320A2">
      <w:pPr>
        <w:widowControl w:val="0"/>
        <w:autoSpaceDE w:val="0"/>
        <w:autoSpaceDN w:val="0"/>
        <w:adjustRightInd w:val="0"/>
        <w:spacing w:before="120" w:after="0" w:line="360" w:lineRule="exact"/>
        <w:ind w:firstLine="567"/>
        <w:jc w:val="both"/>
        <w:rPr>
          <w:sz w:val="28"/>
          <w:szCs w:val="26"/>
          <w:lang w:val="nl-NL"/>
        </w:rPr>
      </w:pPr>
      <w:r w:rsidRPr="002F7726">
        <w:rPr>
          <w:bCs/>
          <w:sz w:val="28"/>
          <w:szCs w:val="28"/>
          <w:lang w:val="nl-NL"/>
        </w:rPr>
        <w:t>Đúc kết từ các bài học kinh nghiệm và yêu cầu của thực tiễn, Thủ tướng Chính phủ đã ban hành Quyết định số 490/QĐ-TTg ngày 07/5/2018 về việc phê duyệt Chương trình OCOP</w:t>
      </w:r>
      <w:r>
        <w:rPr>
          <w:bCs/>
          <w:sz w:val="28"/>
          <w:szCs w:val="28"/>
          <w:lang w:val="vi-VN"/>
        </w:rPr>
        <w:t xml:space="preserve"> giai đoạn 2018-2020</w:t>
      </w:r>
      <w:r w:rsidRPr="002F7726">
        <w:rPr>
          <w:bCs/>
          <w:sz w:val="28"/>
          <w:szCs w:val="28"/>
          <w:lang w:val="nl-NL"/>
        </w:rPr>
        <w:t xml:space="preserve"> để triển khai </w:t>
      </w:r>
      <w:r w:rsidRPr="002F7726">
        <w:rPr>
          <w:sz w:val="28"/>
          <w:szCs w:val="26"/>
          <w:lang w:val="nl-NL"/>
        </w:rPr>
        <w:t>trên phạm vi cả nước nhằm những mục đích như sau:</w:t>
      </w:r>
    </w:p>
    <w:p w:rsidR="006320A2" w:rsidRPr="002F7726" w:rsidRDefault="006320A2" w:rsidP="006320A2">
      <w:pPr>
        <w:widowControl w:val="0"/>
        <w:autoSpaceDE w:val="0"/>
        <w:autoSpaceDN w:val="0"/>
        <w:adjustRightInd w:val="0"/>
        <w:spacing w:before="120" w:after="0" w:line="360" w:lineRule="exact"/>
        <w:ind w:firstLine="567"/>
        <w:jc w:val="both"/>
        <w:rPr>
          <w:sz w:val="28"/>
          <w:szCs w:val="26"/>
          <w:lang w:val="nl-NL"/>
        </w:rPr>
      </w:pPr>
      <w:r w:rsidRPr="002F7726">
        <w:rPr>
          <w:sz w:val="28"/>
          <w:szCs w:val="26"/>
          <w:lang w:val="nl-NL"/>
        </w:rPr>
        <w:t>- Phát triển các hình thức tổ chức sản xuất, kinh doanh trong sản xuất, thương mại các sản phẩm truyền thống, sản phẩm có lợi thế ở khu vực nông thôn, góp phần phát triển kinh tế nông thôn theo hướng phát triển nội lực và gia tăng giá trị.</w:t>
      </w:r>
    </w:p>
    <w:p w:rsidR="006320A2" w:rsidRPr="002F7726" w:rsidRDefault="006320A2" w:rsidP="006320A2">
      <w:pPr>
        <w:widowControl w:val="0"/>
        <w:autoSpaceDE w:val="0"/>
        <w:autoSpaceDN w:val="0"/>
        <w:adjustRightInd w:val="0"/>
        <w:spacing w:before="120" w:after="0" w:line="360" w:lineRule="exact"/>
        <w:ind w:firstLine="567"/>
        <w:jc w:val="both"/>
        <w:rPr>
          <w:sz w:val="28"/>
          <w:szCs w:val="26"/>
          <w:lang w:val="nl-NL"/>
        </w:rPr>
      </w:pPr>
      <w:r w:rsidRPr="002F7726">
        <w:rPr>
          <w:sz w:val="28"/>
          <w:szCs w:val="26"/>
          <w:lang w:val="nl-NL"/>
        </w:rPr>
        <w:t>- Góp phần chuyển dịch cơ cấu kinh tế, thực hiện cơ cấu lại sản xuất nông nghiệp, nhằm phát triển kinh tế khu vực nông thôn, nâng cao thu nhập, đời sống cho nhân dân trong Chương trình xây dựng nông thôn mới, thực hiện có hiệu quả nhóm tiêu chí "Kinh tế và tổ chức sản xuất" trong Bộ tiêu chí Quốc gia về xã nông thôn mới.</w:t>
      </w:r>
    </w:p>
    <w:p w:rsidR="006320A2" w:rsidRPr="002F7726" w:rsidRDefault="006320A2" w:rsidP="006320A2">
      <w:pPr>
        <w:widowControl w:val="0"/>
        <w:autoSpaceDE w:val="0"/>
        <w:autoSpaceDN w:val="0"/>
        <w:adjustRightInd w:val="0"/>
        <w:spacing w:before="120" w:after="0" w:line="360" w:lineRule="exact"/>
        <w:ind w:firstLine="567"/>
        <w:jc w:val="both"/>
        <w:rPr>
          <w:bCs/>
          <w:sz w:val="28"/>
          <w:szCs w:val="28"/>
          <w:lang w:val="nl-NL"/>
        </w:rPr>
      </w:pPr>
      <w:r w:rsidRPr="002F7726">
        <w:rPr>
          <w:color w:val="000000"/>
          <w:sz w:val="28"/>
          <w:szCs w:val="28"/>
          <w:bdr w:val="none" w:sz="0" w:space="0" w:color="auto" w:frame="1"/>
          <w:shd w:val="clear" w:color="auto" w:fill="FFFFFF"/>
          <w:lang w:val="nl-NL"/>
        </w:rPr>
        <w:t>Đến nay, Chương trình đã được triển khai đồng bộ và rộng khắp trên cả nước, đã có 63/63 tỉnh, thành phố trực thuộc Trung ương</w:t>
      </w:r>
      <w:r w:rsidRPr="002F7726">
        <w:rPr>
          <w:bCs/>
          <w:sz w:val="28"/>
          <w:szCs w:val="28"/>
          <w:lang w:val="nl-NL"/>
        </w:rPr>
        <w:t xml:space="preserve"> ban hành Đề án/Kế hoạch triển khai Chương trình, cùng với đó là bộ máy tổ chức triển khai Chương trình được xây dựng từ cấp tỉnh đến cấp huyện, xã.</w:t>
      </w:r>
    </w:p>
    <w:p w:rsidR="00294E8B" w:rsidRPr="00C001EC" w:rsidRDefault="00294E8B" w:rsidP="00166090">
      <w:pPr>
        <w:pStyle w:val="A3"/>
        <w:tabs>
          <w:tab w:val="left" w:pos="6676"/>
        </w:tabs>
      </w:pPr>
      <w:bookmarkStart w:id="22" w:name="_Toc40295381"/>
      <w:bookmarkStart w:id="23" w:name="_Toc47022675"/>
      <w:bookmarkStart w:id="24" w:name="_Toc49714568"/>
      <w:bookmarkStart w:id="25" w:name="_Toc42593544"/>
      <w:r w:rsidRPr="00C001EC">
        <w:rPr>
          <w:b/>
        </w:rPr>
        <w:lastRenderedPageBreak/>
        <w:t>1.2.2. Kinh nghiệm quốc tế, Việt Nam</w:t>
      </w:r>
      <w:bookmarkEnd w:id="22"/>
      <w:bookmarkEnd w:id="23"/>
      <w:bookmarkEnd w:id="24"/>
      <w:bookmarkEnd w:id="25"/>
      <w:r w:rsidR="006320A2">
        <w:rPr>
          <w:b/>
        </w:rPr>
        <w:tab/>
      </w:r>
    </w:p>
    <w:p w:rsidR="00294E8B" w:rsidRPr="00C001EC" w:rsidRDefault="00294E8B" w:rsidP="00294E8B">
      <w:pPr>
        <w:pStyle w:val="A3"/>
        <w:widowControl w:val="0"/>
        <w:rPr>
          <w:color w:val="auto"/>
        </w:rPr>
      </w:pPr>
      <w:r w:rsidRPr="00C001EC">
        <w:rPr>
          <w:color w:val="auto"/>
        </w:rPr>
        <w:t>1.2.2.1. Kinh nghiệm quốc tế</w:t>
      </w:r>
    </w:p>
    <w:p w:rsidR="00294E8B" w:rsidRPr="00C001EC" w:rsidRDefault="00294E8B" w:rsidP="00FF2C31">
      <w:pPr>
        <w:widowControl w:val="0"/>
        <w:spacing w:before="120" w:after="0" w:line="360" w:lineRule="exact"/>
        <w:ind w:firstLine="567"/>
        <w:jc w:val="both"/>
        <w:rPr>
          <w:rFonts w:eastAsia="Times New Roman"/>
          <w:bCs/>
          <w:i/>
          <w:iCs/>
          <w:sz w:val="28"/>
          <w:szCs w:val="26"/>
          <w:lang w:eastAsia="en-GB"/>
        </w:rPr>
      </w:pPr>
      <w:bookmarkStart w:id="26" w:name="_Toc13394293"/>
      <w:bookmarkStart w:id="27" w:name="_Toc13390839"/>
      <w:bookmarkStart w:id="28" w:name="_Toc13393779"/>
      <w:bookmarkStart w:id="29" w:name="_Toc343683983"/>
      <w:bookmarkStart w:id="30" w:name="_Toc13391496"/>
      <w:r w:rsidRPr="00C001EC">
        <w:rPr>
          <w:rFonts w:eastAsia="Times New Roman"/>
          <w:bCs/>
          <w:i/>
          <w:iCs/>
          <w:sz w:val="28"/>
          <w:szCs w:val="26"/>
          <w:lang w:eastAsia="en-GB"/>
        </w:rPr>
        <w:t>- Kinh nghiệm của Nhật Bản</w:t>
      </w:r>
    </w:p>
    <w:bookmarkEnd w:id="26"/>
    <w:bookmarkEnd w:id="27"/>
    <w:bookmarkEnd w:id="28"/>
    <w:bookmarkEnd w:id="29"/>
    <w:bookmarkEnd w:id="30"/>
    <w:p w:rsidR="00294E8B" w:rsidRPr="00C001EC" w:rsidRDefault="00294E8B" w:rsidP="00FF2C31">
      <w:pPr>
        <w:widowControl w:val="0"/>
        <w:spacing w:before="120" w:after="0" w:line="360" w:lineRule="exact"/>
        <w:ind w:firstLine="567"/>
        <w:jc w:val="both"/>
        <w:rPr>
          <w:rFonts w:eastAsia="Times New Roman"/>
          <w:sz w:val="28"/>
          <w:szCs w:val="26"/>
          <w:lang w:eastAsia="en-GB"/>
        </w:rPr>
      </w:pPr>
      <w:r w:rsidRPr="00C001EC">
        <w:rPr>
          <w:rFonts w:eastAsia="Times New Roman"/>
          <w:sz w:val="28"/>
          <w:szCs w:val="26"/>
          <w:lang w:eastAsia="en-GB"/>
        </w:rPr>
        <w:t xml:space="preserve">Một trong những nguyên nhân chủ yếu dẫn đến những thành công của Phong trào "Mỗi làng, một sản phẩm” của Nhật Bản chính là ngay từ ban đầu các nhà lãnh đạo đã đưa ra được ba nguyên tắc cơ bản làm chỗ dựa, là kim chỉ nam cho mọi hoạt động tiếp theo. Ba nguyên tắc đó là “Địa phương hướng đến toàn cầu”, “Độc lập và sáng tạo” và “Đào tạo nguồn nhân lực”. Hầu hết các quốc gia khi triển khai phong trào cho dù có tên gọi khác nhau nhưng đều vận dụng sáng tạo trên nền tảng của 3 nguyên tắc này. </w:t>
      </w:r>
    </w:p>
    <w:p w:rsidR="00294E8B" w:rsidRPr="00C001EC" w:rsidRDefault="00294E8B" w:rsidP="00FF2C31">
      <w:pPr>
        <w:widowControl w:val="0"/>
        <w:spacing w:before="120" w:after="0" w:line="360" w:lineRule="exact"/>
        <w:ind w:firstLine="567"/>
        <w:jc w:val="both"/>
        <w:rPr>
          <w:rFonts w:eastAsia="Times New Roman"/>
          <w:i/>
          <w:iCs/>
          <w:sz w:val="28"/>
          <w:szCs w:val="26"/>
          <w:lang w:eastAsia="en-GB"/>
        </w:rPr>
      </w:pPr>
      <w:r w:rsidRPr="00C001EC">
        <w:rPr>
          <w:rFonts w:eastAsia="Times New Roman"/>
          <w:i/>
          <w:iCs/>
          <w:sz w:val="28"/>
          <w:szCs w:val="26"/>
          <w:lang w:eastAsia="en-GB"/>
        </w:rPr>
        <w:t xml:space="preserve">- Kinh nghiệm </w:t>
      </w:r>
      <w:r w:rsidRPr="00C001EC">
        <w:rPr>
          <w:rFonts w:eastAsia="Times New Roman"/>
          <w:i/>
          <w:iCs/>
          <w:sz w:val="32"/>
          <w:szCs w:val="26"/>
          <w:lang w:eastAsia="en-GB"/>
        </w:rPr>
        <w:t>của</w:t>
      </w:r>
      <w:r w:rsidRPr="00C001EC">
        <w:rPr>
          <w:rFonts w:eastAsia="Times New Roman"/>
          <w:i/>
          <w:iCs/>
          <w:sz w:val="28"/>
          <w:szCs w:val="26"/>
          <w:lang w:eastAsia="en-GB"/>
        </w:rPr>
        <w:t xml:space="preserve"> Thái Lan</w:t>
      </w:r>
    </w:p>
    <w:p w:rsidR="00294E8B" w:rsidRPr="00C001EC" w:rsidRDefault="00294E8B" w:rsidP="00FF2C31">
      <w:pPr>
        <w:widowControl w:val="0"/>
        <w:spacing w:before="120" w:after="0" w:line="360" w:lineRule="exact"/>
        <w:ind w:firstLine="567"/>
        <w:jc w:val="both"/>
        <w:rPr>
          <w:rFonts w:eastAsia="Times New Roman"/>
          <w:sz w:val="28"/>
          <w:szCs w:val="26"/>
          <w:lang w:eastAsia="en-GB"/>
        </w:rPr>
      </w:pPr>
      <w:r w:rsidRPr="00C001EC">
        <w:rPr>
          <w:rFonts w:eastAsia="Times New Roman"/>
          <w:sz w:val="28"/>
          <w:szCs w:val="26"/>
          <w:lang w:eastAsia="en-GB"/>
        </w:rPr>
        <w:t xml:space="preserve">Khác với Nhật Bản, phong trào </w:t>
      </w:r>
      <w:r w:rsidRPr="00C001EC">
        <w:rPr>
          <w:rFonts w:eastAsia="Times New Roman"/>
          <w:bCs/>
          <w:iCs/>
          <w:sz w:val="28"/>
          <w:szCs w:val="26"/>
          <w:lang w:eastAsia="en-GB"/>
        </w:rPr>
        <w:t xml:space="preserve">“Mỗi làng, một sản phẩm” ở Thái Lan được đề xuất bởi người đứng đầu chính phủ, vì vậy nó được nâng lên thành một </w:t>
      </w:r>
      <w:r w:rsidR="006320A2">
        <w:rPr>
          <w:rFonts w:eastAsia="Times New Roman"/>
          <w:bCs/>
          <w:iCs/>
          <w:sz w:val="28"/>
          <w:szCs w:val="26"/>
          <w:lang w:eastAsia="en-GB"/>
        </w:rPr>
        <w:t>C</w:t>
      </w:r>
      <w:r w:rsidRPr="00C001EC">
        <w:rPr>
          <w:rFonts w:eastAsia="Times New Roman"/>
          <w:bCs/>
          <w:iCs/>
          <w:sz w:val="28"/>
          <w:szCs w:val="26"/>
          <w:lang w:eastAsia="en-GB"/>
        </w:rPr>
        <w:t xml:space="preserve">hương trình và hoạt động có bài bản hơn. Chương trình có bộ máy quản lý từ Trung ương đến địa phương. Chương trình được thực hiện theo một chu trình rất bài bản và các sản phẩm tham gia </w:t>
      </w:r>
      <w:r w:rsidR="006320A2">
        <w:rPr>
          <w:rFonts w:eastAsia="Times New Roman"/>
          <w:bCs/>
          <w:iCs/>
          <w:sz w:val="28"/>
          <w:szCs w:val="26"/>
          <w:lang w:eastAsia="en-GB"/>
        </w:rPr>
        <w:t>C</w:t>
      </w:r>
      <w:r w:rsidRPr="00C001EC">
        <w:rPr>
          <w:rFonts w:eastAsia="Times New Roman"/>
          <w:bCs/>
          <w:iCs/>
          <w:sz w:val="28"/>
          <w:szCs w:val="26"/>
          <w:lang w:eastAsia="en-GB"/>
        </w:rPr>
        <w:t>hương trình được chia thành sáu nhóm nên rất thuận lợi cho việc tổ chức quản lý và quảng bá, xúc tiến thương mại.</w:t>
      </w:r>
    </w:p>
    <w:p w:rsidR="00294E8B" w:rsidRPr="00C001EC" w:rsidRDefault="00294E8B" w:rsidP="00FF2C31">
      <w:pPr>
        <w:widowControl w:val="0"/>
        <w:spacing w:before="120" w:after="0" w:line="360" w:lineRule="exact"/>
        <w:ind w:firstLine="567"/>
        <w:jc w:val="both"/>
        <w:rPr>
          <w:rFonts w:eastAsia="Times New Roman"/>
          <w:bCs/>
          <w:i/>
          <w:sz w:val="28"/>
          <w:szCs w:val="26"/>
          <w:lang w:eastAsia="en-GB"/>
        </w:rPr>
      </w:pPr>
      <w:bookmarkStart w:id="31" w:name="_Toc13393782"/>
      <w:bookmarkStart w:id="32" w:name="_Toc343683986"/>
      <w:bookmarkStart w:id="33" w:name="_Toc13394296"/>
      <w:bookmarkStart w:id="34" w:name="_Toc13391499"/>
      <w:bookmarkStart w:id="35" w:name="_Toc13390842"/>
      <w:r w:rsidRPr="00C001EC">
        <w:rPr>
          <w:rFonts w:eastAsia="Times New Roman"/>
          <w:bCs/>
          <w:i/>
          <w:sz w:val="28"/>
          <w:szCs w:val="26"/>
          <w:lang w:eastAsia="en-GB"/>
        </w:rPr>
        <w:t>- Vai trò của người dân nông thôn trong Phong trào “Mỗi làng, một sản phẩm”</w:t>
      </w:r>
      <w:bookmarkEnd w:id="31"/>
      <w:bookmarkEnd w:id="32"/>
      <w:bookmarkEnd w:id="33"/>
      <w:bookmarkEnd w:id="34"/>
      <w:bookmarkEnd w:id="35"/>
    </w:p>
    <w:p w:rsidR="00294E8B" w:rsidRPr="00C001EC" w:rsidRDefault="00294E8B" w:rsidP="00FF2C31">
      <w:pPr>
        <w:widowControl w:val="0"/>
        <w:spacing w:before="120" w:after="0" w:line="360" w:lineRule="exact"/>
        <w:ind w:firstLine="567"/>
        <w:jc w:val="both"/>
        <w:rPr>
          <w:rFonts w:eastAsia="Times New Roman"/>
          <w:sz w:val="28"/>
          <w:szCs w:val="26"/>
          <w:lang w:eastAsia="en-GB"/>
        </w:rPr>
      </w:pPr>
      <w:r w:rsidRPr="00C001EC">
        <w:rPr>
          <w:rFonts w:eastAsia="Times New Roman"/>
          <w:sz w:val="28"/>
          <w:szCs w:val="26"/>
          <w:lang w:eastAsia="en-GB"/>
        </w:rPr>
        <w:t xml:space="preserve"> Động lực cơ bản làm nên sức sống bền vững và cũng là thành công lớn nhất của Phong trào “Mỗi làng, một sản phẩm” chính là việc đặt người dân nông thôn vào vị trí trung tâm của quá trình triển khai, phát triển của mọi hoạt động trong Phong trào. Đó cũng là ý nghĩa của từ “Phong trào” và là nguyên nhân vì sao ở đây người ta chỉ nói và viết về Phong trào “Mỗi làng, một sản phẩm” chứ chưa bao giờ có khái niệm về </w:t>
      </w:r>
      <w:r w:rsidR="006320A2">
        <w:rPr>
          <w:rFonts w:eastAsia="Times New Roman"/>
          <w:sz w:val="28"/>
          <w:szCs w:val="26"/>
          <w:lang w:eastAsia="en-GB"/>
        </w:rPr>
        <w:t>C</w:t>
      </w:r>
      <w:r w:rsidRPr="00C001EC">
        <w:rPr>
          <w:rFonts w:eastAsia="Times New Roman"/>
          <w:sz w:val="28"/>
          <w:szCs w:val="26"/>
          <w:lang w:eastAsia="en-GB"/>
        </w:rPr>
        <w:t>hương trình hay dự án “Mỗi làng, một sản phẩm”.</w:t>
      </w:r>
    </w:p>
    <w:p w:rsidR="00294E8B" w:rsidRPr="00C001EC" w:rsidRDefault="00294E8B" w:rsidP="007673F9">
      <w:pPr>
        <w:pStyle w:val="A3"/>
        <w:widowControl w:val="0"/>
        <w:rPr>
          <w:color w:val="auto"/>
        </w:rPr>
      </w:pPr>
      <w:r w:rsidRPr="00C001EC">
        <w:rPr>
          <w:color w:val="auto"/>
        </w:rPr>
        <w:t>1.2.2.2. Kinh nghiệm ở Việt Nam</w:t>
      </w:r>
    </w:p>
    <w:p w:rsidR="007673F9" w:rsidRPr="00C001EC" w:rsidRDefault="007673F9" w:rsidP="00FF2C31">
      <w:pPr>
        <w:spacing w:before="120" w:after="0" w:line="360" w:lineRule="exact"/>
        <w:ind w:firstLine="567"/>
        <w:jc w:val="both"/>
        <w:rPr>
          <w:bCs/>
          <w:sz w:val="28"/>
          <w:szCs w:val="26"/>
          <w:lang w:val="pt-BR"/>
        </w:rPr>
      </w:pPr>
      <w:r w:rsidRPr="00C001EC">
        <w:rPr>
          <w:bCs/>
          <w:sz w:val="28"/>
          <w:szCs w:val="26"/>
          <w:lang w:val="pt-BR"/>
        </w:rPr>
        <w:t>Tại Việt Nam, Nghị định số 66/2006/NĐ-CP</w:t>
      </w:r>
      <w:r w:rsidR="002D3F4D" w:rsidRPr="00C001EC">
        <w:rPr>
          <w:bCs/>
          <w:sz w:val="28"/>
          <w:szCs w:val="26"/>
          <w:lang w:val="pt-BR"/>
        </w:rPr>
        <w:t xml:space="preserve"> (</w:t>
      </w:r>
      <w:r w:rsidR="002D3F4D" w:rsidRPr="00C001EC">
        <w:rPr>
          <w:bCs/>
          <w:sz w:val="28"/>
          <w:szCs w:val="28"/>
        </w:rPr>
        <w:t xml:space="preserve">được thay thế bằng Nghị định số 52/2018/NĐ-CP năm 2018) </w:t>
      </w:r>
      <w:r w:rsidR="00CB6BE1" w:rsidRPr="00C001EC">
        <w:rPr>
          <w:bCs/>
          <w:sz w:val="28"/>
          <w:szCs w:val="26"/>
          <w:lang w:val="pt-BR"/>
        </w:rPr>
        <w:t xml:space="preserve">là hành lang </w:t>
      </w:r>
      <w:r w:rsidRPr="00C001EC">
        <w:rPr>
          <w:bCs/>
          <w:sz w:val="28"/>
          <w:szCs w:val="26"/>
          <w:lang w:val="pt-BR"/>
        </w:rPr>
        <w:t xml:space="preserve">pháp lý quan trọng cho phát triển ngành nghề nông thôn, phát huy các thế mạnh về sản phẩm ở các vùng nông thôn, tập trung chính vào phát triển các sản phẩm thủ công mỹ nghệ, phát triển tiểu thủ công nghiệp. </w:t>
      </w:r>
      <w:r w:rsidR="002D3F4D" w:rsidRPr="00C001EC">
        <w:rPr>
          <w:bCs/>
          <w:sz w:val="28"/>
          <w:szCs w:val="26"/>
          <w:lang w:val="pt-BR"/>
        </w:rPr>
        <w:t xml:space="preserve">Cùng với đó, kết quả thí điểm </w:t>
      </w:r>
      <w:r w:rsidRPr="00C001EC">
        <w:rPr>
          <w:bCs/>
          <w:sz w:val="28"/>
          <w:szCs w:val="26"/>
          <w:lang w:val="pt-BR"/>
        </w:rPr>
        <w:t xml:space="preserve">mô hình “Mỗi làng một nghề” ở một số địa phương </w:t>
      </w:r>
      <w:r w:rsidR="002D3F4D" w:rsidRPr="00C001EC">
        <w:rPr>
          <w:bCs/>
          <w:sz w:val="28"/>
          <w:szCs w:val="26"/>
          <w:lang w:val="pt-BR"/>
        </w:rPr>
        <w:t>đã</w:t>
      </w:r>
      <w:r w:rsidRPr="00C001EC">
        <w:rPr>
          <w:bCs/>
          <w:sz w:val="28"/>
          <w:szCs w:val="26"/>
          <w:lang w:val="pt-BR"/>
        </w:rPr>
        <w:t xml:space="preserve"> cho thấy, các sản phẩm thủ công mỹ nghệ (dệt thổ cẩm, sơn mài, chạm khắc đá, gỗ, đúc đồng) được hỗ trợ cải tiến mẫu mã, phục vụ tốt cho nhiều thị </w:t>
      </w:r>
      <w:r w:rsidRPr="00C001EC">
        <w:rPr>
          <w:bCs/>
          <w:sz w:val="28"/>
          <w:szCs w:val="26"/>
          <w:lang w:val="pt-BR"/>
        </w:rPr>
        <w:lastRenderedPageBreak/>
        <w:t xml:space="preserve">trường trong nước và quốc tế; đồng thời, các cơ sở sản xuất đã trở thành điểm thu hút khách du lịch đến tham quan và mua sắm. </w:t>
      </w:r>
    </w:p>
    <w:p w:rsidR="0081117D" w:rsidRPr="00C001EC" w:rsidRDefault="0081117D" w:rsidP="0081117D">
      <w:pPr>
        <w:spacing w:before="120" w:after="0" w:line="360" w:lineRule="exact"/>
        <w:ind w:firstLine="567"/>
        <w:jc w:val="both"/>
        <w:rPr>
          <w:bCs/>
          <w:sz w:val="28"/>
          <w:szCs w:val="26"/>
          <w:lang w:val="pt-BR"/>
        </w:rPr>
      </w:pPr>
      <w:r w:rsidRPr="00C001EC">
        <w:rPr>
          <w:bCs/>
          <w:sz w:val="28"/>
          <w:szCs w:val="26"/>
          <w:lang w:val="pt-BR"/>
        </w:rPr>
        <w:t>Tiếp nối triển khai thí điểm mô hình “Mỗi làng một nghề” của Bộ Nông nghiệp và Phát triển nông thôn, nhiều tỉnh, thành phố đã chủ động áp dụng thực hiện để triển khai phát triển sản phẩm ngành nghề nông thôn tại các địa phương, đặc biệt là Quảng Ninh. Từ cách làm bài bản, có hệ thống, từ việc bố trí bộ máy chỉ đạo, tổ chức thực hiện, ban hành các cơ chế, chính sách, huy động nguồn lực từ nội lực cộng đồng, đến hướng dẫn qui trình triển khai, xúc tiến thương mại... Chương trình mỗi xã một sản phẩm của tỉnh Quảng Ninh đã khẳng định hướng đi đúng, phù hợp với điều kiện của Việt Nam. Đây là những bài học quan trọng được đúc kết từ kinh nghiệm của tỉnh Quảng Ninh trong triển khai Chương trình OCOP.</w:t>
      </w:r>
    </w:p>
    <w:p w:rsidR="007673F9" w:rsidRPr="00C001EC" w:rsidRDefault="002D3F4D" w:rsidP="0081117D">
      <w:pPr>
        <w:spacing w:before="120" w:after="0" w:line="360" w:lineRule="exact"/>
        <w:ind w:firstLine="567"/>
        <w:jc w:val="both"/>
        <w:rPr>
          <w:bCs/>
          <w:sz w:val="28"/>
          <w:szCs w:val="26"/>
          <w:lang w:val="pt-BR"/>
        </w:rPr>
      </w:pPr>
      <w:r w:rsidRPr="00C001EC">
        <w:rPr>
          <w:bCs/>
          <w:sz w:val="28"/>
          <w:szCs w:val="26"/>
          <w:lang w:val="pt-BR"/>
        </w:rPr>
        <w:t>Tuy vậy, ở</w:t>
      </w:r>
      <w:r w:rsidR="007673F9" w:rsidRPr="00C001EC">
        <w:rPr>
          <w:bCs/>
          <w:sz w:val="28"/>
          <w:szCs w:val="26"/>
          <w:lang w:val="pt-BR"/>
        </w:rPr>
        <w:t xml:space="preserve"> góc độ một địa phương mới chỉ khơi dậy tiềm năng, thế mạnh các sản phẩm đặc sản của từng địa phương, chưa mở rộng và phát triển sản phẩm ra tầm quốc gia và quốc tế, cho nên cần phải được mở rộng, phát triển sản phẩm ngành nghề nông thôn ra phạm vi cả nước để mở rộng thị trường, khơi dậy tiềm năng, lợi thế của nông thôn các vùng miền, tạo hành lang pháp lý, cơ chế vận hành Chương trình một cách đồng bộ, tạo nền tảng vững chắc để phát triển kinh tế nông thôn, góp phần xây dựng nông thôn mới trên phạm vi cả nước.</w:t>
      </w:r>
    </w:p>
    <w:p w:rsidR="002D3F4D" w:rsidRPr="006320A2" w:rsidRDefault="007673F9" w:rsidP="00FF2C31">
      <w:pPr>
        <w:spacing w:before="120" w:after="0" w:line="360" w:lineRule="exact"/>
        <w:ind w:firstLine="709"/>
        <w:jc w:val="both"/>
        <w:rPr>
          <w:bCs/>
          <w:sz w:val="28"/>
          <w:lang w:val="pt-BR"/>
        </w:rPr>
      </w:pPr>
      <w:r w:rsidRPr="00C001EC">
        <w:rPr>
          <w:bCs/>
          <w:sz w:val="28"/>
          <w:szCs w:val="26"/>
          <w:lang w:val="pt-BR"/>
        </w:rPr>
        <w:t xml:space="preserve">Trên cơ sở kết quả điều tra, thu thập số liệu các vấn đề liên quan đến phát triển sản phẩm OCOP trên phạm vi cả nước, Bộ Nông nghiệp và Phát triển nông thôn đã tham mưu Chính phủ xây dựng Đề án Chương trình </w:t>
      </w:r>
      <w:r w:rsidR="00883704" w:rsidRPr="00C001EC">
        <w:rPr>
          <w:bCs/>
          <w:sz w:val="28"/>
          <w:szCs w:val="26"/>
          <w:lang w:val="pt-BR"/>
        </w:rPr>
        <w:t>OCOP</w:t>
      </w:r>
      <w:r w:rsidRPr="00C001EC">
        <w:rPr>
          <w:bCs/>
          <w:sz w:val="28"/>
          <w:szCs w:val="26"/>
          <w:lang w:val="pt-BR"/>
        </w:rPr>
        <w:t xml:space="preserve"> giai đoạn 2018 – 2020 được Thủ tướng Chính phủ phê duyệt theo Quyết định số 490/QĐ-TTg ngày  07/5/2018.</w:t>
      </w:r>
      <w:r w:rsidR="002D3F4D" w:rsidRPr="00C001EC">
        <w:rPr>
          <w:bCs/>
          <w:sz w:val="28"/>
          <w:szCs w:val="26"/>
          <w:lang w:val="pt-BR"/>
        </w:rPr>
        <w:t xml:space="preserve"> Chương trình OCOP đã có </w:t>
      </w:r>
      <w:r w:rsidR="002D3F4D" w:rsidRPr="006320A2">
        <w:rPr>
          <w:bCs/>
          <w:sz w:val="28"/>
          <w:szCs w:val="28"/>
          <w:lang w:val="pt-BR"/>
        </w:rPr>
        <w:t>những hướng tiếp cận riêng, phù hợp với yêu cầu của thực tiễn, cụ thể là:</w:t>
      </w:r>
    </w:p>
    <w:p w:rsidR="002D3F4D" w:rsidRPr="00C001EC" w:rsidRDefault="002D3F4D" w:rsidP="002D3F4D">
      <w:pPr>
        <w:pStyle w:val="NoiDung"/>
        <w:spacing w:after="0" w:line="340" w:lineRule="exact"/>
        <w:rPr>
          <w:bCs/>
          <w:sz w:val="28"/>
          <w:szCs w:val="28"/>
        </w:rPr>
      </w:pPr>
      <w:r w:rsidRPr="00C001EC">
        <w:rPr>
          <w:bCs/>
          <w:sz w:val="28"/>
          <w:szCs w:val="28"/>
        </w:rPr>
        <w:t>- Xây dựng Chương trình OCOP trở thành chương trình phát triển kinh tế nông thôn gắn với xây dựng nông thôn mới, huy động sự vào cuộc của cả hệ thống chính trị, tạo ra sức lan tỏa mạnh mẽ, thúc đẩy sự phát triển của các chủ thể kinh tế ở khu vực nông thôn;</w:t>
      </w:r>
    </w:p>
    <w:p w:rsidR="002D3F4D" w:rsidRPr="00C001EC" w:rsidRDefault="002D3F4D" w:rsidP="002D3F4D">
      <w:pPr>
        <w:pStyle w:val="NoiDung"/>
        <w:spacing w:after="0" w:line="340" w:lineRule="exact"/>
        <w:rPr>
          <w:bCs/>
          <w:sz w:val="28"/>
          <w:szCs w:val="28"/>
        </w:rPr>
      </w:pPr>
      <w:r w:rsidRPr="00C001EC">
        <w:rPr>
          <w:bCs/>
          <w:sz w:val="28"/>
          <w:szCs w:val="28"/>
        </w:rPr>
        <w:t>- Tập trung khai thác vào các sản phẩm đặc sản, ngành nghề nông thôn truyền thống, khai thác tiềm năng, lợi thế để phát suy sự sáng tạo, sức mạnh cộng đồng trong tổ chức sản xuất, hình thành các chuỗi giá trị hàng hóa gắn với cộng đồng;</w:t>
      </w:r>
    </w:p>
    <w:p w:rsidR="002D3F4D" w:rsidRPr="00C001EC" w:rsidRDefault="002D3F4D" w:rsidP="002D3F4D">
      <w:pPr>
        <w:pStyle w:val="NoiDung"/>
        <w:spacing w:after="0" w:line="340" w:lineRule="exact"/>
        <w:rPr>
          <w:bCs/>
          <w:sz w:val="28"/>
          <w:szCs w:val="28"/>
        </w:rPr>
      </w:pPr>
      <w:r w:rsidRPr="00C001EC">
        <w:rPr>
          <w:bCs/>
          <w:sz w:val="28"/>
          <w:szCs w:val="28"/>
        </w:rPr>
        <w:t>- Đa dạng các giải pháp, chính sách nhằm phát huy sự sáng tạo trong cách làm của các địa phương, nhằm phát huy nguồn lực cộng đồng, phù hợp với điều kiện của từng địa phương;</w:t>
      </w:r>
    </w:p>
    <w:p w:rsidR="006320A2" w:rsidRPr="00C41432" w:rsidRDefault="002D3F4D" w:rsidP="006320A2">
      <w:pPr>
        <w:pStyle w:val="NoiDung"/>
        <w:spacing w:after="0" w:line="340" w:lineRule="exact"/>
        <w:rPr>
          <w:bCs/>
          <w:sz w:val="28"/>
          <w:szCs w:val="28"/>
        </w:rPr>
      </w:pPr>
      <w:r w:rsidRPr="00C001EC">
        <w:rPr>
          <w:bCs/>
          <w:sz w:val="28"/>
          <w:szCs w:val="28"/>
        </w:rPr>
        <w:lastRenderedPageBreak/>
        <w:t xml:space="preserve">- </w:t>
      </w:r>
      <w:r w:rsidR="006320A2" w:rsidRPr="009E5745">
        <w:rPr>
          <w:bCs/>
          <w:sz w:val="28"/>
          <w:szCs w:val="28"/>
        </w:rPr>
        <w:t>Tăng cường các giải pháp về xúc tiến thương mại, khai thác thị trường nội địa để phù hợp với đặc trưng sản xuất, thương mại của sản phẩm; xây dựng sự kết nối về thương mại giữa các địa phương, áp dụng công nghệ số để thúc đẩy hệ thống thị trường phù hợp, hướng đến xây dựng thương hiệu OCOP Việt Nam</w:t>
      </w:r>
      <w:r w:rsidR="006320A2">
        <w:rPr>
          <w:bCs/>
          <w:sz w:val="28"/>
          <w:szCs w:val="28"/>
        </w:rPr>
        <w:t>.</w:t>
      </w:r>
    </w:p>
    <w:p w:rsidR="005870E9" w:rsidRPr="00D23B36" w:rsidRDefault="00294E8B" w:rsidP="00D23B36">
      <w:pPr>
        <w:spacing w:before="120" w:after="0" w:line="360" w:lineRule="exact"/>
        <w:ind w:firstLine="709"/>
        <w:jc w:val="both"/>
        <w:rPr>
          <w:lang w:val="pt-BR"/>
        </w:rPr>
      </w:pPr>
      <w:r w:rsidRPr="00C001EC">
        <w:rPr>
          <w:bCs/>
          <w:sz w:val="28"/>
          <w:szCs w:val="26"/>
          <w:lang w:val="pt-BR"/>
        </w:rPr>
        <w:t xml:space="preserve">Những thành công ban đầu </w:t>
      </w:r>
      <w:r w:rsidR="005870E9" w:rsidRPr="00C001EC">
        <w:rPr>
          <w:bCs/>
          <w:sz w:val="28"/>
          <w:szCs w:val="26"/>
          <w:lang w:val="pt-BR"/>
        </w:rPr>
        <w:t xml:space="preserve">và hiệu ứng lan tỏa </w:t>
      </w:r>
      <w:r w:rsidRPr="00C001EC">
        <w:rPr>
          <w:bCs/>
          <w:sz w:val="28"/>
          <w:szCs w:val="26"/>
          <w:lang w:val="pt-BR"/>
        </w:rPr>
        <w:t xml:space="preserve">của Chương trình </w:t>
      </w:r>
      <w:r w:rsidR="00883704" w:rsidRPr="00C001EC">
        <w:rPr>
          <w:bCs/>
          <w:sz w:val="28"/>
          <w:szCs w:val="26"/>
          <w:lang w:val="pt-BR"/>
        </w:rPr>
        <w:t>OCOP</w:t>
      </w:r>
      <w:r w:rsidRPr="00C001EC">
        <w:rPr>
          <w:bCs/>
          <w:sz w:val="28"/>
          <w:szCs w:val="26"/>
          <w:lang w:val="pt-BR"/>
        </w:rPr>
        <w:t xml:space="preserve"> sẽ là nền tảng để thúc đẩy phát triển sản xuất sản phẩm, dịch vụ có tiềm năng ở các địa phương. Kết quả đạt được của </w:t>
      </w:r>
      <w:r w:rsidR="006320A2">
        <w:rPr>
          <w:bCs/>
          <w:sz w:val="28"/>
          <w:szCs w:val="26"/>
          <w:lang w:val="pt-BR"/>
        </w:rPr>
        <w:t>C</w:t>
      </w:r>
      <w:r w:rsidRPr="00C001EC">
        <w:rPr>
          <w:bCs/>
          <w:sz w:val="28"/>
          <w:szCs w:val="26"/>
          <w:lang w:val="pt-BR"/>
        </w:rPr>
        <w:t xml:space="preserve">hương trình sẽ góp phần vào việc thực hiện thành công </w:t>
      </w:r>
      <w:r w:rsidR="006320A2" w:rsidRPr="00C41432">
        <w:rPr>
          <w:bCs/>
          <w:sz w:val="28"/>
          <w:szCs w:val="26"/>
          <w:lang w:val="pt-BR"/>
        </w:rPr>
        <w:t xml:space="preserve">Chương trình </w:t>
      </w:r>
      <w:r w:rsidR="006320A2">
        <w:rPr>
          <w:bCs/>
          <w:sz w:val="28"/>
          <w:szCs w:val="26"/>
          <w:lang w:val="pt-BR"/>
        </w:rPr>
        <w:t>mục tiêu quốc gia</w:t>
      </w:r>
      <w:r w:rsidR="006320A2" w:rsidRPr="00C41432">
        <w:rPr>
          <w:bCs/>
          <w:sz w:val="28"/>
          <w:szCs w:val="26"/>
          <w:lang w:val="pt-BR"/>
        </w:rPr>
        <w:t xml:space="preserve"> xây dựng </w:t>
      </w:r>
      <w:r w:rsidR="006320A2">
        <w:rPr>
          <w:bCs/>
          <w:sz w:val="28"/>
          <w:szCs w:val="26"/>
          <w:lang w:val="pt-BR"/>
        </w:rPr>
        <w:t>nông thôn mới.</w:t>
      </w:r>
    </w:p>
    <w:p w:rsidR="00294E8B" w:rsidRPr="006320A2" w:rsidRDefault="00294E8B" w:rsidP="00294E8B">
      <w:pPr>
        <w:pStyle w:val="A1"/>
        <w:rPr>
          <w:rFonts w:ascii="Times New Roman" w:hAnsi="Times New Roman"/>
          <w:color w:val="auto"/>
          <w:lang w:val="pt-BR"/>
        </w:rPr>
      </w:pPr>
      <w:bookmarkStart w:id="36" w:name="_Toc49714569"/>
      <w:bookmarkStart w:id="37" w:name="_Toc47022676"/>
      <w:bookmarkStart w:id="38" w:name="_Toc42593545"/>
      <w:bookmarkStart w:id="39" w:name="_Toc53584117"/>
      <w:bookmarkEnd w:id="13"/>
      <w:r w:rsidRPr="006320A2">
        <w:rPr>
          <w:rFonts w:ascii="Times New Roman" w:hAnsi="Times New Roman"/>
          <w:color w:val="auto"/>
          <w:lang w:val="pt-BR"/>
        </w:rPr>
        <w:t xml:space="preserve">1.3. Quan điểm, đối tượng, mục tiêu, nội dung, nguyên tắc của </w:t>
      </w:r>
      <w:bookmarkEnd w:id="36"/>
      <w:bookmarkEnd w:id="37"/>
      <w:bookmarkEnd w:id="38"/>
      <w:r w:rsidRPr="006320A2">
        <w:rPr>
          <w:rFonts w:ascii="Times New Roman" w:hAnsi="Times New Roman"/>
          <w:color w:val="auto"/>
          <w:lang w:val="pt-BR"/>
        </w:rPr>
        <w:t>Chương trình</w:t>
      </w:r>
      <w:bookmarkEnd w:id="39"/>
      <w:r w:rsidRPr="006320A2">
        <w:rPr>
          <w:rFonts w:ascii="Times New Roman" w:hAnsi="Times New Roman"/>
          <w:color w:val="auto"/>
          <w:lang w:val="pt-BR"/>
        </w:rPr>
        <w:t xml:space="preserve"> </w:t>
      </w:r>
    </w:p>
    <w:p w:rsidR="00294E8B" w:rsidRPr="00C001EC" w:rsidRDefault="00294E8B" w:rsidP="00294E8B">
      <w:pPr>
        <w:pStyle w:val="A2"/>
        <w:keepNext w:val="0"/>
      </w:pPr>
      <w:bookmarkStart w:id="40" w:name="_Toc42593546"/>
      <w:bookmarkStart w:id="41" w:name="_Toc47022677"/>
      <w:bookmarkStart w:id="42" w:name="_Toc40295383"/>
      <w:bookmarkStart w:id="43" w:name="_Toc49714570"/>
      <w:r w:rsidRPr="00C001EC">
        <w:t xml:space="preserve">1.3.1. Quan điểm của </w:t>
      </w:r>
      <w:r w:rsidR="006320A2" w:rsidRPr="00166090">
        <w:rPr>
          <w:lang w:val="pt-BR"/>
        </w:rPr>
        <w:t>C</w:t>
      </w:r>
      <w:r w:rsidRPr="00C001EC">
        <w:t>hương trình</w:t>
      </w:r>
      <w:bookmarkEnd w:id="40"/>
      <w:bookmarkEnd w:id="41"/>
      <w:bookmarkEnd w:id="42"/>
      <w:bookmarkEnd w:id="43"/>
    </w:p>
    <w:p w:rsidR="006320A2" w:rsidRPr="002F7726" w:rsidRDefault="006320A2" w:rsidP="006320A2">
      <w:pPr>
        <w:widowControl w:val="0"/>
        <w:spacing w:before="120" w:after="0" w:line="360" w:lineRule="exact"/>
        <w:ind w:firstLine="561"/>
        <w:jc w:val="both"/>
        <w:rPr>
          <w:bCs/>
          <w:sz w:val="28"/>
          <w:szCs w:val="28"/>
          <w:lang w:val="pt-BR" w:eastAsia="zh-CN"/>
        </w:rPr>
      </w:pPr>
      <w:r w:rsidRPr="002F7726">
        <w:rPr>
          <w:bCs/>
          <w:sz w:val="28"/>
          <w:szCs w:val="28"/>
          <w:lang w:val="pt-BR" w:eastAsia="zh-CN"/>
        </w:rPr>
        <w:t xml:space="preserve">- Chương trình OCOP là một </w:t>
      </w:r>
      <w:r>
        <w:rPr>
          <w:bCs/>
          <w:sz w:val="28"/>
          <w:szCs w:val="28"/>
          <w:lang w:val="pt-BR" w:eastAsia="zh-CN"/>
        </w:rPr>
        <w:t>C</w:t>
      </w:r>
      <w:r w:rsidRPr="002F7726">
        <w:rPr>
          <w:bCs/>
          <w:sz w:val="28"/>
          <w:szCs w:val="28"/>
          <w:lang w:val="pt-BR" w:eastAsia="zh-CN"/>
        </w:rPr>
        <w:t>hương trình phát triển kinh tế khu vực nông thôn theo hướng phát huy nội lực (trí tuệ, sự sáng tạo, lao động, nguyên liệu và văn hóa địa phương...) và gia tăng giá trị, nâng cao thu nhập của cư dân nông thôn, góp phần xây dựng nông thôn mới.</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Chương trình OCOP được nhiều nước trên thế giới triển khai với các tên gọi khác nhau, nhưng đều có điểm chung là phát huy nội lực của các địa phương gắn với đơn vị làng, xã để tập trung phát triển các sản phẩm ngành nghề nông thôn có giá trị gia tăng cao và đáp ứng nhu cầu tiêu dùng trong cơ chế thị trườ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Trọng tâm Chương trình OCOP ở Việt Nam là phát triển sản phẩm nông nghiệp, phi nông nghiệp và dịch vụ có lợi thế ở mỗi địa phương theo chuỗi giá trị, gắn với các chủ thể tham gia Chương trình là các thành phần kinh tế tập thể (Hợp tác xã, tổ hợp tác) và kinh tế tư nhân (doanh nghiệp, hộ sản xuất).</w:t>
      </w:r>
    </w:p>
    <w:p w:rsidR="006320A2" w:rsidRPr="002F7726" w:rsidRDefault="006320A2" w:rsidP="006320A2">
      <w:pPr>
        <w:widowControl w:val="0"/>
        <w:spacing w:before="120" w:after="0" w:line="360" w:lineRule="exact"/>
        <w:ind w:firstLine="561"/>
        <w:jc w:val="both"/>
        <w:rPr>
          <w:b/>
          <w:sz w:val="28"/>
          <w:szCs w:val="26"/>
          <w:lang w:val="pt-BR"/>
        </w:rPr>
      </w:pPr>
      <w:r w:rsidRPr="002F7726">
        <w:rPr>
          <w:bCs/>
          <w:sz w:val="28"/>
          <w:szCs w:val="28"/>
          <w:lang w:val="pt-BR"/>
        </w:rPr>
        <w:t xml:space="preserve">- Nhà nước đóng vai trò kiến tạo, ban hành khung pháp lý và chính sách để thực hiện </w:t>
      </w:r>
      <w:r w:rsidRPr="002F7726">
        <w:rPr>
          <w:sz w:val="28"/>
          <w:szCs w:val="28"/>
          <w:lang w:val="pt-BR"/>
        </w:rPr>
        <w:t>định hướng phát triển trục sản phẩm</w:t>
      </w:r>
      <w:r>
        <w:rPr>
          <w:sz w:val="28"/>
          <w:szCs w:val="28"/>
          <w:lang w:val="vi-VN"/>
        </w:rPr>
        <w:t xml:space="preserve"> đặc sản</w:t>
      </w:r>
      <w:r w:rsidRPr="002F7726">
        <w:rPr>
          <w:sz w:val="28"/>
          <w:szCs w:val="28"/>
          <w:lang w:val="pt-BR"/>
        </w:rPr>
        <w:t xml:space="preserve"> địa phương, các vùng sản xuất hàng hoá, dịch vụ; quản lý và giám sát tiêu chuẩn chất lượng sản phẩm; hỗ trợ các khâu: đào tạo, tập huấn, hướng dẫn kỹ thuật, ứng dụng khoa học công nghệ, hỗ trợ tín dụng, xây dựng thương hiệu, xúc tiến thương mại và quảng bá sản phẩm.</w:t>
      </w:r>
    </w:p>
    <w:p w:rsidR="00294E8B" w:rsidRPr="00C001EC" w:rsidRDefault="00294E8B" w:rsidP="00294E8B">
      <w:pPr>
        <w:pStyle w:val="A2"/>
        <w:keepNext w:val="0"/>
      </w:pPr>
      <w:bookmarkStart w:id="44" w:name="_Toc49714571"/>
      <w:bookmarkStart w:id="45" w:name="_Toc47022678"/>
      <w:bookmarkStart w:id="46" w:name="_Toc42593547"/>
      <w:bookmarkStart w:id="47" w:name="_Toc40295384"/>
      <w:r w:rsidRPr="00C001EC">
        <w:t xml:space="preserve">1.3.2. Đối tượng của </w:t>
      </w:r>
      <w:r w:rsidR="006320A2">
        <w:rPr>
          <w:rFonts w:hint="eastAsia"/>
        </w:rPr>
        <w:t>C</w:t>
      </w:r>
      <w:r w:rsidRPr="00C001EC">
        <w:t>hương trình</w:t>
      </w:r>
      <w:bookmarkEnd w:id="44"/>
      <w:bookmarkEnd w:id="45"/>
      <w:bookmarkEnd w:id="46"/>
      <w:bookmarkEnd w:id="47"/>
    </w:p>
    <w:p w:rsidR="006320A2" w:rsidRPr="002F7726" w:rsidRDefault="006320A2" w:rsidP="006320A2">
      <w:pPr>
        <w:widowControl w:val="0"/>
        <w:spacing w:before="120" w:after="0" w:line="360" w:lineRule="exact"/>
        <w:ind w:firstLine="561"/>
        <w:jc w:val="both"/>
        <w:rPr>
          <w:bCs/>
          <w:sz w:val="28"/>
          <w:szCs w:val="28"/>
          <w:lang w:val="pt-BR" w:eastAsia="zh-CN"/>
        </w:rPr>
      </w:pPr>
      <w:r w:rsidRPr="002F7726">
        <w:rPr>
          <w:bCs/>
          <w:sz w:val="28"/>
          <w:szCs w:val="28"/>
          <w:lang w:val="pt-BR" w:eastAsia="zh-CN"/>
        </w:rPr>
        <w:t xml:space="preserve">Đối tượng của </w:t>
      </w:r>
      <w:r>
        <w:rPr>
          <w:bCs/>
          <w:sz w:val="28"/>
          <w:szCs w:val="28"/>
          <w:lang w:val="pt-BR" w:eastAsia="zh-CN"/>
        </w:rPr>
        <w:t>C</w:t>
      </w:r>
      <w:r w:rsidRPr="002F7726">
        <w:rPr>
          <w:bCs/>
          <w:sz w:val="28"/>
          <w:szCs w:val="28"/>
          <w:lang w:val="pt-BR" w:eastAsia="zh-CN"/>
        </w:rPr>
        <w:t>hương trình là sản phẩm và chủ thể thực hiện.</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xml:space="preserve">- Sản phẩm: Gồm sản phẩm hàng hóa và sản phẩm dịch vụ có nguồn gốc từ địa phương, hoặc được thuần hóa, đặc biệt là đặc sản vùng, miền, trên cơ sở khai thác lợi thế so sánh về điều kiện sinh thái, văn hóa, nguồn gen, tri thức và công nghệ địa phương. </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lastRenderedPageBreak/>
        <w:t>- Chủ thể thực hiện: Các doanh nghiệp nhỏ và vừa, hợp tác xã, tổ hợp tác, các hộ sản xuất có đăng ký kinh doanh.</w:t>
      </w:r>
    </w:p>
    <w:p w:rsidR="00294E8B" w:rsidRPr="00C001EC" w:rsidRDefault="00294E8B" w:rsidP="00294E8B">
      <w:pPr>
        <w:pStyle w:val="A2"/>
        <w:keepNext w:val="0"/>
      </w:pPr>
      <w:bookmarkStart w:id="48" w:name="_Toc42593548"/>
      <w:bookmarkStart w:id="49" w:name="_Toc49714572"/>
      <w:bookmarkStart w:id="50" w:name="_Toc40295385"/>
      <w:bookmarkStart w:id="51" w:name="_Toc47022679"/>
      <w:r w:rsidRPr="00C001EC">
        <w:t xml:space="preserve">1.3.3. Mục đích, mục tiêu và yêu cầu của </w:t>
      </w:r>
      <w:r w:rsidR="006320A2" w:rsidRPr="00166090">
        <w:rPr>
          <w:lang w:val="pt-BR"/>
        </w:rPr>
        <w:t>C</w:t>
      </w:r>
      <w:r w:rsidRPr="00C001EC">
        <w:t>hương trình</w:t>
      </w:r>
      <w:bookmarkEnd w:id="48"/>
      <w:bookmarkEnd w:id="49"/>
      <w:bookmarkEnd w:id="50"/>
      <w:bookmarkEnd w:id="51"/>
    </w:p>
    <w:p w:rsidR="002D3F4D" w:rsidRPr="00C001EC" w:rsidRDefault="002D3F4D" w:rsidP="00FF2C31">
      <w:pPr>
        <w:pStyle w:val="NoiDung"/>
        <w:spacing w:after="0" w:line="340" w:lineRule="exact"/>
        <w:ind w:right="1807" w:firstLine="561"/>
        <w:rPr>
          <w:bCs/>
          <w:sz w:val="28"/>
          <w:szCs w:val="28"/>
          <w:lang w:eastAsia="zh-CN"/>
        </w:rPr>
      </w:pPr>
      <w:r w:rsidRPr="00C001EC">
        <w:rPr>
          <w:bCs/>
          <w:sz w:val="28"/>
          <w:szCs w:val="28"/>
          <w:lang w:eastAsia="zh-CN"/>
        </w:rPr>
        <w:t>a) Mục đích, ý nghĩa của Chương trình:</w:t>
      </w:r>
    </w:p>
    <w:p w:rsidR="002D3F4D" w:rsidRPr="00C001EC" w:rsidRDefault="002D3F4D" w:rsidP="00FF2C31">
      <w:pPr>
        <w:pStyle w:val="NoiDung"/>
        <w:spacing w:after="0" w:line="340" w:lineRule="exact"/>
        <w:ind w:right="1807" w:firstLine="561"/>
        <w:rPr>
          <w:bCs/>
          <w:sz w:val="28"/>
          <w:szCs w:val="28"/>
        </w:rPr>
      </w:pPr>
      <w:r w:rsidRPr="00C001EC">
        <w:rPr>
          <w:bCs/>
          <w:sz w:val="28"/>
          <w:szCs w:val="28"/>
        </w:rPr>
        <w:t>Chương trình OCOP có 3 mục đích chính, đó là:</w:t>
      </w:r>
    </w:p>
    <w:p w:rsidR="002D3F4D" w:rsidRPr="006320A2" w:rsidRDefault="002D3F4D" w:rsidP="00FF2C31">
      <w:pPr>
        <w:widowControl w:val="0"/>
        <w:spacing w:before="120" w:after="0" w:line="360" w:lineRule="exact"/>
        <w:ind w:firstLine="561"/>
        <w:jc w:val="both"/>
        <w:rPr>
          <w:bCs/>
          <w:sz w:val="28"/>
          <w:szCs w:val="28"/>
          <w:lang w:val="pt-BR"/>
        </w:rPr>
      </w:pPr>
      <w:r w:rsidRPr="006320A2">
        <w:rPr>
          <w:bCs/>
          <w:sz w:val="28"/>
          <w:szCs w:val="28"/>
          <w:lang w:val="pt-BR"/>
        </w:rPr>
        <w:t>- Khuyến khích các chủ thể sản xuất, kinh doanh ở nông thôn khai thác tiềm năng về đất đai, sản vật, lợi thế so sánh, đặc biệt là các giá trị truyền thống của địa phương để nâng cao giá trị sản phẩm, tăng thu nhập và góp phần cải thiện đời sống vật chất và tinh thần ở nông thôn;</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Phát triển kinh tế nông thôn theo hướng tổ chức sản xuất hàng hóa theo chuỗi giá trị đối với các nhóm sản phẩm đặc sản có lợi thế ở làng, xã trong lĩnh vực nông nghiệp, phi nông nghiệp và dịch vụ trên địa bàn nông thôn, nhất là chú trọng phát triển các nghề, làng nghề truyền thố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Thúc đẩy chuyển dịch cơ cấu kinh tế, cơ cấu lao động nông thôn, tổ chức lại sản xuất, cơ cấu lại sản xuất ngành nông nghiệp theo hướng nâng cao giá trị gia tăng và phát triển bền vững; khuyến khích phát triển kinh tế tập thể, kinh tế tư nhân và thúc đẩy hoạt động khởi nghiệp, sáng tạo ở nông thôn.</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Ngoài mục đích phát triển kinh tế, Chương trình OCOP còn có ý nghĩa trong giải quyết nhiều vấn đề quan trọng ở khu vực nông thôn, bao gồm:</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Giảm nghèo, giải quyết việc làm, an sinh xã hội, môi trường, phát huy trí tuệ sáng tạo, niềm tự hào của người dân và hình thành các tổ chức liên kết kinh tế cộng đồng bền vữ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Nâng cao chất lượng nguồn nhân lực, nâng cao năng lực sản xuất hàng hóa và kiến thức tiếp cận thị trườ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Phát huy nguồn lực cộng đồng như: tri thức quản trị, các giá trị văn hóa truyền thống, lối sống của cư dân nông thôn, công nghệ, nguyên liệu địa phương và sự tham gia giám sát của cộng đồ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xml:space="preserve">b) Mục tiêu của </w:t>
      </w:r>
      <w:r>
        <w:rPr>
          <w:bCs/>
          <w:sz w:val="28"/>
          <w:szCs w:val="28"/>
          <w:lang w:val="pt-BR"/>
        </w:rPr>
        <w:t>C</w:t>
      </w:r>
      <w:r w:rsidRPr="002F7726">
        <w:rPr>
          <w:bCs/>
          <w:sz w:val="28"/>
          <w:szCs w:val="28"/>
          <w:lang w:val="pt-BR"/>
        </w:rPr>
        <w:t>hương trình</w:t>
      </w:r>
      <w:r>
        <w:rPr>
          <w:bCs/>
          <w:sz w:val="28"/>
          <w:szCs w:val="28"/>
          <w:lang w:val="pt-BR"/>
        </w:rPr>
        <w:t>:</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Chương trình OCOP có nhiều mục tiêu, trong đó có các mục tiêu chính như sau:</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xml:space="preserve">- Nâng cao chất lượng và tiêu chuẩn hóa các sản phẩm: Đến hết năm 2020 đạt khoảng 2.400 sản phẩm (đến tháng 8/2020 đã có 1.928 sản phẩm được đánh giá, phân hạng và có Quyết định công nhận); định hướng đến năm 2030 khoảng 4.800 </w:t>
      </w:r>
      <w:r w:rsidRPr="002F7726">
        <w:rPr>
          <w:bCs/>
          <w:sz w:val="28"/>
          <w:szCs w:val="28"/>
          <w:lang w:val="pt-BR"/>
        </w:rPr>
        <w:lastRenderedPageBreak/>
        <w:t>sản phẩm.</w:t>
      </w:r>
    </w:p>
    <w:p w:rsidR="006320A2" w:rsidRDefault="006320A2" w:rsidP="00FF2C31">
      <w:pPr>
        <w:widowControl w:val="0"/>
        <w:spacing w:before="120" w:after="0" w:line="360" w:lineRule="exact"/>
        <w:ind w:firstLine="561"/>
        <w:jc w:val="both"/>
        <w:rPr>
          <w:bCs/>
          <w:sz w:val="28"/>
          <w:szCs w:val="28"/>
          <w:lang w:val="pt-BR"/>
        </w:rPr>
      </w:pPr>
      <w:r w:rsidRPr="002F7726">
        <w:rPr>
          <w:bCs/>
          <w:sz w:val="28"/>
          <w:szCs w:val="28"/>
          <w:lang w:val="pt-BR"/>
        </w:rPr>
        <w:t>- Củng cố, hoàn thiện tổ chức sản xuất theo hướng liên kết giữa hộ sản xuất với hợp tác xã (HTX) và doanh nghiệp. Phát triển mới các doanh nghiệp, HTX tham gia Chương trình OCOP: Đến hết năm 2020 khoảng 500 doanh nghiệp nhỏ và vừa, HTX tham gia Chương trình (đến tháng 8/2020 đã có 344 doanh nghiệp và 437 HTX tham gia); định hướng đến 2030 khoảng 2.000 doanh nghiệp, HTX tham gia.</w:t>
      </w:r>
    </w:p>
    <w:p w:rsidR="00294E8B" w:rsidRPr="006320A2" w:rsidRDefault="00C91F6B" w:rsidP="00FF2C31">
      <w:pPr>
        <w:widowControl w:val="0"/>
        <w:spacing w:before="120" w:after="0" w:line="360" w:lineRule="exact"/>
        <w:ind w:firstLine="561"/>
        <w:jc w:val="both"/>
        <w:rPr>
          <w:bCs/>
          <w:sz w:val="28"/>
          <w:szCs w:val="28"/>
          <w:lang w:val="pt-BR"/>
        </w:rPr>
      </w:pPr>
      <w:r w:rsidRPr="006320A2">
        <w:rPr>
          <w:bCs/>
          <w:sz w:val="28"/>
          <w:szCs w:val="28"/>
          <w:lang w:val="pt-BR"/>
        </w:rPr>
        <w:t xml:space="preserve">c) </w:t>
      </w:r>
      <w:r w:rsidR="00294E8B" w:rsidRPr="006320A2">
        <w:rPr>
          <w:bCs/>
          <w:sz w:val="28"/>
          <w:szCs w:val="28"/>
          <w:lang w:val="pt-BR"/>
        </w:rPr>
        <w:t xml:space="preserve">Yêu cầu của </w:t>
      </w:r>
      <w:r w:rsidR="006320A2">
        <w:rPr>
          <w:bCs/>
          <w:sz w:val="28"/>
          <w:szCs w:val="28"/>
          <w:lang w:val="pt-BR"/>
        </w:rPr>
        <w:t>C</w:t>
      </w:r>
      <w:r w:rsidR="00294E8B" w:rsidRPr="006320A2">
        <w:rPr>
          <w:bCs/>
          <w:sz w:val="28"/>
          <w:szCs w:val="28"/>
          <w:lang w:val="pt-BR"/>
        </w:rPr>
        <w:t>hương trình</w:t>
      </w:r>
      <w:r w:rsidR="008F6882">
        <w:rPr>
          <w:bCs/>
          <w:sz w:val="28"/>
          <w:szCs w:val="28"/>
          <w:lang w:val="pt-BR"/>
        </w:rPr>
        <w:t>:</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xml:space="preserve">Xuất phát từ nguyên tắc nền tảng của phong trào đó là: </w:t>
      </w:r>
      <w:r w:rsidRPr="00C001EC">
        <w:rPr>
          <w:i/>
          <w:sz w:val="28"/>
          <w:szCs w:val="28"/>
          <w:lang w:val="nl-NL"/>
        </w:rPr>
        <w:t>“Địa phương hướng đến toàn cầu”, “Độc lập và sáng tạo”, “Đào tạo nguồn nhân lực”</w:t>
      </w:r>
      <w:r w:rsidRPr="00C001EC">
        <w:rPr>
          <w:sz w:val="28"/>
          <w:szCs w:val="28"/>
          <w:lang w:val="nl-NL"/>
        </w:rPr>
        <w:t>, căn cứ vào tình hình thực tiễn phát triển kinh tế nông thôn ở Việt Nam và chủ trương của Chính phủ, Chương trình OCOP của Việt Nam hướng đến 3 yêu cầu:</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Phát huy các tiềm năng, lợi thế và truyền thống của địa phương để phát triển các sản phẩm đặc sản có giá trị cao về kinh tế và văn hóa;</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Phát huy sự sáng tạo và sức mạnh cộng đồng để tổ chức sản xuất và hình thành các sản phẩm gắn với giá trị cộng đồng;</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Phát triển liên kết theo chuỗi giá trị để nâng cao năng lự</w:t>
      </w:r>
      <w:r w:rsidR="008F6882">
        <w:rPr>
          <w:sz w:val="28"/>
          <w:szCs w:val="28"/>
          <w:lang w:val="nl-NL"/>
        </w:rPr>
        <w:t xml:space="preserve">c </w:t>
      </w:r>
      <w:r w:rsidRPr="00C001EC">
        <w:rPr>
          <w:sz w:val="28"/>
          <w:szCs w:val="28"/>
          <w:lang w:val="nl-NL"/>
        </w:rPr>
        <w:t>sản xuất và phát triển bền vững các sản phẩm hàng hóa.</w:t>
      </w:r>
    </w:p>
    <w:p w:rsidR="00294E8B" w:rsidRPr="00C001EC" w:rsidRDefault="00294E8B" w:rsidP="00294E8B">
      <w:pPr>
        <w:pStyle w:val="A2"/>
        <w:keepNext w:val="0"/>
      </w:pPr>
      <w:bookmarkStart w:id="52" w:name="_Toc47022680"/>
      <w:bookmarkStart w:id="53" w:name="_Toc40295386"/>
      <w:bookmarkStart w:id="54" w:name="_Toc42593549"/>
      <w:bookmarkStart w:id="55" w:name="_Toc49714573"/>
      <w:r w:rsidRPr="00C001EC">
        <w:t xml:space="preserve">1.3.4. Nội dung của </w:t>
      </w:r>
      <w:r w:rsidR="006320A2">
        <w:rPr>
          <w:rFonts w:hint="eastAsia"/>
        </w:rPr>
        <w:t>C</w:t>
      </w:r>
      <w:r w:rsidRPr="00C001EC">
        <w:t>hương trình</w:t>
      </w:r>
      <w:bookmarkEnd w:id="52"/>
      <w:bookmarkEnd w:id="53"/>
      <w:bookmarkEnd w:id="54"/>
      <w:bookmarkEnd w:id="55"/>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a) Triển khai thực hiện Chu trình OCOP tuần tự theo các bước:</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uyên truyền, hướng dẫn về OCOP;</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Nhận đăng ký ý tưởng sản phẩ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Nhận phương án, dự án sản xuất kinh doanh;</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riển khai phương án, dự án sản xuất kinh doanh;</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Đánh giá và xếp hạng sản phẩ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úc tiến thương mại.</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b) Phát triển sản phẩm, dịch vụ, bao gồ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hực phẩm, gồm: Nông sản tươi sống và nông sản chế biến;</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Đồ uống, gồm: Đồ uống có cồn; đồ uống không cồn;</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hảo dược, gồm: Các sản phẩm có thành phần từ cây dược liệu;</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lastRenderedPageBreak/>
        <w:t>- Vải và may mặc, gồm: Các sản phẩm làm từ bông, sợi;</w:t>
      </w:r>
    </w:p>
    <w:p w:rsidR="00201B04" w:rsidRPr="006320A2" w:rsidRDefault="00294E8B" w:rsidP="00166090">
      <w:pPr>
        <w:widowControl w:val="0"/>
        <w:spacing w:before="120" w:after="0"/>
        <w:ind w:firstLine="567"/>
        <w:jc w:val="both"/>
        <w:rPr>
          <w:sz w:val="28"/>
          <w:szCs w:val="26"/>
          <w:lang w:val="nl-NL"/>
        </w:rPr>
      </w:pPr>
      <w:r w:rsidRPr="006320A2">
        <w:rPr>
          <w:sz w:val="28"/>
          <w:szCs w:val="26"/>
          <w:lang w:val="nl-NL"/>
        </w:rPr>
        <w:t>- Lưu niệm - nội thất - trang trí, gồm: Các sản phẩm từ gỗ, sợi, mây tre, kim loại, gốm sứ, dệt may,... làm đồ lưu niệm, đồ gia dụng;</w:t>
      </w:r>
    </w:p>
    <w:p w:rsidR="00C91F6B" w:rsidRPr="00C001EC" w:rsidRDefault="00294E8B" w:rsidP="00166090">
      <w:pPr>
        <w:widowControl w:val="0"/>
        <w:spacing w:before="120" w:after="0"/>
        <w:ind w:firstLine="567"/>
        <w:jc w:val="both"/>
        <w:rPr>
          <w:sz w:val="28"/>
          <w:szCs w:val="28"/>
          <w:lang w:val="nl-NL"/>
        </w:rPr>
      </w:pPr>
      <w:r w:rsidRPr="006320A2">
        <w:rPr>
          <w:sz w:val="28"/>
          <w:szCs w:val="26"/>
          <w:lang w:val="nl-NL"/>
        </w:rPr>
        <w:t xml:space="preserve">- </w:t>
      </w:r>
      <w:r w:rsidR="00C91F6B" w:rsidRPr="00C001EC">
        <w:rPr>
          <w:sz w:val="28"/>
          <w:szCs w:val="28"/>
          <w:lang w:val="nl-NL"/>
        </w:rPr>
        <w:t>Dịch vụ du lịch cộng đồng và điểm du lịch, gồm: Các sản phẩm dịch vụ phục vụ tham quan, du lịch, nghỉ dưỡng, giải trí, học tập, nghiên cứu,...</w:t>
      </w:r>
    </w:p>
    <w:p w:rsidR="00294E8B" w:rsidRPr="006320A2" w:rsidRDefault="00294E8B" w:rsidP="00166090">
      <w:pPr>
        <w:widowControl w:val="0"/>
        <w:spacing w:before="120" w:after="0" w:line="240" w:lineRule="auto"/>
        <w:ind w:firstLine="567"/>
        <w:jc w:val="both"/>
        <w:rPr>
          <w:sz w:val="28"/>
          <w:szCs w:val="26"/>
          <w:lang w:val="nl-NL"/>
        </w:rPr>
      </w:pPr>
      <w:r w:rsidRPr="006320A2">
        <w:rPr>
          <w:sz w:val="28"/>
          <w:szCs w:val="26"/>
          <w:lang w:val="nl-NL"/>
        </w:rPr>
        <w:t>c) Hệ thống quản lý và giám sát sản phẩm, bao gồ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Đánh giá và xếp hạng sản phẩm, gồm 05 hạng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5 sao: Tổng điểm trung bình đạt từ 90 đến 100 điểm, là sản phẩm cấp quốc gia, có thể xuất khẩu;</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4 sao: Tổng điểm trung bình đạt từ 70 đến 89 điểm, là sản phẩm cấp tỉnh, có thể nâng cấp lên hạng 5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3 sao: Tổng điểm trung bình đạt từ 53 đến 69 điểm, là sản phẩm cấp tỉnh, đạt tiêu chuẩn, có thể nâng cấp lên hạng 4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2 sao: Tổng điểm trung bình đạt từ 30 đến 49 điểm, sản phẩm chưa đạt tiêu chuẩn, có thể tiếp tục nâng cấp để nâng lên hạng 3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xml:space="preserve">+ Hạng 01 sao: Tổng điểm trung bình đạt dưới 30 điểm, là sản phẩm khởi điểm tham gia Chương trình </w:t>
      </w:r>
      <w:r w:rsidR="00883704" w:rsidRPr="006320A2">
        <w:rPr>
          <w:sz w:val="28"/>
          <w:szCs w:val="26"/>
          <w:lang w:val="nl-NL"/>
        </w:rPr>
        <w:t>OCOP</w:t>
      </w:r>
      <w:r w:rsidRPr="006320A2">
        <w:rPr>
          <w:sz w:val="28"/>
          <w:szCs w:val="26"/>
          <w:lang w:val="nl-NL"/>
        </w:rPr>
        <w:t>, có thể nâng cấp lên hạng 2 sao.</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 Hệ thống cơ sở dữ liệu quốc gia Chương trình </w:t>
      </w:r>
      <w:r w:rsidR="00883704" w:rsidRPr="006320A2">
        <w:rPr>
          <w:sz w:val="28"/>
          <w:szCs w:val="26"/>
          <w:lang w:val="nl-NL"/>
        </w:rPr>
        <w:t>OCOP</w:t>
      </w:r>
      <w:r w:rsidRPr="006320A2">
        <w:rPr>
          <w:sz w:val="28"/>
          <w:szCs w:val="26"/>
          <w:lang w:val="nl-NL"/>
        </w:rPr>
        <w:t>;</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Công tác kiểm tra, giám sát;</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Công tác đào tạo nguồn nhân lực:</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Đối tượng đào tạo: Cán bộ quản lý triển khai thực hiện Chương trình </w:t>
      </w:r>
      <w:r w:rsidR="00C91F6B" w:rsidRPr="006320A2">
        <w:rPr>
          <w:sz w:val="28"/>
          <w:szCs w:val="26"/>
          <w:lang w:val="nl-NL"/>
        </w:rPr>
        <w:t>OCOP</w:t>
      </w:r>
      <w:r w:rsidRPr="006320A2">
        <w:rPr>
          <w:sz w:val="28"/>
          <w:szCs w:val="26"/>
          <w:lang w:val="nl-NL"/>
        </w:rPr>
        <w:t xml:space="preserve"> từ Trung ương đến cơ sở; lãnh đạo quản lý, lao động tại các doanh nghiệp, </w:t>
      </w:r>
      <w:r w:rsidR="00271E4B" w:rsidRPr="006320A2">
        <w:rPr>
          <w:sz w:val="28"/>
          <w:szCs w:val="26"/>
          <w:lang w:val="nl-NL"/>
        </w:rPr>
        <w:t>HTX</w:t>
      </w:r>
      <w:r w:rsidRPr="006320A2">
        <w:rPr>
          <w:sz w:val="28"/>
          <w:szCs w:val="26"/>
          <w:lang w:val="nl-NL"/>
        </w:rPr>
        <w:t xml:space="preserve">,... tham gia Chương trình </w:t>
      </w:r>
      <w:r w:rsidR="00C91F6B" w:rsidRPr="006320A2">
        <w:rPr>
          <w:sz w:val="28"/>
          <w:szCs w:val="26"/>
          <w:lang w:val="nl-NL"/>
        </w:rPr>
        <w:t>OCOP</w:t>
      </w:r>
      <w:r w:rsidRPr="006320A2">
        <w:rPr>
          <w:sz w:val="28"/>
          <w:szCs w:val="26"/>
          <w:lang w:val="nl-NL"/>
        </w:rPr>
        <w:t>.</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Nội dung đào tạo, tập huấn: Kiến thức chuyên môn quản lý Chương trình </w:t>
      </w:r>
      <w:r w:rsidR="00C91F6B" w:rsidRPr="006320A2">
        <w:rPr>
          <w:sz w:val="28"/>
          <w:szCs w:val="26"/>
          <w:lang w:val="nl-NL"/>
        </w:rPr>
        <w:t>OCOP</w:t>
      </w:r>
      <w:r w:rsidRPr="006320A2">
        <w:rPr>
          <w:sz w:val="28"/>
          <w:szCs w:val="26"/>
          <w:lang w:val="nl-NL"/>
        </w:rPr>
        <w:t xml:space="preserve">; kiến thức chuyên môn quản trị sản xuất, quản trị kinh doanh theo Khung đào tạo, tập huấn của Chương trình </w:t>
      </w:r>
      <w:r w:rsidR="00C91F6B" w:rsidRPr="006320A2">
        <w:rPr>
          <w:sz w:val="28"/>
          <w:szCs w:val="26"/>
          <w:lang w:val="nl-NL"/>
        </w:rPr>
        <w:t>OCOP</w:t>
      </w:r>
      <w:r w:rsidRPr="006320A2">
        <w:rPr>
          <w:sz w:val="28"/>
          <w:szCs w:val="26"/>
          <w:lang w:val="nl-NL"/>
        </w:rPr>
        <w:t>.</w:t>
      </w:r>
    </w:p>
    <w:p w:rsidR="00294E8B" w:rsidRPr="00166090" w:rsidRDefault="00294E8B" w:rsidP="00FF2C31">
      <w:pPr>
        <w:widowControl w:val="0"/>
        <w:spacing w:before="120" w:after="0" w:line="360" w:lineRule="exact"/>
        <w:ind w:firstLine="567"/>
        <w:jc w:val="both"/>
        <w:rPr>
          <w:sz w:val="28"/>
          <w:szCs w:val="26"/>
          <w:lang w:val="nl-NL"/>
        </w:rPr>
      </w:pPr>
      <w:r w:rsidRPr="00166090">
        <w:rPr>
          <w:sz w:val="28"/>
          <w:szCs w:val="26"/>
          <w:lang w:val="nl-NL"/>
        </w:rPr>
        <w:t xml:space="preserve">d) Công tác xúc tiến thương mại: Hoạt động quảng cáo, tiếp thị sản phẩm; Hoạt động thương mại điện tử; Tổ chức sự kiện quảng bá sản phẩm OCOP gắn liền với phát triển du lịch, hội chợ, triển lãm sản phẩm OCOP cấp tỉnh, vùng, quốc gia và quốc tế; Xây dựng Trung tâm thiết kế sáng tạo phát triển sản phẩm OCOP (Trung tâm OCOP) gắn với hỗ trợ khởi nghiệp và thiết kế mẫu mã sản phẩm OCOP, giới thiệu, quảng bá sản phẩm OCOP; Điểm giới thiệu và bán sản phẩm tại </w:t>
      </w:r>
      <w:r w:rsidRPr="00166090">
        <w:rPr>
          <w:sz w:val="28"/>
          <w:szCs w:val="26"/>
          <w:lang w:val="nl-NL"/>
        </w:rPr>
        <w:lastRenderedPageBreak/>
        <w:t>các khu du lịch, khu dân cư, tại các siêu thị, chợ truyền thống, trung tâm hành chính (cấp huyện, tỉnh, Trung ương).</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đ) Các dự án thành phần của Chương trình </w:t>
      </w:r>
      <w:r w:rsidR="00C91F6B" w:rsidRPr="006320A2">
        <w:rPr>
          <w:sz w:val="28"/>
          <w:szCs w:val="26"/>
          <w:lang w:val="nl-NL"/>
        </w:rPr>
        <w:t>OCOP</w:t>
      </w:r>
      <w:r w:rsidRPr="006320A2">
        <w:rPr>
          <w:sz w:val="28"/>
          <w:szCs w:val="26"/>
          <w:lang w:val="nl-NL"/>
        </w:rPr>
        <w:t xml:space="preserve">, bao gồm: Dự án phát triển thương hiệu sản phẩm Chương trình </w:t>
      </w:r>
      <w:r w:rsidR="00C91F6B" w:rsidRPr="006320A2">
        <w:rPr>
          <w:sz w:val="28"/>
          <w:szCs w:val="26"/>
          <w:lang w:val="nl-NL"/>
        </w:rPr>
        <w:t>OCOP</w:t>
      </w:r>
      <w:r w:rsidRPr="006320A2">
        <w:rPr>
          <w:sz w:val="28"/>
          <w:szCs w:val="26"/>
          <w:lang w:val="nl-NL"/>
        </w:rPr>
        <w:t>; Dự án mô hình mẫu làng/bản văn hóa du lịch; Dự án một số vùng sản xuất, dịch vụ nông thôn trọng điểm quốc gia (đại diện cho một số khu vực sinh thái - văn hóa có lợi thế trong cả nước); Dự án Trung tâm thiết kế sáng tạo phát triển sản phẩm OCOP gắn với giới thiệu, quảng bá sản phẩm OCOP tại các vùng trọng điểm; các dự án thành phần (dự án số 2, 3, 4) thực hiện theo hình thức PPP, được triển khai khi cấp có thẩm quyền phê duyệt.</w:t>
      </w:r>
    </w:p>
    <w:p w:rsidR="00294E8B" w:rsidRPr="00C001EC" w:rsidRDefault="00294E8B" w:rsidP="00294E8B">
      <w:pPr>
        <w:pStyle w:val="A2"/>
        <w:keepNext w:val="0"/>
      </w:pPr>
      <w:bookmarkStart w:id="56" w:name="_Toc42593550"/>
      <w:bookmarkStart w:id="57" w:name="_Toc47022681"/>
      <w:bookmarkStart w:id="58" w:name="_Toc49714574"/>
      <w:bookmarkStart w:id="59" w:name="_Toc40295387"/>
      <w:r w:rsidRPr="00C001EC">
        <w:t xml:space="preserve">1.3.5. Nguyên tắc và giải pháp thực hiện </w:t>
      </w:r>
      <w:r w:rsidR="00201B04">
        <w:rPr>
          <w:rFonts w:hint="eastAsia"/>
        </w:rPr>
        <w:t>C</w:t>
      </w:r>
      <w:r w:rsidRPr="00C001EC">
        <w:t>hương trình</w:t>
      </w:r>
      <w:bookmarkEnd w:id="56"/>
      <w:bookmarkEnd w:id="57"/>
      <w:bookmarkEnd w:id="58"/>
      <w:bookmarkEnd w:id="59"/>
    </w:p>
    <w:p w:rsidR="00294E8B" w:rsidRPr="00C001EC" w:rsidRDefault="00C91F6B" w:rsidP="00FF2C31">
      <w:pPr>
        <w:widowControl w:val="0"/>
        <w:spacing w:before="120" w:after="0" w:line="360" w:lineRule="exact"/>
        <w:ind w:firstLine="567"/>
        <w:jc w:val="both"/>
        <w:rPr>
          <w:sz w:val="28"/>
          <w:szCs w:val="26"/>
        </w:rPr>
      </w:pPr>
      <w:bookmarkStart w:id="60" w:name="_Toc40295388"/>
      <w:r w:rsidRPr="00C001EC">
        <w:rPr>
          <w:sz w:val="28"/>
          <w:szCs w:val="26"/>
        </w:rPr>
        <w:t xml:space="preserve">a) </w:t>
      </w:r>
      <w:r w:rsidR="00294E8B" w:rsidRPr="00C001EC">
        <w:rPr>
          <w:sz w:val="28"/>
          <w:szCs w:val="26"/>
        </w:rPr>
        <w:t xml:space="preserve">Nguyên tắc của </w:t>
      </w:r>
      <w:r w:rsidR="00201B04">
        <w:rPr>
          <w:sz w:val="28"/>
          <w:szCs w:val="26"/>
        </w:rPr>
        <w:t>C</w:t>
      </w:r>
      <w:r w:rsidR="00294E8B" w:rsidRPr="00C001EC">
        <w:rPr>
          <w:sz w:val="28"/>
          <w:szCs w:val="26"/>
        </w:rPr>
        <w:t>hương trình</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Sản phẩm hướng tới tiêu chuẩn chất lượng quốc tế;</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Nâng cao chất lượng nguồn nhân lực.</w:t>
      </w:r>
    </w:p>
    <w:p w:rsidR="00294E8B" w:rsidRPr="00C001EC" w:rsidRDefault="00C91F6B" w:rsidP="00FF2C31">
      <w:pPr>
        <w:widowControl w:val="0"/>
        <w:spacing w:before="120" w:after="0" w:line="360" w:lineRule="exact"/>
        <w:ind w:firstLine="567"/>
        <w:jc w:val="both"/>
        <w:rPr>
          <w:sz w:val="28"/>
          <w:szCs w:val="26"/>
        </w:rPr>
      </w:pPr>
      <w:r w:rsidRPr="00C001EC">
        <w:rPr>
          <w:sz w:val="28"/>
          <w:szCs w:val="26"/>
        </w:rPr>
        <w:t xml:space="preserve">b) </w:t>
      </w:r>
      <w:r w:rsidR="00294E8B" w:rsidRPr="00C001EC">
        <w:rPr>
          <w:sz w:val="28"/>
          <w:szCs w:val="26"/>
        </w:rPr>
        <w:t xml:space="preserve">Giải pháp thực hiện </w:t>
      </w:r>
      <w:r w:rsidR="00201B04">
        <w:rPr>
          <w:sz w:val="28"/>
          <w:szCs w:val="26"/>
        </w:rPr>
        <w:t>C</w:t>
      </w:r>
      <w:r w:rsidR="00294E8B" w:rsidRPr="00C001EC">
        <w:rPr>
          <w:sz w:val="28"/>
          <w:szCs w:val="26"/>
        </w:rPr>
        <w:t>hương trình</w:t>
      </w:r>
    </w:p>
    <w:p w:rsidR="00294E8B" w:rsidRPr="00C001EC" w:rsidRDefault="00294E8B" w:rsidP="00166090">
      <w:pPr>
        <w:widowControl w:val="0"/>
        <w:spacing w:before="120" w:after="0"/>
        <w:ind w:firstLine="567"/>
        <w:jc w:val="both"/>
        <w:rPr>
          <w:sz w:val="28"/>
          <w:szCs w:val="26"/>
        </w:rPr>
      </w:pPr>
      <w:r w:rsidRPr="00C001EC">
        <w:rPr>
          <w:sz w:val="28"/>
          <w:szCs w:val="26"/>
        </w:rPr>
        <w:t>- Đào tạo nguồn nhân lực: Chủ yếu tập trung 3 đối tượng chính: Cán bộ lãnh đạo, quản lý; Chủ thể của Chương trình; Cán bộ, chuyên gia tư vấn TOT.</w:t>
      </w:r>
    </w:p>
    <w:p w:rsidR="00294E8B" w:rsidRPr="00C001EC" w:rsidRDefault="00294E8B" w:rsidP="00166090">
      <w:pPr>
        <w:widowControl w:val="0"/>
        <w:spacing w:before="120" w:after="0"/>
        <w:ind w:firstLine="567"/>
        <w:jc w:val="both"/>
        <w:rPr>
          <w:sz w:val="28"/>
          <w:szCs w:val="26"/>
        </w:rPr>
      </w:pPr>
      <w:r w:rsidRPr="00C001EC">
        <w:rPr>
          <w:sz w:val="28"/>
          <w:szCs w:val="26"/>
        </w:rPr>
        <w:t>- Huy động nguồn lực: Nguồn ngân sách Trung ương hỗ trợ một phần từ Chương trình MTQG xây dựng nông thôn mới; Nguồn từ ngân sách các địa phương, nguồn lồng ghép từ các chương trình và chủ yếu là nguồn xã hội hóa.</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xml:space="preserve">- Hỗ trợ về cơ chế, chính sách: Các tổ chức kinh tế, hộ sản xuất tham gia thực hiện Chương trình </w:t>
      </w:r>
      <w:r w:rsidR="00883704" w:rsidRPr="00C001EC">
        <w:rPr>
          <w:sz w:val="28"/>
          <w:szCs w:val="26"/>
        </w:rPr>
        <w:t>OCOP</w:t>
      </w:r>
      <w:r w:rsidRPr="00C001EC">
        <w:rPr>
          <w:sz w:val="28"/>
          <w:szCs w:val="26"/>
        </w:rPr>
        <w:t xml:space="preserve">, được áp dụng thực hiện các chính sách hiện hành của Nhà nước về phát triển ngành nghề, phát triển nông nghiệp, nông thôn, chính sách hỗ trợ lãi suất tín dụng, khoa học, công nghệ, đào tạo nhân lực để thực hiện Chương trình </w:t>
      </w:r>
      <w:r w:rsidR="00883704" w:rsidRPr="00C001EC">
        <w:rPr>
          <w:sz w:val="28"/>
          <w:szCs w:val="26"/>
        </w:rPr>
        <w:t>OCOP</w:t>
      </w:r>
      <w:r w:rsidRPr="00C001EC">
        <w:rPr>
          <w:sz w:val="28"/>
          <w:szCs w:val="26"/>
        </w:rPr>
        <w:t>...</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Giải pháp về xúc tiến thương mại: Đẩy mạnh các chương trình xúc tiến thương mại và quảng bá thương hiệu sản phẩm OCOP.</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Đẩy mạnh hợp tác quốc tế và phát triển mạng lưới toàn cầu: Hợp tác với các quốc gia triển khai OVOP/OTOP/OCOP trên thế giới, nhằm học hỏi và đưa sản phẩm OCOP xuất khẩu và tăng khả năng cạnh tranh trên thị trường quốc tế khi Việt Nam tham gia thực hiện các Hiệp định thương mại.</w:t>
      </w:r>
    </w:p>
    <w:p w:rsidR="00294E8B" w:rsidRPr="00C001EC" w:rsidRDefault="00294E8B" w:rsidP="00294E8B">
      <w:pPr>
        <w:pStyle w:val="A1"/>
        <w:rPr>
          <w:rFonts w:ascii="Times New Roman" w:hAnsi="Times New Roman"/>
          <w:color w:val="auto"/>
        </w:rPr>
      </w:pPr>
      <w:bookmarkStart w:id="61" w:name="_Toc49714575"/>
      <w:bookmarkStart w:id="62" w:name="_Toc47022682"/>
      <w:bookmarkStart w:id="63" w:name="_Toc42593551"/>
      <w:bookmarkStart w:id="64" w:name="_Toc53584118"/>
      <w:r w:rsidRPr="00C001EC">
        <w:rPr>
          <w:rFonts w:ascii="Times New Roman" w:hAnsi="Times New Roman"/>
          <w:color w:val="auto"/>
        </w:rPr>
        <w:t>1.4. Chu trình OCOP thường niên</w:t>
      </w:r>
      <w:bookmarkEnd w:id="60"/>
      <w:bookmarkEnd w:id="61"/>
      <w:bookmarkEnd w:id="62"/>
      <w:bookmarkEnd w:id="63"/>
      <w:bookmarkEnd w:id="64"/>
    </w:p>
    <w:p w:rsidR="00294E8B" w:rsidRPr="00C001EC" w:rsidRDefault="00294E8B" w:rsidP="00294E8B">
      <w:pPr>
        <w:pStyle w:val="A2"/>
      </w:pPr>
      <w:bookmarkStart w:id="65" w:name="_Toc49714576"/>
      <w:bookmarkStart w:id="66" w:name="_Toc47022683"/>
      <w:bookmarkStart w:id="67" w:name="_Toc42593552"/>
      <w:bookmarkStart w:id="68" w:name="_Toc40295389"/>
      <w:r w:rsidRPr="00C001EC">
        <w:lastRenderedPageBreak/>
        <w:t>1.4.1. Sáu bước trong chu trình OCOP thường niên:</w:t>
      </w:r>
      <w:bookmarkEnd w:id="65"/>
      <w:bookmarkEnd w:id="66"/>
      <w:bookmarkEnd w:id="67"/>
      <w:bookmarkEnd w:id="68"/>
      <w:r w:rsidRPr="00C001EC">
        <w:t xml:space="preserve">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lang w:eastAsia="zh-CN"/>
        </w:rPr>
        <w:t xml:space="preserve">Chu trình OCOP được thực hiện theo 6 bước, trên cơ sở nguyên tắc “dân biết, dân bàn, dân làm, dân thụ hưởng” (đề xuất nhu cầu từ dưới lên, theo nhu cầu và khả năng của hộ sản xuất, </w:t>
      </w:r>
      <w:r w:rsidR="00271E4B" w:rsidRPr="00C001EC">
        <w:rPr>
          <w:sz w:val="28"/>
          <w:szCs w:val="26"/>
          <w:lang w:eastAsia="zh-CN"/>
        </w:rPr>
        <w:t>HTX</w:t>
      </w:r>
      <w:r w:rsidRPr="00C001EC">
        <w:rPr>
          <w:sz w:val="28"/>
          <w:szCs w:val="26"/>
          <w:lang w:eastAsia="zh-CN"/>
        </w:rPr>
        <w:t xml:space="preserve">, doanh nghiệp). </w:t>
      </w:r>
      <w:r w:rsidRPr="00C001EC">
        <w:rPr>
          <w:sz w:val="28"/>
          <w:szCs w:val="26"/>
        </w:rPr>
        <w:t xml:space="preserve">Các bước triển khai Chu trình cụ thể gồm: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1</w:t>
      </w:r>
      <w:r w:rsidR="00C91F6B" w:rsidRPr="00C001EC">
        <w:rPr>
          <w:sz w:val="28"/>
          <w:szCs w:val="26"/>
        </w:rPr>
        <w:t>:</w:t>
      </w:r>
      <w:r w:rsidRPr="00C001EC">
        <w:rPr>
          <w:sz w:val="28"/>
          <w:szCs w:val="26"/>
        </w:rPr>
        <w:t xml:space="preserve"> Tuyên truyền, hướng dẫn về OCOP. Công tác tuyên truyền được thực hiện rộng rãi trong cộng đồng và chủ thể sản xuất. Sau công tác tuyên truyền, các chủ thể hiểu được kế hoạch và nội dung chương trình; Xây dựng được phiếu đăng ký ý tưởng sản phẩm;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2</w:t>
      </w:r>
      <w:r w:rsidR="00C91F6B" w:rsidRPr="00C001EC">
        <w:rPr>
          <w:sz w:val="28"/>
          <w:szCs w:val="26"/>
        </w:rPr>
        <w:t>:</w:t>
      </w:r>
      <w:r w:rsidRPr="00C001EC">
        <w:rPr>
          <w:sz w:val="28"/>
          <w:szCs w:val="26"/>
        </w:rPr>
        <w:t xml:space="preserve"> Nhận đăng ký ý tưởng sản phẩm: Cán bộ OCOP cấp xã và cấp huyện sẽ thực hiện nhận ý tưởng sản phẩm từ chủ thể (Ý tưởng đăng ký sản phẩm đã có và sản phẩm mới theo mẫu), OCOP cấp huyện tổ chức đánh giá ý tưởng sản phẩm. Với những ý tưởng sản phẩm không đạt thì trả lại, những ý tưởng đạt thì tiến hành tập huấn xây dựng phương án sản xuất kinh doanh. Sau tập huấn, các chủ thể cần xây dựng được phương án sản xuất kinh doanh (theo mẫu) và nộp cho OCOP xã, huyện;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3</w:t>
      </w:r>
      <w:r w:rsidR="00C91F6B" w:rsidRPr="00C001EC">
        <w:rPr>
          <w:sz w:val="28"/>
          <w:szCs w:val="26"/>
        </w:rPr>
        <w:t>:</w:t>
      </w:r>
      <w:r w:rsidRPr="00C001EC">
        <w:rPr>
          <w:sz w:val="28"/>
          <w:szCs w:val="26"/>
        </w:rPr>
        <w:t xml:space="preserve"> Nhận phương án, dự án sản xuất kinh doanh: OCOP huyện tiến hành nhận phương án/dự án sản xuất kinh doanh và tiến hành tổ chức đánh giá. Những phương án không đạt sẽ trả lại chủ thể và yêu cầu xây dựng lại, những phương án được chấp nhận sẽ được tập huấn, tư vấn, hướng dẫn để triển khai phương án;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4</w:t>
      </w:r>
      <w:r w:rsidR="00C91F6B" w:rsidRPr="00C001EC">
        <w:rPr>
          <w:sz w:val="28"/>
          <w:szCs w:val="26"/>
        </w:rPr>
        <w:t>:</w:t>
      </w:r>
      <w:r w:rsidRPr="00C001EC">
        <w:rPr>
          <w:sz w:val="28"/>
          <w:szCs w:val="26"/>
        </w:rPr>
        <w:t xml:space="preserve"> Triển khai phương án, dự án sản xuất kinh doanh. Lúc này chủ thể sẽ tiến hành triển khai, đưa phương án/dự án sản xuất kinh doanh vào thực tế. Các bên liên quan như cán bộ OCOP, cơ quan nhà nước, nhà tư vấn sẽ tư vấn và hỗ trợ tại cơ sở. Kết quả của bước này là chủ thể phải có sản phẩm hoàn thiện nhất có thể, chuẩn bị đầy đủ minh chứng và hồ sơ về sản phẩm;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5</w:t>
      </w:r>
      <w:r w:rsidR="00C91F6B" w:rsidRPr="00C001EC">
        <w:rPr>
          <w:sz w:val="28"/>
          <w:szCs w:val="26"/>
        </w:rPr>
        <w:t>:</w:t>
      </w:r>
      <w:r w:rsidRPr="00C001EC">
        <w:rPr>
          <w:sz w:val="28"/>
          <w:szCs w:val="26"/>
        </w:rPr>
        <w:t xml:space="preserve"> Đánh giá và xếp hạng sản phẩm. OCOP các cấp sẽ thực hiện công tác đánh giá, phân hạng sản phẩm theo quy trình đánh giá cấp huyện, tỉnh, Trung ương;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6</w:t>
      </w:r>
      <w:r w:rsidR="00C91F6B" w:rsidRPr="00C001EC">
        <w:rPr>
          <w:sz w:val="28"/>
          <w:szCs w:val="26"/>
        </w:rPr>
        <w:t>:</w:t>
      </w:r>
      <w:r w:rsidRPr="00C001EC">
        <w:rPr>
          <w:sz w:val="28"/>
          <w:szCs w:val="26"/>
        </w:rPr>
        <w:t xml:space="preserve"> Xúc tiến thương mại. Những sản phẩm đạt từ 3 sao trở lên sẽ được hỗ trợ xúc tiến thương mại trong nước và quốc tế.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Chu trình OCOP thường niên được tóm tắt theo hình dưới đây:</w:t>
      </w:r>
    </w:p>
    <w:p w:rsidR="00294E8B" w:rsidRPr="00C001EC" w:rsidRDefault="00201B04" w:rsidP="00FF2C31">
      <w:pPr>
        <w:widowControl w:val="0"/>
        <w:spacing w:after="0" w:line="312" w:lineRule="auto"/>
        <w:jc w:val="center"/>
        <w:rPr>
          <w:sz w:val="26"/>
          <w:szCs w:val="26"/>
        </w:rPr>
      </w:pPr>
      <w:r>
        <w:rPr>
          <w:noProof/>
        </w:rPr>
        <w:lastRenderedPageBreak/>
        <w:drawing>
          <wp:inline distT="0" distB="0" distL="0" distR="0">
            <wp:extent cx="6365174" cy="31984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379215" cy="3205551"/>
                    </a:xfrm>
                    <a:prstGeom prst="rect">
                      <a:avLst/>
                    </a:prstGeom>
                    <a:noFill/>
                    <a:ln>
                      <a:noFill/>
                    </a:ln>
                  </pic:spPr>
                </pic:pic>
              </a:graphicData>
            </a:graphic>
          </wp:inline>
        </w:drawing>
      </w:r>
    </w:p>
    <w:p w:rsidR="00294E8B" w:rsidRPr="00C001EC" w:rsidRDefault="00294E8B" w:rsidP="00FF2C31">
      <w:pPr>
        <w:pStyle w:val="B1"/>
        <w:widowControl w:val="0"/>
        <w:ind w:firstLine="0"/>
      </w:pPr>
      <w:r w:rsidRPr="00C001EC">
        <w:t>Hình 1. Chu trình OCOP thường niên</w:t>
      </w:r>
    </w:p>
    <w:p w:rsidR="00294E8B" w:rsidRPr="00C001EC" w:rsidRDefault="00294E8B" w:rsidP="00294E8B">
      <w:pPr>
        <w:pStyle w:val="A2"/>
        <w:keepNext w:val="0"/>
      </w:pPr>
      <w:bookmarkStart w:id="69" w:name="_Toc42593553"/>
      <w:bookmarkStart w:id="70" w:name="_Toc49714577"/>
      <w:bookmarkStart w:id="71" w:name="_Toc47022684"/>
      <w:bookmarkStart w:id="72" w:name="_Toc40295390"/>
      <w:r w:rsidRPr="00C001EC">
        <w:t>1.4.2. Thực trạng triển khai chu trình tại các địa phương</w:t>
      </w:r>
      <w:bookmarkEnd w:id="69"/>
      <w:bookmarkEnd w:id="70"/>
      <w:bookmarkEnd w:id="71"/>
      <w:bookmarkEnd w:id="72"/>
    </w:p>
    <w:p w:rsidR="00294E8B" w:rsidRPr="00C001EC" w:rsidRDefault="00294E8B" w:rsidP="00FF2C31">
      <w:pPr>
        <w:widowControl w:val="0"/>
        <w:spacing w:before="120" w:after="0" w:line="360" w:lineRule="exact"/>
        <w:ind w:firstLine="567"/>
        <w:jc w:val="both"/>
        <w:rPr>
          <w:sz w:val="28"/>
          <w:szCs w:val="26"/>
        </w:rPr>
      </w:pPr>
      <w:r w:rsidRPr="00C001EC">
        <w:rPr>
          <w:sz w:val="28"/>
          <w:szCs w:val="26"/>
          <w:lang w:eastAsia="zh-CN"/>
        </w:rPr>
        <w:t>Từ thực tế cho thấy hầu hết các địa phương còn lúng túng trong triển khai theo chu trình OCOP</w:t>
      </w:r>
      <w:r w:rsidR="005870E9" w:rsidRPr="00C001EC">
        <w:rPr>
          <w:sz w:val="28"/>
          <w:szCs w:val="26"/>
          <w:lang w:eastAsia="zh-CN"/>
        </w:rPr>
        <w:t>, như</w:t>
      </w:r>
      <w:r w:rsidRPr="00C001EC">
        <w:rPr>
          <w:sz w:val="28"/>
          <w:szCs w:val="26"/>
          <w:lang w:eastAsia="zh-CN"/>
        </w:rPr>
        <w:t xml:space="preserve">: (1) Thời gian thực hiện không theo chu trình. </w:t>
      </w:r>
      <w:r w:rsidRPr="00C001EC">
        <w:rPr>
          <w:sz w:val="28"/>
          <w:szCs w:val="26"/>
        </w:rPr>
        <w:t xml:space="preserve">Ví dụ như công tác tuyên truyền, hướng dẫn về OCOP theo chu trình sẽ thực hiện vào tháng 2; Hay bước nhận đăng ký ý tưởng sản phẩm vào tháng 3; Nhận phương án, dự án sản xuất kinh doanh vào tháng 4... nhưng hầu hết các địa phương chưa đảm bảo được thời gian triển khai theo chu trình. (2) Công tác tổ chức tập huấn, hướng dẫn, tư vấn và hỗ trợ cho chủ thể và cán bộ trực tiếp triển khai chưa kịp thời. Nguyên nhân chủ yếu do thời gian duyệt kế hoạch và kinh phí chưa phù hợp với thời gian triển khai chu trình. (3) Công tác đánh giá ý tưởng và đánh giá phương án, dự án sản xuất kinh doanh </w:t>
      </w:r>
      <w:r w:rsidR="00C91F6B" w:rsidRPr="00C001EC">
        <w:rPr>
          <w:sz w:val="28"/>
          <w:szCs w:val="26"/>
        </w:rPr>
        <w:t>chưa được chú trọng</w:t>
      </w:r>
      <w:r w:rsidRPr="00C001EC">
        <w:rPr>
          <w:sz w:val="28"/>
          <w:szCs w:val="26"/>
        </w:rPr>
        <w:t>. Thậm chí nhiều địa phương đã bỏ qua các bước nhận, đánh giá ý tưởng sản phẩm và phương án/dự án sản xuất kinh doanh</w:t>
      </w:r>
      <w:r w:rsidR="00F95448" w:rsidRPr="00C001EC">
        <w:rPr>
          <w:sz w:val="28"/>
          <w:szCs w:val="26"/>
        </w:rPr>
        <w:t xml:space="preserve">. (4) Sự tham gia của cấp xã vào </w:t>
      </w:r>
      <w:r w:rsidR="004A740F">
        <w:rPr>
          <w:sz w:val="28"/>
          <w:szCs w:val="26"/>
        </w:rPr>
        <w:t>C</w:t>
      </w:r>
      <w:r w:rsidR="00F95448" w:rsidRPr="00C001EC">
        <w:rPr>
          <w:sz w:val="28"/>
          <w:szCs w:val="26"/>
        </w:rPr>
        <w:t>hương trình còn rất hạn chế, do đó cần nâng cao vai trò của cấp xã.</w:t>
      </w:r>
    </w:p>
    <w:p w:rsidR="00294E8B" w:rsidRPr="00C001EC" w:rsidRDefault="00294E8B" w:rsidP="00294E8B">
      <w:pPr>
        <w:pStyle w:val="A2"/>
        <w:keepNext w:val="0"/>
      </w:pPr>
      <w:bookmarkStart w:id="73" w:name="_Toc40295391"/>
      <w:bookmarkStart w:id="74" w:name="_Toc49714578"/>
      <w:bookmarkStart w:id="75" w:name="_Toc42593554"/>
      <w:bookmarkStart w:id="76" w:name="_Toc47022685"/>
      <w:r w:rsidRPr="00C001EC">
        <w:t>1.4.3. Những lưu ý để triển khai thành công theo chu trình</w:t>
      </w:r>
      <w:bookmarkEnd w:id="73"/>
      <w:bookmarkEnd w:id="74"/>
      <w:bookmarkEnd w:id="75"/>
      <w:bookmarkEnd w:id="76"/>
    </w:p>
    <w:p w:rsidR="00F95448" w:rsidRPr="00C001EC" w:rsidRDefault="00F95448" w:rsidP="00FF2C31">
      <w:pPr>
        <w:widowControl w:val="0"/>
        <w:spacing w:before="120" w:after="0" w:line="360" w:lineRule="exact"/>
        <w:ind w:firstLine="567"/>
        <w:jc w:val="both"/>
        <w:rPr>
          <w:sz w:val="28"/>
          <w:szCs w:val="26"/>
        </w:rPr>
      </w:pPr>
      <w:r w:rsidRPr="00C001EC">
        <w:rPr>
          <w:sz w:val="28"/>
          <w:szCs w:val="26"/>
          <w:lang w:eastAsia="zh-CN"/>
        </w:rPr>
        <w:t xml:space="preserve">Nhằm hướng dẫn các địa phương tổ chức triển khai Chu trình OCOP một cách phù hợp, hiệu quả, Bộ Nông nghiệp và Phát triển nông thôn đã ban hành văn bản số 6384/BNN-VPĐP ngày 15/9/2020. </w:t>
      </w:r>
      <w:r w:rsidRPr="00C001EC">
        <w:rPr>
          <w:sz w:val="28"/>
          <w:szCs w:val="26"/>
        </w:rPr>
        <w:t>Theo đó:</w:t>
      </w:r>
    </w:p>
    <w:p w:rsidR="00F95448" w:rsidRPr="00C001EC" w:rsidRDefault="00F95448" w:rsidP="00FF2C31">
      <w:pPr>
        <w:widowControl w:val="0"/>
        <w:spacing w:before="120" w:after="0" w:line="360" w:lineRule="exact"/>
        <w:ind w:firstLine="567"/>
        <w:jc w:val="both"/>
        <w:rPr>
          <w:sz w:val="28"/>
          <w:szCs w:val="26"/>
        </w:rPr>
      </w:pPr>
      <w:r w:rsidRPr="00C001EC">
        <w:rPr>
          <w:sz w:val="28"/>
          <w:szCs w:val="26"/>
        </w:rPr>
        <w:t>- Hướng dẫn các địa phương triển khai Chu trình OCOP gắn với trách nhiệm của từng cấp (từ cấp xã đến cấp tỉnh).</w:t>
      </w:r>
    </w:p>
    <w:p w:rsidR="00F95448" w:rsidRPr="00C001EC" w:rsidRDefault="00F95448" w:rsidP="00F95448">
      <w:pPr>
        <w:spacing w:before="120" w:after="120" w:line="360" w:lineRule="exact"/>
        <w:ind w:firstLine="567"/>
        <w:jc w:val="both"/>
        <w:rPr>
          <w:bCs/>
          <w:sz w:val="28"/>
          <w:szCs w:val="28"/>
        </w:rPr>
      </w:pPr>
      <w:r w:rsidRPr="00C001EC">
        <w:rPr>
          <w:bCs/>
          <w:sz w:val="28"/>
          <w:szCs w:val="28"/>
        </w:rPr>
        <w:lastRenderedPageBreak/>
        <w:t>- Căn cứ vào điều kiện thực tế, đặc biệt là sản phẩm tham gia Chương trình, các địa phương làm rõ nội dung, triển khai phù hợp và hiệu quả gắn với trách nhiệm của các cấp trong hỗ trợ các chủ thể.</w:t>
      </w:r>
    </w:p>
    <w:p w:rsidR="00F95448" w:rsidRPr="00C001EC" w:rsidRDefault="00F95448" w:rsidP="00F95448">
      <w:pPr>
        <w:spacing w:before="120" w:after="120" w:line="360" w:lineRule="exact"/>
        <w:ind w:firstLine="567"/>
        <w:jc w:val="both"/>
        <w:rPr>
          <w:bCs/>
          <w:sz w:val="28"/>
          <w:szCs w:val="28"/>
        </w:rPr>
      </w:pPr>
      <w:r w:rsidRPr="00C001EC">
        <w:rPr>
          <w:bCs/>
          <w:sz w:val="28"/>
          <w:szCs w:val="28"/>
        </w:rPr>
        <w:t>- Xác định rõ những nội dung tập trung ưu tiên đối với hai nhóm sản phẩm tham gia Chương trình OCOP, gồm:</w:t>
      </w:r>
    </w:p>
    <w:p w:rsidR="00F95448" w:rsidRPr="00C001EC" w:rsidRDefault="00F95448" w:rsidP="00F95448">
      <w:pPr>
        <w:spacing w:before="120" w:after="120" w:line="360" w:lineRule="exact"/>
        <w:ind w:firstLine="567"/>
        <w:jc w:val="both"/>
        <w:rPr>
          <w:bCs/>
          <w:sz w:val="28"/>
          <w:szCs w:val="28"/>
        </w:rPr>
      </w:pPr>
      <w:r w:rsidRPr="00C001EC">
        <w:rPr>
          <w:bCs/>
          <w:sz w:val="28"/>
          <w:szCs w:val="28"/>
        </w:rPr>
        <w:t>+ Các sản phẩm tiềm năng: Ưu tiên các ý tưởng sản phẩm mới, đặc biệt là sản phẩm chế biến, chế biến sâu, sản phẩm truyền thống gắn với lợi thế, tiềm năng của địa phương; tập trung hỗ trợ hình thành các phương án kinh doanh để phát triển sản phẩm hàng hóa theo chuỗi giá trị; phải có sự tham gia của cấp xã, cấp huyện để hỗ trợ từ khi hình thành ý tưởng, xây dựng và triển khai phương án kinh doanh, hỗ trợ chủ thể tiếp cận tín dụng, ứng</w:t>
      </w:r>
      <w:r w:rsidRPr="00C001EC">
        <w:rPr>
          <w:bCs/>
          <w:sz w:val="28"/>
          <w:szCs w:val="28"/>
          <w:lang w:val="vi-VN"/>
        </w:rPr>
        <w:t xml:space="preserve"> dụng </w:t>
      </w:r>
      <w:r w:rsidRPr="00C001EC">
        <w:rPr>
          <w:bCs/>
          <w:sz w:val="28"/>
          <w:szCs w:val="28"/>
        </w:rPr>
        <w:t>khoa học công nghệ, đào tạo nghề… để các chủ thể nâng cao năng lực, phát triển sản phẩm OCOP;</w:t>
      </w:r>
    </w:p>
    <w:p w:rsidR="00F95448" w:rsidRPr="00C001EC" w:rsidRDefault="00F95448" w:rsidP="00F95448">
      <w:pPr>
        <w:spacing w:before="120" w:after="120" w:line="360" w:lineRule="exact"/>
        <w:ind w:firstLine="567"/>
        <w:jc w:val="both"/>
        <w:rPr>
          <w:bCs/>
          <w:sz w:val="28"/>
          <w:szCs w:val="28"/>
        </w:rPr>
      </w:pPr>
      <w:r w:rsidRPr="00C001EC">
        <w:rPr>
          <w:bCs/>
          <w:sz w:val="28"/>
          <w:szCs w:val="28"/>
        </w:rPr>
        <w:t>+ Các sản phẩm OCOP đã hình thành và sản phẩm đã được đánh giá, phân hạng OCOP: Tập trung vào hoạt động xúc tiến thương mại, hỗ trợ các chủ thể phát triển thị trường, kênh phân phối sản phẩm OCOP.</w:t>
      </w:r>
    </w:p>
    <w:p w:rsidR="0081117D" w:rsidRPr="00C001EC" w:rsidRDefault="00F95448" w:rsidP="00166090">
      <w:pPr>
        <w:widowControl w:val="0"/>
        <w:spacing w:before="120" w:after="0" w:line="360" w:lineRule="exact"/>
        <w:jc w:val="center"/>
      </w:pPr>
      <w:r w:rsidRPr="00C001EC">
        <w:rPr>
          <w:i/>
          <w:sz w:val="28"/>
          <w:szCs w:val="26"/>
        </w:rPr>
        <w:t>(Chi tiết tham khảo</w:t>
      </w:r>
      <w:r w:rsidR="008F6882">
        <w:rPr>
          <w:i/>
          <w:sz w:val="28"/>
          <w:szCs w:val="26"/>
        </w:rPr>
        <w:t xml:space="preserve"> tại</w:t>
      </w:r>
      <w:r w:rsidRPr="00C001EC">
        <w:rPr>
          <w:i/>
          <w:sz w:val="28"/>
          <w:szCs w:val="26"/>
        </w:rPr>
        <w:t xml:space="preserve"> Phụ lục 1 đính kèm)</w:t>
      </w:r>
      <w:bookmarkStart w:id="77" w:name="_Toc47022686"/>
      <w:bookmarkStart w:id="78" w:name="_Toc40295392"/>
      <w:bookmarkStart w:id="79" w:name="_Toc42593555"/>
      <w:bookmarkStart w:id="80" w:name="_Toc49714579"/>
    </w:p>
    <w:p w:rsidR="00294E8B" w:rsidRPr="00C001EC" w:rsidRDefault="00294E8B" w:rsidP="00294E8B">
      <w:pPr>
        <w:pStyle w:val="A1"/>
        <w:rPr>
          <w:rFonts w:ascii="Times New Roman" w:hAnsi="Times New Roman"/>
          <w:color w:val="auto"/>
        </w:rPr>
      </w:pPr>
      <w:bookmarkStart w:id="81" w:name="_Toc53584119"/>
      <w:r w:rsidRPr="00C001EC">
        <w:rPr>
          <w:rFonts w:ascii="Times New Roman" w:hAnsi="Times New Roman"/>
          <w:color w:val="auto"/>
        </w:rPr>
        <w:t>1.5. Hệ thống tổ chức nhân sự của OCOP</w:t>
      </w:r>
      <w:bookmarkEnd w:id="77"/>
      <w:bookmarkEnd w:id="78"/>
      <w:bookmarkEnd w:id="79"/>
      <w:bookmarkEnd w:id="80"/>
      <w:bookmarkEnd w:id="81"/>
    </w:p>
    <w:p w:rsidR="00294E8B" w:rsidRPr="00C001EC" w:rsidRDefault="00294E8B" w:rsidP="00FF2C31">
      <w:pPr>
        <w:pStyle w:val="A2"/>
      </w:pPr>
      <w:r w:rsidRPr="00C001EC">
        <w:t>1.5.1. Cấp Trung ương</w:t>
      </w:r>
    </w:p>
    <w:p w:rsidR="00294E8B" w:rsidRPr="00C001EC" w:rsidRDefault="008D67ED" w:rsidP="00FF2C31">
      <w:pPr>
        <w:widowControl w:val="0"/>
        <w:spacing w:before="120" w:after="0" w:line="360" w:lineRule="exact"/>
        <w:ind w:firstLine="567"/>
        <w:jc w:val="both"/>
        <w:rPr>
          <w:spacing w:val="-4"/>
          <w:sz w:val="28"/>
          <w:szCs w:val="28"/>
        </w:rPr>
      </w:pPr>
      <w:r w:rsidRPr="00C001EC">
        <w:rPr>
          <w:spacing w:val="-4"/>
          <w:sz w:val="28"/>
          <w:szCs w:val="28"/>
        </w:rPr>
        <w:t>-</w:t>
      </w:r>
      <w:r w:rsidR="00294E8B" w:rsidRPr="00C001EC">
        <w:rPr>
          <w:spacing w:val="-4"/>
          <w:sz w:val="28"/>
          <w:szCs w:val="28"/>
        </w:rPr>
        <w:t xml:space="preserve"> Cơ quan chỉ đạo: Ban Chỉ đạo Trung ương các Chương trình mục tiêu quốc gia. </w:t>
      </w:r>
    </w:p>
    <w:p w:rsidR="00294E8B" w:rsidRPr="00C001EC" w:rsidRDefault="008D67ED" w:rsidP="00FF2C31">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ường trực: Bộ Nông nghiệp và Phát triển nông thôn. </w:t>
      </w:r>
    </w:p>
    <w:p w:rsidR="00294E8B" w:rsidRPr="00C001EC" w:rsidRDefault="008D67ED" w:rsidP="00100A36">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am mưu, giúp việc chuyên trách: Văn phòng Điều phối nông thôn mới Trung ương.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Ở cấp Trung ương, Bộ Nông nghiệp và Phát triển nông thôn thành lập Hội đồng tư vấn Chương trình </w:t>
      </w:r>
      <w:r w:rsidR="00883704" w:rsidRPr="00C001EC">
        <w:rPr>
          <w:sz w:val="28"/>
          <w:szCs w:val="26"/>
        </w:rPr>
        <w:t>OCOP</w:t>
      </w:r>
      <w:r w:rsidR="00AD7813">
        <w:rPr>
          <w:sz w:val="28"/>
          <w:szCs w:val="26"/>
        </w:rPr>
        <w:t xml:space="preserve"> </w:t>
      </w:r>
      <w:r w:rsidR="00294E8B" w:rsidRPr="00C001EC">
        <w:rPr>
          <w:sz w:val="28"/>
          <w:szCs w:val="28"/>
        </w:rPr>
        <w:t xml:space="preserve">để hỗ trợ các địa phương đánh giá, xếp hạng sản phẩm; tư vấn xây dựng thương hiệu quốc gia sản phẩm OCOP; giám sát chất lượng sản phẩm OCOP; nghiên cứu, đề xuất cơ chế, chính sách thực hiện Chương trình </w:t>
      </w:r>
      <w:r w:rsidR="00883704" w:rsidRPr="00C001EC">
        <w:rPr>
          <w:sz w:val="28"/>
          <w:szCs w:val="26"/>
        </w:rPr>
        <w:t>OCOP</w:t>
      </w:r>
      <w:r w:rsidR="00294E8B" w:rsidRPr="00C001EC">
        <w:rPr>
          <w:sz w:val="28"/>
          <w:szCs w:val="28"/>
        </w:rPr>
        <w:t xml:space="preserve">. </w:t>
      </w:r>
    </w:p>
    <w:p w:rsidR="00294E8B" w:rsidRPr="00C001EC" w:rsidRDefault="00294E8B">
      <w:pPr>
        <w:pStyle w:val="A2"/>
      </w:pPr>
      <w:r w:rsidRPr="00C001EC">
        <w:t>1.5.2. Cấp tỉnh</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chỉ đạo: Ban Chỉ đạo các Chương trình mục tiêu quốc gia cấp tỉnh;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am mưu, giúp việc chuyên trách: Sở Nông nghiệp và Phát triển nông thôn hoặc Văn phòng Điều phối nông thôn mới cấp tỉnh.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Thành lập Hội đồng đánh giá và xếp hạng sản phẩm ở cấp tỉnh và huyện tại </w:t>
      </w:r>
      <w:r w:rsidR="00294E8B" w:rsidRPr="00C001EC">
        <w:rPr>
          <w:sz w:val="28"/>
          <w:szCs w:val="28"/>
        </w:rPr>
        <w:lastRenderedPageBreak/>
        <w:t xml:space="preserve">mỗi kỳ đánh giá thường niên, do Ủy ban nhân dân cùng cấp quyết định. </w:t>
      </w:r>
    </w:p>
    <w:p w:rsidR="00294E8B" w:rsidRPr="00C001EC" w:rsidRDefault="00294E8B">
      <w:pPr>
        <w:pStyle w:val="A2"/>
      </w:pPr>
      <w:r w:rsidRPr="00C001EC">
        <w:t>1.5.3. Cấp huyện</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chỉ đạo: Ban Chỉ đạo các Chương trình mục tiêu quốc gia cấp huyện;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am mưu, giúp việc chuyên trách: Phòng Nông nghiệp và Phát triển nông thôn hoặc Phòng Kinh tế. </w:t>
      </w:r>
    </w:p>
    <w:p w:rsidR="00294E8B" w:rsidRPr="00C001EC" w:rsidRDefault="00294E8B">
      <w:pPr>
        <w:pStyle w:val="A2"/>
      </w:pPr>
      <w:r w:rsidRPr="00C001EC">
        <w:t>1.5.4. Cấp xã</w:t>
      </w:r>
    </w:p>
    <w:p w:rsidR="00294E8B" w:rsidRPr="00C001EC" w:rsidRDefault="00294E8B">
      <w:pPr>
        <w:widowControl w:val="0"/>
        <w:spacing w:before="120" w:after="0" w:line="360" w:lineRule="exact"/>
        <w:ind w:firstLine="567"/>
        <w:jc w:val="both"/>
        <w:rPr>
          <w:sz w:val="28"/>
          <w:szCs w:val="28"/>
        </w:rPr>
      </w:pPr>
      <w:r w:rsidRPr="00C001EC">
        <w:rPr>
          <w:sz w:val="28"/>
          <w:szCs w:val="28"/>
        </w:rPr>
        <w:t xml:space="preserve">Ủy ban nhân dân cấp xã tổ chức triển khai thực hiện Chương trình </w:t>
      </w:r>
      <w:r w:rsidR="00883704" w:rsidRPr="00C001EC">
        <w:rPr>
          <w:sz w:val="28"/>
          <w:szCs w:val="26"/>
        </w:rPr>
        <w:t>OCOP</w:t>
      </w:r>
      <w:r w:rsidRPr="00C001EC">
        <w:rPr>
          <w:sz w:val="28"/>
          <w:szCs w:val="28"/>
        </w:rPr>
        <w:t xml:space="preserve">. Cán bộ phụ trách </w:t>
      </w:r>
      <w:r w:rsidR="00AD7813">
        <w:rPr>
          <w:sz w:val="28"/>
          <w:szCs w:val="28"/>
        </w:rPr>
        <w:t>n</w:t>
      </w:r>
      <w:r w:rsidRPr="00C001EC">
        <w:rPr>
          <w:sz w:val="28"/>
          <w:szCs w:val="28"/>
        </w:rPr>
        <w:t xml:space="preserve">ông thôn mới kiêm phụ trách Chương trình </w:t>
      </w:r>
      <w:r w:rsidR="00883704" w:rsidRPr="00C001EC">
        <w:rPr>
          <w:sz w:val="28"/>
          <w:szCs w:val="26"/>
        </w:rPr>
        <w:t>OCOP</w:t>
      </w:r>
      <w:r w:rsidRPr="00C001EC">
        <w:rPr>
          <w:sz w:val="28"/>
          <w:szCs w:val="28"/>
        </w:rPr>
        <w:t>.</w:t>
      </w:r>
    </w:p>
    <w:p w:rsidR="008D67ED" w:rsidRPr="00C001EC" w:rsidRDefault="0098349D">
      <w:pPr>
        <w:widowControl w:val="0"/>
        <w:spacing w:before="120" w:after="0" w:line="360" w:lineRule="exact"/>
        <w:ind w:firstLine="567"/>
        <w:jc w:val="both"/>
        <w:rPr>
          <w:sz w:val="28"/>
          <w:szCs w:val="28"/>
        </w:rPr>
      </w:pPr>
      <w:r w:rsidRPr="00C001EC">
        <w:rPr>
          <w:b/>
          <w:i/>
          <w:sz w:val="28"/>
          <w:szCs w:val="28"/>
        </w:rPr>
        <w:t>Tổ chức bộ máy quản lý và triển khai Chương trình ở các địa phương</w:t>
      </w:r>
      <w:r w:rsidRPr="00C001EC">
        <w:rPr>
          <w:sz w:val="28"/>
          <w:szCs w:val="28"/>
        </w:rPr>
        <w:t>: hiện nay, có 18 tỉnh, thành phố giao cho Văn phòng Điều phối nông thôn mới, 43 tỉnh giao cho Chi cục KTHT và Phát triển nông thôn là cơ quan quản lý Chương trình OCOP cấp tỉnh. Có 4 tỉnh thành lập bộ phận cấp phòng, chuyên trách về Chương trình OCOP (</w:t>
      </w:r>
      <w:r w:rsidRPr="00C001EC">
        <w:rPr>
          <w:i/>
          <w:sz w:val="28"/>
          <w:szCs w:val="28"/>
        </w:rPr>
        <w:t>Quảng Ninh, Hà Tĩnh, Thanh Hóa, Quảng Nam</w:t>
      </w:r>
      <w:r w:rsidRPr="00C001EC">
        <w:rPr>
          <w:sz w:val="28"/>
          <w:szCs w:val="28"/>
        </w:rPr>
        <w:t>).</w:t>
      </w:r>
    </w:p>
    <w:p w:rsidR="00294E8B" w:rsidRPr="00C001EC" w:rsidRDefault="00294E8B" w:rsidP="00166090">
      <w:pPr>
        <w:pStyle w:val="A1"/>
        <w:jc w:val="both"/>
        <w:rPr>
          <w:rFonts w:ascii="Times New Roman" w:hAnsi="Times New Roman"/>
          <w:color w:val="auto"/>
        </w:rPr>
      </w:pPr>
      <w:bookmarkStart w:id="82" w:name="_Toc49714582"/>
      <w:bookmarkStart w:id="83" w:name="_Toc40295400"/>
      <w:bookmarkStart w:id="84" w:name="_Toc42593558"/>
      <w:bookmarkStart w:id="85" w:name="_Toc47022689"/>
      <w:bookmarkStart w:id="86" w:name="_Toc53584120"/>
      <w:r w:rsidRPr="00C001EC">
        <w:rPr>
          <w:rFonts w:ascii="Times New Roman" w:hAnsi="Times New Roman"/>
          <w:color w:val="auto"/>
        </w:rPr>
        <w:t>1.6. Sản phẩm OCOP và tiêu chuẩn sản phẩm OCOP</w:t>
      </w:r>
      <w:bookmarkEnd w:id="82"/>
      <w:bookmarkEnd w:id="83"/>
      <w:bookmarkEnd w:id="84"/>
      <w:bookmarkEnd w:id="85"/>
      <w:bookmarkEnd w:id="86"/>
    </w:p>
    <w:p w:rsidR="00294E8B" w:rsidRPr="00C001EC" w:rsidRDefault="00294E8B" w:rsidP="00100A36">
      <w:pPr>
        <w:pStyle w:val="A2"/>
      </w:pPr>
      <w:bookmarkStart w:id="87" w:name="_Toc40295401"/>
      <w:bookmarkStart w:id="88" w:name="_Toc49714583"/>
      <w:bookmarkStart w:id="89" w:name="_Toc42593559"/>
      <w:bookmarkStart w:id="90" w:name="_Toc47022690"/>
      <w:r w:rsidRPr="00C001EC">
        <w:t>1.6.1. Sản phẩm và các yếu tố cấu thành sản phẩm</w:t>
      </w:r>
      <w:bookmarkEnd w:id="87"/>
      <w:bookmarkEnd w:id="88"/>
      <w:bookmarkEnd w:id="89"/>
      <w:bookmarkEnd w:id="90"/>
    </w:p>
    <w:p w:rsidR="00E21818" w:rsidRPr="00C001EC" w:rsidRDefault="00E21818">
      <w:pPr>
        <w:widowControl w:val="0"/>
        <w:spacing w:before="120" w:after="0" w:line="360" w:lineRule="exact"/>
        <w:ind w:firstLine="567"/>
        <w:jc w:val="both"/>
        <w:rPr>
          <w:sz w:val="28"/>
          <w:szCs w:val="28"/>
          <w:lang w:eastAsia="zh-CN"/>
        </w:rPr>
      </w:pPr>
      <w:r w:rsidRPr="00C001EC">
        <w:rPr>
          <w:sz w:val="28"/>
          <w:szCs w:val="28"/>
          <w:lang w:eastAsia="zh-CN"/>
        </w:rPr>
        <w:t>-</w:t>
      </w:r>
      <w:r w:rsidR="00294E8B" w:rsidRPr="00C001EC">
        <w:rPr>
          <w:sz w:val="28"/>
          <w:szCs w:val="28"/>
          <w:lang w:eastAsia="zh-CN"/>
        </w:rPr>
        <w:t xml:space="preserve"> Sản phẩm</w:t>
      </w:r>
      <w:r w:rsidRPr="00C001EC">
        <w:rPr>
          <w:sz w:val="28"/>
          <w:szCs w:val="28"/>
          <w:lang w:eastAsia="zh-CN"/>
        </w:rPr>
        <w:t xml:space="preserve"> l</w:t>
      </w:r>
      <w:r w:rsidR="00294E8B" w:rsidRPr="00C001EC">
        <w:rPr>
          <w:sz w:val="28"/>
          <w:szCs w:val="28"/>
          <w:lang w:eastAsia="zh-CN"/>
        </w:rPr>
        <w:t xml:space="preserve">à những gì có thể thỏa mãn nhu cầu hay mong muốn và được chào bán trên thị trường với mục đích thu hút sự chú ý, mua sử dụng hay tiêu dùng, như chai rượu chuối, do HTX Y sản xuất. </w:t>
      </w:r>
    </w:p>
    <w:p w:rsidR="00E21818" w:rsidRPr="00C001EC" w:rsidRDefault="00E21818">
      <w:pPr>
        <w:widowControl w:val="0"/>
        <w:spacing w:before="120" w:after="0" w:line="360" w:lineRule="exact"/>
        <w:ind w:firstLine="567"/>
        <w:jc w:val="both"/>
        <w:rPr>
          <w:sz w:val="28"/>
          <w:szCs w:val="28"/>
        </w:rPr>
      </w:pPr>
      <w:r w:rsidRPr="00C001EC">
        <w:rPr>
          <w:sz w:val="28"/>
          <w:szCs w:val="28"/>
        </w:rPr>
        <w:t>Đơn vị sản phẩm l</w:t>
      </w:r>
      <w:r w:rsidR="00294E8B" w:rsidRPr="00C001EC">
        <w:rPr>
          <w:sz w:val="28"/>
          <w:szCs w:val="28"/>
        </w:rPr>
        <w:t>à một chỉnh thể riêng biệt được đặc trưng bằng đơn vị độ lớn, giá cả, vẻ bề ngoài và các thuộc tính khác, như chai rượu chuối, đóng chai 0,5 lít, có mùi thơm nhẹ của Chuối, có bản công bố tiêu chuẩn chất lượng, do HTX Y sản xuất, giá bán là 50.000 VNĐ.</w:t>
      </w:r>
    </w:p>
    <w:p w:rsidR="00E21818" w:rsidRPr="00C001EC" w:rsidRDefault="00E21818">
      <w:pPr>
        <w:widowControl w:val="0"/>
        <w:spacing w:before="120" w:after="0" w:line="360" w:lineRule="exact"/>
        <w:ind w:firstLine="567"/>
        <w:jc w:val="both"/>
        <w:rPr>
          <w:sz w:val="28"/>
          <w:szCs w:val="28"/>
        </w:rPr>
      </w:pPr>
      <w:r w:rsidRPr="00C001EC">
        <w:rPr>
          <w:sz w:val="28"/>
          <w:szCs w:val="28"/>
        </w:rPr>
        <w:t>- Y</w:t>
      </w:r>
      <w:r w:rsidR="00294E8B" w:rsidRPr="00C001EC">
        <w:rPr>
          <w:sz w:val="28"/>
          <w:szCs w:val="28"/>
        </w:rPr>
        <w:t>ếu tố chính cấu thành sản phẩm</w:t>
      </w:r>
      <w:r w:rsidRPr="00C001EC">
        <w:rPr>
          <w:sz w:val="28"/>
          <w:szCs w:val="28"/>
        </w:rPr>
        <w:t xml:space="preserve">: </w:t>
      </w:r>
      <w:r w:rsidR="00294E8B" w:rsidRPr="00C001EC">
        <w:rPr>
          <w:sz w:val="28"/>
          <w:szCs w:val="28"/>
        </w:rPr>
        <w:t xml:space="preserve">Một sản phẩm hàng hóa gồm 3 yếu tố chính cấu thành sau: </w:t>
      </w:r>
    </w:p>
    <w:p w:rsidR="00294E8B" w:rsidRPr="00C001EC" w:rsidRDefault="00E21818">
      <w:pPr>
        <w:widowControl w:val="0"/>
        <w:spacing w:before="120" w:after="0" w:line="360" w:lineRule="exact"/>
        <w:ind w:firstLine="567"/>
        <w:jc w:val="both"/>
        <w:rPr>
          <w:sz w:val="28"/>
          <w:szCs w:val="28"/>
        </w:rPr>
      </w:pPr>
      <w:r w:rsidRPr="00C001EC">
        <w:rPr>
          <w:sz w:val="28"/>
          <w:szCs w:val="28"/>
        </w:rPr>
        <w:t xml:space="preserve">(1) </w:t>
      </w:r>
      <w:r w:rsidR="00294E8B" w:rsidRPr="00C001EC">
        <w:rPr>
          <w:sz w:val="28"/>
          <w:szCs w:val="28"/>
        </w:rPr>
        <w:t>Sản phẩm ý tưởng: Phần cốt lõi (hạt nhân) của sản phẩm, là lợi ích người tiêu dùng có được sau khi dùng, là chức năng, hiệu quả của sản phẩm. Ví dụ: Béo ngậy, hết khát, giảm sốt, tiết kiệm thời gian, tự tin, an toàn,…;</w:t>
      </w:r>
    </w:p>
    <w:p w:rsidR="00294E8B" w:rsidRPr="00C001EC" w:rsidRDefault="00E21818">
      <w:pPr>
        <w:widowControl w:val="0"/>
        <w:spacing w:before="120" w:after="0" w:line="360" w:lineRule="exact"/>
        <w:ind w:firstLine="567"/>
        <w:jc w:val="both"/>
        <w:rPr>
          <w:sz w:val="28"/>
          <w:szCs w:val="28"/>
        </w:rPr>
      </w:pPr>
      <w:r w:rsidRPr="00C001EC">
        <w:rPr>
          <w:sz w:val="28"/>
          <w:szCs w:val="28"/>
        </w:rPr>
        <w:t>(2)</w:t>
      </w:r>
      <w:r w:rsidR="00294E8B" w:rsidRPr="00C001EC">
        <w:rPr>
          <w:sz w:val="28"/>
          <w:szCs w:val="28"/>
        </w:rPr>
        <w:t xml:space="preserve"> Sản phẩm hiện thực: Sản phẩm thực tế (hữu hình), bao gồm: Chất lượng, đặc điểm, bao bì, kiểu dáng, nhãn hiệu. Ví dụ chai Rượu chuối có đặc điểm là hơi đục, mùi thơm nhẹ của chuối, có tiêu chuẩn chất lượng, đóng trong chai thắt nhỏ ở giữa, có nhãn hiệu hàng hóa, do </w:t>
      </w:r>
      <w:r w:rsidR="00271E4B" w:rsidRPr="00C001EC">
        <w:rPr>
          <w:sz w:val="28"/>
          <w:szCs w:val="28"/>
        </w:rPr>
        <w:t>HTX</w:t>
      </w:r>
      <w:r w:rsidR="00294E8B" w:rsidRPr="00C001EC">
        <w:rPr>
          <w:sz w:val="28"/>
          <w:szCs w:val="28"/>
        </w:rPr>
        <w:t xml:space="preserve"> Y sản xuất;</w:t>
      </w:r>
    </w:p>
    <w:p w:rsidR="00294E8B" w:rsidRPr="00C001EC" w:rsidRDefault="00E21818">
      <w:pPr>
        <w:widowControl w:val="0"/>
        <w:spacing w:before="120" w:after="0" w:line="360" w:lineRule="exact"/>
        <w:ind w:firstLine="567"/>
        <w:jc w:val="both"/>
        <w:rPr>
          <w:sz w:val="28"/>
          <w:szCs w:val="28"/>
        </w:rPr>
      </w:pPr>
      <w:r w:rsidRPr="00C001EC">
        <w:rPr>
          <w:sz w:val="28"/>
          <w:szCs w:val="28"/>
        </w:rPr>
        <w:lastRenderedPageBreak/>
        <w:t>(3)</w:t>
      </w:r>
      <w:r w:rsidR="00294E8B" w:rsidRPr="00C001EC">
        <w:rPr>
          <w:sz w:val="28"/>
          <w:szCs w:val="28"/>
        </w:rPr>
        <w:t xml:space="preserve"> Sản phẩm hoàn chỉnh: Phần gia tăng (chiều sâu), gồm: Trang bị kèm theo, dịch vụ sau bán hàng, bảo hành, giao hàng và tín dụng.</w:t>
      </w:r>
    </w:p>
    <w:p w:rsidR="00294E8B" w:rsidRPr="00C001EC" w:rsidRDefault="00294E8B">
      <w:pPr>
        <w:pStyle w:val="A2"/>
      </w:pPr>
      <w:bookmarkStart w:id="91" w:name="_Toc42593560"/>
      <w:bookmarkStart w:id="92" w:name="_Toc40295402"/>
      <w:bookmarkStart w:id="93" w:name="_Toc47022691"/>
      <w:bookmarkStart w:id="94" w:name="_Toc49714584"/>
      <w:r w:rsidRPr="00C001EC">
        <w:t>1.6.2. Sản phẩm OCOP và tiêu chuẩn sản phẩm OCOP</w:t>
      </w:r>
      <w:bookmarkEnd w:id="91"/>
      <w:bookmarkEnd w:id="92"/>
      <w:bookmarkEnd w:id="93"/>
      <w:bookmarkEnd w:id="94"/>
    </w:p>
    <w:p w:rsidR="00294E8B" w:rsidRPr="00C001EC" w:rsidRDefault="00E21818">
      <w:pPr>
        <w:widowControl w:val="0"/>
        <w:spacing w:before="120" w:after="0" w:line="360" w:lineRule="exact"/>
        <w:ind w:firstLine="567"/>
        <w:jc w:val="both"/>
        <w:rPr>
          <w:sz w:val="28"/>
          <w:szCs w:val="28"/>
          <w:lang w:eastAsia="zh-CN"/>
        </w:rPr>
      </w:pPr>
      <w:r w:rsidRPr="00C001EC">
        <w:rPr>
          <w:sz w:val="28"/>
          <w:szCs w:val="28"/>
          <w:lang w:eastAsia="zh-CN"/>
        </w:rPr>
        <w:t xml:space="preserve">- </w:t>
      </w:r>
      <w:r w:rsidR="00CE7F80" w:rsidRPr="00C001EC">
        <w:rPr>
          <w:sz w:val="28"/>
          <w:szCs w:val="28"/>
          <w:lang w:eastAsia="zh-CN"/>
        </w:rPr>
        <w:t>Sản phẩm OCOP là sản phẩm, dịch vụ tham gia vào Chương trình OCOP, đáp ứng được các yêu cầu theo Bộ tiêu chí đánh giá, phân hạng sản phẩm và được cơ quan quản lý nhà nước có thẩm quyền đánh giá và công nhận.</w:t>
      </w:r>
    </w:p>
    <w:p w:rsidR="00CE7F80" w:rsidRPr="00C001EC" w:rsidRDefault="00CE7F80">
      <w:pPr>
        <w:widowControl w:val="0"/>
        <w:spacing w:before="120" w:after="0" w:line="360" w:lineRule="exact"/>
        <w:ind w:firstLine="567"/>
        <w:jc w:val="both"/>
        <w:rPr>
          <w:sz w:val="28"/>
          <w:szCs w:val="28"/>
        </w:rPr>
      </w:pPr>
      <w:r w:rsidRPr="00C001EC">
        <w:rPr>
          <w:sz w:val="28"/>
          <w:szCs w:val="28"/>
        </w:rPr>
        <w:t xml:space="preserve">- </w:t>
      </w:r>
      <w:r w:rsidR="00E36706" w:rsidRPr="00C001EC">
        <w:rPr>
          <w:sz w:val="28"/>
          <w:szCs w:val="28"/>
        </w:rPr>
        <w:t>Sản phẩm OCOP được đánh giá dựa trên Bộ Tiêu chí đánh giá, phân hạng, ban hành tại</w:t>
      </w:r>
      <w:r w:rsidRPr="00C001EC">
        <w:rPr>
          <w:sz w:val="28"/>
          <w:szCs w:val="28"/>
        </w:rPr>
        <w:t xml:space="preserve"> Quyết định số 1048/QĐ-TTg ngày 21/8/2019 về Bộ tiêu chí đánh giá, phân hạng sản phẩm OCOP và Quyết định số 781/QĐ-TTg ngày 08/6/2020 về sửa đổi, bổ sung Quyết định số 1048/QĐ-TTg. </w:t>
      </w:r>
      <w:r w:rsidR="00E36706" w:rsidRPr="00C001EC">
        <w:rPr>
          <w:sz w:val="28"/>
          <w:szCs w:val="28"/>
        </w:rPr>
        <w:t>B</w:t>
      </w:r>
      <w:r w:rsidRPr="00C001EC">
        <w:rPr>
          <w:sz w:val="28"/>
          <w:szCs w:val="28"/>
        </w:rPr>
        <w:t>ao gồm 03 phần:</w:t>
      </w:r>
    </w:p>
    <w:p w:rsidR="00CE7F80" w:rsidRPr="00C001EC" w:rsidRDefault="00E36706">
      <w:pPr>
        <w:widowControl w:val="0"/>
        <w:spacing w:before="120" w:after="0" w:line="360" w:lineRule="exact"/>
        <w:ind w:firstLine="567"/>
        <w:jc w:val="both"/>
        <w:rPr>
          <w:sz w:val="28"/>
          <w:szCs w:val="28"/>
        </w:rPr>
      </w:pPr>
      <w:r w:rsidRPr="00C001EC">
        <w:rPr>
          <w:sz w:val="28"/>
          <w:szCs w:val="28"/>
        </w:rPr>
        <w:t>+</w:t>
      </w:r>
      <w:r w:rsidR="00CE7F80" w:rsidRPr="00C001EC">
        <w:rPr>
          <w:sz w:val="28"/>
          <w:szCs w:val="28"/>
        </w:rPr>
        <w:t xml:space="preserve"> Các tiêu chí đánh giá về sản phẩm và sức mạnh cộng đồng (35 điểm), gồm: Tổ chức sản xuất; phát triển sản phẩm; và sức mạnh cộng đồng;</w:t>
      </w:r>
    </w:p>
    <w:p w:rsidR="00CE7F80" w:rsidRPr="00C001EC" w:rsidRDefault="00E36706">
      <w:pPr>
        <w:widowControl w:val="0"/>
        <w:spacing w:before="120" w:after="0" w:line="360" w:lineRule="exact"/>
        <w:ind w:firstLine="567"/>
        <w:jc w:val="both"/>
        <w:rPr>
          <w:sz w:val="28"/>
          <w:szCs w:val="28"/>
        </w:rPr>
      </w:pPr>
      <w:r w:rsidRPr="00C001EC">
        <w:rPr>
          <w:sz w:val="28"/>
          <w:szCs w:val="28"/>
        </w:rPr>
        <w:t>+</w:t>
      </w:r>
      <w:r w:rsidR="00CE7F80" w:rsidRPr="00C001EC">
        <w:rPr>
          <w:sz w:val="28"/>
          <w:szCs w:val="28"/>
        </w:rPr>
        <w:t xml:space="preserve"> Các tiêu chí đánh giá về khả năng tiếp thị (25 điểm), gồm: Tiếp thị; câu chuyện về sản phẩm.</w:t>
      </w:r>
    </w:p>
    <w:p w:rsidR="00CE7F80" w:rsidRPr="00C001EC" w:rsidRDefault="00E36706">
      <w:pPr>
        <w:widowControl w:val="0"/>
        <w:spacing w:before="120" w:after="0" w:line="360" w:lineRule="exact"/>
        <w:ind w:firstLine="567"/>
        <w:jc w:val="both"/>
        <w:rPr>
          <w:sz w:val="28"/>
          <w:szCs w:val="28"/>
        </w:rPr>
      </w:pPr>
      <w:r w:rsidRPr="00C001EC">
        <w:rPr>
          <w:sz w:val="28"/>
          <w:szCs w:val="28"/>
        </w:rPr>
        <w:t>+</w:t>
      </w:r>
      <w:r w:rsidR="00CE7F80" w:rsidRPr="00C001EC">
        <w:rPr>
          <w:sz w:val="28"/>
          <w:szCs w:val="28"/>
        </w:rPr>
        <w:t xml:space="preserve"> Các tiêu chí đánh giá về chất lượng sản phẩm (40 điểm), gồm: Chỉ tiêu cảm quan, dinh dưỡng, tính độc đáo của sản phẩm; tiêu chuẩn sản phẩm; khả năng xuất khẩu, phân phối tại thị trường quốc tế.</w:t>
      </w:r>
    </w:p>
    <w:p w:rsidR="00E36706" w:rsidRPr="00C001EC" w:rsidRDefault="00E36706">
      <w:pPr>
        <w:widowControl w:val="0"/>
        <w:spacing w:before="120" w:after="0" w:line="360" w:lineRule="exact"/>
        <w:ind w:firstLine="567"/>
        <w:jc w:val="both"/>
        <w:rPr>
          <w:sz w:val="28"/>
          <w:szCs w:val="28"/>
        </w:rPr>
      </w:pPr>
      <w:r w:rsidRPr="00C001EC">
        <w:rPr>
          <w:sz w:val="28"/>
          <w:szCs w:val="28"/>
        </w:rPr>
        <w:t>- Phân hạng sản phẩm OCOP được xác định dựa trên số điểm đạt đánh giá, tuy nhiên để được phân hạng thì sản phẩm phải đạt được các yêu cầu tối thiểu theo từng hạng sao (được quy định tại Quyết định số 781/QĐ-TTg), trong đó tập trung vào một số yêu cầu chính như sau:</w:t>
      </w:r>
    </w:p>
    <w:p w:rsidR="00E36706" w:rsidRPr="00C001EC" w:rsidRDefault="00E36706">
      <w:pPr>
        <w:widowControl w:val="0"/>
        <w:spacing w:before="120" w:after="0" w:line="360" w:lineRule="exact"/>
        <w:ind w:firstLine="567"/>
        <w:jc w:val="both"/>
        <w:rPr>
          <w:sz w:val="28"/>
          <w:szCs w:val="28"/>
        </w:rPr>
      </w:pPr>
      <w:r w:rsidRPr="00C001EC">
        <w:rPr>
          <w:sz w:val="28"/>
          <w:szCs w:val="28"/>
        </w:rPr>
        <w:t>+ Sử dụng nguyên liệu và lao động địa phương: sản phẩm OCOP phải sử dụng nguyên liệu địa phương</w:t>
      </w:r>
      <w:r w:rsidRPr="00C001EC">
        <w:footnoteReference w:id="3"/>
      </w:r>
      <w:r w:rsidRPr="00C001EC">
        <w:rPr>
          <w:sz w:val="28"/>
          <w:szCs w:val="28"/>
        </w:rPr>
        <w:t>; để đạt 2 sao trở lên thì chủ thể phải sử dụng ít nhất 50% lao động địa phương;</w:t>
      </w:r>
    </w:p>
    <w:p w:rsidR="00E36706" w:rsidRPr="00C001EC" w:rsidRDefault="00E36706">
      <w:pPr>
        <w:widowControl w:val="0"/>
        <w:spacing w:before="120" w:after="0" w:line="360" w:lineRule="exact"/>
        <w:ind w:firstLine="567"/>
        <w:jc w:val="both"/>
        <w:rPr>
          <w:sz w:val="28"/>
          <w:szCs w:val="28"/>
        </w:rPr>
      </w:pPr>
      <w:r w:rsidRPr="00C001EC">
        <w:rPr>
          <w:sz w:val="28"/>
          <w:szCs w:val="28"/>
        </w:rPr>
        <w:t>+ Năng lực về sản xuất: sản phẩm đạt OCOP từ 4 sao trở lên phải đạt được các yêu cầu về năng lực tổ chức sản xuất, trong đó tập trung vào 2 nội dung: chủ thể hoạt động có hiệu quả và tổ chức thực hiện liên kết theo hợp đồng;</w:t>
      </w:r>
    </w:p>
    <w:p w:rsidR="00E36706" w:rsidRPr="00C001EC" w:rsidRDefault="00E36706">
      <w:pPr>
        <w:widowControl w:val="0"/>
        <w:spacing w:before="120" w:after="0" w:line="360" w:lineRule="exact"/>
        <w:ind w:firstLine="567"/>
        <w:jc w:val="both"/>
        <w:rPr>
          <w:sz w:val="28"/>
          <w:szCs w:val="28"/>
        </w:rPr>
      </w:pPr>
      <w:r w:rsidRPr="00C001EC">
        <w:rPr>
          <w:sz w:val="28"/>
          <w:szCs w:val="28"/>
        </w:rPr>
        <w:t xml:space="preserve">+ Chất lượng sản phẩm và khả năng tiếp thị: sản phẩm OCOP yêu cầu có chất lượng, câu truyện đặc trưng. Đặc biệt là để đạt được 4 sao, sản phẩm phải có chất lượng độc đáo, mang tính địa phương, đồng thời câu chuyện sản phẩm phải đặc sắc, mang sắc thái truyền thống của địa phương; có kênh phân phối sản phẩm và </w:t>
      </w:r>
      <w:r w:rsidRPr="00C001EC">
        <w:rPr>
          <w:sz w:val="28"/>
          <w:szCs w:val="28"/>
        </w:rPr>
        <w:lastRenderedPageBreak/>
        <w:t>chứng nhận quản lý chất lượng tiên tiến.</w:t>
      </w:r>
    </w:p>
    <w:p w:rsidR="00CE7F80" w:rsidRPr="00C001EC" w:rsidRDefault="00E36706">
      <w:pPr>
        <w:widowControl w:val="0"/>
        <w:spacing w:before="120" w:after="0" w:line="360" w:lineRule="exact"/>
        <w:ind w:firstLine="567"/>
        <w:jc w:val="both"/>
        <w:rPr>
          <w:sz w:val="28"/>
          <w:szCs w:val="28"/>
        </w:rPr>
      </w:pPr>
      <w:r w:rsidRPr="00C001EC">
        <w:rPr>
          <w:sz w:val="28"/>
          <w:szCs w:val="28"/>
        </w:rPr>
        <w:t>- Tiêu chuẩn, chất lượng sản phẩm OCOP được đánh giá khác nhau tùy thuộc vào nhóm sản phẩm, được phân loại theo Quyết định số 1048/QĐ-TTg ngày 21/8/2019 của Thủ tướng Chính phủ.</w:t>
      </w:r>
    </w:p>
    <w:p w:rsidR="00E36706" w:rsidRPr="00C001EC" w:rsidRDefault="00E36706" w:rsidP="00166090">
      <w:pPr>
        <w:widowControl w:val="0"/>
        <w:spacing w:before="120" w:after="0" w:line="360" w:lineRule="exact"/>
        <w:ind w:firstLine="567"/>
        <w:jc w:val="both"/>
        <w:rPr>
          <w:i/>
          <w:sz w:val="28"/>
          <w:szCs w:val="28"/>
        </w:rPr>
      </w:pPr>
      <w:r w:rsidRPr="00C001EC">
        <w:rPr>
          <w:i/>
          <w:sz w:val="28"/>
          <w:szCs w:val="28"/>
        </w:rPr>
        <w:t xml:space="preserve">(Bảng phân nhóm các sản phẩm OCOP </w:t>
      </w:r>
      <w:r w:rsidR="00150153" w:rsidRPr="00C001EC">
        <w:rPr>
          <w:i/>
          <w:sz w:val="28"/>
          <w:szCs w:val="28"/>
        </w:rPr>
        <w:t xml:space="preserve">tham khảo </w:t>
      </w:r>
      <w:r w:rsidRPr="00C001EC">
        <w:rPr>
          <w:i/>
          <w:sz w:val="28"/>
          <w:szCs w:val="28"/>
        </w:rPr>
        <w:t>tại Phụ lục 2).</w:t>
      </w:r>
    </w:p>
    <w:p w:rsidR="00294E8B" w:rsidRPr="00C001EC" w:rsidRDefault="00294E8B" w:rsidP="00100A36">
      <w:pPr>
        <w:pStyle w:val="A2"/>
        <w:rPr>
          <w:lang w:val="en-US"/>
        </w:rPr>
      </w:pPr>
      <w:bookmarkStart w:id="95" w:name="_Toc49714585"/>
      <w:bookmarkStart w:id="96" w:name="_Toc47022692"/>
      <w:bookmarkStart w:id="97" w:name="_Toc40295403"/>
      <w:bookmarkStart w:id="98" w:name="_Toc42593561"/>
      <w:r w:rsidRPr="00C001EC">
        <w:rPr>
          <w:lang w:val="en-US"/>
        </w:rPr>
        <w:t>1.6.3. Xây dựng t</w:t>
      </w:r>
      <w:r w:rsidRPr="00C001EC">
        <w:t>iêu chuẩn sản phẩm OCOP</w:t>
      </w:r>
      <w:bookmarkEnd w:id="95"/>
      <w:bookmarkEnd w:id="96"/>
      <w:bookmarkEnd w:id="97"/>
      <w:bookmarkEnd w:id="98"/>
    </w:p>
    <w:p w:rsidR="00294E8B" w:rsidRPr="00C001EC" w:rsidRDefault="00294E8B">
      <w:pPr>
        <w:pStyle w:val="A3"/>
      </w:pPr>
      <w:r w:rsidRPr="00C001EC">
        <w:t>1.6.3.1. Quan điểm chất lượng sản phẩm OCOP</w:t>
      </w:r>
    </w:p>
    <w:p w:rsidR="00294E8B" w:rsidRPr="00C001EC" w:rsidRDefault="00294E8B">
      <w:pPr>
        <w:widowControl w:val="0"/>
        <w:spacing w:before="120" w:after="0" w:line="360" w:lineRule="exact"/>
        <w:ind w:firstLine="567"/>
        <w:jc w:val="both"/>
        <w:rPr>
          <w:i/>
          <w:sz w:val="28"/>
          <w:szCs w:val="26"/>
        </w:rPr>
      </w:pPr>
      <w:r w:rsidRPr="00C001EC">
        <w:rPr>
          <w:rFonts w:eastAsia="+mn-ea"/>
          <w:i/>
          <w:sz w:val="28"/>
          <w:szCs w:val="26"/>
        </w:rPr>
        <w:t>1) Mục tiêu hướng tới:</w:t>
      </w:r>
      <w:r w:rsidRPr="00C001EC">
        <w:rPr>
          <w:i/>
          <w:sz w:val="28"/>
          <w:szCs w:val="26"/>
        </w:rPr>
        <w:t xml:space="preserve"> </w:t>
      </w:r>
      <w:r w:rsidRPr="00C001EC">
        <w:rPr>
          <w:rFonts w:eastAsia="+mn-ea"/>
          <w:i/>
          <w:sz w:val="28"/>
          <w:szCs w:val="26"/>
        </w:rPr>
        <w:t>“Địa phương nhưng hướng đến toàn cầu”</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Yêu cầu:</w:t>
      </w:r>
      <w:r w:rsidRPr="00C001EC">
        <w:rPr>
          <w:sz w:val="28"/>
          <w:szCs w:val="26"/>
        </w:rPr>
        <w:t xml:space="preserve"> </w:t>
      </w:r>
      <w:r w:rsidRPr="00C001EC">
        <w:rPr>
          <w:rFonts w:eastAsia="+mn-ea"/>
          <w:sz w:val="28"/>
          <w:szCs w:val="26"/>
        </w:rPr>
        <w:t>Đáp ứng các tiêu chuẩn/yêu cầu thị trường</w:t>
      </w:r>
      <w:r w:rsidRPr="00C001EC">
        <w:rPr>
          <w:sz w:val="28"/>
          <w:szCs w:val="26"/>
        </w:rPr>
        <w:t xml:space="preserve">; </w:t>
      </w:r>
      <w:r w:rsidRPr="00C001EC">
        <w:rPr>
          <w:rFonts w:eastAsia="+mn-ea"/>
          <w:sz w:val="28"/>
          <w:szCs w:val="26"/>
        </w:rPr>
        <w:t xml:space="preserve">Vượt qua được các hàng rào kỹ thuật của thị trường đích, như tiêu chuẩn organic,... </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Cần làm:</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Cải tiến, thiết kế lại cho phù hợp thị hiếu của người tiêu dùng;</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xml:space="preserve">- Hình thành, tái cơ cấu và hỗ trợ các tổ chức kinh tế tại cộng đồng (HTX, doanh nghiệp) hơn là các cá nhân, hộ gia đình đơn lẻ, </w:t>
      </w:r>
      <w:r w:rsidRPr="00C001EC">
        <w:rPr>
          <w:sz w:val="28"/>
          <w:szCs w:val="26"/>
        </w:rPr>
        <w:t>đ</w:t>
      </w:r>
      <w:r w:rsidRPr="00C001EC">
        <w:rPr>
          <w:rFonts w:eastAsia="+mn-ea"/>
          <w:sz w:val="28"/>
          <w:szCs w:val="26"/>
        </w:rPr>
        <w:t>ể có pháp nhân: Công bố tiêu chuẩn chất lượng</w:t>
      </w:r>
      <w:r w:rsidRPr="00C001EC">
        <w:rPr>
          <w:sz w:val="28"/>
          <w:szCs w:val="26"/>
        </w:rPr>
        <w:t xml:space="preserve">, </w:t>
      </w:r>
      <w:r w:rsidRPr="00C001EC">
        <w:rPr>
          <w:rFonts w:eastAsia="+mn-ea"/>
          <w:sz w:val="28"/>
          <w:szCs w:val="26"/>
        </w:rPr>
        <w:t xml:space="preserve">Tổ chức sản xuất ở qui mô lớn hơn. </w:t>
      </w:r>
    </w:p>
    <w:p w:rsidR="00294E8B" w:rsidRPr="00C001EC" w:rsidRDefault="00294E8B">
      <w:pPr>
        <w:widowControl w:val="0"/>
        <w:spacing w:before="120" w:after="0" w:line="360" w:lineRule="exact"/>
        <w:ind w:firstLine="567"/>
        <w:jc w:val="both"/>
        <w:rPr>
          <w:i/>
          <w:sz w:val="28"/>
          <w:szCs w:val="26"/>
        </w:rPr>
      </w:pPr>
      <w:r w:rsidRPr="00C001EC">
        <w:rPr>
          <w:rFonts w:eastAsia="+mn-ea"/>
          <w:i/>
          <w:sz w:val="28"/>
          <w:szCs w:val="26"/>
        </w:rPr>
        <w:t xml:space="preserve">2) Nâng cao chất lượng từng bước </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Phù hợp với điều kiện là các doanh nghiệp nhỏ, siêu nhỏ, HTX, tổ hợp tác, hộ gia đình</w:t>
      </w:r>
      <w:r w:rsidRPr="00C001EC">
        <w:rPr>
          <w:sz w:val="28"/>
          <w:szCs w:val="26"/>
        </w:rPr>
        <w:t xml:space="preserve">: </w:t>
      </w:r>
      <w:r w:rsidRPr="00C001EC">
        <w:rPr>
          <w:rFonts w:eastAsia="+mn-ea"/>
          <w:sz w:val="28"/>
          <w:szCs w:val="26"/>
        </w:rPr>
        <w:t>Kiêm nhiệm</w:t>
      </w:r>
      <w:r w:rsidRPr="00C001EC">
        <w:rPr>
          <w:sz w:val="28"/>
          <w:szCs w:val="26"/>
        </w:rPr>
        <w:t xml:space="preserve">; </w:t>
      </w:r>
      <w:r w:rsidRPr="00C001EC">
        <w:rPr>
          <w:rFonts w:eastAsia="+mn-ea"/>
          <w:sz w:val="28"/>
          <w:szCs w:val="26"/>
        </w:rPr>
        <w:t>Đơn giản trước, phức tạp sau.</w:t>
      </w:r>
    </w:p>
    <w:p w:rsidR="00294E8B" w:rsidRPr="00C001EC" w:rsidRDefault="00294E8B">
      <w:pPr>
        <w:widowControl w:val="0"/>
        <w:spacing w:before="120" w:after="0" w:line="360" w:lineRule="exact"/>
        <w:ind w:firstLine="567"/>
        <w:jc w:val="both"/>
        <w:rPr>
          <w:rFonts w:eastAsia="+mn-ea"/>
          <w:sz w:val="28"/>
          <w:szCs w:val="26"/>
        </w:rPr>
      </w:pPr>
      <w:r w:rsidRPr="00C001EC">
        <w:rPr>
          <w:rFonts w:eastAsia="+mn-ea"/>
          <w:sz w:val="28"/>
          <w:szCs w:val="26"/>
        </w:rPr>
        <w:t>Tuân thủ các yêu cầu của luật pháp Việt Nam</w:t>
      </w:r>
      <w:r w:rsidRPr="00C001EC">
        <w:rPr>
          <w:sz w:val="28"/>
          <w:szCs w:val="26"/>
        </w:rPr>
        <w:t xml:space="preserve">: </w:t>
      </w:r>
      <w:r w:rsidRPr="00C001EC">
        <w:rPr>
          <w:rFonts w:eastAsia="+mn-ea"/>
          <w:sz w:val="28"/>
          <w:szCs w:val="26"/>
        </w:rPr>
        <w:t>Tiêu chuẩn sản phẩm, tiêu chuẩn nhà sản xuất.</w:t>
      </w:r>
    </w:p>
    <w:p w:rsidR="00294E8B" w:rsidRPr="00C001EC" w:rsidRDefault="00294E8B">
      <w:pPr>
        <w:widowControl w:val="0"/>
        <w:spacing w:before="120" w:after="0" w:line="360" w:lineRule="exact"/>
        <w:ind w:firstLine="567"/>
        <w:jc w:val="both"/>
        <w:rPr>
          <w:rFonts w:eastAsia="+mn-ea"/>
          <w:sz w:val="28"/>
          <w:szCs w:val="26"/>
        </w:rPr>
      </w:pPr>
      <w:r w:rsidRPr="00C001EC">
        <w:rPr>
          <w:rFonts w:eastAsia="+mn-ea"/>
          <w:i/>
          <w:sz w:val="28"/>
          <w:szCs w:val="26"/>
        </w:rPr>
        <w:t xml:space="preserve">3) Bắt buộc trước, khuyến cáo sau </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Giấy đủ điều kiện sản xuất</w:t>
      </w:r>
      <w:r w:rsidRPr="00C001EC">
        <w:rPr>
          <w:sz w:val="28"/>
          <w:szCs w:val="26"/>
        </w:rPr>
        <w:t xml:space="preserve">: </w:t>
      </w:r>
      <w:r w:rsidRPr="00C001EC">
        <w:rPr>
          <w:rFonts w:eastAsia="+mn-ea"/>
          <w:sz w:val="28"/>
          <w:szCs w:val="26"/>
        </w:rPr>
        <w:t>Có, phù hợp;</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Công bố chất lượng</w:t>
      </w:r>
      <w:r w:rsidRPr="00C001EC">
        <w:rPr>
          <w:sz w:val="28"/>
          <w:szCs w:val="26"/>
        </w:rPr>
        <w:t xml:space="preserve">: </w:t>
      </w:r>
      <w:r w:rsidRPr="00C001EC">
        <w:rPr>
          <w:rFonts w:eastAsia="+mn-ea"/>
          <w:sz w:val="28"/>
          <w:szCs w:val="26"/>
        </w:rPr>
        <w:t>Có công bố chất lượng theo quy định;</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Tiêu chuẩn sản phẩm</w:t>
      </w:r>
      <w:r w:rsidRPr="00C001EC">
        <w:rPr>
          <w:sz w:val="28"/>
          <w:szCs w:val="26"/>
        </w:rPr>
        <w:t>:</w:t>
      </w:r>
      <w:r w:rsidRPr="00C001EC">
        <w:rPr>
          <w:rFonts w:eastAsia="+mn-ea"/>
          <w:sz w:val="28"/>
          <w:szCs w:val="26"/>
        </w:rPr>
        <w:t xml:space="preserve"> Có tiêu chuẩn sản phẩm theo quy định;</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Phiếu kết quả kiểm tra chỉ tiêu chất lượng theo tiêu chuẩn công bố</w:t>
      </w:r>
      <w:r w:rsidRPr="00C001EC">
        <w:rPr>
          <w:sz w:val="28"/>
          <w:szCs w:val="26"/>
        </w:rPr>
        <w:t xml:space="preserve">: </w:t>
      </w:r>
      <w:r w:rsidRPr="00C001EC">
        <w:rPr>
          <w:rFonts w:eastAsia="+mn-ea"/>
          <w:sz w:val="28"/>
          <w:szCs w:val="26"/>
        </w:rPr>
        <w:t xml:space="preserve">Có phiếu kiểm tra đầy đủ các chỉ tiêu chất lượng theo quy định. </w:t>
      </w:r>
    </w:p>
    <w:p w:rsidR="00294E8B" w:rsidRPr="00C001EC" w:rsidRDefault="00294E8B">
      <w:pPr>
        <w:widowControl w:val="0"/>
        <w:spacing w:before="120" w:after="0" w:line="360" w:lineRule="exact"/>
        <w:ind w:firstLine="567"/>
        <w:jc w:val="both"/>
        <w:rPr>
          <w:i/>
          <w:sz w:val="28"/>
          <w:szCs w:val="26"/>
        </w:rPr>
      </w:pPr>
      <w:r w:rsidRPr="00C001EC">
        <w:rPr>
          <w:rFonts w:eastAsia="+mn-ea"/>
          <w:i/>
          <w:sz w:val="28"/>
          <w:szCs w:val="26"/>
        </w:rPr>
        <w:t xml:space="preserve">4) </w:t>
      </w:r>
      <w:r w:rsidRPr="00C001EC">
        <w:rPr>
          <w:i/>
          <w:sz w:val="28"/>
          <w:szCs w:val="26"/>
        </w:rPr>
        <w:t>Xây dựng lộ trình:</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ab/>
        <w:t xml:space="preserve">Lộ trình nâng cấp chất lượng sản phẩm OCOP gồm 2 bước: Bước 1: Tối thiểu, tuân thủ theo yêu cầu của luật. Đây là các điều kiện bắt buộc khi tiến hành sản xuất và kinh doanh sản phẩm; Bước 2: Nâng cấp đến các hệ thống quản lý chất </w:t>
      </w:r>
      <w:r w:rsidRPr="00C001EC">
        <w:rPr>
          <w:rFonts w:eastAsia="+mn-ea"/>
          <w:sz w:val="28"/>
          <w:szCs w:val="26"/>
        </w:rPr>
        <w:lastRenderedPageBreak/>
        <w:t>lượng tiên tiến hơn khi có điều kiện về nhân lực và chi phí. Đây là các yêu cầu không bắt buộc, được thực hiện khi muốn tiếp cận đến thị trường có giá trị cao hơn cũng như để xây dựng thương hiệu sản phẩm tốt hơn.</w:t>
      </w:r>
    </w:p>
    <w:p w:rsidR="00294E8B" w:rsidRPr="00C001EC" w:rsidRDefault="00294E8B" w:rsidP="00166090">
      <w:pPr>
        <w:widowControl w:val="0"/>
        <w:spacing w:before="120" w:after="0" w:line="360" w:lineRule="exact"/>
        <w:ind w:firstLine="567"/>
        <w:jc w:val="both"/>
        <w:rPr>
          <w:bCs/>
          <w:i/>
          <w:sz w:val="28"/>
          <w:szCs w:val="26"/>
        </w:rPr>
      </w:pPr>
      <w:r w:rsidRPr="00C001EC">
        <w:rPr>
          <w:rFonts w:eastAsia="+mj-ea"/>
          <w:bCs/>
          <w:i/>
          <w:sz w:val="28"/>
          <w:szCs w:val="26"/>
        </w:rPr>
        <w:t>5) Một số công việc cần thực hiện</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Xây dựng cơ cấu tổ chức quản lý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Chính sách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Mục tiêu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Kế hoạch thực hiện mục tiêu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Ban hành một số quy trình đơn giản, kèm theo kế hoạch kiểm soát chất lượng;</w:t>
      </w:r>
    </w:p>
    <w:p w:rsidR="00294E8B" w:rsidRPr="00C001EC" w:rsidRDefault="00294E8B" w:rsidP="00166090">
      <w:pPr>
        <w:widowControl w:val="0"/>
        <w:spacing w:before="60" w:after="0" w:line="360" w:lineRule="exact"/>
        <w:ind w:firstLine="567"/>
        <w:jc w:val="both"/>
        <w:rPr>
          <w:bCs/>
          <w:sz w:val="28"/>
          <w:szCs w:val="26"/>
          <w:lang w:val="pt-BR"/>
        </w:rPr>
      </w:pPr>
      <w:r w:rsidRPr="00C001EC">
        <w:rPr>
          <w:rFonts w:eastAsia="+mn-ea"/>
          <w:sz w:val="28"/>
          <w:szCs w:val="26"/>
        </w:rPr>
        <w:t>- Hoàn thiện các tiêu chuẩn;</w:t>
      </w:r>
    </w:p>
    <w:p w:rsidR="00294E8B" w:rsidRPr="006320A2" w:rsidRDefault="00294E8B" w:rsidP="00166090">
      <w:pPr>
        <w:widowControl w:val="0"/>
        <w:spacing w:before="60" w:after="0" w:line="360" w:lineRule="exact"/>
        <w:ind w:firstLine="567"/>
        <w:jc w:val="both"/>
        <w:rPr>
          <w:sz w:val="28"/>
          <w:szCs w:val="26"/>
          <w:lang w:val="pt-BR"/>
        </w:rPr>
      </w:pPr>
      <w:r w:rsidRPr="006320A2">
        <w:rPr>
          <w:rFonts w:eastAsia="+mn-ea"/>
          <w:sz w:val="28"/>
          <w:szCs w:val="26"/>
          <w:lang w:val="pt-BR"/>
        </w:rPr>
        <w:t>- Bắt đầu thực hiện hồ sơ lô sản xuất</w:t>
      </w:r>
      <w:r w:rsidRPr="006320A2">
        <w:rPr>
          <w:sz w:val="28"/>
          <w:szCs w:val="26"/>
          <w:lang w:val="pt-BR"/>
        </w:rPr>
        <w:t>.</w:t>
      </w:r>
    </w:p>
    <w:p w:rsidR="00294E8B" w:rsidRPr="00C001EC" w:rsidRDefault="00294E8B" w:rsidP="00100A36">
      <w:pPr>
        <w:pStyle w:val="A3"/>
        <w:rPr>
          <w:lang w:val="pt-BR"/>
        </w:rPr>
      </w:pPr>
      <w:r w:rsidRPr="006320A2">
        <w:rPr>
          <w:lang w:val="pt-BR"/>
        </w:rPr>
        <w:t xml:space="preserve">1.6.3.2. </w:t>
      </w:r>
      <w:r w:rsidRPr="00C001EC">
        <w:rPr>
          <w:lang w:val="pt-BR"/>
        </w:rPr>
        <w:t>Tiêu chuẩn chất lượng sản phẩm OCOP</w:t>
      </w:r>
    </w:p>
    <w:p w:rsidR="00294E8B" w:rsidRPr="00C001EC" w:rsidRDefault="00375104">
      <w:pPr>
        <w:widowControl w:val="0"/>
        <w:spacing w:before="120" w:after="0" w:line="360" w:lineRule="exact"/>
        <w:ind w:firstLine="567"/>
        <w:jc w:val="both"/>
        <w:rPr>
          <w:bCs/>
          <w:i/>
          <w:sz w:val="28"/>
          <w:szCs w:val="26"/>
          <w:lang w:val="pt-BR"/>
        </w:rPr>
      </w:pPr>
      <w:r w:rsidRPr="00C001EC">
        <w:rPr>
          <w:bCs/>
          <w:i/>
          <w:sz w:val="28"/>
          <w:szCs w:val="26"/>
          <w:lang w:val="pt-BR"/>
        </w:rPr>
        <w:t>a</w:t>
      </w:r>
      <w:r w:rsidR="00294E8B" w:rsidRPr="00C001EC">
        <w:rPr>
          <w:bCs/>
          <w:i/>
          <w:sz w:val="28"/>
          <w:szCs w:val="26"/>
          <w:lang w:val="pt-BR"/>
        </w:rPr>
        <w:t>) Tầm quan trọng của chất lượng sản phẩm OCOP</w:t>
      </w:r>
    </w:p>
    <w:p w:rsidR="00294E8B" w:rsidRPr="006320A2" w:rsidRDefault="00375104">
      <w:pPr>
        <w:widowControl w:val="0"/>
        <w:spacing w:before="120" w:after="0" w:line="360" w:lineRule="exact"/>
        <w:ind w:firstLine="567"/>
        <w:jc w:val="both"/>
        <w:rPr>
          <w:bCs/>
          <w:sz w:val="28"/>
          <w:szCs w:val="26"/>
          <w:lang w:val="pt-BR"/>
        </w:rPr>
      </w:pPr>
      <w:r w:rsidRPr="006320A2">
        <w:rPr>
          <w:bCs/>
          <w:sz w:val="28"/>
          <w:szCs w:val="26"/>
          <w:lang w:val="pt-BR"/>
        </w:rPr>
        <w:t>-</w:t>
      </w:r>
      <w:r w:rsidR="00294E8B" w:rsidRPr="006320A2">
        <w:rPr>
          <w:bCs/>
          <w:sz w:val="28"/>
          <w:szCs w:val="26"/>
          <w:lang w:val="pt-BR"/>
        </w:rPr>
        <w:t xml:space="preserve"> Bảo đảm tuân thủ nguyên tắc thứ nhất của OVOP toàn cầu (</w:t>
      </w:r>
      <w:r w:rsidR="00294E8B" w:rsidRPr="00C001EC">
        <w:rPr>
          <w:bCs/>
          <w:sz w:val="28"/>
          <w:szCs w:val="26"/>
          <w:lang w:val="pt-BR"/>
        </w:rPr>
        <w:t xml:space="preserve">Địa phương nhưng hướng đến toàn cầu): Thông qua đánh giá, xếp hạng, chất lượng của sản phẩm cũng như khả năng tiếp thị được nâng cao, từ nâng cao năng lực cạnh tranh trong môi trường kinh doanh toàn cầu hóa. </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w:t>
      </w:r>
      <w:r w:rsidR="00294E8B" w:rsidRPr="00C001EC">
        <w:rPr>
          <w:bCs/>
          <w:sz w:val="28"/>
          <w:szCs w:val="26"/>
          <w:lang w:val="pt-BR"/>
        </w:rPr>
        <w:t xml:space="preserve"> Bảo đảm tuân thủ nguyên tắc thứ hai của OVOP (Tự tin và sáng tạo): Thông qua việc đánh giá, xếp hạng sản phẩm (bộ tiêu chí, hoạt động đánh giá, xếp hạng), người dân hiểu các yêu cầu của sản phẩm và dịch vụ OCOP, từ đó tự tin trong sản xuất và kinh doanh sản phẩm và dịch vụ OCOP. Người dân có thể cải tiến sản phẩm của mình để có thể được xếp hạng cao hơn.</w:t>
      </w:r>
      <w:r w:rsidR="00294E8B" w:rsidRPr="006320A2">
        <w:rPr>
          <w:bCs/>
          <w:sz w:val="28"/>
          <w:szCs w:val="26"/>
          <w:lang w:val="pt-BR"/>
        </w:rPr>
        <w:t xml:space="preserve"> </w:t>
      </w:r>
    </w:p>
    <w:p w:rsidR="00294E8B" w:rsidRPr="006320A2" w:rsidRDefault="00375104">
      <w:pPr>
        <w:widowControl w:val="0"/>
        <w:spacing w:before="120" w:after="0" w:line="360" w:lineRule="exact"/>
        <w:ind w:firstLine="567"/>
        <w:jc w:val="both"/>
        <w:rPr>
          <w:bCs/>
          <w:sz w:val="28"/>
          <w:szCs w:val="26"/>
          <w:lang w:val="pt-BR"/>
        </w:rPr>
      </w:pPr>
      <w:r w:rsidRPr="006320A2">
        <w:rPr>
          <w:bCs/>
          <w:sz w:val="28"/>
          <w:szCs w:val="26"/>
          <w:lang w:val="pt-BR"/>
        </w:rPr>
        <w:t>-</w:t>
      </w:r>
      <w:r w:rsidR="00294E8B" w:rsidRPr="006320A2">
        <w:rPr>
          <w:bCs/>
          <w:sz w:val="28"/>
          <w:szCs w:val="26"/>
          <w:lang w:val="pt-BR"/>
        </w:rPr>
        <w:t xml:space="preserve"> Cung cấp thông tin cho cộng đồng về các tiêu chuẩn:</w:t>
      </w:r>
      <w:r w:rsidRPr="006320A2">
        <w:rPr>
          <w:bCs/>
          <w:sz w:val="28"/>
          <w:szCs w:val="26"/>
          <w:lang w:val="pt-BR"/>
        </w:rPr>
        <w:t xml:space="preserve"> </w:t>
      </w:r>
      <w:r w:rsidR="00294E8B" w:rsidRPr="006320A2">
        <w:rPr>
          <w:bCs/>
          <w:sz w:val="28"/>
          <w:szCs w:val="26"/>
          <w:lang w:val="pt-BR"/>
        </w:rPr>
        <w:t>Để nghiên cứu phát triển sản phẩm, cải tiến sản phẩm, triển khai tổ chức sản xuất và kinh doanh.</w:t>
      </w:r>
    </w:p>
    <w:p w:rsidR="00294E8B" w:rsidRPr="006320A2" w:rsidRDefault="00375104">
      <w:pPr>
        <w:widowControl w:val="0"/>
        <w:spacing w:before="120" w:after="0" w:line="360" w:lineRule="exact"/>
        <w:ind w:firstLine="567"/>
        <w:jc w:val="both"/>
        <w:rPr>
          <w:bCs/>
          <w:sz w:val="28"/>
          <w:szCs w:val="26"/>
          <w:lang w:val="pt-BR"/>
        </w:rPr>
      </w:pPr>
      <w:r w:rsidRPr="006320A2">
        <w:rPr>
          <w:bCs/>
          <w:sz w:val="28"/>
          <w:szCs w:val="26"/>
          <w:lang w:val="pt-BR"/>
        </w:rPr>
        <w:t>-</w:t>
      </w:r>
      <w:r w:rsidR="00294E8B" w:rsidRPr="006320A2">
        <w:rPr>
          <w:bCs/>
          <w:sz w:val="28"/>
          <w:szCs w:val="26"/>
          <w:lang w:val="pt-BR"/>
        </w:rPr>
        <w:t xml:space="preserve"> Làm cơ sở để các cán bộ OCOP cấp huyện, tỉnh tư vấn và hỗ trợ các tổ chức kinh tế của cộng đồng trong bước 4 của chu trình OCOP: Xây dựng bộ máy tổ chức sản xuất - kinh doanh, phát triển sản xuất và sản phẩm.</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w:t>
      </w:r>
      <w:r w:rsidR="00294E8B" w:rsidRPr="00C001EC">
        <w:rPr>
          <w:bCs/>
          <w:sz w:val="28"/>
          <w:szCs w:val="26"/>
          <w:lang w:val="pt-BR"/>
        </w:rPr>
        <w:t xml:space="preserve"> Xây dựng thương hiệu OCOP: Thông qua đánh giá, xếp hạng, các sản phẩm bảo đảm tiêu chuẩn chất lượng hàng hóa, là yếu tố cấu thành quan trọng tạo nên thương hiệu của sản phẩm.</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w:t>
      </w:r>
      <w:r w:rsidR="00294E8B" w:rsidRPr="00C001EC">
        <w:rPr>
          <w:bCs/>
          <w:sz w:val="28"/>
          <w:szCs w:val="26"/>
          <w:lang w:val="pt-BR"/>
        </w:rPr>
        <w:t xml:space="preserve"> Căn cứ để hỗ trợ xúc tiến thương mại: Các sản phẩm đạt tiêu chuẩn trở lên (3 sao) được hỗ trợ xúc tiến thương mại, nhằm bảo đảm tiêu thụ sản phẩm, từ đó thúc </w:t>
      </w:r>
      <w:r w:rsidR="00294E8B" w:rsidRPr="00C001EC">
        <w:rPr>
          <w:bCs/>
          <w:sz w:val="28"/>
          <w:szCs w:val="26"/>
          <w:lang w:val="pt-BR"/>
        </w:rPr>
        <w:lastRenderedPageBreak/>
        <w:t>đẩy chuỗi sản xuất.</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 xml:space="preserve">- </w:t>
      </w:r>
      <w:r w:rsidR="00294E8B" w:rsidRPr="00C001EC">
        <w:rPr>
          <w:bCs/>
          <w:sz w:val="28"/>
          <w:szCs w:val="26"/>
          <w:lang w:val="pt-BR"/>
        </w:rPr>
        <w:t>Tạo “Lý do để tin tưởng” trong “Câu chuyện sản phẩm”.</w:t>
      </w:r>
      <w:r w:rsidR="00294E8B" w:rsidRPr="006320A2">
        <w:rPr>
          <w:bCs/>
          <w:sz w:val="28"/>
          <w:szCs w:val="26"/>
          <w:lang w:val="pt-BR"/>
        </w:rPr>
        <w:t xml:space="preserve"> </w:t>
      </w:r>
    </w:p>
    <w:p w:rsidR="00294E8B" w:rsidRPr="006320A2" w:rsidRDefault="00375104">
      <w:pPr>
        <w:widowControl w:val="0"/>
        <w:spacing w:before="120" w:after="0" w:line="360" w:lineRule="exact"/>
        <w:ind w:firstLine="567"/>
        <w:jc w:val="both"/>
        <w:rPr>
          <w:i/>
          <w:sz w:val="28"/>
          <w:szCs w:val="26"/>
          <w:lang w:val="pt-BR"/>
        </w:rPr>
      </w:pPr>
      <w:r w:rsidRPr="006320A2">
        <w:rPr>
          <w:i/>
          <w:sz w:val="28"/>
          <w:szCs w:val="26"/>
          <w:lang w:val="pt-BR"/>
        </w:rPr>
        <w:t>b</w:t>
      </w:r>
      <w:r w:rsidR="00294E8B" w:rsidRPr="006320A2">
        <w:rPr>
          <w:i/>
          <w:sz w:val="28"/>
          <w:szCs w:val="26"/>
          <w:lang w:val="pt-BR"/>
        </w:rPr>
        <w:t>) Các căn cứ để đánh giá</w:t>
      </w:r>
    </w:p>
    <w:p w:rsidR="00294E8B" w:rsidRPr="006320A2" w:rsidRDefault="00375104">
      <w:pPr>
        <w:widowControl w:val="0"/>
        <w:spacing w:before="12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Công bố tiêu chuẩn chất lượng sản phẩm: Tự công bố với sản phẩm Thủ công mỹ nghệ, trang trí; Vải - may mặc. </w:t>
      </w:r>
    </w:p>
    <w:p w:rsidR="00294E8B" w:rsidRPr="006320A2" w:rsidRDefault="00375104">
      <w:pPr>
        <w:widowControl w:val="0"/>
        <w:spacing w:before="12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Công bố chất lượng:</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Thực phẩm thường: Bản tự công bố (Chi cục An toàn Vệ sinh TP);</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w:t>
      </w:r>
      <w:r w:rsidRPr="006320A2">
        <w:rPr>
          <w:sz w:val="28"/>
          <w:szCs w:val="26"/>
          <w:lang w:val="pt-BR"/>
        </w:rPr>
        <w:t>Thực phẩm chức năng</w:t>
      </w:r>
      <w:r w:rsidR="00294E8B" w:rsidRPr="006320A2">
        <w:rPr>
          <w:sz w:val="28"/>
          <w:szCs w:val="26"/>
          <w:lang w:val="pt-BR"/>
        </w:rPr>
        <w:t>: Giấp tiếp nhận đăng ký Bản công bố sản phẩm (Cục ATTP);</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Thuốc: Đăng ký thuốc (Cục quản lý Dược);</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Phiếu tiếp công bố mỹ phẩm (Sở Y tế).</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Công bố hợp chuẩn, hợp quy </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Hợp chuẩn: Các sản phẩm có TCVN - Tiêu chuẩn Việt Nam, ví dụ: Thịt tươi (TCVN 7046:2002/BYT),…</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Hợp quy: Các sản phẩm có QCVN - quy chuẩn </w:t>
      </w:r>
      <w:r w:rsidR="004C2711" w:rsidRPr="006320A2">
        <w:rPr>
          <w:sz w:val="28"/>
          <w:szCs w:val="26"/>
          <w:lang w:val="pt-BR"/>
        </w:rPr>
        <w:t>kỹ thuật</w:t>
      </w:r>
      <w:r w:rsidR="00294E8B" w:rsidRPr="006320A2">
        <w:rPr>
          <w:sz w:val="28"/>
          <w:szCs w:val="26"/>
          <w:lang w:val="pt-BR"/>
        </w:rPr>
        <w:t xml:space="preserve"> quốc gia, ví dụ: Đồ uống có cồn (QCVN 6-3:2010/BYT),…</w:t>
      </w:r>
    </w:p>
    <w:p w:rsidR="00294E8B" w:rsidRPr="00C001EC" w:rsidRDefault="00375104" w:rsidP="00100A36">
      <w:pPr>
        <w:widowControl w:val="0"/>
        <w:spacing w:before="120" w:after="0" w:line="360" w:lineRule="exact"/>
        <w:ind w:firstLine="567"/>
        <w:jc w:val="both"/>
        <w:rPr>
          <w:sz w:val="28"/>
          <w:szCs w:val="26"/>
        </w:rPr>
      </w:pPr>
      <w:r w:rsidRPr="00C001EC">
        <w:rPr>
          <w:sz w:val="28"/>
          <w:szCs w:val="26"/>
        </w:rPr>
        <w:t>-</w:t>
      </w:r>
      <w:r w:rsidR="00294E8B" w:rsidRPr="00C001EC">
        <w:rPr>
          <w:sz w:val="28"/>
          <w:szCs w:val="26"/>
        </w:rPr>
        <w:t xml:space="preserve"> Phiếu kiểm tra chất lượng. </w:t>
      </w:r>
    </w:p>
    <w:p w:rsidR="00375104" w:rsidRPr="00C001EC" w:rsidRDefault="00294E8B">
      <w:pPr>
        <w:widowControl w:val="0"/>
        <w:spacing w:before="120" w:after="0" w:line="360" w:lineRule="exact"/>
        <w:ind w:firstLine="567"/>
        <w:jc w:val="both"/>
        <w:rPr>
          <w:bCs/>
          <w:sz w:val="28"/>
          <w:szCs w:val="26"/>
          <w:lang w:val="pt-BR"/>
        </w:rPr>
      </w:pPr>
      <w:r w:rsidRPr="00C001EC">
        <w:rPr>
          <w:bCs/>
          <w:sz w:val="28"/>
          <w:szCs w:val="26"/>
          <w:lang w:val="pt-BR"/>
        </w:rPr>
        <w:t xml:space="preserve">Các tiêu chuẩn/quy chuẩn và điểu kiện cơ sở sản xuất - kinh doanh được trình bày ở </w:t>
      </w:r>
      <w:r w:rsidR="004C2711" w:rsidRPr="00C001EC">
        <w:rPr>
          <w:bCs/>
          <w:sz w:val="28"/>
          <w:szCs w:val="26"/>
          <w:lang w:val="pt-BR"/>
        </w:rPr>
        <w:t>Phụ lục 3</w:t>
      </w:r>
      <w:r w:rsidRPr="00C001EC">
        <w:rPr>
          <w:bCs/>
          <w:sz w:val="28"/>
          <w:szCs w:val="26"/>
          <w:lang w:val="pt-BR"/>
        </w:rPr>
        <w:t>. Cần lưu ý các quy định, tiêu chuẩn/quy chuẩn sản phểm và điều kiện sản xuất - kinh doanh có thể bị thay đổi theo thời gian do các văn bản điều chỉnh mới của các ngành. Do đó, cần tham khảo và cập nhật chúng trong các bộ tiêu chí đánh giá ở thời điểm đánh giá sản phẩm OCOP.</w:t>
      </w:r>
    </w:p>
    <w:p w:rsidR="00294E8B" w:rsidRPr="00C001EC" w:rsidRDefault="00375104">
      <w:pPr>
        <w:widowControl w:val="0"/>
        <w:spacing w:before="120" w:after="0" w:line="360" w:lineRule="exact"/>
        <w:ind w:firstLine="567"/>
        <w:jc w:val="center"/>
        <w:rPr>
          <w:bCs/>
          <w:i/>
          <w:sz w:val="28"/>
          <w:szCs w:val="26"/>
          <w:lang w:val="pt-BR"/>
        </w:rPr>
      </w:pPr>
      <w:r w:rsidRPr="00C001EC">
        <w:rPr>
          <w:bCs/>
          <w:i/>
          <w:sz w:val="28"/>
          <w:szCs w:val="26"/>
          <w:lang w:val="pt-BR"/>
        </w:rPr>
        <w:t>(Yêu cầu tiêu chuẩn chất lượng sản phẩm và điều kiện sản xuất kinh doanh của các sản phẩm tham khảo tại Phụ lục 3)</w:t>
      </w:r>
    </w:p>
    <w:p w:rsidR="00294E8B" w:rsidRPr="006320A2" w:rsidRDefault="00294E8B" w:rsidP="00166090">
      <w:pPr>
        <w:pStyle w:val="A1"/>
        <w:jc w:val="both"/>
        <w:rPr>
          <w:rFonts w:ascii="Times New Roman" w:hAnsi="Times New Roman"/>
          <w:lang w:val="pt-BR"/>
        </w:rPr>
      </w:pPr>
      <w:bookmarkStart w:id="99" w:name="_Toc42593562"/>
      <w:bookmarkStart w:id="100" w:name="_Toc49714586"/>
      <w:bookmarkStart w:id="101" w:name="_Toc40295404"/>
      <w:bookmarkStart w:id="102" w:name="_Toc47022693"/>
      <w:bookmarkStart w:id="103" w:name="_Toc53584121"/>
      <w:r w:rsidRPr="006320A2">
        <w:rPr>
          <w:rFonts w:ascii="Times New Roman" w:hAnsi="Times New Roman"/>
          <w:lang w:val="pt-BR"/>
        </w:rPr>
        <w:t>1.7. Bộ tiêu chí đánh giá sản phẩm OCOP</w:t>
      </w:r>
      <w:bookmarkEnd w:id="99"/>
      <w:bookmarkEnd w:id="100"/>
      <w:bookmarkEnd w:id="101"/>
      <w:bookmarkEnd w:id="102"/>
      <w:bookmarkEnd w:id="103"/>
      <w:r w:rsidRPr="006320A2">
        <w:rPr>
          <w:rFonts w:ascii="Times New Roman" w:hAnsi="Times New Roman"/>
          <w:lang w:val="pt-BR"/>
        </w:rPr>
        <w:t xml:space="preserve"> </w:t>
      </w:r>
    </w:p>
    <w:p w:rsidR="00294E8B" w:rsidRPr="00C001EC" w:rsidRDefault="00294E8B" w:rsidP="00100A36">
      <w:pPr>
        <w:pStyle w:val="A2"/>
      </w:pPr>
      <w:bookmarkStart w:id="104" w:name="_Toc47022694"/>
      <w:bookmarkStart w:id="105" w:name="_Toc40295405"/>
      <w:bookmarkStart w:id="106" w:name="_Toc49714587"/>
      <w:bookmarkStart w:id="107" w:name="_Toc42593563"/>
      <w:r w:rsidRPr="00C001EC">
        <w:t>1.7.1. Giới thiệu bộ tiêu chí đánh giá, phân hạng sản phẩm OCOP</w:t>
      </w:r>
      <w:bookmarkEnd w:id="104"/>
      <w:bookmarkEnd w:id="105"/>
      <w:bookmarkEnd w:id="106"/>
      <w:bookmarkEnd w:id="107"/>
    </w:p>
    <w:p w:rsidR="00294E8B" w:rsidRPr="00C001EC" w:rsidRDefault="00294E8B">
      <w:pPr>
        <w:widowControl w:val="0"/>
        <w:spacing w:before="120" w:after="0" w:line="360" w:lineRule="exact"/>
        <w:ind w:firstLine="567"/>
        <w:jc w:val="both"/>
        <w:rPr>
          <w:rFonts w:eastAsia="Times New Roman"/>
          <w:sz w:val="28"/>
          <w:szCs w:val="26"/>
          <w:lang w:val="pt-BR"/>
        </w:rPr>
      </w:pPr>
      <w:r w:rsidRPr="00C001EC">
        <w:rPr>
          <w:rFonts w:eastAsia="Times New Roman"/>
          <w:sz w:val="28"/>
          <w:szCs w:val="26"/>
          <w:lang w:eastAsia="zh-CN"/>
        </w:rPr>
        <w:t xml:space="preserve">Bộ tiêu chí đánh giá và phân hạng sản phẩm được thực hiện theo </w:t>
      </w:r>
      <w:r w:rsidR="00AD7813">
        <w:rPr>
          <w:rFonts w:eastAsia="Times New Roman"/>
          <w:sz w:val="28"/>
          <w:szCs w:val="26"/>
          <w:lang w:eastAsia="zh-CN"/>
        </w:rPr>
        <w:t>Q</w:t>
      </w:r>
      <w:r w:rsidRPr="00C001EC">
        <w:rPr>
          <w:rFonts w:eastAsia="Times New Roman"/>
          <w:sz w:val="28"/>
          <w:szCs w:val="26"/>
          <w:lang w:eastAsia="zh-CN"/>
        </w:rPr>
        <w:t xml:space="preserve">uyết định số 1048/QĐ-TTg ngày 21/08/2019 và </w:t>
      </w:r>
      <w:r w:rsidR="00AD7813">
        <w:rPr>
          <w:rFonts w:eastAsia="Times New Roman"/>
          <w:sz w:val="28"/>
          <w:szCs w:val="26"/>
          <w:lang w:eastAsia="zh-CN"/>
        </w:rPr>
        <w:t>Q</w:t>
      </w:r>
      <w:r w:rsidRPr="00C001EC">
        <w:rPr>
          <w:rFonts w:eastAsia="Times New Roman"/>
          <w:sz w:val="28"/>
          <w:szCs w:val="26"/>
          <w:lang w:eastAsia="zh-CN"/>
        </w:rPr>
        <w:t xml:space="preserve">uyết định 781/QĐ-TTg ngày </w:t>
      </w:r>
      <w:r w:rsidR="009F3A0B" w:rsidRPr="00C001EC">
        <w:rPr>
          <w:rFonts w:eastAsia="Times New Roman"/>
          <w:sz w:val="28"/>
          <w:szCs w:val="26"/>
          <w:lang w:eastAsia="zh-CN"/>
        </w:rPr>
        <w:t>0</w:t>
      </w:r>
      <w:r w:rsidRPr="00C001EC">
        <w:rPr>
          <w:rFonts w:eastAsia="Times New Roman"/>
          <w:sz w:val="28"/>
          <w:szCs w:val="26"/>
          <w:lang w:eastAsia="zh-CN"/>
        </w:rPr>
        <w:t>8/6/2020 của</w:t>
      </w:r>
      <w:r w:rsidR="00AD7813">
        <w:rPr>
          <w:rFonts w:eastAsia="Times New Roman"/>
          <w:sz w:val="28"/>
          <w:szCs w:val="26"/>
          <w:lang w:eastAsia="zh-CN"/>
        </w:rPr>
        <w:t xml:space="preserve"> </w:t>
      </w:r>
      <w:r w:rsidRPr="00C001EC">
        <w:rPr>
          <w:rFonts w:eastAsia="Times New Roman"/>
          <w:sz w:val="28"/>
          <w:szCs w:val="26"/>
          <w:lang w:eastAsia="zh-CN"/>
        </w:rPr>
        <w:t xml:space="preserve">Thủ tướng </w:t>
      </w:r>
      <w:r w:rsidR="00AD7813">
        <w:rPr>
          <w:rFonts w:eastAsia="Times New Roman"/>
          <w:sz w:val="28"/>
          <w:szCs w:val="26"/>
          <w:lang w:eastAsia="zh-CN"/>
        </w:rPr>
        <w:t>C</w:t>
      </w:r>
      <w:r w:rsidRPr="00C001EC">
        <w:rPr>
          <w:rFonts w:eastAsia="Times New Roman"/>
          <w:sz w:val="28"/>
          <w:szCs w:val="26"/>
          <w:lang w:eastAsia="zh-CN"/>
        </w:rPr>
        <w:t xml:space="preserve">hính phủ. </w:t>
      </w:r>
      <w:r w:rsidRPr="00C001EC">
        <w:rPr>
          <w:rFonts w:eastAsia="Times New Roman"/>
          <w:sz w:val="28"/>
          <w:szCs w:val="26"/>
          <w:lang w:val="nl-NL"/>
        </w:rPr>
        <w:t xml:space="preserve">Bộ Tiêu chí OCOP là căn cứ để đánh giá, phân hạng sản phẩm tham gia Chương trình </w:t>
      </w:r>
      <w:r w:rsidR="00E01BBE" w:rsidRPr="00C001EC">
        <w:rPr>
          <w:rFonts w:eastAsia="Times New Roman"/>
          <w:sz w:val="28"/>
          <w:szCs w:val="26"/>
          <w:lang w:val="nl-NL"/>
        </w:rPr>
        <w:t>OCOP</w:t>
      </w:r>
      <w:r w:rsidRPr="00C001EC">
        <w:rPr>
          <w:rFonts w:eastAsia="Times New Roman"/>
          <w:sz w:val="28"/>
          <w:szCs w:val="26"/>
          <w:lang w:val="nl-NL"/>
        </w:rPr>
        <w:t xml:space="preserve">, sẽ được điều chỉnh phù hợp với điều kiện kinh tế, xã hội của đất nước và từng thời kỳ. </w:t>
      </w:r>
      <w:r w:rsidRPr="00C001EC">
        <w:rPr>
          <w:rFonts w:eastAsia="Times New Roman"/>
          <w:sz w:val="28"/>
          <w:szCs w:val="26"/>
          <w:lang w:val="pt-BR"/>
        </w:rPr>
        <w:t xml:space="preserve">Các sản phẩm được đánh giá và xếp hạng theo bộ tiêu chí, dựa trên Luật chất lượng sản phẩm, hàng hóa được Quốc hội thông </w:t>
      </w:r>
      <w:r w:rsidRPr="00C001EC">
        <w:rPr>
          <w:rFonts w:eastAsia="Times New Roman"/>
          <w:sz w:val="28"/>
          <w:szCs w:val="26"/>
          <w:lang w:val="pt-BR"/>
        </w:rPr>
        <w:lastRenderedPageBreak/>
        <w:t xml:space="preserve">qua năm 2007; các bộ Tiêu chuẩn quốc gia (TCVN), Quy chuẩn quốc gia (QCVN) tương ứng với từng nhóm sản phẩm theo bộ tiêu chí của Chương trình </w:t>
      </w:r>
      <w:r w:rsidR="00E01BBE" w:rsidRPr="00C001EC">
        <w:rPr>
          <w:rFonts w:eastAsia="Times New Roman"/>
          <w:sz w:val="28"/>
          <w:szCs w:val="26"/>
          <w:lang w:val="pt-BR"/>
        </w:rPr>
        <w:t>OCOP</w:t>
      </w:r>
      <w:r w:rsidRPr="00C001EC">
        <w:rPr>
          <w:rFonts w:eastAsia="Times New Roman"/>
          <w:sz w:val="28"/>
          <w:szCs w:val="26"/>
          <w:lang w:val="pt-BR"/>
        </w:rPr>
        <w:t xml:space="preserve">. </w:t>
      </w:r>
    </w:p>
    <w:p w:rsidR="00294E8B" w:rsidRPr="00C001EC" w:rsidRDefault="00294E8B">
      <w:pPr>
        <w:pStyle w:val="A2"/>
      </w:pPr>
      <w:bookmarkStart w:id="108" w:name="_Toc42593564"/>
      <w:bookmarkStart w:id="109" w:name="_Toc40295406"/>
      <w:bookmarkStart w:id="110" w:name="_Toc47022695"/>
      <w:bookmarkStart w:id="111" w:name="_Toc49714588"/>
      <w:r w:rsidRPr="00C001EC">
        <w:t>1.7.2. Nội dung của Bộ tiêu chí</w:t>
      </w:r>
      <w:bookmarkEnd w:id="108"/>
      <w:bookmarkEnd w:id="109"/>
      <w:bookmarkEnd w:id="110"/>
      <w:bookmarkEnd w:id="111"/>
      <w:r w:rsidRPr="00C001EC">
        <w:t xml:space="preserve"> </w:t>
      </w:r>
    </w:p>
    <w:p w:rsidR="00B50264" w:rsidRPr="00C001EC" w:rsidRDefault="00FF2C31">
      <w:pPr>
        <w:widowControl w:val="0"/>
        <w:spacing w:before="120" w:after="0" w:line="360" w:lineRule="exact"/>
        <w:ind w:firstLine="567"/>
        <w:jc w:val="both"/>
        <w:rPr>
          <w:rFonts w:eastAsia="Times New Roman"/>
          <w:i/>
          <w:sz w:val="28"/>
          <w:lang w:val="pt-BR"/>
        </w:rPr>
      </w:pPr>
      <w:bookmarkStart w:id="112" w:name="_Toc40295407"/>
      <w:bookmarkStart w:id="113" w:name="_Toc532132349"/>
      <w:r w:rsidRPr="00C001EC">
        <w:rPr>
          <w:rFonts w:eastAsia="Times New Roman"/>
          <w:sz w:val="28"/>
          <w:szCs w:val="26"/>
          <w:lang w:val="pt-BR" w:eastAsia="zh-CN"/>
        </w:rPr>
        <w:t>Nội dung của Bộ tiêu chí đánh giá, phân</w:t>
      </w:r>
      <w:r w:rsidR="00B50264" w:rsidRPr="00C001EC">
        <w:rPr>
          <w:rFonts w:eastAsia="Times New Roman"/>
          <w:sz w:val="28"/>
          <w:szCs w:val="26"/>
          <w:lang w:val="pt-BR" w:eastAsia="zh-CN"/>
        </w:rPr>
        <w:t xml:space="preserve"> hạng </w:t>
      </w:r>
      <w:r w:rsidRPr="00C001EC">
        <w:rPr>
          <w:rFonts w:eastAsia="Times New Roman"/>
          <w:sz w:val="28"/>
          <w:szCs w:val="26"/>
          <w:lang w:val="pt-BR" w:eastAsia="zh-CN"/>
        </w:rPr>
        <w:t>sản phẩm</w:t>
      </w:r>
      <w:r w:rsidR="00B50264" w:rsidRPr="00C001EC">
        <w:rPr>
          <w:rFonts w:eastAsia="Times New Roman"/>
          <w:sz w:val="28"/>
          <w:szCs w:val="26"/>
          <w:lang w:val="pt-BR" w:eastAsia="zh-CN"/>
        </w:rPr>
        <w:t xml:space="preserve"> dựa trên Luật chất lượng sản phẩm, hàng hóa được Quốc hội thông qua năm 2007; các bộ Tiêu chuẩn quốc gia (TCVN), Quy chuẩn quốc gia (QCVN) tương ứng với từng nhóm sản phẩm theo bộ tiêu chí </w:t>
      </w:r>
      <w:r w:rsidRPr="00C001EC">
        <w:rPr>
          <w:rFonts w:eastAsia="Times New Roman"/>
          <w:sz w:val="28"/>
          <w:szCs w:val="26"/>
          <w:lang w:val="pt-BR" w:eastAsia="zh-CN"/>
        </w:rPr>
        <w:t>ch</w:t>
      </w:r>
      <w:r w:rsidR="00B50264" w:rsidRPr="00C001EC">
        <w:rPr>
          <w:rFonts w:eastAsia="Times New Roman"/>
          <w:sz w:val="28"/>
          <w:szCs w:val="26"/>
          <w:lang w:val="pt-BR" w:eastAsia="zh-CN"/>
        </w:rPr>
        <w:t xml:space="preserve">ất lượng để phù hợp với đặc tính của từng nhóm. </w:t>
      </w:r>
      <w:r w:rsidR="00B50264" w:rsidRPr="00C001EC">
        <w:rPr>
          <w:rFonts w:eastAsia="Times New Roman"/>
          <w:sz w:val="28"/>
          <w:szCs w:val="26"/>
          <w:lang w:val="pt-BR"/>
        </w:rPr>
        <w:t>Tuy nhiên, về kết cấu chung, nội dung chính của các Bộ tiêu chí đánh giá sản phẩm đều bao gồm các nội dung sau:</w:t>
      </w:r>
    </w:p>
    <w:p w:rsidR="00B50264" w:rsidRPr="00166090" w:rsidRDefault="00B50264" w:rsidP="00166090">
      <w:pPr>
        <w:pStyle w:val="4Z"/>
        <w:spacing w:before="120" w:line="360" w:lineRule="exact"/>
        <w:ind w:firstLine="567"/>
        <w:outlineLvl w:val="9"/>
        <w:rPr>
          <w:b/>
          <w:i w:val="0"/>
          <w:color w:val="000000" w:themeColor="text1"/>
          <w:spacing w:val="-6"/>
          <w:sz w:val="28"/>
          <w:lang w:val="pt-BR"/>
        </w:rPr>
      </w:pPr>
      <w:bookmarkStart w:id="114" w:name="_Toc52317927"/>
      <w:bookmarkStart w:id="115" w:name="_Toc40295408"/>
      <w:bookmarkEnd w:id="112"/>
      <w:r w:rsidRPr="00166090">
        <w:rPr>
          <w:b/>
          <w:i w:val="0"/>
          <w:color w:val="000000" w:themeColor="text1"/>
          <w:spacing w:val="-6"/>
          <w:sz w:val="28"/>
          <w:lang w:val="pt-BR"/>
        </w:rPr>
        <w:t>a) Phần A: Sản phẩm và sức mạnh cộng đồng</w:t>
      </w:r>
      <w:bookmarkEnd w:id="114"/>
      <w:r w:rsidR="00AD7813">
        <w:rPr>
          <w:b/>
          <w:i w:val="0"/>
          <w:color w:val="000000" w:themeColor="text1"/>
          <w:spacing w:val="-6"/>
          <w:sz w:val="28"/>
          <w:lang w:val="pt-BR"/>
        </w:rPr>
        <w:t>, gồm:</w:t>
      </w:r>
    </w:p>
    <w:p w:rsidR="00B50264" w:rsidRPr="00C001EC" w:rsidRDefault="00B50264" w:rsidP="00166090">
      <w:pPr>
        <w:spacing w:before="120" w:after="0" w:line="360" w:lineRule="exact"/>
        <w:ind w:firstLine="567"/>
        <w:jc w:val="both"/>
        <w:rPr>
          <w:bCs/>
          <w:color w:val="000000" w:themeColor="text1"/>
          <w:sz w:val="28"/>
          <w:szCs w:val="26"/>
          <w:lang w:val="pt-BR"/>
        </w:rPr>
      </w:pPr>
      <w:r w:rsidRPr="00C001EC">
        <w:rPr>
          <w:bCs/>
          <w:color w:val="000000" w:themeColor="text1"/>
          <w:sz w:val="28"/>
          <w:szCs w:val="26"/>
          <w:lang w:val="pt-BR"/>
        </w:rPr>
        <w:t>1) Tổ chức sản xuất, gồm:</w:t>
      </w:r>
    </w:p>
    <w:p w:rsidR="00B50264" w:rsidRPr="00C001EC" w:rsidRDefault="00B50264" w:rsidP="00166090">
      <w:pPr>
        <w:pStyle w:val="4Z"/>
        <w:spacing w:before="120" w:line="360" w:lineRule="exact"/>
        <w:ind w:firstLine="567"/>
        <w:outlineLvl w:val="9"/>
        <w:rPr>
          <w:bCs w:val="0"/>
          <w:i w:val="0"/>
          <w:color w:val="000000" w:themeColor="text1"/>
          <w:sz w:val="28"/>
          <w:lang w:val="pt-BR"/>
        </w:rPr>
      </w:pPr>
      <w:bookmarkStart w:id="116" w:name="_Toc52317928"/>
      <w:r w:rsidRPr="00C001EC">
        <w:rPr>
          <w:i w:val="0"/>
          <w:color w:val="000000" w:themeColor="text1"/>
          <w:sz w:val="28"/>
          <w:lang w:val="pt-BR"/>
        </w:rPr>
        <w:t>- Nguồn nguyên liệu, theo hướng khuyến khích sử dụng nguồn nguyên liệu địa phương, theo đó, sử dụng nguyên liệu địa phương yêu cầu tối thiểu bắt buộc đối với sản phẩm OCOP.</w:t>
      </w:r>
      <w:bookmarkEnd w:id="116"/>
    </w:p>
    <w:p w:rsidR="00B50264" w:rsidRPr="00C001EC" w:rsidRDefault="00B50264" w:rsidP="00166090">
      <w:pPr>
        <w:spacing w:before="120" w:after="0" w:line="360" w:lineRule="exact"/>
        <w:ind w:firstLine="567"/>
        <w:jc w:val="both"/>
        <w:rPr>
          <w:bCs/>
          <w:color w:val="000000" w:themeColor="text1"/>
          <w:sz w:val="28"/>
          <w:szCs w:val="26"/>
          <w:lang w:val="pt-BR"/>
        </w:rPr>
      </w:pPr>
      <w:r w:rsidRPr="00C001EC">
        <w:rPr>
          <w:bCs/>
          <w:color w:val="000000" w:themeColor="text1"/>
          <w:sz w:val="28"/>
          <w:szCs w:val="26"/>
          <w:lang w:val="pt-BR"/>
        </w:rPr>
        <w:t>- Gia tăng giá trị, theo hướng khuyến khích các sản phẩm có gia tăng giá trị cao, đặc biệt là các sản phẩm chế biến, chế biến sâu.</w:t>
      </w:r>
    </w:p>
    <w:p w:rsidR="00B50264" w:rsidRPr="00C001EC" w:rsidRDefault="00B50264" w:rsidP="00166090">
      <w:pPr>
        <w:spacing w:before="120" w:after="0" w:line="360" w:lineRule="exact"/>
        <w:ind w:firstLine="567"/>
        <w:jc w:val="both"/>
        <w:rPr>
          <w:bCs/>
          <w:color w:val="000000" w:themeColor="text1"/>
          <w:sz w:val="28"/>
          <w:szCs w:val="26"/>
          <w:lang w:val="pt-BR"/>
        </w:rPr>
      </w:pPr>
      <w:r w:rsidRPr="00C001EC">
        <w:rPr>
          <w:bCs/>
          <w:color w:val="000000" w:themeColor="text1"/>
          <w:sz w:val="28"/>
          <w:szCs w:val="26"/>
          <w:lang w:val="pt-BR"/>
        </w:rPr>
        <w:t xml:space="preserve">- Năng lực sản xuất và liên kết sản xuất: khuyến khích mở rộng quy mô sản xuất và tổ chức liên kết hiệu quả, đặc biệt là liên kết theo chuỗi giá trị. </w:t>
      </w:r>
    </w:p>
    <w:p w:rsidR="00B50264" w:rsidRPr="00C001EC" w:rsidRDefault="00B50264" w:rsidP="00166090">
      <w:pPr>
        <w:spacing w:before="12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Bảo vệ môi trường trong quá trình sản xuất: đảm bảo các yêu cầu về bảo vệ môi trường theo quy định của pháp luật, khuyến khích sử dụng năng lượng, công nghệ thân thiện bền vững trong sản xuất.</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bCs/>
          <w:color w:val="000000" w:themeColor="text1"/>
          <w:sz w:val="28"/>
          <w:szCs w:val="26"/>
          <w:lang w:val="pt-BR"/>
        </w:rPr>
        <w:t>2) Phát triển sản phẩm, gồ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Nguồn gốc ý tưởng sản phẩm, theo hướng khuyến khích sản phẩm được phát triển dựa trên truyền thống địa phương.</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Tính hoàn thiện của bao bì, theo hướng khuyến khích bao hoàn chỉnh theo quy định hiện hành, bao bì có tính thẩm mỹ cao.</w:t>
      </w:r>
    </w:p>
    <w:p w:rsidR="00B50264" w:rsidRPr="00C001EC" w:rsidRDefault="00B50264" w:rsidP="00166090">
      <w:pPr>
        <w:widowControl w:val="0"/>
        <w:tabs>
          <w:tab w:val="left" w:pos="3217"/>
        </w:tabs>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3) Sức mạnh của cộng đồng, gồ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Loại hình tổ chức sản xuất – kinh doanh, theo hướng khuyến khích các loại hình có sự tham gia góp vốn rộng rãi của cộng đồng, đặc biệt là </w:t>
      </w:r>
      <w:r w:rsidR="00271E4B" w:rsidRPr="00C001EC">
        <w:rPr>
          <w:bCs/>
          <w:color w:val="000000" w:themeColor="text1"/>
          <w:sz w:val="28"/>
          <w:szCs w:val="26"/>
          <w:lang w:val="pt-BR"/>
        </w:rPr>
        <w:t>HTX</w:t>
      </w:r>
      <w:r w:rsidRPr="00C001EC">
        <w:rPr>
          <w:bCs/>
          <w:color w:val="000000" w:themeColor="text1"/>
          <w:sz w:val="28"/>
          <w:szCs w:val="26"/>
          <w:lang w:val="pt-BR"/>
        </w:rPr>
        <w:t>.</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 xml:space="preserve">- </w:t>
      </w:r>
      <w:r w:rsidRPr="00C001EC">
        <w:rPr>
          <w:bCs/>
          <w:color w:val="000000" w:themeColor="text1"/>
          <w:sz w:val="28"/>
          <w:szCs w:val="26"/>
          <w:lang w:val="pt-BR"/>
        </w:rPr>
        <w:t>Sự tham gia của cộng đồng, theo hướng khuyến khích nhân lực cộng đồng tham gia quản trị, đặc biệt là việc sử dụng lao động địa phương.</w:t>
      </w:r>
    </w:p>
    <w:p w:rsidR="00B50264" w:rsidRPr="00C001EC" w:rsidRDefault="00B50264" w:rsidP="00166090">
      <w:pPr>
        <w:widowControl w:val="0"/>
        <w:spacing w:before="60" w:after="0" w:line="360" w:lineRule="exact"/>
        <w:ind w:firstLine="567"/>
        <w:jc w:val="both"/>
        <w:rPr>
          <w:bCs/>
          <w:color w:val="000000" w:themeColor="text1"/>
          <w:sz w:val="28"/>
          <w:szCs w:val="26"/>
          <w:cs/>
        </w:rPr>
      </w:pPr>
      <w:r w:rsidRPr="00C001EC">
        <w:rPr>
          <w:bCs/>
          <w:color w:val="000000" w:themeColor="text1"/>
          <w:sz w:val="28"/>
          <w:szCs w:val="26"/>
          <w:lang w:val="pt-BR"/>
        </w:rPr>
        <w:t xml:space="preserve">- Tăng trưởng sản xuất kinh doanh: khuyến khích hỗ trợ nâng cao năng lực, hiệu quả hoạt động của các chủ thể, đặc biệt là các </w:t>
      </w:r>
      <w:r w:rsidR="00271E4B" w:rsidRPr="00C001EC">
        <w:rPr>
          <w:bCs/>
          <w:color w:val="000000" w:themeColor="text1"/>
          <w:sz w:val="28"/>
          <w:szCs w:val="26"/>
          <w:lang w:val="pt-BR"/>
        </w:rPr>
        <w:t>HTX</w:t>
      </w:r>
      <w:r w:rsidRPr="00C001EC">
        <w:rPr>
          <w:bCs/>
          <w:color w:val="000000" w:themeColor="text1"/>
          <w:sz w:val="28"/>
          <w:szCs w:val="26"/>
          <w:lang w:val="pt-BR"/>
        </w:rPr>
        <w:t xml:space="preserve">. </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bCs/>
          <w:color w:val="000000" w:themeColor="text1"/>
          <w:sz w:val="28"/>
          <w:szCs w:val="26"/>
        </w:rPr>
        <w:lastRenderedPageBreak/>
        <w:t>-</w:t>
      </w:r>
      <w:r w:rsidRPr="00C001EC">
        <w:rPr>
          <w:bCs/>
          <w:color w:val="000000" w:themeColor="text1"/>
          <w:sz w:val="28"/>
          <w:szCs w:val="26"/>
          <w:lang w:val="pt-BR"/>
        </w:rPr>
        <w:t xml:space="preserve"> Kế toán, theo hướng khuyến khích thực hiện minh bạch.</w:t>
      </w:r>
    </w:p>
    <w:p w:rsidR="00B50264" w:rsidRPr="00C001EC" w:rsidRDefault="00B50264" w:rsidP="00100A36">
      <w:pPr>
        <w:pStyle w:val="4Z"/>
        <w:spacing w:before="120" w:line="360" w:lineRule="exact"/>
        <w:ind w:firstLine="720"/>
        <w:outlineLvl w:val="9"/>
        <w:rPr>
          <w:b/>
          <w:i w:val="0"/>
          <w:color w:val="000000" w:themeColor="text1"/>
          <w:sz w:val="28"/>
          <w:lang w:val="pt-BR"/>
        </w:rPr>
      </w:pPr>
      <w:bookmarkStart w:id="117" w:name="_Toc52317929"/>
      <w:r w:rsidRPr="00C001EC">
        <w:rPr>
          <w:b/>
          <w:i w:val="0"/>
          <w:color w:val="000000" w:themeColor="text1"/>
          <w:sz w:val="28"/>
          <w:lang w:val="pt-BR"/>
        </w:rPr>
        <w:t>b) Phần B: Khả năng tiếp thị, gồm:</w:t>
      </w:r>
      <w:bookmarkEnd w:id="117"/>
    </w:p>
    <w:p w:rsidR="00B50264" w:rsidRPr="00C001EC" w:rsidRDefault="00B50264">
      <w:pPr>
        <w:spacing w:before="120" w:after="0" w:line="360" w:lineRule="exact"/>
        <w:ind w:firstLine="720"/>
        <w:jc w:val="both"/>
        <w:rPr>
          <w:color w:val="000000" w:themeColor="text1"/>
          <w:sz w:val="28"/>
          <w:szCs w:val="26"/>
          <w:lang w:val="pt-BR"/>
        </w:rPr>
      </w:pPr>
      <w:r w:rsidRPr="00C001EC">
        <w:rPr>
          <w:bCs/>
          <w:color w:val="000000" w:themeColor="text1"/>
          <w:sz w:val="28"/>
          <w:szCs w:val="26"/>
          <w:lang w:val="pt-BR"/>
        </w:rPr>
        <w:t>1) Hoạt động tiếp thị, gồ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 Khu vực phân phối chính, theo hướng khuyến khích phân phối vượt phạm vi của huyện đến quốc tế.</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 Tổ chức phân phối, theo hướng khuyến khích các chủ thể xây dựng hệ thống phân phối hoàn chỉnh, đặc biệt là đối với sản phẩm 4 sao và 5 sao.</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 Quảng bá sản phẩm, theo hướng khuyến khích các hoạt động quảng bá thường xuyên, chuyên nghiệp</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2) Câu chuyện về sản phẩm, gồm:</w:t>
      </w:r>
    </w:p>
    <w:p w:rsidR="00B50264" w:rsidRPr="00C001EC" w:rsidRDefault="00B50264" w:rsidP="00166090">
      <w:pPr>
        <w:widowControl w:val="0"/>
        <w:spacing w:before="60" w:after="0" w:line="360" w:lineRule="exact"/>
        <w:ind w:firstLine="567"/>
        <w:jc w:val="both"/>
        <w:rPr>
          <w:bCs/>
          <w:color w:val="000000" w:themeColor="text1"/>
          <w:spacing w:val="-6"/>
          <w:sz w:val="28"/>
          <w:szCs w:val="26"/>
          <w:lang w:val="pt-BR"/>
        </w:rPr>
      </w:pPr>
      <w:r w:rsidRPr="006320A2">
        <w:rPr>
          <w:bCs/>
          <w:color w:val="000000" w:themeColor="text1"/>
          <w:spacing w:val="-6"/>
          <w:sz w:val="28"/>
          <w:szCs w:val="26"/>
          <w:lang w:val="pt-BR"/>
        </w:rPr>
        <w:t>-</w:t>
      </w:r>
      <w:r w:rsidRPr="00C001EC">
        <w:rPr>
          <w:bCs/>
          <w:color w:val="000000" w:themeColor="text1"/>
          <w:spacing w:val="-6"/>
          <w:sz w:val="28"/>
          <w:szCs w:val="26"/>
          <w:lang w:val="pt-BR"/>
        </w:rPr>
        <w:t xml:space="preserve"> Câu chuyện về sản phẩm, theo hướng khuyến khích sản phẩm có câu chuyện hoàn chỉnh, được trình bày bài bản và được sử dụng trong quảng bá sản phẩ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Trí tuệ/bản sắc địa phương, theo hướng khuyến khích nội dung câu chuyện sản phẩm tạo được ấn tượng rõ ràng về trí tuệ/bản sắc địa phương.</w:t>
      </w:r>
    </w:p>
    <w:p w:rsidR="00B50264" w:rsidRPr="00C001EC" w:rsidRDefault="00B50264" w:rsidP="00100A36">
      <w:pPr>
        <w:pStyle w:val="4Z"/>
        <w:spacing w:before="120" w:line="360" w:lineRule="exact"/>
        <w:ind w:firstLine="720"/>
        <w:outlineLvl w:val="9"/>
        <w:rPr>
          <w:b/>
          <w:i w:val="0"/>
          <w:color w:val="000000" w:themeColor="text1"/>
          <w:sz w:val="28"/>
          <w:lang w:val="pt-BR"/>
        </w:rPr>
      </w:pPr>
      <w:bookmarkStart w:id="118" w:name="_Toc52317930"/>
      <w:r w:rsidRPr="00C001EC">
        <w:rPr>
          <w:b/>
          <w:i w:val="0"/>
          <w:color w:val="000000" w:themeColor="text1"/>
          <w:sz w:val="28"/>
          <w:lang w:val="pt-BR"/>
        </w:rPr>
        <w:t>c) Phần C: Chất lượng sản phẩm, gồm:</w:t>
      </w:r>
      <w:bookmarkEnd w:id="118"/>
      <w:r w:rsidRPr="00C001EC">
        <w:rPr>
          <w:b/>
          <w:i w:val="0"/>
          <w:color w:val="000000" w:themeColor="text1"/>
          <w:sz w:val="28"/>
          <w:lang w:val="pt-BR"/>
        </w:rPr>
        <w:t xml:space="preserve"> </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color w:val="000000" w:themeColor="text1"/>
          <w:sz w:val="28"/>
          <w:szCs w:val="26"/>
          <w:lang w:val="pt-BR"/>
        </w:rPr>
        <w:t>1) Các kiểm tra/phân tích tiêu chuẩn (định tính, định lượng) theo yêu cầu của loại sản phẩm.</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color w:val="000000" w:themeColor="text1"/>
          <w:sz w:val="28"/>
          <w:szCs w:val="26"/>
          <w:lang w:val="pt-BR"/>
        </w:rPr>
        <w:t xml:space="preserve">2) Công bố chất lượng sản phẩm, kiểm tra định kỳ: yêu cầu sản phẩm OCOP phải được sản xuất theo tiêu chuẩn và công bố theo quy định của pháp luật. Đồng thời, xây dựng hệ thống kiểm tra, truy xuất nguồn gốc nhằm nâng cao khả năng tiếp cận thị trường. </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color w:val="000000" w:themeColor="text1"/>
          <w:sz w:val="28"/>
          <w:szCs w:val="26"/>
          <w:lang w:val="pt-BR"/>
        </w:rPr>
        <w:t>3) Cơ hội tiếp thị toàn cầu, theo hướng khuyến khích các sản phẩm tiếp cận chất lượng quốc tế/toàn cầu hóa.</w:t>
      </w:r>
    </w:p>
    <w:p w:rsidR="00294E8B" w:rsidRPr="00C001EC" w:rsidRDefault="00294E8B" w:rsidP="00294E8B">
      <w:pPr>
        <w:pStyle w:val="A2"/>
      </w:pPr>
      <w:bookmarkStart w:id="119" w:name="_Toc49714589"/>
      <w:bookmarkStart w:id="120" w:name="_Toc42593565"/>
      <w:bookmarkStart w:id="121" w:name="_Toc47022696"/>
      <w:bookmarkEnd w:id="113"/>
      <w:bookmarkEnd w:id="115"/>
      <w:r w:rsidRPr="00C001EC">
        <w:t>1.7.3. Một số lưu ý với bộ tiêu chí, phân hạng sản phẩm OCOP</w:t>
      </w:r>
      <w:bookmarkEnd w:id="119"/>
      <w:bookmarkEnd w:id="120"/>
      <w:bookmarkEnd w:id="121"/>
    </w:p>
    <w:p w:rsidR="00294E8B" w:rsidRPr="00C001EC" w:rsidRDefault="00294E8B"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eastAsia="zh-CN"/>
        </w:rPr>
        <w:t xml:space="preserve">Các tiêu chí đánh giá theo quyết định số 1048/QĐ-TTg không quy định những tiêu chuẩn tối thiểu của mỗi cấp độ “sao”, điều đó dẫn tới việc chuẩn hóa sản phẩm không đồng đều giữa ba trục nội dung đánh giá. </w:t>
      </w:r>
      <w:r w:rsidRPr="00C001EC">
        <w:rPr>
          <w:color w:val="000000" w:themeColor="text1"/>
          <w:sz w:val="28"/>
          <w:szCs w:val="26"/>
          <w:lang w:val="pt-BR"/>
        </w:rPr>
        <w:t xml:space="preserve">Để khắc phục những bất cập này, ngày </w:t>
      </w:r>
      <w:r w:rsidR="00B50264" w:rsidRPr="00C001EC">
        <w:rPr>
          <w:color w:val="000000" w:themeColor="text1"/>
          <w:sz w:val="28"/>
          <w:szCs w:val="26"/>
          <w:lang w:val="pt-BR"/>
        </w:rPr>
        <w:t>0</w:t>
      </w:r>
      <w:r w:rsidRPr="00C001EC">
        <w:rPr>
          <w:color w:val="000000" w:themeColor="text1"/>
          <w:sz w:val="28"/>
          <w:szCs w:val="26"/>
          <w:lang w:val="pt-BR"/>
        </w:rPr>
        <w:t xml:space="preserve">8/6/2020 Thủ tướng chính phủ đã ban hành quyết định 781/QĐ-TTg đã bổ sung một số tiêu chuẩn “cứng”, những tiêu chuẩn tối thiểu mà mỗi cấp độ “sao” phải đạt được để nhằm mục tiêu xác định rõ sự khác biệt giữa các cấp độ “sao”; khắc phục được một số hạn chế trong xây dựng các giải pháp nâng cấp, chuẩn hóa, phát triển sản phẩm; hỗ trợ định hướng mục tiêu cho chủ thể chuẩn hóa và phát triển sản phẩm. Tập trung vào những tiêu chí “cứng” gồm: (1) Sản phẩm và sức mạnh của cộng đồng: sử dụng nguyên liệu; sử dụng lao động địa phương; năng </w:t>
      </w:r>
      <w:r w:rsidRPr="00C001EC">
        <w:rPr>
          <w:color w:val="000000" w:themeColor="text1"/>
          <w:sz w:val="28"/>
          <w:szCs w:val="26"/>
          <w:lang w:val="pt-BR"/>
        </w:rPr>
        <w:lastRenderedPageBreak/>
        <w:t xml:space="preserve">lực sản xuất; hiệu quả sản xuất - kinh doanh; liên kết; bảo vệ môi trường và bao bì, nhãn mác; (2) Khả năng tiếp thị: ý tưởng sản phẩm; câu truyện sản phẩm; phân phối sản phẩm; (3) Chất lượng sản phẩm: công bố tiêu chuẩn sản phẩm; tính độc đáo; áp dụng các tiêu chuẩn quản lý chất lượng. </w:t>
      </w:r>
    </w:p>
    <w:p w:rsidR="00294E8B" w:rsidRPr="006320A2" w:rsidRDefault="00294E8B" w:rsidP="00294E8B">
      <w:pPr>
        <w:pStyle w:val="A1"/>
        <w:rPr>
          <w:rFonts w:ascii="Times New Roman" w:hAnsi="Times New Roman"/>
          <w:color w:val="auto"/>
          <w:lang w:val="pt-BR"/>
        </w:rPr>
      </w:pPr>
      <w:bookmarkStart w:id="122" w:name="_Toc42593566"/>
      <w:bookmarkStart w:id="123" w:name="_Toc47022697"/>
      <w:bookmarkStart w:id="124" w:name="_Toc40295411"/>
      <w:bookmarkStart w:id="125" w:name="_Toc49714590"/>
      <w:bookmarkStart w:id="126" w:name="_Toc53584122"/>
      <w:r w:rsidRPr="006320A2">
        <w:rPr>
          <w:rFonts w:ascii="Times New Roman" w:hAnsi="Times New Roman"/>
          <w:color w:val="auto"/>
          <w:lang w:val="pt-BR"/>
        </w:rPr>
        <w:t>1.8. Quy trình đánh giá, phân hạng sản phẩm</w:t>
      </w:r>
      <w:bookmarkEnd w:id="122"/>
      <w:bookmarkEnd w:id="123"/>
      <w:bookmarkEnd w:id="124"/>
      <w:bookmarkEnd w:id="125"/>
      <w:bookmarkEnd w:id="126"/>
    </w:p>
    <w:p w:rsidR="00294E8B" w:rsidRPr="00C001EC" w:rsidRDefault="00294E8B" w:rsidP="00294E8B">
      <w:pPr>
        <w:pStyle w:val="A2"/>
      </w:pPr>
      <w:bookmarkStart w:id="127" w:name="_Toc40295412"/>
      <w:bookmarkStart w:id="128" w:name="_Toc49714591"/>
      <w:bookmarkStart w:id="129" w:name="_Toc42593567"/>
      <w:bookmarkStart w:id="130" w:name="_Toc47022698"/>
      <w:r w:rsidRPr="00C001EC">
        <w:t xml:space="preserve">1.8.1. </w:t>
      </w:r>
      <w:r w:rsidR="00B50264" w:rsidRPr="006320A2">
        <w:rPr>
          <w:lang w:val="pt-BR"/>
        </w:rPr>
        <w:t>Q</w:t>
      </w:r>
      <w:r w:rsidRPr="00C001EC">
        <w:t>uy trình đánh giá, phân hạng sản phẩm OCOP</w:t>
      </w:r>
      <w:bookmarkEnd w:id="127"/>
      <w:bookmarkEnd w:id="128"/>
      <w:bookmarkEnd w:id="129"/>
      <w:bookmarkEnd w:id="130"/>
    </w:p>
    <w:p w:rsidR="00B50264" w:rsidRPr="00C001EC" w:rsidRDefault="00B50264" w:rsidP="00FF2C31">
      <w:pPr>
        <w:spacing w:before="120" w:after="0" w:line="360" w:lineRule="exact"/>
        <w:ind w:firstLine="720"/>
        <w:jc w:val="both"/>
        <w:rPr>
          <w:color w:val="000000" w:themeColor="text1"/>
          <w:sz w:val="28"/>
          <w:szCs w:val="26"/>
          <w:lang w:eastAsia="zh-CN"/>
        </w:rPr>
      </w:pPr>
      <w:r w:rsidRPr="00C001EC">
        <w:rPr>
          <w:color w:val="000000" w:themeColor="text1"/>
          <w:sz w:val="28"/>
          <w:szCs w:val="26"/>
          <w:lang w:val="pt-BR" w:eastAsia="zh-CN"/>
        </w:rPr>
        <w:t>Công tác đánh giá, phân hạng sản phẩm OCOP được chia thành 03 cấp, gồm: cấp huyện, cấp tỉnh và cấp trung ương.</w:t>
      </w:r>
    </w:p>
    <w:p w:rsidR="00B50264" w:rsidRPr="006320A2" w:rsidRDefault="00B50264"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1) Cấp huyện: Chủ tịch Ủy ban nhân dân cấp huyện thành lập Hội đồng và ban hành Quy chế hoạt động của Hội đồng đánh giá, phân hạng sản phẩm OCOP cấp huyện. Hội đồng tổ chức đánh giá, phân hạng sản phẩm tham gia Chương trình. Dựa trên kết quả của Hội đồng, Ủy ban nhân dân cấp huyện chuyển hồ sơ các sản phẩm đạt từ 50 điểm đến 100 điểm lên Ủy ban nhân dân cấp tỉnh để đề nghị đánh giá, phân hạng và công nhận sản phẩm OCOP.</w:t>
      </w:r>
    </w:p>
    <w:p w:rsidR="00B50264" w:rsidRPr="006320A2" w:rsidRDefault="00B50264"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2) Cấp tỉnh: Chủ tịch Ủy ban nhân dân cấp tỉnh thành lập Hội đồng, Tổ tư vấn giúp việc Hội đồng và ban hành Quy chế hoạt động của Hội đồng đánh giá, phân hạng sản phẩm OCOP cấp tỉnh. Hội đồng cấp tỉnh tổ chức đánh giá, phân hạng sản phẩm tham gia Chương trình do cấp huyện đề xuất. Ủy ban nhân dân cấp tỉnh ban hành Quyết định phê duyệt kết quả đánh giá và cấp Giấy chứng nhận cho sản phẩm đạt 03 sao và 04 sao, tổ chức công bố kết quả; Đồng thời, chuyển hồ sơ các sản phẩm đạt từ 90 điểm đến 100 điểm lên Bộ Nông nghiệp và Phát triển nông thôn để đề nghị đánh giá, phân hạng và công nhận sản phẩm OCOP cấp quốc gia.</w:t>
      </w:r>
    </w:p>
    <w:p w:rsidR="00B50264" w:rsidRPr="006320A2" w:rsidRDefault="00B50264"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3) Cấp trung ương: Bộ trưởng Bộ Nông nghiệp và Phát triển nông thôn thành lập Hội đồng, Tổ tư vấn giúp việc Hội đồng và ban hành Quy chế hoạt động của Hội đồng đánh giá, phân hạng sản phẩm OCOP cấp quốc gia. Hội đồng tổ chức đánh giá, phân hạng sản phẩm do cấp tỉnh đề xuất. Bộ Nông nghiệp và Phát triển nông thôn ban hành Quyết định phê duyệt kết quả đánh giá và cấp Giấy chứng nhận cho các sản phẩm đạt 05 sao, tổ chức công bố kết quả.</w:t>
      </w:r>
    </w:p>
    <w:p w:rsidR="00B50264" w:rsidRPr="00C001EC" w:rsidRDefault="00B50264" w:rsidP="00FF2C31">
      <w:pPr>
        <w:spacing w:after="0" w:line="360" w:lineRule="exact"/>
        <w:ind w:firstLine="720"/>
        <w:jc w:val="both"/>
        <w:rPr>
          <w:i/>
          <w:color w:val="000000" w:themeColor="text1"/>
          <w:sz w:val="28"/>
          <w:szCs w:val="26"/>
          <w:lang w:val="pt-BR"/>
        </w:rPr>
      </w:pPr>
      <w:r w:rsidRPr="00C001EC">
        <w:rPr>
          <w:i/>
          <w:color w:val="000000" w:themeColor="text1"/>
          <w:sz w:val="28"/>
          <w:szCs w:val="26"/>
          <w:lang w:val="pt-BR"/>
        </w:rPr>
        <w:t>(Quy trình đánh giá, phân hạng chi tiết được cụ thể tại Phụ lục 4)</w:t>
      </w:r>
    </w:p>
    <w:p w:rsidR="00294E8B" w:rsidRPr="006320A2" w:rsidRDefault="00294E8B" w:rsidP="00FF2C31">
      <w:pPr>
        <w:pStyle w:val="A2"/>
        <w:rPr>
          <w:lang w:val="pt-BR"/>
        </w:rPr>
      </w:pPr>
      <w:bookmarkStart w:id="131" w:name="_Toc40295413"/>
      <w:bookmarkStart w:id="132" w:name="_Toc42593568"/>
      <w:bookmarkStart w:id="133" w:name="_Toc47022699"/>
      <w:bookmarkStart w:id="134" w:name="_Toc49714592"/>
      <w:r w:rsidRPr="00C001EC">
        <w:t xml:space="preserve">1.8.2. Phân hạng sản phẩm </w:t>
      </w:r>
      <w:bookmarkEnd w:id="131"/>
      <w:bookmarkEnd w:id="132"/>
      <w:bookmarkEnd w:id="133"/>
      <w:bookmarkEnd w:id="134"/>
      <w:r w:rsidRPr="00C001EC">
        <w:t xml:space="preserve">Chương trình </w:t>
      </w:r>
      <w:r w:rsidR="00883704" w:rsidRPr="006320A2">
        <w:rPr>
          <w:lang w:val="pt-BR"/>
        </w:rPr>
        <w:t>OCOP</w:t>
      </w:r>
    </w:p>
    <w:p w:rsidR="00294E8B" w:rsidRPr="00C001EC" w:rsidRDefault="00294E8B"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 xml:space="preserve">Căn cứ vào kết quả đánh giá sản phẩm theo Bộ Tiêu chí đánh giá, tổng điểm đánh giá cho mỗi sản phẩm tối đa là 100 điểm và được phân thành 05 hạng: </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lastRenderedPageBreak/>
        <w:t>+ Hạng 1 sao: sản phẩm khởi điểm tham gia Chương trình OCOP, có thể nâng cấp lên hạng 2 sao. Có tổng điểm trung bình đạt dưới 30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2 sao: sản phẩm đã hình thành ở địa phương nhưng cần tiếp tục hỗ trợ nâng cấp để đạt đầy đủ tiêu chuẩn, có thể nâng cấp lên hạng 3 sao. Tổng điểm trung bình đạt từ 30 đến 49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3 sao: sản phẩm đã đạt tiêu chuẩn, có thương hiệu và có thể nâng cấp lên hạng 4 sao. Tổng điểm trung bình đạt từ 50 đến 69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4 sao: sản phẩm đạt tiêu chuẩn, đã có thương hiệu, có thể nâng cấp để đáp ứng tiêu chuẩn quốc tế. Tổng điểm trung bình đạt từ 70 đến 89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5 sao: sản phẩm đặc sắc, chất lượng cao, đáp ứng các tiêu chuẩn quốc tế. Tổng điểm trung bình đạt từ 90 đến 100 điểm được đánh giá theo Quyết định số 1048/QĐ-TTg và Quyết định số 781/QĐ-TTg.</w:t>
      </w:r>
    </w:p>
    <w:p w:rsidR="009F3A0B" w:rsidRPr="00C001EC" w:rsidRDefault="009F3A0B"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Giấy chứng nhận cho các sản phẩm OCOP đạt từ 3 đến 5 sao có giá trị trong thời hạn 36 tháng kể từ ngày cơ quan có thẩm quyền ban hành.</w:t>
      </w:r>
    </w:p>
    <w:p w:rsidR="00E01BBE" w:rsidRPr="00C001EC" w:rsidRDefault="00E01BBE" w:rsidP="00FF2C31">
      <w:pPr>
        <w:spacing w:before="120" w:after="0" w:line="360" w:lineRule="exact"/>
        <w:ind w:firstLine="720"/>
        <w:jc w:val="both"/>
        <w:rPr>
          <w:color w:val="000000" w:themeColor="text1"/>
          <w:sz w:val="28"/>
          <w:szCs w:val="26"/>
          <w:lang w:val="pt-BR"/>
        </w:rPr>
      </w:pPr>
    </w:p>
    <w:p w:rsidR="00294E8B" w:rsidRPr="006320A2" w:rsidRDefault="00294E8B" w:rsidP="00294E8B">
      <w:pPr>
        <w:widowControl w:val="0"/>
        <w:spacing w:after="0" w:line="312" w:lineRule="auto"/>
        <w:ind w:firstLine="567"/>
        <w:jc w:val="both"/>
        <w:rPr>
          <w:sz w:val="26"/>
          <w:szCs w:val="26"/>
          <w:shd w:val="clear" w:color="auto" w:fill="FFFFFF"/>
          <w:lang w:val="nl-NL"/>
        </w:rPr>
      </w:pPr>
    </w:p>
    <w:p w:rsidR="00E0778B" w:rsidRPr="00C001EC" w:rsidRDefault="00E0778B" w:rsidP="00445977">
      <w:pPr>
        <w:pStyle w:val="A"/>
        <w:rPr>
          <w:color w:val="auto"/>
        </w:rPr>
      </w:pPr>
      <w:bookmarkStart w:id="135" w:name="_Toc47022700"/>
      <w:bookmarkStart w:id="136" w:name="_Toc49714593"/>
      <w:r w:rsidRPr="00C001EC">
        <w:rPr>
          <w:color w:val="auto"/>
        </w:rPr>
        <w:br w:type="page"/>
      </w:r>
    </w:p>
    <w:p w:rsidR="00066DF4" w:rsidRPr="00C001EC" w:rsidRDefault="002A7FD4" w:rsidP="00445977">
      <w:pPr>
        <w:pStyle w:val="A"/>
        <w:rPr>
          <w:color w:val="auto"/>
          <w:lang w:val="en-US"/>
        </w:rPr>
      </w:pPr>
      <w:bookmarkStart w:id="137" w:name="_Toc53584123"/>
      <w:r w:rsidRPr="00C001EC">
        <w:rPr>
          <w:color w:val="auto"/>
        </w:rPr>
        <w:lastRenderedPageBreak/>
        <w:t>P</w:t>
      </w:r>
      <w:r w:rsidRPr="00C001EC">
        <w:rPr>
          <w:color w:val="auto"/>
          <w:lang w:val="en-US"/>
        </w:rPr>
        <w:t xml:space="preserve">HẦN </w:t>
      </w:r>
      <w:r w:rsidR="00445977" w:rsidRPr="00C001EC">
        <w:rPr>
          <w:color w:val="auto"/>
          <w:lang w:val="en-US"/>
        </w:rPr>
        <w:t>2</w:t>
      </w:r>
      <w:bookmarkEnd w:id="135"/>
      <w:bookmarkEnd w:id="136"/>
      <w:bookmarkEnd w:id="137"/>
    </w:p>
    <w:p w:rsidR="00445977" w:rsidRPr="00C001EC" w:rsidRDefault="002A7FD4" w:rsidP="00445977">
      <w:pPr>
        <w:pStyle w:val="A"/>
        <w:rPr>
          <w:color w:val="auto"/>
          <w:lang w:val="en-US"/>
        </w:rPr>
      </w:pPr>
      <w:r w:rsidRPr="00C001EC">
        <w:rPr>
          <w:color w:val="auto"/>
          <w:lang w:val="en-US"/>
        </w:rPr>
        <w:t xml:space="preserve"> </w:t>
      </w:r>
      <w:bookmarkStart w:id="138" w:name="_Toc40295415"/>
      <w:bookmarkStart w:id="139" w:name="_Toc42593570"/>
      <w:bookmarkStart w:id="140" w:name="_Toc47022701"/>
      <w:bookmarkStart w:id="141" w:name="_Toc49714594"/>
      <w:bookmarkStart w:id="142" w:name="_Toc53584124"/>
      <w:r w:rsidR="00445977" w:rsidRPr="00C001EC">
        <w:rPr>
          <w:rFonts w:eastAsiaTheme="minorEastAsia"/>
          <w:color w:val="auto"/>
          <w:kern w:val="24"/>
        </w:rPr>
        <w:t xml:space="preserve">HƯỚNG DẪN CHỦ THỂ THAM GIA </w:t>
      </w:r>
      <w:bookmarkEnd w:id="138"/>
      <w:bookmarkEnd w:id="139"/>
      <w:bookmarkEnd w:id="140"/>
      <w:bookmarkEnd w:id="141"/>
      <w:r w:rsidR="00445977" w:rsidRPr="00C001EC">
        <w:rPr>
          <w:rFonts w:eastAsiaTheme="minorEastAsia"/>
          <w:color w:val="auto"/>
          <w:kern w:val="24"/>
        </w:rPr>
        <w:t xml:space="preserve">CHƯƠNG TRÌNH </w:t>
      </w:r>
      <w:r w:rsidR="009E2D37" w:rsidRPr="00C001EC">
        <w:rPr>
          <w:rFonts w:eastAsiaTheme="minorEastAsia"/>
          <w:color w:val="auto"/>
          <w:kern w:val="24"/>
          <w:lang w:val="en-US"/>
        </w:rPr>
        <w:t>OCOP</w:t>
      </w:r>
      <w:bookmarkEnd w:id="142"/>
    </w:p>
    <w:p w:rsidR="00445977" w:rsidRPr="00C001EC" w:rsidRDefault="00445977" w:rsidP="00445977">
      <w:pPr>
        <w:pStyle w:val="A1"/>
        <w:rPr>
          <w:rFonts w:ascii="Times New Roman" w:hAnsi="Times New Roman"/>
          <w:color w:val="auto"/>
        </w:rPr>
      </w:pPr>
      <w:bookmarkStart w:id="143" w:name="_Toc40295416"/>
      <w:bookmarkStart w:id="144" w:name="_Toc42593571"/>
      <w:bookmarkStart w:id="145" w:name="_Toc47022702"/>
      <w:bookmarkStart w:id="146" w:name="_Toc49714595"/>
      <w:bookmarkStart w:id="147" w:name="_Toc53584125"/>
      <w:r w:rsidRPr="00C001EC">
        <w:rPr>
          <w:rFonts w:ascii="Times New Roman" w:eastAsiaTheme="minorEastAsia" w:hAnsi="Times New Roman"/>
          <w:color w:val="auto"/>
        </w:rPr>
        <w:t>2.1. Xác định tiềm năng sản phẩm OCOP</w:t>
      </w:r>
      <w:bookmarkEnd w:id="143"/>
      <w:bookmarkEnd w:id="144"/>
      <w:bookmarkEnd w:id="145"/>
      <w:bookmarkEnd w:id="146"/>
      <w:bookmarkEnd w:id="147"/>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Đánh giá, xác định tiềm năng sản phẩm OCOP là công việc quan trọng cần triển khai đối với chủ thể, sau khi được giới thiệu, hiểu rõ về Chương trình OCOP. Xác định tiềm năng là việc đánh giá tính khả thi của sản phẩm (điều kiện thực tế, khả năng có thể phát triển của sản phẩm) so với yêu cầu của Chương trình. Do đó, chủ thể cần dựa vào các cơ sở sau để đánh giá tiềm năng sản phẩm:</w:t>
      </w:r>
    </w:p>
    <w:p w:rsidR="00E0778B" w:rsidRPr="00C001EC" w:rsidRDefault="00E0778B" w:rsidP="00FF2C31">
      <w:pPr>
        <w:pStyle w:val="NormalWeb"/>
        <w:numPr>
          <w:ilvl w:val="0"/>
          <w:numId w:val="64"/>
        </w:numPr>
        <w:spacing w:before="120" w:beforeAutospacing="0" w:after="0" w:afterAutospacing="0" w:line="360" w:lineRule="exact"/>
        <w:jc w:val="both"/>
        <w:rPr>
          <w:color w:val="000000" w:themeColor="text1"/>
          <w:kern w:val="36"/>
          <w:sz w:val="28"/>
          <w:szCs w:val="26"/>
        </w:rPr>
      </w:pPr>
      <w:r w:rsidRPr="00C001EC">
        <w:rPr>
          <w:color w:val="000000" w:themeColor="text1"/>
          <w:kern w:val="36"/>
          <w:sz w:val="28"/>
          <w:szCs w:val="26"/>
        </w:rPr>
        <w:t>Quan điểm, định hướng về sản phẩm OCOP, đặc biệt là các yêu cầu tối thiểu phải đạt đối với sản phẩm OCOP (theo Quyết định số 781/QĐ-TTg);</w:t>
      </w:r>
    </w:p>
    <w:p w:rsidR="00E0778B" w:rsidRPr="00C001EC" w:rsidRDefault="00E0778B" w:rsidP="00FF2C31">
      <w:pPr>
        <w:pStyle w:val="NormalWeb"/>
        <w:numPr>
          <w:ilvl w:val="0"/>
          <w:numId w:val="64"/>
        </w:numPr>
        <w:spacing w:before="120" w:beforeAutospacing="0" w:after="0" w:afterAutospacing="0" w:line="360" w:lineRule="exact"/>
        <w:jc w:val="both"/>
        <w:rPr>
          <w:color w:val="000000" w:themeColor="text1"/>
          <w:kern w:val="36"/>
          <w:sz w:val="28"/>
          <w:szCs w:val="26"/>
        </w:rPr>
      </w:pPr>
      <w:r w:rsidRPr="00C001EC">
        <w:rPr>
          <w:color w:val="000000" w:themeColor="text1"/>
          <w:kern w:val="36"/>
          <w:sz w:val="28"/>
          <w:szCs w:val="26"/>
        </w:rPr>
        <w:t xml:space="preserve">Hiện trạng của sản phẩm và khả năng phát triển dựa trên năng lực của chủ thể, đặc biệt là các yếu tố: nguồn nguyên liệu, lao động, công nghệ, chất lượng, giá trị truyền thống, tính độc đáo.... </w:t>
      </w:r>
    </w:p>
    <w:p w:rsidR="00E0778B" w:rsidRPr="00C001EC" w:rsidRDefault="00E0778B" w:rsidP="00FF2C31">
      <w:pPr>
        <w:pStyle w:val="NormalWeb"/>
        <w:numPr>
          <w:ilvl w:val="0"/>
          <w:numId w:val="64"/>
        </w:numPr>
        <w:spacing w:before="120" w:beforeAutospacing="0" w:after="0" w:afterAutospacing="0" w:line="360" w:lineRule="exact"/>
        <w:jc w:val="both"/>
        <w:rPr>
          <w:color w:val="000000" w:themeColor="text1"/>
          <w:kern w:val="36"/>
          <w:sz w:val="28"/>
          <w:szCs w:val="26"/>
        </w:rPr>
      </w:pPr>
      <w:r w:rsidRPr="00C001EC">
        <w:rPr>
          <w:color w:val="000000" w:themeColor="text1"/>
          <w:kern w:val="36"/>
          <w:sz w:val="28"/>
          <w:szCs w:val="26"/>
        </w:rPr>
        <w:t>Nhu cầu của thị trường và khả năng tiếp cận vào thị trường đối với sản phẩm OCOP, đặc biệt là thị trường đích.</w:t>
      </w:r>
    </w:p>
    <w:p w:rsidR="00445977" w:rsidRPr="00C001EC" w:rsidRDefault="00BE0CBA"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Khi xác định</w:t>
      </w:r>
      <w:r w:rsidR="00E0778B" w:rsidRPr="00C001EC">
        <w:rPr>
          <w:color w:val="000000" w:themeColor="text1"/>
          <w:kern w:val="36"/>
          <w:sz w:val="28"/>
          <w:szCs w:val="26"/>
        </w:rPr>
        <w:t xml:space="preserve"> thị trường và khả năng tiếp cận vào thị trường đối với sản phẩm OCOP, đặc biệt là thị</w:t>
      </w:r>
      <w:r w:rsidRPr="00C001EC">
        <w:rPr>
          <w:color w:val="000000" w:themeColor="text1"/>
          <w:kern w:val="36"/>
          <w:sz w:val="28"/>
          <w:szCs w:val="26"/>
        </w:rPr>
        <w:t xml:space="preserve"> trường đích cần phải quan tâm đến:</w:t>
      </w:r>
    </w:p>
    <w:p w:rsidR="00E0778B" w:rsidRPr="00C001EC" w:rsidRDefault="00E0778B" w:rsidP="00FF2C31">
      <w:pPr>
        <w:pStyle w:val="NormalWeb"/>
        <w:numPr>
          <w:ilvl w:val="0"/>
          <w:numId w:val="65"/>
        </w:numPr>
        <w:spacing w:before="120" w:beforeAutospacing="0" w:after="0" w:afterAutospacing="0" w:line="360" w:lineRule="exact"/>
        <w:jc w:val="both"/>
        <w:rPr>
          <w:i/>
          <w:color w:val="000000" w:themeColor="text1"/>
          <w:kern w:val="36"/>
          <w:sz w:val="28"/>
          <w:szCs w:val="26"/>
        </w:rPr>
      </w:pPr>
      <w:r w:rsidRPr="00C001EC">
        <w:rPr>
          <w:i/>
          <w:color w:val="000000" w:themeColor="text1"/>
          <w:kern w:val="36"/>
          <w:sz w:val="28"/>
          <w:szCs w:val="26"/>
        </w:rPr>
        <w:t>Tính đặc sắc, độc đáo của sản phẩm</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Cần xác định về các yếu tố để có thể hình thành nên sự độc đáo, đặc sắc của sản phẩm dự kiến tham gia OCOP. Trong đó cần làm rõ các yếu tố:</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Chất lượng: yếu tố về chất lượng thể hiện những giá trị sử dụng mà sản phẩm có thể mang lại, đặc biệt quan tâm đến chất lượng các sản phẩm đặc sản, truyền thống mang tính địa phương, được hình thành với sự tham gia của cộng đồng. Đối với sản phẩm đã hình thành thì yếu tố này dễ dàng đánh giá, nhưng đối với sản phẩm mới thì cần lưu ý lựa chọn những sản phẩm có chất lượng, được chế biến từ nguyên liệu địa phương (mà nguyên liệu đó là đã là sản phẩm đặc trưng). Ví dụ như: sản phẩm chế biến từ vải thiều Thanh Hà chẳng hạn, bản thân sản phẩm chế biến dự kiến cần lấy nền tảng nguyên liệu là sản phẩm vải thiều Thanh Hà…</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Văn hóa, truyền thống: thể hiện ở những giá trị do cộng đồng tạo dựng, đặc biệt là từ lợi thế về: đất đai, điều kiện thời tiết, kỹ năng – kỹ xảo của người dân. Các câu hỏi cần tham khảo như: Sản phẩm có mang bản sắc văn hóa, truyền thống đặc trưng không? Bản sắc văn hóa, truyền thống có được được thể hiện trong sản phẩm không? Liệu có hấp dẫn với người mua không?</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lastRenderedPageBreak/>
        <w:t>- Sự độc đáo của sản phẩm: yếu tố này đặc biệt cần quan tâm đối với các sản phẩm xuất phát từ ý tưởng mới. Sản phẩm của mình có khác với các sản phẩm cùng loại khác không? Các khác biệt vượt trội so với sản phẩm cùng loại ở nơi khác là gì? Các “khác biệt” đó có dễ dàng bị bắt chước không?</w:t>
      </w:r>
    </w:p>
    <w:p w:rsidR="00E0778B" w:rsidRPr="00C001EC" w:rsidRDefault="00E0778B"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b) Nguyên liệu</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Nguyên liệu cần xác định trên hai yếu tố: 1) Nguyên liệu mang những yếu tố đặc trưng, là sản phẩm có lợi thế của địa phương; 2) khả năng để đáp ứng yêu cầu sử dụng nguyên liệu địa phương theo Quyết định 781/QĐ-TTg. Trên cơ sở những yếu tố trên, cần xem xét theo: Chủ thể sản xuất có chủ động được nguồn nguyên liệu không? Nguyên liệu có sẵn trong cộng đồng hay phải mua ở nơi khác? Có đảm bảo được chất lượng và số lượng nguyên liệu không? Nguồn gốc của nguyên liệu có rõ ràng không? Nguyên liệu có sự khác biệt gì so với nguyên liệu cùng loại ở nơi khác?</w:t>
      </w:r>
    </w:p>
    <w:p w:rsidR="00E0778B" w:rsidRPr="00C001EC" w:rsidRDefault="00E0778B" w:rsidP="00FF2C31">
      <w:pPr>
        <w:pStyle w:val="NormalWeb"/>
        <w:spacing w:before="120" w:beforeAutospacing="0" w:after="120" w:afterAutospacing="0" w:line="360" w:lineRule="exact"/>
        <w:ind w:firstLine="567"/>
        <w:jc w:val="both"/>
        <w:rPr>
          <w:color w:val="000000" w:themeColor="text1"/>
          <w:kern w:val="36"/>
          <w:sz w:val="28"/>
          <w:szCs w:val="26"/>
        </w:rPr>
      </w:pPr>
      <w:r w:rsidRPr="00C001EC">
        <w:rPr>
          <w:color w:val="000000" w:themeColor="text1"/>
          <w:kern w:val="36"/>
          <w:sz w:val="28"/>
          <w:szCs w:val="26"/>
        </w:rPr>
        <w:t xml:space="preserve">Lưu ý rằng với những sản phẩm mà dùng toàn bộ nguyên liệu nhập khẩu hoặc nguyên liệu không rõ nguồn gốc thì sản phẩm sẽ bị loại khi tham gia </w:t>
      </w:r>
      <w:r w:rsidR="00AD7813">
        <w:rPr>
          <w:color w:val="000000" w:themeColor="text1"/>
          <w:kern w:val="36"/>
          <w:sz w:val="28"/>
          <w:szCs w:val="26"/>
        </w:rPr>
        <w:t>C</w:t>
      </w:r>
      <w:r w:rsidRPr="00C001EC">
        <w:rPr>
          <w:color w:val="000000" w:themeColor="text1"/>
          <w:kern w:val="36"/>
          <w:sz w:val="28"/>
          <w:szCs w:val="26"/>
        </w:rPr>
        <w:t xml:space="preserve">hương </w:t>
      </w:r>
      <w:r w:rsidR="00AD7813">
        <w:rPr>
          <w:color w:val="000000" w:themeColor="text1"/>
          <w:kern w:val="36"/>
          <w:sz w:val="28"/>
          <w:szCs w:val="26"/>
        </w:rPr>
        <w:t xml:space="preserve">trình </w:t>
      </w:r>
      <w:r w:rsidRPr="00C001EC">
        <w:rPr>
          <w:color w:val="000000" w:themeColor="text1"/>
          <w:kern w:val="36"/>
          <w:sz w:val="28"/>
          <w:szCs w:val="26"/>
        </w:rPr>
        <w:t>OCOP. Chương trình OCOP ưu tiên những sản phẩm có nguồn gốc xuất sứ ở tại cộng đồng địa phương.</w:t>
      </w:r>
    </w:p>
    <w:tbl>
      <w:tblPr>
        <w:tblStyle w:val="TableGrid"/>
        <w:tblW w:w="0" w:type="auto"/>
        <w:tblLook w:val="04A0"/>
      </w:tblPr>
      <w:tblGrid>
        <w:gridCol w:w="9565"/>
      </w:tblGrid>
      <w:tr w:rsidR="00163E0E" w:rsidRPr="00C001EC" w:rsidTr="00163E0E">
        <w:tc>
          <w:tcPr>
            <w:tcW w:w="9565" w:type="dxa"/>
          </w:tcPr>
          <w:p w:rsidR="00163E0E" w:rsidRPr="00C001EC" w:rsidRDefault="00DA24D2" w:rsidP="00FF2C31">
            <w:pPr>
              <w:pStyle w:val="NormalWeb"/>
              <w:spacing w:before="0" w:beforeAutospacing="0" w:after="0" w:afterAutospacing="0" w:line="360" w:lineRule="exact"/>
              <w:jc w:val="both"/>
              <w:rPr>
                <w:color w:val="000000" w:themeColor="text1"/>
                <w:kern w:val="36"/>
                <w:sz w:val="28"/>
                <w:szCs w:val="26"/>
              </w:rPr>
            </w:pPr>
            <w:r w:rsidRPr="00C001EC">
              <w:rPr>
                <w:b/>
                <w:color w:val="000000" w:themeColor="text1"/>
                <w:kern w:val="36"/>
                <w:sz w:val="28"/>
                <w:szCs w:val="26"/>
              </w:rPr>
              <w:t>Ví dụ</w:t>
            </w:r>
            <w:r w:rsidR="00163E0E" w:rsidRPr="00C001EC">
              <w:rPr>
                <w:b/>
                <w:color w:val="000000" w:themeColor="text1"/>
                <w:kern w:val="36"/>
                <w:sz w:val="28"/>
                <w:szCs w:val="26"/>
              </w:rPr>
              <w:t xml:space="preserve"> cụ thể</w:t>
            </w:r>
            <w:r w:rsidR="00163E0E" w:rsidRPr="00C001EC">
              <w:rPr>
                <w:color w:val="000000" w:themeColor="text1"/>
                <w:kern w:val="36"/>
                <w:sz w:val="28"/>
                <w:szCs w:val="26"/>
              </w:rPr>
              <w:t xml:space="preserve"> </w:t>
            </w:r>
            <w:r w:rsidR="00163E0E" w:rsidRPr="00C001EC">
              <w:rPr>
                <w:b/>
                <w:color w:val="000000" w:themeColor="text1"/>
                <w:kern w:val="36"/>
                <w:sz w:val="28"/>
                <w:szCs w:val="26"/>
              </w:rPr>
              <w:t>trong xác định nguyên liệu</w:t>
            </w:r>
            <w:r w:rsidR="00163E0E" w:rsidRPr="00C001EC">
              <w:rPr>
                <w:color w:val="000000" w:themeColor="text1"/>
                <w:kern w:val="36"/>
                <w:sz w:val="28"/>
                <w:szCs w:val="26"/>
              </w:rPr>
              <w:t>:</w:t>
            </w:r>
          </w:p>
          <w:p w:rsidR="00163E0E" w:rsidRPr="00C001EC" w:rsidRDefault="00705C6A"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xml:space="preserve">a) </w:t>
            </w:r>
            <w:r w:rsidR="00163E0E" w:rsidRPr="00C001EC">
              <w:rPr>
                <w:color w:val="000000" w:themeColor="text1"/>
                <w:kern w:val="36"/>
                <w:sz w:val="28"/>
                <w:szCs w:val="26"/>
              </w:rPr>
              <w:t xml:space="preserve">Việc xác định nguyên liệu đầu vào đối với sản phẩm OCOP là cơ sở, nền tảng để đánh giá, đồng thời xác định các giải pháp nhằm nâng cao tỷ lệ nguyên liệu địa phương. </w:t>
            </w:r>
          </w:p>
          <w:p w:rsidR="00163E0E" w:rsidRPr="00C001EC" w:rsidRDefault="00163E0E"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Nguyên liệu cho sản phẩm rượu mơ: Quy trình sản xuất rượu mơ Yên Tử truyền thống (được UBND thành phố Uông Bí ban hành) xác định rõ nguyên liệu đầu vào là: rượu trắng và quả mơ. Do đó, nguyên liệu của sản xuất rượu mơ là rượu trắng chứ không phải là gạo, ngô hay nguyên liệu khác. Vì vậy, cần lưu ý và tôn trọng yếu tố quy trình truyền thống của địa phương để xác định nguyên liệu cho phù hợp.</w:t>
            </w:r>
          </w:p>
          <w:p w:rsidR="00163E0E" w:rsidRPr="00C001EC" w:rsidRDefault="00163E0E"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xml:space="preserve">- Nguyên liệu cho sản phẩm gốm: </w:t>
            </w:r>
            <w:r w:rsidR="00705C6A" w:rsidRPr="00C001EC">
              <w:rPr>
                <w:color w:val="000000" w:themeColor="text1"/>
                <w:kern w:val="36"/>
                <w:sz w:val="28"/>
                <w:szCs w:val="26"/>
              </w:rPr>
              <w:t>nhiều quan điểm cho rằng nguyên liệu đầu vào của sản xuất gốm là đất, tuy nhiên khi xem xét về quy trình kỹ thuật sản xuất gốm: đất và men là hai nguyên liệu quan trọng nhất, mặc dù men cũng được làm từ nguyên liệu như đất, xỏi… nhưng lại do người dân địa phương làm dựa trên kỹ thuật, bí quyết truyền thống và sự sáng tạo của các nghệ nhân. Do đó, nguyên liệu gốm cần phải xác định là đất và men, trong đó men là sản phẩm có nguồn gốc địa phương.</w:t>
            </w:r>
          </w:p>
          <w:p w:rsidR="00705C6A" w:rsidRPr="00C001EC" w:rsidRDefault="00705C6A"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xml:space="preserve">b) Một yếu tố nữa trong xác định nguyên liệu đó là chỉ tính những nguyên </w:t>
            </w:r>
            <w:r w:rsidRPr="00C001EC">
              <w:rPr>
                <w:color w:val="000000" w:themeColor="text1"/>
                <w:kern w:val="36"/>
                <w:sz w:val="28"/>
                <w:szCs w:val="26"/>
              </w:rPr>
              <w:lastRenderedPageBreak/>
              <w:t xml:space="preserve">liệu trực tiếp để làm ra sản phẩm, quyết định đến chất lượng của sản phẩm, không tính các nguyên liệu như bao bì, nhãn mác… </w:t>
            </w:r>
          </w:p>
        </w:tc>
      </w:tr>
    </w:tbl>
    <w:p w:rsidR="00E0778B" w:rsidRPr="00C001EC" w:rsidRDefault="00E0778B"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lastRenderedPageBreak/>
        <w:t>c) Công nghệ sản xuất</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Công nghệ áp dụng vào sản xuất là yếu tố cần được quan tâm đánh giá, công nghệ có 2 nhóm: 1) quy trình kỹ thuật áp dụng (hữu cơ, gap…); 2) công nghệ về máy móc, thiết bị… Đặc biệt cần lưu ý là các kỹ thuật, công nghệ truyền thống cần được lưu giữ và bảo tồn. Vì vậy, chủ thể cần quan tâm đến các câu hỏi: Sử dụng công nghệ sản xuất hiện đại hay truyền thống? Công nghệ có thân thiện với môi trường không?</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Xu hướng sản xuất hiện nay cần phải áp dụng các công nghệ hiện đại và thân thiện với môi trường. Tuy nhiên, với một số sản phẩm (sản phẩm thêu tay, đồ handmade...) thì công nghệ truyền thống kết hợp với văn hóa bản địa cần được quan tâm để duy trì trong hoạt động sản xuất.</w:t>
      </w:r>
    </w:p>
    <w:p w:rsidR="00E0778B" w:rsidRPr="00C001EC" w:rsidRDefault="00E0778B"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d) Thị trường</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Đánh giá tiềm năng về thị trường, đặc biệt là nhu cầu của người tiêu dùng gắn với đặc tính của sản phẩm (sản phẩm tiêu dùng thường xuyên hay sản phẩm không thường xuyên, mang tính thời điểm (lễ tết, quà biếu…). Cùng với đó là đánh giá về tính cạnh tranh của sản phẩm: Sản phẩm cùng loại có nhiều trên thị trường không (sản phẩm cạnh tranh, sản phẩm thay thế)? Loại sản phẩm đó có được dùng thường xuyên không? Có so sánh được giá bán của sản phẩm tương tự trên thị trường không? ...</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Mục đích cuối cùng là đánh giá được: thị trường của sản phẩm, đối tượng khách sử dụng sản phẩm… để có định hướng hoàn thiện sản phẩm, tổ chức sản xuất và xúc tiến thương mại.</w:t>
      </w:r>
    </w:p>
    <w:p w:rsidR="004C2711" w:rsidRPr="00C001EC" w:rsidRDefault="004C2711" w:rsidP="004C271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đ) Tiềm năng sáng tạo</w:t>
      </w:r>
    </w:p>
    <w:p w:rsidR="004C2711" w:rsidRPr="00C001EC" w:rsidRDefault="004C2711" w:rsidP="004C271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Cần xác định rõ và định hướng cụ thể về tiềm năng sáng tạo đối với sản phẩm, dựa trên nhiều yếu tố, cụ thể:</w:t>
      </w:r>
    </w:p>
    <w:p w:rsidR="004C2711" w:rsidRPr="00C001EC" w:rsidRDefault="004C2711" w:rsidP="004C2711">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Phát triển sản phẩm dựa vào nguồn nguyên liệu địa phương, khai thác lợi thế về chất lượng của nguyên liệu;</w:t>
      </w:r>
    </w:p>
    <w:p w:rsidR="004C2711" w:rsidRPr="00C001EC" w:rsidRDefault="004C2711" w:rsidP="004C2711">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Nâng cao chất lượng sử dụng trên các yếu tố về: công nghệ, an toàn thực phẩm, quy trình kỹ thuật;…</w:t>
      </w:r>
    </w:p>
    <w:p w:rsidR="004C2711" w:rsidRPr="00C001EC" w:rsidRDefault="004C2711" w:rsidP="004C2711">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Tiếp cận khách hàng: dựa trên yếu tố về giá trị sản phẩm: quà tặng, quà biếu, đẳng cấp…</w:t>
      </w:r>
    </w:p>
    <w:p w:rsidR="005870E9" w:rsidRPr="00C001EC" w:rsidRDefault="004C2711" w:rsidP="00166090">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lastRenderedPageBreak/>
        <w:t>- Tổ chức thị trường: gắn với các khía cạnh như: du lịch, kênh hàng (cao cấp, đại</w:t>
      </w:r>
      <w:r w:rsidR="00963B29">
        <w:rPr>
          <w:color w:val="000000" w:themeColor="text1"/>
          <w:kern w:val="36"/>
          <w:sz w:val="28"/>
          <w:szCs w:val="26"/>
        </w:rPr>
        <w:t xml:space="preserve"> trà…);…</w:t>
      </w:r>
    </w:p>
    <w:p w:rsidR="00E0778B" w:rsidRPr="00C001EC" w:rsidRDefault="004C2711"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e</w:t>
      </w:r>
      <w:r w:rsidR="00E0778B" w:rsidRPr="00C001EC">
        <w:rPr>
          <w:i/>
          <w:color w:val="000000" w:themeColor="text1"/>
          <w:kern w:val="36"/>
          <w:sz w:val="28"/>
          <w:szCs w:val="26"/>
        </w:rPr>
        <w:t>) Một số yếu tố khác</w:t>
      </w:r>
    </w:p>
    <w:p w:rsidR="00E0778B" w:rsidRPr="00C001EC" w:rsidRDefault="00E0778B" w:rsidP="00FF2C31">
      <w:pPr>
        <w:pStyle w:val="NormalWeb"/>
        <w:spacing w:before="120" w:beforeAutospacing="0" w:after="0" w:afterAutospacing="0" w:line="360" w:lineRule="exact"/>
        <w:ind w:firstLine="567"/>
        <w:jc w:val="both"/>
        <w:rPr>
          <w:color w:val="000000" w:themeColor="text1"/>
          <w:spacing w:val="-6"/>
          <w:kern w:val="36"/>
          <w:sz w:val="28"/>
          <w:szCs w:val="26"/>
        </w:rPr>
      </w:pPr>
      <w:r w:rsidRPr="00C001EC">
        <w:rPr>
          <w:color w:val="000000" w:themeColor="text1"/>
          <w:kern w:val="36"/>
          <w:sz w:val="28"/>
          <w:szCs w:val="26"/>
        </w:rPr>
        <w:t>Một số nội dung khác cần quan tâm đến đó là: 1) Khả năng tổ chức sản xuất gắn với cộng đồng (lao động tại địa phương, tổ chức sản xuất ở cộng đồng…; nhu cầu hỗ trợ về đào tạo nghề, đào tạo lao động…); 2) Tổ chức sản xuất như thế nào (HTX, tổ hợp tác, doanh nghiệp…; liên kết sản xuất…</w:t>
      </w:r>
      <w:r w:rsidR="005870E9" w:rsidRPr="00C001EC">
        <w:rPr>
          <w:color w:val="000000" w:themeColor="text1"/>
          <w:kern w:val="36"/>
          <w:sz w:val="28"/>
          <w:szCs w:val="26"/>
        </w:rPr>
        <w:t>)</w:t>
      </w:r>
      <w:r w:rsidR="00CF1FAD" w:rsidRPr="00C001EC">
        <w:rPr>
          <w:color w:val="000000" w:themeColor="text1"/>
          <w:kern w:val="36"/>
          <w:sz w:val="28"/>
          <w:szCs w:val="26"/>
        </w:rPr>
        <w:t>, đặc biệt là quan tâm và khuyến khích các HTX</w:t>
      </w:r>
      <w:r w:rsidRPr="00C001EC">
        <w:rPr>
          <w:color w:val="000000" w:themeColor="text1"/>
          <w:kern w:val="36"/>
          <w:sz w:val="28"/>
          <w:szCs w:val="26"/>
        </w:rPr>
        <w:t xml:space="preserve">; 3) Những khó khăn, nhu cầu cần sự hỗ trợ của nhà nước trong phát triển sản phẩm…   </w:t>
      </w:r>
    </w:p>
    <w:p w:rsidR="00E0778B" w:rsidRPr="00C001EC" w:rsidRDefault="00E0778B" w:rsidP="00FF2C31">
      <w:pPr>
        <w:spacing w:before="120" w:after="0" w:line="360" w:lineRule="exact"/>
        <w:ind w:firstLine="567"/>
        <w:jc w:val="both"/>
        <w:rPr>
          <w:color w:val="000000" w:themeColor="text1"/>
          <w:kern w:val="36"/>
          <w:sz w:val="28"/>
          <w:szCs w:val="26"/>
        </w:rPr>
      </w:pPr>
      <w:r w:rsidRPr="00C001EC">
        <w:rPr>
          <w:color w:val="000000" w:themeColor="text1"/>
          <w:kern w:val="36"/>
          <w:sz w:val="28"/>
          <w:szCs w:val="26"/>
        </w:rPr>
        <w:t>Các nội dung trên là những gợi ý giúp chủ thể xác định được tiềm năng về sản phẩm của mình.</w:t>
      </w:r>
    </w:p>
    <w:p w:rsidR="00852815" w:rsidRPr="00C001EC" w:rsidRDefault="00E0778B" w:rsidP="0081117D">
      <w:pPr>
        <w:spacing w:before="120" w:after="0" w:line="360" w:lineRule="exact"/>
        <w:jc w:val="center"/>
        <w:rPr>
          <w:i/>
          <w:color w:val="000000" w:themeColor="text1"/>
          <w:kern w:val="36"/>
          <w:sz w:val="28"/>
          <w:szCs w:val="26"/>
        </w:rPr>
      </w:pPr>
      <w:r w:rsidRPr="00C001EC">
        <w:rPr>
          <w:i/>
          <w:color w:val="000000" w:themeColor="text1"/>
          <w:kern w:val="36"/>
          <w:sz w:val="28"/>
          <w:szCs w:val="26"/>
        </w:rPr>
        <w:t>(Một số câu hỏi gợi ý cụ thể để tham khảo tại Phụ lục 5)</w:t>
      </w:r>
    </w:p>
    <w:p w:rsidR="00445977" w:rsidRPr="00C001EC" w:rsidRDefault="00445977" w:rsidP="00445977">
      <w:pPr>
        <w:pStyle w:val="A1"/>
        <w:rPr>
          <w:rFonts w:ascii="Times New Roman" w:hAnsi="Times New Roman"/>
          <w:color w:val="auto"/>
        </w:rPr>
      </w:pPr>
      <w:bookmarkStart w:id="148" w:name="_Toc40295417"/>
      <w:bookmarkStart w:id="149" w:name="_Toc42593572"/>
      <w:bookmarkStart w:id="150" w:name="_Toc47022703"/>
      <w:bookmarkStart w:id="151" w:name="_Toc49714596"/>
      <w:bookmarkStart w:id="152" w:name="_Toc53584126"/>
      <w:r w:rsidRPr="00C001EC">
        <w:rPr>
          <w:rFonts w:ascii="Times New Roman" w:eastAsiaTheme="minorEastAsia" w:hAnsi="Times New Roman"/>
          <w:color w:val="auto"/>
        </w:rPr>
        <w:t>2.2. Xây dựng và phát triển ý tưởng sản phẩm, đánh giá tính khả thi</w:t>
      </w:r>
      <w:bookmarkEnd w:id="148"/>
      <w:bookmarkEnd w:id="149"/>
      <w:bookmarkEnd w:id="150"/>
      <w:bookmarkEnd w:id="151"/>
      <w:bookmarkEnd w:id="152"/>
    </w:p>
    <w:p w:rsidR="00445977" w:rsidRPr="00C001EC" w:rsidRDefault="00445977" w:rsidP="00445977">
      <w:pPr>
        <w:pStyle w:val="A2"/>
      </w:pPr>
      <w:bookmarkStart w:id="153" w:name="_Toc40295418"/>
      <w:bookmarkStart w:id="154" w:name="_Toc42593573"/>
      <w:bookmarkStart w:id="155" w:name="_Toc47022704"/>
      <w:bookmarkStart w:id="156" w:name="_Toc49714597"/>
      <w:r w:rsidRPr="00C001EC">
        <w:t>2.2.1. Xây dựng và phát triển ý tưởng sản phẩm</w:t>
      </w:r>
      <w:bookmarkEnd w:id="153"/>
      <w:bookmarkEnd w:id="154"/>
      <w:bookmarkEnd w:id="155"/>
      <w:bookmarkEnd w:id="156"/>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lang w:eastAsia="zh-CN"/>
        </w:rPr>
        <w:t>Ý tưởng phát triển sản phẩ</w:t>
      </w:r>
      <w:r w:rsidR="0081117D" w:rsidRPr="00C001EC">
        <w:rPr>
          <w:kern w:val="36"/>
          <w:sz w:val="28"/>
          <w:szCs w:val="26"/>
          <w:lang w:eastAsia="zh-CN"/>
        </w:rPr>
        <w:t xml:space="preserve">m </w:t>
      </w:r>
      <w:r w:rsidRPr="00C001EC">
        <w:rPr>
          <w:kern w:val="36"/>
          <w:sz w:val="28"/>
          <w:szCs w:val="26"/>
          <w:lang w:eastAsia="zh-CN"/>
        </w:rPr>
        <w:t xml:space="preserve">có ý nghĩa quan trọng, quyết định đến sự thành công của doanh nghiệp, </w:t>
      </w:r>
      <w:r w:rsidR="00271E4B" w:rsidRPr="00C001EC">
        <w:rPr>
          <w:kern w:val="36"/>
          <w:sz w:val="28"/>
          <w:szCs w:val="26"/>
          <w:lang w:eastAsia="zh-CN"/>
        </w:rPr>
        <w:t>HTX</w:t>
      </w:r>
      <w:r w:rsidRPr="00C001EC">
        <w:rPr>
          <w:kern w:val="36"/>
          <w:sz w:val="28"/>
          <w:szCs w:val="26"/>
          <w:lang w:eastAsia="zh-CN"/>
        </w:rPr>
        <w:t xml:space="preserve">, Tổ hợp tác, hộ gia đình sản xuất (gọi là chủ thể OCOP). </w:t>
      </w:r>
      <w:r w:rsidRPr="00C001EC">
        <w:rPr>
          <w:kern w:val="36"/>
          <w:sz w:val="28"/>
          <w:szCs w:val="26"/>
        </w:rPr>
        <w:t xml:space="preserve">Bên cạnh đó, đổi mới sản phẩm giúp cho các chủ thể tạo dựng sự khác biệt với đối thủ và phát huy lợi thế cạnh tranh của mình. Các chủ thể OCOP  đăng ký ý tưởng sản phẩm theo mẫu đính kèm (biểu số 01, 02) tại QĐ số 1048 của Thủ tướng Chính phủ. Nếu chủ thể đăng ký sản phẩm mới thì điền vào biểu số 01, nếu chủ thể đăng ký sản phẩm đã có thì điền vào mẫu biểu số 02. Sau khi hoàn thành phiếu đăng ký ý tưởng phát triển sản phẩm, chủ thể sẽ gửi phiếu đề xuất đăng ký ý tưởng sản phẩm mới hoặc sản phẩm đã có tới cơ quan thường trực OCOP ở địa phương (UBND xã). </w:t>
      </w:r>
    </w:p>
    <w:p w:rsidR="00445977" w:rsidRPr="00C001EC" w:rsidRDefault="00445977" w:rsidP="00FF2C31">
      <w:pPr>
        <w:widowControl w:val="0"/>
        <w:spacing w:before="120" w:after="0" w:line="360" w:lineRule="exact"/>
        <w:ind w:firstLine="567"/>
        <w:jc w:val="both"/>
        <w:rPr>
          <w:kern w:val="36"/>
          <w:sz w:val="26"/>
          <w:szCs w:val="26"/>
        </w:rPr>
      </w:pPr>
      <w:r w:rsidRPr="00C001EC">
        <w:rPr>
          <w:kern w:val="36"/>
          <w:sz w:val="28"/>
          <w:szCs w:val="26"/>
        </w:rPr>
        <w:t>Cách xây dựng và phát triển ý tưởng sản phẩm, đánh giá tính khả thi theo gợi ý sau đây:</w:t>
      </w:r>
    </w:p>
    <w:p w:rsidR="00445977" w:rsidRPr="00C001EC" w:rsidRDefault="00445977" w:rsidP="00FF2C31">
      <w:pPr>
        <w:pStyle w:val="A3"/>
      </w:pPr>
      <w:r w:rsidRPr="00C001EC">
        <w:t xml:space="preserve">2.2.1.1. Xây dựng và phát triển ý tưởng sản phẩm: </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Nguồn gốc ý tưởng sản phẩm: Ý tưởng sản phẩm của chính chủ thể OCOP và góp phần gia tăng giá trị gắn với bảo tồn truyền thống/văn hóa.</w:t>
      </w:r>
    </w:p>
    <w:p w:rsidR="00445977" w:rsidRPr="00C001EC" w:rsidRDefault="00445977" w:rsidP="00FF2C31">
      <w:pPr>
        <w:widowControl w:val="0"/>
        <w:spacing w:before="120" w:after="0" w:line="360" w:lineRule="exact"/>
        <w:ind w:firstLine="567"/>
        <w:jc w:val="both"/>
        <w:rPr>
          <w:kern w:val="36"/>
          <w:sz w:val="28"/>
          <w:szCs w:val="26"/>
        </w:rPr>
      </w:pPr>
      <w:r w:rsidRPr="00C001EC">
        <w:rPr>
          <w:b/>
          <w:i/>
          <w:kern w:val="36"/>
          <w:sz w:val="28"/>
          <w:szCs w:val="26"/>
        </w:rPr>
        <w:t>Bước 1</w:t>
      </w:r>
      <w:r w:rsidRPr="00C001EC">
        <w:rPr>
          <w:kern w:val="36"/>
          <w:sz w:val="28"/>
          <w:szCs w:val="26"/>
        </w:rPr>
        <w:t>: Hình thành ý tưởng</w:t>
      </w:r>
    </w:p>
    <w:p w:rsidR="00445977" w:rsidRPr="00C001EC" w:rsidRDefault="00B223D1" w:rsidP="00FF2C31">
      <w:pPr>
        <w:widowControl w:val="0"/>
        <w:spacing w:before="120" w:after="0" w:line="360" w:lineRule="exact"/>
        <w:ind w:firstLine="567"/>
        <w:jc w:val="both"/>
        <w:rPr>
          <w:kern w:val="36"/>
          <w:sz w:val="28"/>
          <w:szCs w:val="26"/>
        </w:rPr>
      </w:pPr>
      <w:r>
        <w:rPr>
          <w:kern w:val="36"/>
          <w:sz w:val="28"/>
          <w:szCs w:val="26"/>
        </w:rPr>
        <w:t xml:space="preserve">Thông qua </w:t>
      </w:r>
      <w:r w:rsidR="00445977" w:rsidRPr="00C001EC">
        <w:rPr>
          <w:kern w:val="36"/>
          <w:sz w:val="28"/>
          <w:szCs w:val="26"/>
        </w:rPr>
        <w:t xml:space="preserve">đời sống thực tế, qua tiếp xúc với khách hàng, quan sát đối thủ cạnh tranh, các nhà cung cấp nguyên liệu, vật tư.... Ví dụ: </w:t>
      </w:r>
    </w:p>
    <w:p w:rsidR="00445977" w:rsidRPr="00C001EC" w:rsidRDefault="00445977" w:rsidP="00FF2C31">
      <w:pPr>
        <w:widowControl w:val="0"/>
        <w:spacing w:before="120" w:after="0" w:line="360" w:lineRule="exact"/>
        <w:ind w:firstLine="567"/>
        <w:jc w:val="both"/>
        <w:rPr>
          <w:kern w:val="36"/>
          <w:sz w:val="28"/>
          <w:szCs w:val="26"/>
        </w:rPr>
      </w:pPr>
      <w:r w:rsidRPr="00C001EC">
        <w:rPr>
          <w:b/>
          <w:i/>
          <w:kern w:val="36"/>
          <w:sz w:val="28"/>
          <w:szCs w:val="26"/>
        </w:rPr>
        <w:lastRenderedPageBreak/>
        <w:t>Bước 2:</w:t>
      </w:r>
      <w:r w:rsidRPr="00C001EC">
        <w:rPr>
          <w:kern w:val="36"/>
          <w:sz w:val="28"/>
          <w:szCs w:val="26"/>
        </w:rPr>
        <w:t xml:space="preserve"> Sàng lọc ý tưở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Các ý tưởng được sàng lọc cần trả lời các câu hỏi có thể thực hiện được hay không? Có phù hợp với nhu cầu khách hàng, thị trường hay không? Liệu sản phẩm có bán chạy được hay khô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xml:space="preserve">Việc sang lọc ý tưởng có thể được thực hiện thông qua việc đánh giá thang điểm. </w:t>
      </w:r>
    </w:p>
    <w:p w:rsidR="00445977" w:rsidRPr="00C001EC" w:rsidRDefault="00445977" w:rsidP="00FF2C31">
      <w:pPr>
        <w:widowControl w:val="0"/>
        <w:spacing w:before="120" w:after="0" w:line="360" w:lineRule="exact"/>
        <w:ind w:firstLine="567"/>
        <w:jc w:val="both"/>
        <w:rPr>
          <w:kern w:val="36"/>
          <w:sz w:val="28"/>
          <w:szCs w:val="26"/>
        </w:rPr>
      </w:pPr>
      <w:r w:rsidRPr="00C001EC">
        <w:rPr>
          <w:b/>
          <w:i/>
          <w:kern w:val="36"/>
          <w:sz w:val="28"/>
          <w:szCs w:val="26"/>
        </w:rPr>
        <w:t>Bước 3:</w:t>
      </w:r>
      <w:r w:rsidRPr="00C001EC">
        <w:rPr>
          <w:kern w:val="36"/>
          <w:sz w:val="28"/>
          <w:szCs w:val="26"/>
        </w:rPr>
        <w:t xml:space="preserve"> Phát triển thử nghiệm mô hình sản phẩm</w:t>
      </w:r>
    </w:p>
    <w:p w:rsidR="00FF2C31" w:rsidRPr="00C001EC" w:rsidRDefault="00445977" w:rsidP="0081117D">
      <w:pPr>
        <w:widowControl w:val="0"/>
        <w:spacing w:before="120" w:after="0" w:line="360" w:lineRule="exact"/>
        <w:ind w:firstLine="567"/>
        <w:jc w:val="both"/>
        <w:rPr>
          <w:kern w:val="36"/>
          <w:sz w:val="28"/>
          <w:szCs w:val="26"/>
        </w:rPr>
      </w:pPr>
      <w:r w:rsidRPr="00C001EC">
        <w:rPr>
          <w:kern w:val="36"/>
          <w:sz w:val="28"/>
          <w:szCs w:val="26"/>
        </w:rPr>
        <w:t>Sau khi đã qua công đoạn sàng lọc ý tưởng, các ý tưởng hay, phù hợp sẽ được phát triển thành mô hình sản phẩm và đem đi thử nghiệm. Mô hình sản phẩ</w:t>
      </w:r>
      <w:r w:rsidR="00B223D1">
        <w:rPr>
          <w:kern w:val="36"/>
          <w:sz w:val="28"/>
          <w:szCs w:val="26"/>
        </w:rPr>
        <w:t xml:space="preserve">m </w:t>
      </w:r>
      <w:r w:rsidRPr="00C001EC">
        <w:rPr>
          <w:kern w:val="36"/>
          <w:sz w:val="28"/>
          <w:szCs w:val="26"/>
        </w:rPr>
        <w:t>là ý tưởng phát triển sản phẩm mới được cụ thể hóa như là sản phẩm thật: hình dáng, màu sắc, cấu tạo, công dụng, đặc điểm, giá cả..., tuy nhiên, vẫn chỉ dừng ở mức là ý tưởng.</w:t>
      </w:r>
    </w:p>
    <w:p w:rsidR="00445977" w:rsidRPr="00C001EC" w:rsidRDefault="00445977" w:rsidP="00FF2C31">
      <w:pPr>
        <w:pStyle w:val="A3"/>
      </w:pPr>
      <w:r w:rsidRPr="00C001EC">
        <w:t>2.2.1.2. Đánh giá tính khả thi của ý tưở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Một yếu tố quan trọng của việc bắt đầu kinh doanh chính là tính khả thi của ý tưởng kinh doanh. Để đánh giá tính khả thi của ý tưởng cần thực hiện các bước sau:</w:t>
      </w:r>
    </w:p>
    <w:p w:rsidR="00445977" w:rsidRPr="00C001EC" w:rsidRDefault="00B86C75" w:rsidP="00FF2C31">
      <w:pPr>
        <w:widowControl w:val="0"/>
        <w:spacing w:before="120" w:after="0" w:line="360" w:lineRule="exact"/>
        <w:ind w:firstLine="567"/>
        <w:jc w:val="both"/>
        <w:rPr>
          <w:sz w:val="28"/>
          <w:szCs w:val="26"/>
        </w:rPr>
      </w:pPr>
      <w:r w:rsidRPr="00C001EC">
        <w:rPr>
          <w:sz w:val="28"/>
          <w:szCs w:val="26"/>
        </w:rPr>
        <w:t xml:space="preserve">- </w:t>
      </w:r>
      <w:r w:rsidR="00445977" w:rsidRPr="00C001EC">
        <w:rPr>
          <w:sz w:val="28"/>
          <w:szCs w:val="26"/>
        </w:rPr>
        <w:t xml:space="preserve">Bước 1: </w:t>
      </w:r>
      <w:r w:rsidRPr="00C001EC">
        <w:rPr>
          <w:b/>
          <w:i/>
          <w:sz w:val="28"/>
          <w:szCs w:val="26"/>
        </w:rPr>
        <w:t>Đ</w:t>
      </w:r>
      <w:r w:rsidR="00445977" w:rsidRPr="00C001EC">
        <w:rPr>
          <w:b/>
          <w:i/>
          <w:sz w:val="28"/>
          <w:szCs w:val="26"/>
        </w:rPr>
        <w:t>ịnh vị giá trị sản phẩm</w:t>
      </w:r>
      <w:r w:rsidR="00445977" w:rsidRPr="00C001EC">
        <w:rPr>
          <w:sz w:val="28"/>
          <w:szCs w:val="26"/>
        </w:rPr>
        <w:t>:</w:t>
      </w:r>
      <w:r w:rsidR="00445977" w:rsidRPr="00C001EC">
        <w:rPr>
          <w:kern w:val="36"/>
          <w:sz w:val="28"/>
          <w:szCs w:val="26"/>
        </w:rPr>
        <w:t xml:space="preserve"> Làm cho khách hàng nhìn thấy và hiểu được giá trị của sản phẩm và chấp nhận sản phẩm.</w:t>
      </w:r>
    </w:p>
    <w:p w:rsidR="00445977" w:rsidRPr="00C001EC" w:rsidRDefault="00B86C75" w:rsidP="00FF2C31">
      <w:pPr>
        <w:widowControl w:val="0"/>
        <w:spacing w:before="120" w:after="0" w:line="360" w:lineRule="exact"/>
        <w:ind w:firstLine="567"/>
        <w:jc w:val="both"/>
        <w:rPr>
          <w:kern w:val="36"/>
          <w:sz w:val="28"/>
          <w:szCs w:val="26"/>
        </w:rPr>
      </w:pPr>
      <w:r w:rsidRPr="00C001EC">
        <w:rPr>
          <w:sz w:val="28"/>
          <w:szCs w:val="26"/>
        </w:rPr>
        <w:t xml:space="preserve">- </w:t>
      </w:r>
      <w:r w:rsidR="00445977" w:rsidRPr="00C001EC">
        <w:rPr>
          <w:sz w:val="28"/>
          <w:szCs w:val="26"/>
        </w:rPr>
        <w:t>Bước 2</w:t>
      </w:r>
      <w:r w:rsidRPr="00C001EC">
        <w:rPr>
          <w:sz w:val="28"/>
          <w:szCs w:val="26"/>
        </w:rPr>
        <w:t>.</w:t>
      </w:r>
      <w:r w:rsidR="00445977" w:rsidRPr="00C001EC">
        <w:rPr>
          <w:sz w:val="28"/>
          <w:szCs w:val="26"/>
        </w:rPr>
        <w:t xml:space="preserve"> </w:t>
      </w:r>
      <w:r w:rsidRPr="00C001EC">
        <w:rPr>
          <w:b/>
          <w:i/>
          <w:sz w:val="28"/>
          <w:szCs w:val="26"/>
        </w:rPr>
        <w:t>X</w:t>
      </w:r>
      <w:r w:rsidR="00445977" w:rsidRPr="00C001EC">
        <w:rPr>
          <w:b/>
          <w:i/>
          <w:sz w:val="28"/>
          <w:szCs w:val="26"/>
        </w:rPr>
        <w:t>ác định thị trường, nhu cầu của sản phẩm</w:t>
      </w:r>
      <w:r w:rsidR="00445977" w:rsidRPr="00C001EC">
        <w:rPr>
          <w:sz w:val="28"/>
          <w:szCs w:val="26"/>
        </w:rPr>
        <w:t xml:space="preserve">: </w:t>
      </w:r>
      <w:r w:rsidR="00445977" w:rsidRPr="00C001EC">
        <w:rPr>
          <w:kern w:val="36"/>
          <w:sz w:val="28"/>
          <w:szCs w:val="26"/>
        </w:rPr>
        <w:t>Nghiên cứu thị trường của sản phẩm/dịch vụ</w:t>
      </w:r>
      <w:r w:rsidR="00AF6E07" w:rsidRPr="00C001EC">
        <w:rPr>
          <w:kern w:val="36"/>
          <w:sz w:val="28"/>
          <w:szCs w:val="26"/>
        </w:rPr>
        <w:t>,</w:t>
      </w:r>
      <w:r w:rsidR="00445977" w:rsidRPr="00C001EC">
        <w:rPr>
          <w:kern w:val="36"/>
          <w:sz w:val="28"/>
          <w:szCs w:val="26"/>
        </w:rPr>
        <w:t xml:space="preserve"> đánh giá nhu cầu vàsự quan tâm, tìm kiếm từ khách hàng tiềm năng bằng nhiều cách: tham khảo ý kiến, phản hồi trực tiếp của khách hàng,kiểm tra, đánh giá mức độ quan tâm, hứng thú, tính khả thi của sản phẩm/dịch vụ;</w:t>
      </w:r>
    </w:p>
    <w:p w:rsidR="00445977" w:rsidRPr="00C001EC" w:rsidRDefault="00B86C75" w:rsidP="00FF2C31">
      <w:pPr>
        <w:widowControl w:val="0"/>
        <w:spacing w:before="120" w:after="0" w:line="360" w:lineRule="exact"/>
        <w:ind w:firstLine="567"/>
        <w:jc w:val="both"/>
        <w:rPr>
          <w:sz w:val="28"/>
          <w:szCs w:val="26"/>
        </w:rPr>
      </w:pPr>
      <w:r w:rsidRPr="00C001EC">
        <w:rPr>
          <w:kern w:val="36"/>
          <w:sz w:val="28"/>
          <w:szCs w:val="26"/>
        </w:rPr>
        <w:t xml:space="preserve">- </w:t>
      </w:r>
      <w:r w:rsidR="00445977" w:rsidRPr="00C001EC">
        <w:rPr>
          <w:kern w:val="36"/>
          <w:sz w:val="28"/>
          <w:szCs w:val="26"/>
        </w:rPr>
        <w:t>Bước 3</w:t>
      </w:r>
      <w:r w:rsidRPr="00C001EC">
        <w:rPr>
          <w:kern w:val="36"/>
          <w:sz w:val="28"/>
          <w:szCs w:val="26"/>
        </w:rPr>
        <w:t>.</w:t>
      </w:r>
      <w:r w:rsidR="00445977" w:rsidRPr="00C001EC">
        <w:rPr>
          <w:sz w:val="28"/>
          <w:szCs w:val="26"/>
        </w:rPr>
        <w:t xml:space="preserve"> </w:t>
      </w:r>
      <w:r w:rsidRPr="00C001EC">
        <w:rPr>
          <w:b/>
          <w:i/>
          <w:sz w:val="28"/>
          <w:szCs w:val="26"/>
        </w:rPr>
        <w:t>P</w:t>
      </w:r>
      <w:r w:rsidR="00445977" w:rsidRPr="00C001EC">
        <w:rPr>
          <w:b/>
          <w:i/>
          <w:sz w:val="28"/>
          <w:szCs w:val="26"/>
        </w:rPr>
        <w:t>hân tích đối thủ cạnh tranh</w:t>
      </w:r>
      <w:r w:rsidR="00445977" w:rsidRPr="00C001EC">
        <w:rPr>
          <w:sz w:val="28"/>
          <w:szCs w:val="26"/>
        </w:rPr>
        <w:t>:</w:t>
      </w:r>
    </w:p>
    <w:p w:rsidR="00445977" w:rsidRPr="00C001EC" w:rsidRDefault="00445977" w:rsidP="00FF2C31">
      <w:pPr>
        <w:widowControl w:val="0"/>
        <w:spacing w:before="120" w:after="0" w:line="360" w:lineRule="exact"/>
        <w:ind w:firstLine="567"/>
        <w:jc w:val="both"/>
        <w:rPr>
          <w:kern w:val="36"/>
          <w:sz w:val="28"/>
          <w:szCs w:val="26"/>
        </w:rPr>
      </w:pPr>
      <w:r w:rsidRPr="00C001EC">
        <w:rPr>
          <w:sz w:val="28"/>
          <w:szCs w:val="26"/>
        </w:rPr>
        <w:t xml:space="preserve"> + </w:t>
      </w:r>
      <w:r w:rsidRPr="00C001EC">
        <w:rPr>
          <w:kern w:val="36"/>
          <w:sz w:val="28"/>
          <w:szCs w:val="26"/>
        </w:rPr>
        <w:t>Tên (các) sản phẩm tương tự đã có trên thị trườ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xml:space="preserve"> +  Sự khác biệt của sản phẩm là gì?</w:t>
      </w:r>
    </w:p>
    <w:p w:rsidR="00445977" w:rsidRPr="00C001EC" w:rsidRDefault="00B86C75" w:rsidP="00FF2C31">
      <w:pPr>
        <w:widowControl w:val="0"/>
        <w:spacing w:before="120" w:after="0" w:line="360" w:lineRule="exact"/>
        <w:ind w:firstLine="567"/>
        <w:jc w:val="both"/>
        <w:rPr>
          <w:kern w:val="36"/>
          <w:sz w:val="28"/>
          <w:szCs w:val="26"/>
        </w:rPr>
      </w:pPr>
      <w:r w:rsidRPr="00C001EC">
        <w:rPr>
          <w:kern w:val="36"/>
          <w:sz w:val="28"/>
          <w:szCs w:val="26"/>
        </w:rPr>
        <w:t xml:space="preserve">- </w:t>
      </w:r>
      <w:r w:rsidR="00445977" w:rsidRPr="00C001EC">
        <w:rPr>
          <w:kern w:val="36"/>
          <w:sz w:val="28"/>
          <w:szCs w:val="26"/>
        </w:rPr>
        <w:t xml:space="preserve">Bước 4: Kiểm tra </w:t>
      </w:r>
      <w:r w:rsidR="00445977" w:rsidRPr="00C001EC">
        <w:rPr>
          <w:b/>
          <w:i/>
          <w:sz w:val="28"/>
          <w:szCs w:val="26"/>
        </w:rPr>
        <w:t>khả năng phát triển bền vững, mở rộng và thu lợi nhuận</w:t>
      </w:r>
      <w:r w:rsidR="00445977" w:rsidRPr="00C001EC">
        <w:rPr>
          <w:sz w:val="28"/>
          <w:szCs w:val="26"/>
        </w:rPr>
        <w:t xml:space="preserve"> </w:t>
      </w:r>
      <w:r w:rsidR="00445977" w:rsidRPr="00C001EC">
        <w:rPr>
          <w:kern w:val="36"/>
          <w:sz w:val="28"/>
          <w:szCs w:val="26"/>
        </w:rPr>
        <w:t>của ý tưởng kinh doanh;</w:t>
      </w:r>
    </w:p>
    <w:p w:rsidR="00445977" w:rsidRPr="00C001EC" w:rsidRDefault="00B86C75" w:rsidP="00FF2C31">
      <w:pPr>
        <w:widowControl w:val="0"/>
        <w:spacing w:before="120" w:after="0" w:line="360" w:lineRule="exact"/>
        <w:ind w:firstLine="567"/>
        <w:jc w:val="both"/>
        <w:rPr>
          <w:sz w:val="28"/>
          <w:szCs w:val="26"/>
        </w:rPr>
      </w:pPr>
      <w:r w:rsidRPr="00C001EC">
        <w:rPr>
          <w:kern w:val="36"/>
          <w:sz w:val="28"/>
          <w:szCs w:val="26"/>
        </w:rPr>
        <w:t xml:space="preserve">- </w:t>
      </w:r>
      <w:r w:rsidR="00445977" w:rsidRPr="00C001EC">
        <w:rPr>
          <w:kern w:val="36"/>
          <w:sz w:val="28"/>
          <w:szCs w:val="26"/>
        </w:rPr>
        <w:t xml:space="preserve">Bước 5: </w:t>
      </w:r>
      <w:r w:rsidRPr="00C001EC">
        <w:rPr>
          <w:b/>
          <w:i/>
          <w:sz w:val="28"/>
          <w:szCs w:val="26"/>
        </w:rPr>
        <w:t>L</w:t>
      </w:r>
      <w:r w:rsidR="00445977" w:rsidRPr="00C001EC">
        <w:rPr>
          <w:b/>
          <w:i/>
          <w:sz w:val="28"/>
          <w:szCs w:val="26"/>
        </w:rPr>
        <w:t>ựa chọn mô hình kinh doanh phù hợp</w:t>
      </w:r>
      <w:r w:rsidR="00445977" w:rsidRPr="00C001EC">
        <w:rPr>
          <w:sz w:val="28"/>
          <w:szCs w:val="26"/>
        </w:rPr>
        <w:t>.</w:t>
      </w:r>
    </w:p>
    <w:p w:rsidR="00445977" w:rsidRPr="00C001EC" w:rsidRDefault="00445977" w:rsidP="00445977">
      <w:pPr>
        <w:pStyle w:val="A1"/>
        <w:rPr>
          <w:rFonts w:ascii="Times New Roman" w:hAnsi="Times New Roman"/>
          <w:color w:val="auto"/>
        </w:rPr>
      </w:pPr>
      <w:bookmarkStart w:id="157" w:name="_Toc40295419"/>
      <w:bookmarkStart w:id="158" w:name="_Toc42593574"/>
      <w:bookmarkStart w:id="159" w:name="_Toc47022705"/>
      <w:bookmarkStart w:id="160" w:name="_Toc49714598"/>
      <w:bookmarkStart w:id="161" w:name="_Toc53584127"/>
      <w:r w:rsidRPr="00C001EC">
        <w:rPr>
          <w:rFonts w:ascii="Times New Roman" w:eastAsiaTheme="minorEastAsia" w:hAnsi="Times New Roman"/>
          <w:color w:val="auto"/>
        </w:rPr>
        <w:t>2.3. Hướng dẫn viết câu chuyện sản phẩm</w:t>
      </w:r>
      <w:bookmarkEnd w:id="157"/>
      <w:bookmarkEnd w:id="158"/>
      <w:bookmarkEnd w:id="159"/>
      <w:bookmarkEnd w:id="160"/>
      <w:bookmarkEnd w:id="161"/>
    </w:p>
    <w:p w:rsidR="00445977" w:rsidRPr="00C001EC" w:rsidRDefault="00445977" w:rsidP="00445977">
      <w:pPr>
        <w:pStyle w:val="A2"/>
        <w:rPr>
          <w:lang w:val="en-US"/>
        </w:rPr>
      </w:pPr>
      <w:bookmarkStart w:id="162" w:name="_Toc42593575"/>
      <w:bookmarkStart w:id="163" w:name="_Toc47022706"/>
      <w:bookmarkStart w:id="164" w:name="_Toc49714599"/>
      <w:r w:rsidRPr="00C001EC">
        <w:t>2.3.1. Bản chất câu chuyện sản phẩm</w:t>
      </w:r>
      <w:bookmarkEnd w:id="162"/>
      <w:bookmarkEnd w:id="163"/>
      <w:bookmarkEnd w:id="164"/>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xml:space="preserve">Người ta thường nói “bán sản phẩm là bán câu chuyện, mỗi sản phẩm đều </w:t>
      </w:r>
      <w:r w:rsidRPr="00C001EC">
        <w:rPr>
          <w:kern w:val="36"/>
          <w:sz w:val="28"/>
          <w:szCs w:val="26"/>
        </w:rPr>
        <w:lastRenderedPageBreak/>
        <w:t xml:space="preserve">mang một giá trị nào đó mà thông qua sử dụng nó đem lại cho khách hàng sự “thỏa mãn” nhất định. Câu chuyện sản phẩm là thông điệp mà chủ thể truyền tải phần “GIÁ TRỊ CỐT LÕI” của sản phẩm đến với khách hàng. </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Nhiều người hiểu chưa đúng, nên viết theo hơi hướng câu chuyện “</w:t>
      </w:r>
      <w:r w:rsidRPr="00C001EC">
        <w:rPr>
          <w:b/>
          <w:kern w:val="36"/>
          <w:sz w:val="28"/>
          <w:szCs w:val="26"/>
        </w:rPr>
        <w:t>cổ tích</w:t>
      </w:r>
      <w:r w:rsidRPr="00C001EC">
        <w:rPr>
          <w:kern w:val="36"/>
          <w:sz w:val="28"/>
          <w:szCs w:val="26"/>
        </w:rPr>
        <w:t>” về sản phẩm.</w:t>
      </w:r>
    </w:p>
    <w:p w:rsidR="00445977" w:rsidRPr="00C001EC" w:rsidRDefault="00445977" w:rsidP="00445977">
      <w:pPr>
        <w:pStyle w:val="A2"/>
      </w:pPr>
      <w:bookmarkStart w:id="165" w:name="_Toc42593576"/>
      <w:bookmarkStart w:id="166" w:name="_Toc47022707"/>
      <w:bookmarkStart w:id="167" w:name="_Toc49714600"/>
      <w:r w:rsidRPr="00C001EC">
        <w:t>2.3.2. Các yếu tố cần có của câu chuyện sản phẩm</w:t>
      </w:r>
      <w:bookmarkEnd w:id="165"/>
      <w:bookmarkEnd w:id="166"/>
      <w:bookmarkEnd w:id="167"/>
    </w:p>
    <w:p w:rsidR="00B86C75" w:rsidRPr="00C001EC" w:rsidRDefault="00445977" w:rsidP="00FF2C31">
      <w:pPr>
        <w:widowControl w:val="0"/>
        <w:spacing w:before="120" w:after="0" w:line="360" w:lineRule="exact"/>
        <w:ind w:firstLine="567"/>
        <w:jc w:val="both"/>
        <w:rPr>
          <w:spacing w:val="-2"/>
          <w:kern w:val="36"/>
          <w:sz w:val="28"/>
          <w:szCs w:val="26"/>
        </w:rPr>
      </w:pPr>
      <w:r w:rsidRPr="00C001EC">
        <w:rPr>
          <w:spacing w:val="-2"/>
          <w:kern w:val="36"/>
          <w:sz w:val="28"/>
          <w:szCs w:val="26"/>
          <w:lang w:eastAsia="zh-CN"/>
        </w:rPr>
        <w:t>-  Xác định được khách hàng mục tiêu của sản phẩm là ai?</w:t>
      </w:r>
      <w:r w:rsidR="00B86C75" w:rsidRPr="00C001EC">
        <w:rPr>
          <w:spacing w:val="-2"/>
          <w:kern w:val="36"/>
          <w:sz w:val="28"/>
          <w:szCs w:val="26"/>
          <w:lang w:eastAsia="zh-CN"/>
        </w:rPr>
        <w:t xml:space="preserve"> </w:t>
      </w:r>
      <w:r w:rsidRPr="00C001EC">
        <w:rPr>
          <w:spacing w:val="-2"/>
          <w:kern w:val="36"/>
          <w:sz w:val="28"/>
          <w:szCs w:val="26"/>
        </w:rPr>
        <w:t>Khách sẽ thấy họ và vấn đề của họ trong câu chuyện sản phẩm</w:t>
      </w:r>
      <w:r w:rsidR="00B86C75" w:rsidRPr="00C001EC">
        <w:rPr>
          <w:spacing w:val="-2"/>
          <w:kern w:val="36"/>
          <w:sz w:val="28"/>
          <w:szCs w:val="26"/>
        </w:rPr>
        <w:t>.</w:t>
      </w:r>
      <w:r w:rsidRPr="00C001EC">
        <w:rPr>
          <w:spacing w:val="-2"/>
          <w:kern w:val="36"/>
          <w:sz w:val="28"/>
          <w:szCs w:val="26"/>
        </w:rPr>
        <w:t xml:space="preserve"> Ví dụ đối tượng mà sản phẩm hướng tới là người già, người trẻ, giới tính, thu nhập của họ,…</w:t>
      </w:r>
      <w:r w:rsidR="00B86C75" w:rsidRPr="00C001EC">
        <w:rPr>
          <w:spacing w:val="-2"/>
          <w:kern w:val="36"/>
          <w:sz w:val="28"/>
          <w:szCs w:val="26"/>
        </w:rPr>
        <w:t xml:space="preserve"> </w:t>
      </w:r>
      <w:r w:rsidRPr="00C001EC">
        <w:rPr>
          <w:spacing w:val="-2"/>
          <w:kern w:val="36"/>
          <w:sz w:val="28"/>
          <w:szCs w:val="26"/>
        </w:rPr>
        <w:t>để có câu chuyện phù hợp với họ.</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Chỉ ra được đâu là vấn đề họ đang gặp phải khi sử dụng các mặt hàng tương tự;</w:t>
      </w:r>
    </w:p>
    <w:p w:rsidR="00445977" w:rsidRPr="00C001EC" w:rsidRDefault="00445977" w:rsidP="00FF2C31">
      <w:pPr>
        <w:widowControl w:val="0"/>
        <w:spacing w:before="120" w:after="0" w:line="360" w:lineRule="exact"/>
        <w:ind w:firstLine="567"/>
        <w:jc w:val="both"/>
        <w:rPr>
          <w:spacing w:val="-4"/>
          <w:kern w:val="36"/>
          <w:sz w:val="28"/>
          <w:szCs w:val="26"/>
        </w:rPr>
      </w:pPr>
      <w:r w:rsidRPr="00C001EC">
        <w:rPr>
          <w:spacing w:val="-4"/>
          <w:kern w:val="36"/>
          <w:sz w:val="28"/>
          <w:szCs w:val="26"/>
        </w:rPr>
        <w:t>- Chỉ ra được các giải pháp mà sản phẩm của doanh nghiệp sẽ giúp họ giải quyết các vấn đề đó;</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Vẽ ra các “viễn cảnh” mà khách hàng sẽ đạt được, thoả mãn thông qua việc sử dụng các giải pháp của doanh nghiệp;</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Hãy tìm ra yếu tố “độc nhất” trong giải pháp của doanh nghiệp (hãy phân tích đối thủ cạnh tranh).</w:t>
      </w:r>
    </w:p>
    <w:p w:rsidR="00B86C75" w:rsidRPr="00C001EC" w:rsidRDefault="00B86C75" w:rsidP="00FF2C31">
      <w:pPr>
        <w:widowControl w:val="0"/>
        <w:spacing w:before="120" w:after="0" w:line="360" w:lineRule="exact"/>
        <w:ind w:firstLine="567"/>
        <w:jc w:val="both"/>
        <w:rPr>
          <w:kern w:val="36"/>
          <w:sz w:val="28"/>
          <w:szCs w:val="26"/>
        </w:rPr>
      </w:pPr>
      <w:r w:rsidRPr="00C001EC">
        <w:rPr>
          <w:kern w:val="36"/>
          <w:sz w:val="28"/>
          <w:szCs w:val="26"/>
        </w:rPr>
        <w:t xml:space="preserve">Câu chuyện sản phẩm cần được xây dựng trên nền tảng 3 nội dung: i) sự đặc sắc, yếu tố truyền thống của địa phương gắn với điều kiện sản xuất, kỹ năng, kỹ xảo của con người; ii) </w:t>
      </w:r>
      <w:r w:rsidR="00DE04D4" w:rsidRPr="00C001EC">
        <w:rPr>
          <w:kern w:val="36"/>
          <w:sz w:val="28"/>
          <w:szCs w:val="26"/>
        </w:rPr>
        <w:t>giá trị cốt lõi, thông điệp của chủ thể gắn với việc phát huy giá trị của cộng đồng, hướng đến người tiêu dùng; iii) sự đặc sắc, sáng tạo và chất lượng của sản phẩm nhằm bảo tồn, phát huy và hướng đến phát huy giá trị của sản phẩm.</w:t>
      </w:r>
    </w:p>
    <w:p w:rsidR="00445977" w:rsidRPr="00C001EC" w:rsidRDefault="00445977" w:rsidP="00445977">
      <w:pPr>
        <w:pStyle w:val="A1"/>
        <w:rPr>
          <w:rFonts w:ascii="Times New Roman" w:hAnsi="Times New Roman"/>
          <w:color w:val="auto"/>
        </w:rPr>
      </w:pPr>
      <w:bookmarkStart w:id="168" w:name="_Toc40295420"/>
      <w:bookmarkStart w:id="169" w:name="_Toc42593577"/>
      <w:bookmarkStart w:id="170" w:name="_Toc47022708"/>
      <w:bookmarkStart w:id="171" w:name="_Toc49714601"/>
      <w:bookmarkStart w:id="172" w:name="_Toc53584128"/>
      <w:r w:rsidRPr="00C001EC">
        <w:rPr>
          <w:rFonts w:ascii="Times New Roman" w:eastAsiaTheme="minorEastAsia" w:hAnsi="Times New Roman"/>
          <w:color w:val="auto"/>
        </w:rPr>
        <w:t>2.4. Xây dựng phương án/dự án sản xuất kinh doanh</w:t>
      </w:r>
      <w:bookmarkEnd w:id="168"/>
      <w:bookmarkEnd w:id="169"/>
      <w:bookmarkEnd w:id="170"/>
      <w:bookmarkEnd w:id="171"/>
      <w:bookmarkEnd w:id="172"/>
    </w:p>
    <w:p w:rsidR="006526A7" w:rsidRPr="00C001EC" w:rsidRDefault="006526A7" w:rsidP="00FF2C31">
      <w:pPr>
        <w:pStyle w:val="A2"/>
      </w:pPr>
      <w:r w:rsidRPr="00C001EC">
        <w:t>2.4.1 Yêu cầu trong xây dựng phương án sản xuất, kinh doanh</w:t>
      </w:r>
    </w:p>
    <w:p w:rsidR="00445977" w:rsidRPr="00C001EC" w:rsidRDefault="004155B0" w:rsidP="00FF2C31">
      <w:pPr>
        <w:widowControl w:val="0"/>
        <w:spacing w:before="120" w:after="0" w:line="360" w:lineRule="exact"/>
        <w:ind w:firstLine="567"/>
        <w:jc w:val="both"/>
        <w:rPr>
          <w:kern w:val="36"/>
          <w:sz w:val="28"/>
          <w:szCs w:val="26"/>
        </w:rPr>
      </w:pPr>
      <w:r w:rsidRPr="00C001EC">
        <w:rPr>
          <w:kern w:val="36"/>
          <w:sz w:val="28"/>
          <w:szCs w:val="26"/>
          <w:lang w:eastAsia="zh-CN"/>
        </w:rPr>
        <w:t xml:space="preserve">Phương án sản xuất, kinh doanh của chủ thể OCOP là tài liệu quan trọng, quyết định đến sự thành công, hiệu quả trong hoạt động của các chủ thể, đồng thời ảnh hưởng đến mức độ đạt được mục tiêu của chủ thể gắn với Chương trình OCOP. </w:t>
      </w:r>
      <w:r w:rsidRPr="00C001EC">
        <w:rPr>
          <w:kern w:val="36"/>
          <w:sz w:val="28"/>
          <w:szCs w:val="26"/>
        </w:rPr>
        <w:t>Do đó, xây dựng phương án kinh doanh cần phải dựa trên các yêu cầu sau:</w:t>
      </w:r>
    </w:p>
    <w:p w:rsidR="00CF1FAD" w:rsidRPr="00C001EC" w:rsidRDefault="00CF1FAD">
      <w:pPr>
        <w:widowControl w:val="0"/>
        <w:spacing w:before="120" w:after="0" w:line="360" w:lineRule="exact"/>
        <w:ind w:firstLine="567"/>
        <w:jc w:val="both"/>
        <w:rPr>
          <w:kern w:val="36"/>
          <w:sz w:val="28"/>
          <w:szCs w:val="26"/>
        </w:rPr>
      </w:pPr>
      <w:r w:rsidRPr="00C001EC">
        <w:rPr>
          <w:kern w:val="36"/>
          <w:sz w:val="28"/>
          <w:szCs w:val="26"/>
        </w:rPr>
        <w:t>- Liên hệ và phối hợp chặt chẽ với cấp xã, nhằm tạo sự ủng hộ về ý tưởng, kế hoạch và đề nghị sự hỗ trợ về chính sách, điều kiện,… trong xây dựng phương án sản xuất kinh doanh;</w:t>
      </w:r>
    </w:p>
    <w:p w:rsidR="004155B0" w:rsidRPr="00C001EC" w:rsidRDefault="004155B0" w:rsidP="00FF2C31">
      <w:pPr>
        <w:widowControl w:val="0"/>
        <w:spacing w:before="120" w:after="0" w:line="360" w:lineRule="exact"/>
        <w:ind w:firstLine="567"/>
        <w:jc w:val="both"/>
        <w:rPr>
          <w:kern w:val="36"/>
          <w:sz w:val="28"/>
          <w:szCs w:val="26"/>
        </w:rPr>
      </w:pPr>
      <w:r w:rsidRPr="00C001EC">
        <w:rPr>
          <w:kern w:val="36"/>
          <w:sz w:val="28"/>
          <w:szCs w:val="26"/>
        </w:rPr>
        <w:lastRenderedPageBreak/>
        <w:t xml:space="preserve">- </w:t>
      </w:r>
      <w:r w:rsidR="00C90958" w:rsidRPr="00C001EC">
        <w:rPr>
          <w:kern w:val="36"/>
          <w:sz w:val="28"/>
          <w:szCs w:val="26"/>
        </w:rPr>
        <w:t xml:space="preserve">Phù hợp với khả năng của chủ thể và điều kiện kinh tế - xã hội của địa phương: phương án sản xuất kinh doanh phải được xây dựng dựa trên năng lực của chủ thể về: tài chính, </w:t>
      </w:r>
      <w:r w:rsidR="00C045E7" w:rsidRPr="00C001EC">
        <w:rPr>
          <w:kern w:val="36"/>
          <w:sz w:val="28"/>
          <w:szCs w:val="26"/>
        </w:rPr>
        <w:t>công nghệ, quản trị, marketing… và điều kiện của địa phương về cơ sở hạ tầng (giao thông,…),… Đặc biệt là khả năng và sự quyết tâm đầu tư của chủ thể để tổ chức hoạt động sản xuất, kinh doanh;</w:t>
      </w:r>
    </w:p>
    <w:p w:rsidR="00CF1FAD" w:rsidRPr="00C001EC" w:rsidRDefault="00CF1FAD">
      <w:pPr>
        <w:widowControl w:val="0"/>
        <w:spacing w:before="120" w:after="0" w:line="360" w:lineRule="exact"/>
        <w:ind w:firstLine="567"/>
        <w:jc w:val="both"/>
        <w:rPr>
          <w:kern w:val="36"/>
          <w:sz w:val="28"/>
          <w:szCs w:val="26"/>
        </w:rPr>
      </w:pPr>
      <w:r w:rsidRPr="00C001EC">
        <w:rPr>
          <w:kern w:val="36"/>
          <w:sz w:val="28"/>
          <w:szCs w:val="26"/>
        </w:rPr>
        <w:t>- Phương án sản xuất kinh doanh phải thể hiện được lộ trình về thời gian, nội dung để nâng chất sản phẩm đặt mục tiêu được công nhận OCOP (theo mức sao), đồng thời có nội dung, giải pháp cụ thể để tổ chức các hoạt động xúc tiến thương mại, giới thiệu, quảng bá và phát triển thị trường sản phẩm sau khi được công nhận OCOP;</w:t>
      </w:r>
    </w:p>
    <w:p w:rsidR="00C045E7" w:rsidRPr="00C001EC" w:rsidRDefault="00C045E7" w:rsidP="00FF2C31">
      <w:pPr>
        <w:widowControl w:val="0"/>
        <w:spacing w:before="120" w:after="0" w:line="360" w:lineRule="exact"/>
        <w:ind w:firstLine="567"/>
        <w:jc w:val="both"/>
        <w:rPr>
          <w:kern w:val="36"/>
          <w:sz w:val="28"/>
          <w:szCs w:val="26"/>
        </w:rPr>
      </w:pPr>
      <w:r w:rsidRPr="00C001EC">
        <w:rPr>
          <w:kern w:val="36"/>
          <w:sz w:val="28"/>
          <w:szCs w:val="26"/>
        </w:rPr>
        <w:t>- Tính khả thi để áp dụng vào thực tiễn: phương án xây dựng cần có tính khả thi, có khả năng áp dụng với các giải pháp cụ thể, không nên xây dựng phương án có mục tiêu quá cao, vượt khả năng đáp ứng và triển khai, dẫn đến rủi ro;</w:t>
      </w:r>
    </w:p>
    <w:p w:rsidR="00C045E7" w:rsidRPr="00C001EC" w:rsidRDefault="00C045E7" w:rsidP="00FF2C31">
      <w:pPr>
        <w:widowControl w:val="0"/>
        <w:spacing w:before="120" w:after="0" w:line="360" w:lineRule="exact"/>
        <w:ind w:firstLine="567"/>
        <w:jc w:val="both"/>
        <w:rPr>
          <w:kern w:val="36"/>
          <w:sz w:val="28"/>
          <w:szCs w:val="26"/>
        </w:rPr>
      </w:pPr>
      <w:r w:rsidRPr="00C001EC">
        <w:rPr>
          <w:kern w:val="36"/>
          <w:sz w:val="28"/>
          <w:szCs w:val="26"/>
        </w:rPr>
        <w:t>- Phù hợp với Chương trình: phương án cần nghiên cứu, khai thác các chính sách hỗ trợ của Chương trình, đặc biệt là các nguồn lực hỗ trợ trực tiếp. Ngoài ra, cần quan tâm ưu tiên để hỗ trợ và xây dựng các điều kiện bắt buộc gắn với Bộ tiêu chí đánh giá, phân hạng sản phẩm OCOP nhằm đạt được các mục tiêu theo lộ trình kế hoạch;</w:t>
      </w:r>
    </w:p>
    <w:p w:rsidR="00C045E7" w:rsidRPr="00C001EC" w:rsidRDefault="00C045E7" w:rsidP="00FF2C31">
      <w:pPr>
        <w:widowControl w:val="0"/>
        <w:spacing w:before="120" w:after="0" w:line="360" w:lineRule="exact"/>
        <w:ind w:firstLine="567"/>
        <w:jc w:val="both"/>
        <w:rPr>
          <w:kern w:val="36"/>
          <w:sz w:val="28"/>
          <w:szCs w:val="26"/>
        </w:rPr>
      </w:pPr>
      <w:r w:rsidRPr="00C001EC">
        <w:rPr>
          <w:kern w:val="36"/>
          <w:sz w:val="28"/>
          <w:szCs w:val="26"/>
        </w:rPr>
        <w:t>- Phương án tài chính cần thực tế và đúng quy định, cụ thể là:</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Trong phương án tài chính cần nêu ra được những giả định quan trọng: Đưa ra những điều kiện quan trọng mà thiếu chúng phần kế hoạch tài chính có thể bị thất bại.</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Đưa ra cụ thể các chỉ số tài chính cơ bản.</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Phân tích điểm hoà vốn: Điểm hoà vốn là mức sản xuất mà ở đó đơn vị không thu được lợi nhuận hoặc cũng không bị lỗ. Sản xuất trên mức này sẽ có lãi và sản xuất dưới mức này sẽ làm đơn vị bị lỗ. Điểm này có thể được tính toán bằng giá trị sản lượng sản xuất, tỉ lệ % hoặc doanh thu.</w:t>
      </w:r>
    </w:p>
    <w:p w:rsidR="006526A7" w:rsidRPr="00C001EC" w:rsidRDefault="00C045E7" w:rsidP="006526A7">
      <w:pPr>
        <w:widowControl w:val="0"/>
        <w:spacing w:before="120" w:after="0" w:line="360" w:lineRule="exact"/>
        <w:ind w:firstLine="567"/>
        <w:jc w:val="both"/>
        <w:rPr>
          <w:rFonts w:eastAsia="Times New Roman"/>
          <w:sz w:val="28"/>
          <w:szCs w:val="28"/>
          <w:vertAlign w:val="superscript"/>
        </w:rPr>
      </w:pPr>
      <w:r w:rsidRPr="00C001EC">
        <w:rPr>
          <w:rFonts w:eastAsia="Times New Roman"/>
          <w:sz w:val="28"/>
          <w:szCs w:val="28"/>
        </w:rPr>
        <w:t>+</w:t>
      </w:r>
      <w:r w:rsidR="006526A7" w:rsidRPr="00C001EC">
        <w:rPr>
          <w:rFonts w:eastAsia="Times New Roman"/>
          <w:sz w:val="28"/>
          <w:szCs w:val="28"/>
        </w:rPr>
        <w:t xml:space="preserve"> Tính cụ thể lỗ lãi dự kiến trong một thời gian nhất định. Nó có thể được tính bằng cách lấy doanh thu trừ đi các chi phí hoạt động trong cùng thời gian.</w:t>
      </w:r>
    </w:p>
    <w:p w:rsidR="00C045E7" w:rsidRPr="00C001EC" w:rsidRDefault="00C045E7" w:rsidP="00B53B88">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Dự kiến lưu chuyển tiền mặt: Đối với các doanh nghiệp/</w:t>
      </w:r>
      <w:r w:rsidR="00271E4B" w:rsidRPr="00C001EC">
        <w:rPr>
          <w:rFonts w:eastAsia="Times New Roman"/>
          <w:sz w:val="28"/>
          <w:szCs w:val="28"/>
        </w:rPr>
        <w:t>HTX</w:t>
      </w:r>
      <w:r w:rsidR="006526A7" w:rsidRPr="00C001EC">
        <w:rPr>
          <w:rFonts w:eastAsia="Times New Roman"/>
          <w:sz w:val="28"/>
          <w:szCs w:val="28"/>
        </w:rPr>
        <w:t xml:space="preserve"> càn làm rõ tình trạng lưu chuyển tiền mặt trong đơn vị. Bằng cách lập kế hoạch về lưu chuyển tiền mặt của đơn vị, chúng ta sẽ dự tính được khi nào cần một khoản tiền mặt bổ sung và khi nào có thể có thêm một khoản tiền dư. Nếu chúng ta vay từ ngân hàng thì họ sẽ phải biết kế hoạch</w:t>
      </w:r>
      <w:r w:rsidRPr="00C001EC">
        <w:rPr>
          <w:rFonts w:eastAsia="Times New Roman"/>
          <w:sz w:val="28"/>
          <w:szCs w:val="28"/>
        </w:rPr>
        <w:t xml:space="preserve"> lưu chuyển tiền mặt của đơn vị.</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lastRenderedPageBreak/>
        <w:t>+</w:t>
      </w:r>
      <w:r w:rsidR="006526A7" w:rsidRPr="00C001EC">
        <w:rPr>
          <w:rFonts w:eastAsia="Times New Roman"/>
          <w:sz w:val="28"/>
          <w:szCs w:val="28"/>
        </w:rPr>
        <w:t xml:space="preserve"> Bảng dự tính cân đối kế toán: Bảng cân đối kế toán là báo cáo tài sản (tích sản) và nghĩa vụ tài chính, đưa ra một bức tranh về tài chính của đơn vị tại một thời điểm nhất định. </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Trong phần cuối của phương án sản xuất kinh doanh, cần thiết phải kiểm tra tính khả thi của dự án về mặt tài chính. Liệu lợi nhuận của năm đầu tiên có đủ để trả nợ và hoàn trả lãi suất không? Điều gì sảy ra với khả năng sinh lời dự kiến nếu chi phí nguyên liệu thô tăng 10%? Cái gì nếu dự toán doanh thu chỉ có 80% là hiện thực? Đơn vị có thể phải có nghĩa vụ trả lãi bằng tiền mặt hàng tháng? Các tỉ lệ tài chính khác nhau được sử dụng để trả lời tất cả các vấn đề như vậy.</w:t>
      </w:r>
    </w:p>
    <w:p w:rsidR="00CF1FAD" w:rsidRPr="00C001EC" w:rsidRDefault="00C045E7">
      <w:pPr>
        <w:widowControl w:val="0"/>
        <w:spacing w:before="120" w:after="0" w:line="360" w:lineRule="exact"/>
        <w:ind w:firstLine="567"/>
        <w:jc w:val="center"/>
        <w:rPr>
          <w:rFonts w:eastAsia="Times New Roman"/>
          <w:i/>
          <w:sz w:val="26"/>
          <w:szCs w:val="26"/>
        </w:rPr>
      </w:pPr>
      <w:r w:rsidRPr="00C001EC">
        <w:rPr>
          <w:rFonts w:eastAsia="Times New Roman"/>
          <w:i/>
          <w:sz w:val="28"/>
          <w:szCs w:val="28"/>
        </w:rPr>
        <w:t>(Hướng dẫn cụ thể về xây dựng phương án sản xuất kinh doanh tham khảo tại Phụ lục 6)</w:t>
      </w:r>
    </w:p>
    <w:p w:rsidR="00445977" w:rsidRPr="00C001EC" w:rsidRDefault="00445977" w:rsidP="00445977">
      <w:pPr>
        <w:pStyle w:val="A1"/>
        <w:rPr>
          <w:rFonts w:ascii="Times New Roman" w:hAnsi="Times New Roman"/>
          <w:color w:val="auto"/>
        </w:rPr>
      </w:pPr>
      <w:bookmarkStart w:id="173" w:name="_Toc53584129"/>
      <w:bookmarkStart w:id="174" w:name="_Toc40295425"/>
      <w:bookmarkStart w:id="175" w:name="_Toc42593582"/>
      <w:bookmarkStart w:id="176" w:name="_Toc47022712"/>
      <w:bookmarkStart w:id="177" w:name="_Toc49714605"/>
      <w:r w:rsidRPr="00C001EC">
        <w:rPr>
          <w:rFonts w:ascii="Times New Roman" w:eastAsiaTheme="minorEastAsia" w:hAnsi="Times New Roman"/>
          <w:color w:val="auto"/>
        </w:rPr>
        <w:t>2.5. Chuẩn hóa và phát triển sản phẩm theo tiêu chuẩn OCOP</w:t>
      </w:r>
      <w:bookmarkEnd w:id="173"/>
      <w:r w:rsidRPr="00C001EC">
        <w:rPr>
          <w:rFonts w:ascii="Times New Roman" w:eastAsiaTheme="minorEastAsia" w:hAnsi="Times New Roman"/>
          <w:color w:val="auto"/>
        </w:rPr>
        <w:t xml:space="preserve"> </w:t>
      </w:r>
      <w:bookmarkEnd w:id="174"/>
      <w:bookmarkEnd w:id="175"/>
      <w:bookmarkEnd w:id="176"/>
      <w:bookmarkEnd w:id="177"/>
      <w:r w:rsidR="00C045E7" w:rsidRPr="00C001EC">
        <w:rPr>
          <w:rFonts w:ascii="Times New Roman" w:eastAsiaTheme="minorEastAsia" w:hAnsi="Times New Roman"/>
          <w:color w:val="auto"/>
        </w:rPr>
        <w:t xml:space="preserve"> </w:t>
      </w:r>
    </w:p>
    <w:p w:rsidR="00445977" w:rsidRPr="00C001EC" w:rsidRDefault="00445977" w:rsidP="00445977">
      <w:pPr>
        <w:pStyle w:val="A2"/>
      </w:pPr>
      <w:bookmarkStart w:id="178" w:name="_Toc40295426"/>
      <w:bookmarkStart w:id="179" w:name="_Toc42593583"/>
      <w:bookmarkStart w:id="180" w:name="_Toc47022713"/>
      <w:bookmarkStart w:id="181" w:name="_Toc49714606"/>
      <w:bookmarkStart w:id="182" w:name="_Toc40295429"/>
      <w:r w:rsidRPr="00C001EC">
        <w:t>2.5.1. Chuẩn hóa sản phẩm</w:t>
      </w:r>
      <w:bookmarkEnd w:id="178"/>
      <w:bookmarkEnd w:id="179"/>
      <w:bookmarkEnd w:id="180"/>
      <w:bookmarkEnd w:id="181"/>
    </w:p>
    <w:p w:rsidR="00C045E7" w:rsidRPr="00C001EC" w:rsidRDefault="00C045E7"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Chuẩn hóa sản phẩm được tiến hành cho các sản phẩm hiện có của các chủ thể đăng ký tham gia Chương trình OCOP. Nội dung chuẩn hóa dựa trên cơ sở các tiêu chuẩn đánh giá, phân hạng sản phẩm OCOP theo Quyết định số 1048/QĐ-TTg, ngày 21/8/2019 và Quyết định số 781/QĐ-TTg ngày 08/6/2020 của Thủ tướng Chính phủ. Trong đó, cần tập trung vào 3 nhóm nội dung chính:</w:t>
      </w:r>
    </w:p>
    <w:p w:rsidR="009A0B14" w:rsidRPr="00C001EC" w:rsidRDefault="00C045E7" w:rsidP="0081117D">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1) Chất lượng sản phẩm</w:t>
      </w:r>
      <w:r w:rsidR="00AD7813">
        <w:rPr>
          <w:color w:val="000000" w:themeColor="text1"/>
          <w:kern w:val="24"/>
          <w:sz w:val="28"/>
          <w:szCs w:val="26"/>
        </w:rPr>
        <w:t>;</w:t>
      </w:r>
    </w:p>
    <w:p w:rsidR="00C045E7" w:rsidRPr="00C001EC" w:rsidRDefault="00C045E7" w:rsidP="0081117D">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2) Chứng nhận và công bố chất lượng</w:t>
      </w:r>
      <w:r w:rsidR="00AD7813">
        <w:rPr>
          <w:color w:val="000000" w:themeColor="text1"/>
          <w:kern w:val="24"/>
          <w:sz w:val="28"/>
          <w:szCs w:val="26"/>
        </w:rPr>
        <w:t>;</w:t>
      </w:r>
    </w:p>
    <w:p w:rsidR="00C045E7" w:rsidRPr="00C001EC" w:rsidRDefault="00C045E7"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3) Bao bì, nhãn mác sản phẩm.</w:t>
      </w:r>
    </w:p>
    <w:p w:rsidR="00C045E7" w:rsidRPr="00C001EC" w:rsidRDefault="00120F55" w:rsidP="00FF2C31">
      <w:pPr>
        <w:pStyle w:val="A3"/>
        <w:rPr>
          <w:i w:val="0"/>
        </w:rPr>
      </w:pPr>
      <w:r w:rsidRPr="00C001EC">
        <w:t xml:space="preserve">2.5.1.1 </w:t>
      </w:r>
      <w:r w:rsidR="00C045E7" w:rsidRPr="00C001EC">
        <w:t>Chất lượng sản phẩm</w:t>
      </w:r>
    </w:p>
    <w:p w:rsidR="00120F55" w:rsidRPr="00C001EC" w:rsidRDefault="00C045E7"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Sản phẩm OCOP được phát triển theo định hướng các sản phẩm đặc trưng, độc đáo của địa phương, do đó nó mang các đặc điểm về: các đặc tính sản phẩm; nguồn nguyên liệu sử dụng trong quá trình chế biến; đặc điểm lịch sử, văn hóa truyền thống của cư dân địa phương, các khía cạnh tập thể (có nhiều tác nhân liên quan) và việc chia sẻ kinh nghiệm và hiểu biết ở cấp độ sản xuất và tiêu thụ. Do đó, việc phát triển chất lượng sản phẩm (chất lượng sử dụng) cần quan tâm hoàn thiện các yếu tố sau:</w:t>
      </w:r>
      <w:bookmarkStart w:id="183" w:name="_Toc438030144"/>
    </w:p>
    <w:p w:rsidR="00C045E7" w:rsidRPr="00C001EC" w:rsidRDefault="00120F55"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 xml:space="preserve">- </w:t>
      </w:r>
      <w:r w:rsidR="00C045E7" w:rsidRPr="00C001EC">
        <w:rPr>
          <w:i/>
          <w:sz w:val="28"/>
          <w:szCs w:val="26"/>
        </w:rPr>
        <w:t xml:space="preserve">Hoàn thiện, chuẩn hóa quy trình gắn với điều kiện </w:t>
      </w:r>
      <w:bookmarkEnd w:id="183"/>
      <w:r w:rsidR="00C045E7" w:rsidRPr="00C001EC">
        <w:rPr>
          <w:i/>
          <w:sz w:val="28"/>
          <w:szCs w:val="26"/>
        </w:rPr>
        <w:t xml:space="preserve">sản xuất: </w:t>
      </w:r>
      <w:r w:rsidR="00C045E7" w:rsidRPr="00C001EC">
        <w:rPr>
          <w:sz w:val="28"/>
          <w:szCs w:val="26"/>
        </w:rPr>
        <w:t xml:space="preserve">điều kiện đất đai, khí hậu, thủy văn… là một trong những yếu tố hình thành đặc trưng của sản phẩm, gắn với vị trí địa lý, đặc biệt là đối với sản phẩm nông nghiệp. Nhóm yếu tố </w:t>
      </w:r>
      <w:r w:rsidR="00C045E7" w:rsidRPr="00C001EC">
        <w:rPr>
          <w:sz w:val="28"/>
          <w:szCs w:val="26"/>
        </w:rPr>
        <w:lastRenderedPageBreak/>
        <w:t>này là cơ sở để hình thành các giá trị về chất lượng mang tính lãnh thổ, tạo dựng sự khác biệt của sản phẩm so với các khu vực khác.</w:t>
      </w:r>
    </w:p>
    <w:p w:rsidR="00C045E7" w:rsidRPr="00C001EC" w:rsidRDefault="00C045E7" w:rsidP="00FF2C31">
      <w:pPr>
        <w:numPr>
          <w:ilvl w:val="0"/>
          <w:numId w:val="67"/>
        </w:numPr>
        <w:tabs>
          <w:tab w:val="left" w:pos="993"/>
        </w:tabs>
        <w:spacing w:before="120" w:after="0" w:line="360" w:lineRule="exact"/>
        <w:ind w:left="0" w:firstLine="567"/>
        <w:jc w:val="both"/>
        <w:rPr>
          <w:sz w:val="28"/>
          <w:szCs w:val="26"/>
        </w:rPr>
      </w:pPr>
      <w:bookmarkStart w:id="184" w:name="_Toc438030145"/>
      <w:r w:rsidRPr="00C001EC">
        <w:rPr>
          <w:i/>
          <w:sz w:val="28"/>
          <w:szCs w:val="26"/>
        </w:rPr>
        <w:t>Bảo tồn và khai thác các yếu tố về văn hóa, kỹ năng và truyền thống</w:t>
      </w:r>
      <w:bookmarkEnd w:id="184"/>
      <w:r w:rsidRPr="00C001EC">
        <w:rPr>
          <w:i/>
          <w:sz w:val="28"/>
          <w:szCs w:val="26"/>
        </w:rPr>
        <w:t xml:space="preserve">: </w:t>
      </w:r>
      <w:r w:rsidRPr="00C001EC">
        <w:rPr>
          <w:sz w:val="28"/>
          <w:szCs w:val="26"/>
        </w:rPr>
        <w:t xml:space="preserve">Việc khai thác, sản xuất sản phẩm đặc sản dù theo hình thức nào thì vẫn là sản phẩm của hoạt động cộng đồng. Do đó, sản phẩm sản xuất chịu nhiều ảnh hưởng bởi môi trường kinh tế, xã hội của cộng đồng sản xuất ra sản phẩm đó. Các yếu tố kỹ thuật sản xuất, chế biến gắn chặt với văn hóa là điểm cơ bản để hình thành nên đặc trưng sản phẩm.  </w:t>
      </w:r>
    </w:p>
    <w:p w:rsidR="00C045E7" w:rsidRPr="00C001EC" w:rsidRDefault="00C045E7" w:rsidP="00FF2C31">
      <w:pPr>
        <w:numPr>
          <w:ilvl w:val="0"/>
          <w:numId w:val="67"/>
        </w:numPr>
        <w:tabs>
          <w:tab w:val="left" w:pos="993"/>
        </w:tabs>
        <w:spacing w:before="120" w:after="0" w:line="360" w:lineRule="exact"/>
        <w:ind w:left="0" w:firstLine="567"/>
        <w:jc w:val="both"/>
        <w:rPr>
          <w:b/>
          <w:sz w:val="28"/>
          <w:szCs w:val="26"/>
        </w:rPr>
      </w:pPr>
      <w:bookmarkStart w:id="185" w:name="_Toc438030146"/>
      <w:r w:rsidRPr="00C001EC">
        <w:rPr>
          <w:i/>
          <w:sz w:val="28"/>
          <w:szCs w:val="26"/>
        </w:rPr>
        <w:t>Hoàn thiện chất lượng gắn với nhu cầu của thị trường</w:t>
      </w:r>
      <w:bookmarkEnd w:id="185"/>
      <w:r w:rsidRPr="00C001EC">
        <w:rPr>
          <w:i/>
          <w:sz w:val="28"/>
          <w:szCs w:val="26"/>
        </w:rPr>
        <w:t>:</w:t>
      </w:r>
      <w:r w:rsidRPr="00C001EC">
        <w:rPr>
          <w:b/>
          <w:sz w:val="28"/>
          <w:szCs w:val="26"/>
        </w:rPr>
        <w:t xml:space="preserve"> </w:t>
      </w:r>
      <w:r w:rsidRPr="00C001EC">
        <w:rPr>
          <w:sz w:val="28"/>
          <w:szCs w:val="26"/>
        </w:rPr>
        <w:t>Một trong các nhóm yếu tố ảnh hưởng nhiều đến vấn đề phát triển sản phẩm OCOP của mỗi địa phương, mỗi cộng đồng là vấn đề thị trường và cơ chế mới trong thời kỳ hội nhập. Nếu trước đây, việc sản xuất sản phẩm nông nghiệp, tiểu thủ công nghiệp nói chung hay sản phẩm đặc sản nói riêng chỉ để thỏa mãn nhu cầu trong gia đình và cộng đồng tại địa phương thì ngày nay trong thời kỳ hội nhập, giao lưu buôn bán với bên ngoài thì việc sản xuất sản phẩm đặc sản có điều kiện vượt xa khỏi điều kiện sản xuất tự cấp, tự túc. Do đó, vấn đề thị trường, cạnh tranh của các sản phẩm khác có ảnh hưởng tới việc bảo tồn và phát triển các sản phẩm đặc sản của khu vực nông thôn (hình thức của sản phẩm (khối lượng, hình dáng…), sự tiện dụng trong sử dụng,…).</w:t>
      </w:r>
    </w:p>
    <w:p w:rsidR="00AF6E07" w:rsidRPr="00C001EC" w:rsidRDefault="00C045E7" w:rsidP="0081117D">
      <w:pPr>
        <w:numPr>
          <w:ilvl w:val="0"/>
          <w:numId w:val="67"/>
        </w:numPr>
        <w:tabs>
          <w:tab w:val="left" w:pos="993"/>
        </w:tabs>
        <w:spacing w:before="120" w:after="0" w:line="360" w:lineRule="exact"/>
        <w:ind w:left="0" w:firstLine="567"/>
        <w:jc w:val="both"/>
        <w:rPr>
          <w:i/>
          <w:sz w:val="28"/>
          <w:szCs w:val="26"/>
        </w:rPr>
      </w:pPr>
      <w:bookmarkStart w:id="186" w:name="_Toc438030147"/>
      <w:r w:rsidRPr="00C001EC">
        <w:rPr>
          <w:i/>
          <w:sz w:val="28"/>
          <w:szCs w:val="26"/>
        </w:rPr>
        <w:t>Áp dụng phù hợp các giải pháp hỗ trợ</w:t>
      </w:r>
      <w:bookmarkEnd w:id="186"/>
      <w:r w:rsidRPr="00C001EC">
        <w:rPr>
          <w:i/>
          <w:sz w:val="28"/>
          <w:szCs w:val="26"/>
        </w:rPr>
        <w:t xml:space="preserve">: </w:t>
      </w:r>
      <w:r w:rsidRPr="00C001EC">
        <w:rPr>
          <w:sz w:val="28"/>
          <w:szCs w:val="26"/>
        </w:rPr>
        <w:t>Các chính sách phát triển của địa phương, vốn, áp dụng khoa học công nghệ đối với sản phẩm OCOP cũng mang những đặc trưng riêng. Ví dụ như đối với khoa học công nghệ</w:t>
      </w:r>
      <w:r w:rsidRPr="00C001EC">
        <w:rPr>
          <w:i/>
          <w:sz w:val="28"/>
          <w:szCs w:val="26"/>
        </w:rPr>
        <w:t xml:space="preserve">, </w:t>
      </w:r>
      <w:r w:rsidRPr="00C001EC">
        <w:rPr>
          <w:sz w:val="28"/>
          <w:szCs w:val="26"/>
        </w:rPr>
        <w:t>có thể áp dụng nhiều thành tựu khoa học công nghệ, tiến bộ kỹ thuật, máy móc, thiết bị để nâng cao hiệu quả sản xuất. Nhưng vấn đề là làm thế nào và lựa chọn công nghệ nào phù hợp để vừa nâng cao hiệu quả sản xuất vừa không đánh mất những đặc tính ưu việt của sản phẩm, đặc biệt là ‘bí kíp gia truyền’ - không thể thay thế bằng công nghệ.</w:t>
      </w:r>
    </w:p>
    <w:p w:rsidR="00445977" w:rsidRPr="00C001EC" w:rsidRDefault="00445977" w:rsidP="00FF2C31">
      <w:pPr>
        <w:pStyle w:val="A3"/>
      </w:pPr>
      <w:r w:rsidRPr="00C001EC">
        <w:t>2.5.1.</w:t>
      </w:r>
      <w:r w:rsidR="00C045E7" w:rsidRPr="00C001EC">
        <w:t>2</w:t>
      </w:r>
      <w:r w:rsidRPr="00C001EC">
        <w:t>. Công bố tiêu chuẩn chất lượng</w:t>
      </w:r>
    </w:p>
    <w:p w:rsidR="00120F55" w:rsidRPr="00C001EC" w:rsidRDefault="00120F55" w:rsidP="00120F55">
      <w:pPr>
        <w:widowControl w:val="0"/>
        <w:spacing w:before="120" w:after="0" w:line="360" w:lineRule="exact"/>
        <w:ind w:firstLine="567"/>
        <w:jc w:val="both"/>
        <w:rPr>
          <w:rFonts w:eastAsia="Times New Roman"/>
          <w:bCs/>
          <w:iCs/>
          <w:sz w:val="28"/>
          <w:szCs w:val="28"/>
        </w:rPr>
      </w:pPr>
      <w:r w:rsidRPr="00C001EC">
        <w:rPr>
          <w:rFonts w:eastAsia="Times New Roman"/>
          <w:bCs/>
          <w:iCs/>
          <w:sz w:val="28"/>
          <w:szCs w:val="28"/>
        </w:rPr>
        <w:t>Công bố tiêu chuẩn chất lượng sản phẩm là yêu cầu mang tính bắt buộc trong sản xuất, kinh doanh hàng hóa, do đó yêu cầu đối sản phẩm OCOP là phù hợp với các quy định hiện hành của nhà nước. Để thực hiện việc công bố tiêu chuẩn chất lượng, chủ thể cần phải hiểu rõ và thực hiện những nhiệm vụ sau:</w:t>
      </w:r>
    </w:p>
    <w:p w:rsidR="00120F55" w:rsidRPr="00C001EC" w:rsidRDefault="00120F55" w:rsidP="00FF2C31">
      <w:pPr>
        <w:widowControl w:val="0"/>
        <w:spacing w:before="120" w:after="0" w:line="360" w:lineRule="exact"/>
        <w:ind w:firstLine="567"/>
        <w:jc w:val="both"/>
        <w:rPr>
          <w:rFonts w:eastAsia="Times New Roman"/>
          <w:bCs/>
          <w:iCs/>
          <w:sz w:val="28"/>
          <w:szCs w:val="28"/>
        </w:rPr>
      </w:pPr>
      <w:r w:rsidRPr="00C001EC">
        <w:rPr>
          <w:rFonts w:eastAsia="Times New Roman"/>
          <w:bCs/>
          <w:iCs/>
          <w:sz w:val="28"/>
          <w:szCs w:val="28"/>
        </w:rPr>
        <w:t xml:space="preserve">- </w:t>
      </w:r>
      <w:r w:rsidR="0081117D" w:rsidRPr="00C001EC">
        <w:rPr>
          <w:rFonts w:eastAsia="Times New Roman"/>
          <w:bCs/>
          <w:iCs/>
          <w:sz w:val="28"/>
          <w:szCs w:val="28"/>
        </w:rPr>
        <w:t>Công bố tiêu chuẩn cơ sở</w:t>
      </w:r>
      <w:r w:rsidRPr="00C001EC">
        <w:rPr>
          <w:rFonts w:eastAsia="Times New Roman"/>
          <w:bCs/>
          <w:iCs/>
          <w:sz w:val="28"/>
          <w:szCs w:val="28"/>
        </w:rPr>
        <w:t xml:space="preserve">: Trách nhiệm phải công bố tiêu chuẩn áp dụng (Điều 24, Văn bản hợp nhất số 04/VBHN-BKHCN năm 2018 hợp nhất nghị định hướng dẫn Luật Tiêu chuẩn và Quy chuẩn kỹ thuật do Bộ Khoa học </w:t>
      </w:r>
      <w:r w:rsidR="00AD7813">
        <w:rPr>
          <w:rFonts w:eastAsia="Times New Roman"/>
          <w:bCs/>
          <w:iCs/>
          <w:sz w:val="28"/>
          <w:szCs w:val="28"/>
        </w:rPr>
        <w:t>và C</w:t>
      </w:r>
      <w:r w:rsidRPr="00C001EC">
        <w:rPr>
          <w:rFonts w:eastAsia="Times New Roman"/>
          <w:bCs/>
          <w:iCs/>
          <w:sz w:val="28"/>
          <w:szCs w:val="28"/>
        </w:rPr>
        <w:t xml:space="preserve">ông nghệ ban hành). Chủ thể có thể áp dụng </w:t>
      </w:r>
      <w:r w:rsidRPr="00C001EC">
        <w:rPr>
          <w:rFonts w:eastAsia="Times New Roman"/>
          <w:sz w:val="28"/>
          <w:szCs w:val="28"/>
        </w:rPr>
        <w:t xml:space="preserve">Tiêu chuẩn Quốc gia (TCVN), Tiêu chuẩn Quốc </w:t>
      </w:r>
      <w:r w:rsidRPr="00C001EC">
        <w:rPr>
          <w:rFonts w:eastAsia="Times New Roman"/>
          <w:sz w:val="28"/>
          <w:szCs w:val="28"/>
        </w:rPr>
        <w:lastRenderedPageBreak/>
        <w:t>tế (TCQT), Tiêu chuẩn khu vực (TCKV), Tiêu chuẩn nước ngoài (TCNN) tương ứng;</w:t>
      </w:r>
    </w:p>
    <w:p w:rsidR="00791185" w:rsidRPr="00C001EC" w:rsidRDefault="00120F55" w:rsidP="00B53B88">
      <w:pPr>
        <w:widowControl w:val="0"/>
        <w:spacing w:before="120" w:after="0" w:line="360" w:lineRule="exact"/>
        <w:ind w:firstLine="567"/>
        <w:jc w:val="both"/>
        <w:rPr>
          <w:rFonts w:eastAsia="Times New Roman"/>
          <w:i/>
          <w:sz w:val="28"/>
          <w:szCs w:val="28"/>
          <w:lang w:val="de-DE"/>
        </w:rPr>
      </w:pPr>
      <w:r w:rsidRPr="00C001EC">
        <w:rPr>
          <w:rFonts w:eastAsia="Times New Roman"/>
          <w:bCs/>
          <w:iCs/>
          <w:sz w:val="28"/>
          <w:szCs w:val="28"/>
        </w:rPr>
        <w:t xml:space="preserve">- </w:t>
      </w:r>
      <w:r w:rsidR="00791185" w:rsidRPr="00C001EC">
        <w:rPr>
          <w:rFonts w:eastAsia="Times New Roman"/>
          <w:bCs/>
          <w:iCs/>
          <w:sz w:val="28"/>
          <w:szCs w:val="28"/>
        </w:rPr>
        <w:t xml:space="preserve">Công </w:t>
      </w:r>
      <w:r w:rsidR="0081117D" w:rsidRPr="00C001EC">
        <w:rPr>
          <w:rFonts w:eastAsia="Times New Roman"/>
          <w:bCs/>
          <w:iCs/>
          <w:sz w:val="28"/>
          <w:szCs w:val="28"/>
        </w:rPr>
        <w:t xml:space="preserve">bố hợp chuẩn </w:t>
      </w:r>
      <w:r w:rsidR="00791185" w:rsidRPr="00C001EC">
        <w:rPr>
          <w:rFonts w:eastAsia="Times New Roman"/>
          <w:sz w:val="28"/>
          <w:szCs w:val="28"/>
        </w:rPr>
        <w:t>là việc tổ chức, cá nhân tự công bố sản phẩm, hàng hóa, dịch vụ, quá trình, môi trường phù hợp với tiêu chuẩn tương ứng.</w:t>
      </w:r>
      <w:r w:rsidR="00791185" w:rsidRPr="00C001EC">
        <w:rPr>
          <w:rFonts w:eastAsia="Times New Roman"/>
          <w:bCs/>
          <w:iCs/>
          <w:sz w:val="28"/>
          <w:szCs w:val="28"/>
        </w:rPr>
        <w:t xml:space="preserve"> </w:t>
      </w:r>
      <w:r w:rsidR="00791185" w:rsidRPr="00C001EC">
        <w:rPr>
          <w:rFonts w:eastAsia="Times New Roman"/>
          <w:sz w:val="28"/>
          <w:szCs w:val="28"/>
        </w:rPr>
        <w:t>Công bố hợp chuẩn là hoạt động tự nguyện. Việc công bố phù hợp tiêu chuẩn tương ứng dựa trên:</w:t>
      </w:r>
      <w:r w:rsidR="00791185" w:rsidRPr="00C001EC">
        <w:rPr>
          <w:rFonts w:eastAsia="Times New Roman"/>
          <w:bCs/>
          <w:iCs/>
          <w:sz w:val="28"/>
          <w:szCs w:val="28"/>
        </w:rPr>
        <w:t xml:space="preserve"> 1) </w:t>
      </w:r>
      <w:r w:rsidR="00791185" w:rsidRPr="00C001EC">
        <w:rPr>
          <w:rFonts w:eastAsia="Times New Roman"/>
          <w:spacing w:val="-6"/>
          <w:sz w:val="28"/>
          <w:szCs w:val="28"/>
        </w:rPr>
        <w:t>Kết quả chứng nhận hợp chuẩn do tổ chức chứng nhận đã đăng ký thực hiện hoặc;</w:t>
      </w:r>
      <w:r w:rsidR="00791185" w:rsidRPr="00C001EC">
        <w:rPr>
          <w:rFonts w:eastAsia="Times New Roman"/>
          <w:bCs/>
          <w:iCs/>
          <w:sz w:val="28"/>
          <w:szCs w:val="28"/>
        </w:rPr>
        <w:t xml:space="preserve"> 2)</w:t>
      </w:r>
      <w:r w:rsidR="00791185" w:rsidRPr="00C001EC">
        <w:rPr>
          <w:rFonts w:eastAsia="Times New Roman"/>
          <w:sz w:val="28"/>
          <w:szCs w:val="28"/>
        </w:rPr>
        <w:t xml:space="preserve"> Kết quả tự đánh giá sự phù hợp của tổ chức, cá nhân công bố hợp chuẩn </w:t>
      </w:r>
      <w:r w:rsidR="00791185" w:rsidRPr="00C001EC">
        <w:rPr>
          <w:rFonts w:eastAsia="Times New Roman"/>
          <w:i/>
          <w:sz w:val="28"/>
          <w:szCs w:val="28"/>
          <w:lang w:val="de-DE"/>
        </w:rPr>
        <w:t>(Thông tư 28/2012/TT-BKHCN);</w:t>
      </w:r>
    </w:p>
    <w:p w:rsidR="00791185" w:rsidRPr="006320A2" w:rsidRDefault="00791185" w:rsidP="00791185">
      <w:pPr>
        <w:widowControl w:val="0"/>
        <w:spacing w:before="120" w:after="0" w:line="360" w:lineRule="exact"/>
        <w:ind w:firstLine="567"/>
        <w:jc w:val="both"/>
        <w:rPr>
          <w:rFonts w:eastAsia="Times New Roman"/>
          <w:sz w:val="28"/>
          <w:szCs w:val="28"/>
          <w:lang w:val="de-DE"/>
        </w:rPr>
      </w:pPr>
      <w:r w:rsidRPr="00C001EC">
        <w:rPr>
          <w:rFonts w:eastAsia="Times New Roman"/>
          <w:sz w:val="28"/>
          <w:szCs w:val="28"/>
          <w:lang w:val="de-DE"/>
        </w:rPr>
        <w:t xml:space="preserve">- Công bố hợp quy </w:t>
      </w:r>
      <w:r w:rsidRPr="006320A2">
        <w:rPr>
          <w:rFonts w:eastAsia="Times New Roman"/>
          <w:sz w:val="28"/>
          <w:szCs w:val="28"/>
          <w:lang w:val="de-DE"/>
        </w:rPr>
        <w:t xml:space="preserve">là việc tổ chức, cá nhân tự công bố sản phẩm, hàng hóa phù hợp với quy chuẩn kỹ thuật tương ứng. Công bố hợp quy hoạt động bắt buộc đối với một số hoạt động sản xuất kinh doanh </w:t>
      </w:r>
      <w:r w:rsidRPr="006320A2">
        <w:rPr>
          <w:rFonts w:eastAsia="Times New Roman"/>
          <w:i/>
          <w:sz w:val="28"/>
          <w:szCs w:val="28"/>
          <w:lang w:val="de-DE"/>
        </w:rPr>
        <w:t>(khoản 2,3 Điều 1 Thông tư 02/2017/TT-BKHCN)</w:t>
      </w:r>
      <w:r w:rsidRPr="006320A2">
        <w:rPr>
          <w:rFonts w:eastAsia="Times New Roman"/>
          <w:sz w:val="28"/>
          <w:szCs w:val="28"/>
          <w:lang w:val="de-DE"/>
        </w:rPr>
        <w:t>. Hoạt động công bố hợp quy tại các sở chuyên nghành tương ứng.</w:t>
      </w:r>
    </w:p>
    <w:p w:rsidR="00791185" w:rsidRPr="00C001EC" w:rsidRDefault="00791185" w:rsidP="00FF2C31">
      <w:pPr>
        <w:widowControl w:val="0"/>
        <w:spacing w:before="120" w:after="0" w:line="360" w:lineRule="exact"/>
        <w:ind w:firstLine="567"/>
        <w:jc w:val="both"/>
        <w:rPr>
          <w:rFonts w:eastAsia="Times New Roman"/>
          <w:sz w:val="28"/>
          <w:szCs w:val="28"/>
          <w:lang w:val="pt-BR"/>
        </w:rPr>
      </w:pPr>
      <w:r w:rsidRPr="006320A2">
        <w:rPr>
          <w:rFonts w:eastAsia="Times New Roman"/>
          <w:sz w:val="28"/>
          <w:szCs w:val="28"/>
          <w:lang w:val="de-DE"/>
        </w:rPr>
        <w:t xml:space="preserve">- Giấy chứng nhận cơ sở đủ điều kiện an toàn thực phẩm: </w:t>
      </w:r>
      <w:r w:rsidRPr="00C001EC">
        <w:rPr>
          <w:rFonts w:eastAsia="Times New Roman"/>
          <w:sz w:val="28"/>
          <w:szCs w:val="28"/>
          <w:lang w:val="pt-BR"/>
        </w:rPr>
        <w:t xml:space="preserve">Để có thể sản xuất, kinh doanh sản phẩm thực phẩm, công bố chất lượng sản phẩm thực phẩm thì đầu tiên Cơ sở sản xuất, kinh doanh phải được cấp Giấy chứng nhận cơ sở đủ điều kiện an toàn thực phẩm. </w:t>
      </w:r>
      <w:r w:rsidRPr="006320A2">
        <w:rPr>
          <w:rFonts w:eastAsia="Times New Roman"/>
          <w:iCs/>
          <w:sz w:val="28"/>
          <w:szCs w:val="28"/>
          <w:lang w:val="pt-BR"/>
        </w:rPr>
        <w:t xml:space="preserve">Danh mục các sản phẩm do các bộ quản lý về an toàn thực phẩm, </w:t>
      </w:r>
      <w:r w:rsidR="00AD7813">
        <w:rPr>
          <w:rFonts w:eastAsia="Times New Roman"/>
          <w:iCs/>
          <w:sz w:val="28"/>
          <w:szCs w:val="28"/>
          <w:lang w:val="pt-BR"/>
        </w:rPr>
        <w:t xml:space="preserve">có </w:t>
      </w:r>
      <w:r w:rsidRPr="006320A2">
        <w:rPr>
          <w:rFonts w:eastAsia="Times New Roman"/>
          <w:iCs/>
          <w:sz w:val="28"/>
          <w:szCs w:val="28"/>
          <w:lang w:val="pt-BR"/>
        </w:rPr>
        <w:t>thể tham khảo tại phụ lục II; III; IV của Nghị định số 15/2018/NĐ-CP ngày 02 tháng 02 năm 2018 của Chính phủ.</w:t>
      </w:r>
    </w:p>
    <w:p w:rsidR="00120F55" w:rsidRPr="006320A2" w:rsidRDefault="00791185" w:rsidP="00FF2C31">
      <w:pPr>
        <w:widowControl w:val="0"/>
        <w:spacing w:before="120" w:after="0" w:line="360" w:lineRule="exact"/>
        <w:ind w:firstLine="567"/>
        <w:jc w:val="center"/>
        <w:rPr>
          <w:rFonts w:eastAsia="Times New Roman"/>
          <w:i/>
          <w:sz w:val="28"/>
          <w:szCs w:val="28"/>
          <w:lang w:val="pt-BR"/>
        </w:rPr>
      </w:pPr>
      <w:r w:rsidRPr="006320A2">
        <w:rPr>
          <w:rFonts w:eastAsia="Times New Roman"/>
          <w:i/>
          <w:sz w:val="28"/>
          <w:szCs w:val="28"/>
          <w:lang w:val="pt-BR"/>
        </w:rPr>
        <w:t>(Hướng dẫn chi tiết về công bố tiêu chuẩn, quy chuẩn và thủ tục cấp giấy chứng nhận đủ điều kiện an toàn thực phẩm tham khảo Phụ lục 7)</w:t>
      </w:r>
    </w:p>
    <w:p w:rsidR="00445977" w:rsidRPr="006320A2" w:rsidRDefault="00445977" w:rsidP="00FF2C31">
      <w:pPr>
        <w:pStyle w:val="A3"/>
        <w:rPr>
          <w:bCs/>
          <w:lang w:val="pt-BR"/>
        </w:rPr>
      </w:pPr>
      <w:r w:rsidRPr="00C001EC">
        <w:rPr>
          <w:lang w:val="pt-BR"/>
        </w:rPr>
        <w:t xml:space="preserve">2.5.1.3. </w:t>
      </w:r>
      <w:r w:rsidR="00667BA1" w:rsidRPr="00C001EC">
        <w:rPr>
          <w:lang w:val="pt-BR"/>
        </w:rPr>
        <w:t>Ghi n</w:t>
      </w:r>
      <w:r w:rsidRPr="00C001EC">
        <w:rPr>
          <w:lang w:val="pt-BR"/>
        </w:rPr>
        <w:t>hãn hàng hóa</w:t>
      </w:r>
    </w:p>
    <w:p w:rsidR="00650B23" w:rsidRPr="006320A2" w:rsidRDefault="00650B23" w:rsidP="00650B23">
      <w:pPr>
        <w:widowControl w:val="0"/>
        <w:spacing w:before="120" w:after="0" w:line="360" w:lineRule="exact"/>
        <w:ind w:firstLine="567"/>
        <w:jc w:val="both"/>
        <w:rPr>
          <w:rFonts w:eastAsia="Times New Roman"/>
          <w:spacing w:val="-4"/>
          <w:sz w:val="28"/>
          <w:szCs w:val="26"/>
          <w:lang w:val="pt-BR"/>
        </w:rPr>
      </w:pPr>
      <w:r w:rsidRPr="006320A2">
        <w:rPr>
          <w:rFonts w:eastAsia="Times New Roman"/>
          <w:spacing w:val="-4"/>
          <w:sz w:val="28"/>
          <w:szCs w:val="26"/>
          <w:lang w:val="pt-BR"/>
        </w:rPr>
        <w:t>- Nhãn hàng hóa là: bản viết,</w:t>
      </w:r>
      <w:r w:rsidR="00667BA1" w:rsidRPr="006320A2">
        <w:rPr>
          <w:rFonts w:eastAsia="Times New Roman"/>
          <w:spacing w:val="-4"/>
          <w:sz w:val="28"/>
          <w:szCs w:val="26"/>
          <w:lang w:val="pt-BR"/>
        </w:rPr>
        <w:t xml:space="preserve"> </w:t>
      </w:r>
      <w:r w:rsidRPr="006320A2">
        <w:rPr>
          <w:rFonts w:eastAsia="Times New Roman"/>
          <w:spacing w:val="-4"/>
          <w:sz w:val="28"/>
          <w:szCs w:val="26"/>
          <w:lang w:val="pt-BR"/>
        </w:rPr>
        <w:t>bản in, bản vẽ, bản chụp của chữ, hình vẽ, hình ảnh được dán, in, đính, đúc, chạm, khắc trực tiếp trên hàng hoá, bao bì thương phẩm của hàng hoá hoặc trên các chất liệu khác được gắn trên hàng hóa, bao bì thương phẩm của hàng hoá.</w:t>
      </w:r>
    </w:p>
    <w:p w:rsidR="00650B23" w:rsidRPr="006320A2" w:rsidRDefault="00650B23" w:rsidP="00FF2C31">
      <w:pPr>
        <w:widowControl w:val="0"/>
        <w:spacing w:before="120" w:after="0" w:line="360" w:lineRule="exact"/>
        <w:ind w:firstLine="567"/>
        <w:jc w:val="both"/>
        <w:rPr>
          <w:rFonts w:eastAsia="Times New Roman"/>
          <w:iCs/>
          <w:sz w:val="28"/>
          <w:szCs w:val="28"/>
          <w:lang w:val="pt-BR"/>
        </w:rPr>
      </w:pPr>
      <w:r w:rsidRPr="006320A2">
        <w:rPr>
          <w:rFonts w:eastAsia="Times New Roman"/>
          <w:iCs/>
          <w:sz w:val="28"/>
          <w:szCs w:val="28"/>
          <w:lang w:val="pt-BR"/>
        </w:rPr>
        <w:t>- Các tổ chức, cá nhân phải thực hiện nghi nhãn hàng hóa theo quy định tại Nghị định 43/2017/NĐ-CP của Chính phủ, theo đó:</w:t>
      </w:r>
    </w:p>
    <w:p w:rsidR="00650B23" w:rsidRPr="006320A2" w:rsidRDefault="00650B23" w:rsidP="00650B23">
      <w:pPr>
        <w:widowControl w:val="0"/>
        <w:spacing w:before="120" w:after="0" w:line="360" w:lineRule="exact"/>
        <w:ind w:firstLine="567"/>
        <w:jc w:val="both"/>
        <w:rPr>
          <w:rFonts w:eastAsia="Times New Roman"/>
          <w:spacing w:val="-4"/>
          <w:sz w:val="28"/>
          <w:szCs w:val="26"/>
          <w:lang w:val="pt-BR"/>
        </w:rPr>
      </w:pPr>
      <w:r w:rsidRPr="006320A2">
        <w:rPr>
          <w:rFonts w:eastAsia="Times New Roman"/>
          <w:spacing w:val="-4"/>
          <w:sz w:val="28"/>
          <w:szCs w:val="26"/>
          <w:lang w:val="pt-BR"/>
        </w:rPr>
        <w:t>+ Tổ chức, cá nhân chịu trách nhiệm ghi nhãn hàng hóa kể cả nhãn phụ phải bảo đảm ghi nhãn trung thực, rõ ràng, chính xác, phản ánh đúng bản chất của hàng hóa.</w:t>
      </w:r>
    </w:p>
    <w:p w:rsidR="00650B23" w:rsidRPr="006320A2" w:rsidRDefault="00650B23" w:rsidP="00B53B88">
      <w:pPr>
        <w:widowControl w:val="0"/>
        <w:spacing w:before="120" w:after="0" w:line="360" w:lineRule="exact"/>
        <w:ind w:firstLine="567"/>
        <w:jc w:val="both"/>
        <w:rPr>
          <w:rFonts w:eastAsia="Times New Roman"/>
          <w:sz w:val="28"/>
          <w:szCs w:val="26"/>
          <w:lang w:val="pt-BR"/>
        </w:rPr>
      </w:pPr>
      <w:r w:rsidRPr="006320A2">
        <w:rPr>
          <w:rFonts w:eastAsia="Times New Roman"/>
          <w:sz w:val="28"/>
          <w:szCs w:val="26"/>
          <w:lang w:val="pt-BR"/>
        </w:rPr>
        <w:t xml:space="preserve">+ Hàng hóa sản xuất để lưu thông trong nước thì tổ chức, cá nhân sản xuất phải chịu trách nhiệm thực hiện ghi nhãn hàng hóa. Trong trường hợp tổ chức, cá nhân chịu trách nhiệm ghi nhãn hàng hóa yêu cầu tổ chức, cá nhân khác thực hiện việc ghi nhãn thì tổ chức, cá nhân đó vẫn phải chịu trách nhiệm về nhãn hàng hóa </w:t>
      </w:r>
      <w:r w:rsidRPr="006320A2">
        <w:rPr>
          <w:rFonts w:eastAsia="Times New Roman"/>
          <w:sz w:val="28"/>
          <w:szCs w:val="26"/>
          <w:lang w:val="pt-BR"/>
        </w:rPr>
        <w:lastRenderedPageBreak/>
        <w:t>của mình.</w:t>
      </w:r>
    </w:p>
    <w:p w:rsidR="00650B23" w:rsidRPr="006320A2" w:rsidRDefault="00650B23" w:rsidP="00650B23">
      <w:pPr>
        <w:widowControl w:val="0"/>
        <w:spacing w:before="120" w:after="0" w:line="360" w:lineRule="exact"/>
        <w:ind w:firstLine="567"/>
        <w:jc w:val="both"/>
        <w:rPr>
          <w:rFonts w:eastAsia="Times New Roman"/>
          <w:sz w:val="28"/>
          <w:szCs w:val="26"/>
          <w:lang w:val="pt-BR"/>
        </w:rPr>
      </w:pPr>
      <w:r w:rsidRPr="006320A2">
        <w:rPr>
          <w:rFonts w:eastAsia="Times New Roman"/>
          <w:sz w:val="28"/>
          <w:szCs w:val="26"/>
          <w:lang w:val="pt-BR"/>
        </w:rPr>
        <w:t>+ Trong trường hợp hàng hóa xuất khẩu không xuất khẩu được hoặc bị trả lại, đưa ra lưu thông trên thị trường thì tổ chức, cá nhân đưa hàng hóa ra lưu thông phải ghi nhãn theo quy định của Việt Nam.</w:t>
      </w:r>
    </w:p>
    <w:p w:rsidR="0081117D" w:rsidRPr="006320A2" w:rsidRDefault="0081117D" w:rsidP="0081117D">
      <w:pPr>
        <w:widowControl w:val="0"/>
        <w:spacing w:before="120" w:after="0" w:line="360" w:lineRule="exact"/>
        <w:ind w:firstLine="567"/>
        <w:jc w:val="both"/>
        <w:rPr>
          <w:rFonts w:eastAsia="Times New Roman"/>
          <w:iCs/>
          <w:sz w:val="28"/>
          <w:szCs w:val="28"/>
          <w:lang w:val="pt-BR"/>
        </w:rPr>
      </w:pPr>
      <w:r w:rsidRPr="006320A2">
        <w:rPr>
          <w:rFonts w:eastAsia="Times New Roman"/>
          <w:iCs/>
          <w:sz w:val="28"/>
          <w:szCs w:val="28"/>
          <w:lang w:val="pt-BR"/>
        </w:rPr>
        <w:t>- Nội dung bắt buộc phải thể hiện trên nhãn hàng hóa:</w:t>
      </w:r>
    </w:p>
    <w:p w:rsidR="00650B23" w:rsidRPr="006320A2" w:rsidRDefault="00650B23" w:rsidP="00FF2C31">
      <w:pPr>
        <w:widowControl w:val="0"/>
        <w:spacing w:before="120" w:after="0" w:line="360" w:lineRule="exact"/>
        <w:ind w:firstLine="567"/>
        <w:jc w:val="both"/>
        <w:rPr>
          <w:rFonts w:eastAsia="Times New Roman"/>
          <w:iCs/>
          <w:sz w:val="28"/>
          <w:szCs w:val="28"/>
          <w:lang w:val="pt-BR"/>
        </w:rPr>
      </w:pPr>
      <w:r w:rsidRPr="006320A2">
        <w:rPr>
          <w:rFonts w:eastAsia="Times New Roman"/>
          <w:sz w:val="28"/>
          <w:szCs w:val="26"/>
          <w:lang w:val="pt-BR" w:bidi="th-TH"/>
        </w:rPr>
        <w:t>+ Tên hàng hóa;</w:t>
      </w:r>
    </w:p>
    <w:p w:rsidR="00650B23" w:rsidRPr="006320A2" w:rsidRDefault="00650B23" w:rsidP="00650B23">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6320A2">
        <w:rPr>
          <w:rFonts w:eastAsia="Times New Roman"/>
          <w:sz w:val="28"/>
          <w:szCs w:val="26"/>
          <w:lang w:val="pt-BR" w:bidi="th-TH"/>
        </w:rPr>
        <w:t>+ Tên và địa chỉ của tổ chức, cá nhân chịu trách nhiệm về hàng hóa;</w:t>
      </w:r>
    </w:p>
    <w:p w:rsidR="00650B23" w:rsidRPr="006320A2" w:rsidRDefault="00650B23" w:rsidP="00650B23">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6320A2">
        <w:rPr>
          <w:rFonts w:eastAsia="Times New Roman"/>
          <w:sz w:val="28"/>
          <w:szCs w:val="26"/>
          <w:lang w:val="pt-BR" w:bidi="th-TH"/>
        </w:rPr>
        <w:t>+ Xuất xứ hàng hóa;</w:t>
      </w:r>
    </w:p>
    <w:p w:rsidR="00650B23" w:rsidRPr="006320A2" w:rsidRDefault="00650B23" w:rsidP="00650B23">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6320A2">
        <w:rPr>
          <w:rFonts w:eastAsia="Times New Roman"/>
          <w:sz w:val="28"/>
          <w:szCs w:val="26"/>
          <w:lang w:val="pt-BR" w:bidi="th-TH"/>
        </w:rPr>
        <w:t>+ Các nội dung khác theo tính chất của mỗi loại hàng hóa</w:t>
      </w:r>
      <w:r w:rsidRPr="006320A2">
        <w:rPr>
          <w:rFonts w:eastAsia="Times New Roman"/>
          <w:i/>
          <w:sz w:val="28"/>
          <w:szCs w:val="26"/>
          <w:lang w:val="pt-BR" w:bidi="th-TH"/>
        </w:rPr>
        <w:t xml:space="preserve"> (được quy định tại Phụ lục I của Nghị định 43 và văn bản quy phạm pháp luật liên quan).</w:t>
      </w:r>
    </w:p>
    <w:p w:rsidR="00650B23" w:rsidRPr="006320A2" w:rsidRDefault="00650B23" w:rsidP="00FF2C31">
      <w:pPr>
        <w:widowControl w:val="0"/>
        <w:spacing w:before="120" w:after="0" w:line="360" w:lineRule="exact"/>
        <w:ind w:firstLine="567"/>
        <w:jc w:val="both"/>
        <w:rPr>
          <w:rFonts w:eastAsia="Times New Roman"/>
          <w:iCs/>
          <w:sz w:val="28"/>
          <w:szCs w:val="28"/>
          <w:lang w:val="pt-BR"/>
        </w:rPr>
      </w:pPr>
      <w:r w:rsidRPr="006320A2">
        <w:rPr>
          <w:rFonts w:eastAsia="Times New Roman"/>
          <w:iCs/>
          <w:sz w:val="28"/>
          <w:szCs w:val="28"/>
          <w:lang w:val="pt-BR"/>
        </w:rPr>
        <w:t xml:space="preserve">- </w:t>
      </w:r>
      <w:r w:rsidR="003C54EF" w:rsidRPr="006320A2">
        <w:rPr>
          <w:rFonts w:eastAsia="Times New Roman"/>
          <w:iCs/>
          <w:sz w:val="28"/>
          <w:szCs w:val="28"/>
          <w:lang w:val="pt-BR"/>
        </w:rPr>
        <w:t>Các chủ thể cần lưu ý về</w:t>
      </w:r>
      <w:r w:rsidRPr="006320A2">
        <w:rPr>
          <w:rFonts w:eastAsia="Times New Roman"/>
          <w:iCs/>
          <w:sz w:val="28"/>
          <w:szCs w:val="28"/>
          <w:lang w:val="pt-BR"/>
        </w:rPr>
        <w:t xml:space="preserve"> vị trí ghi nhãn, kích thước, ngôn ngữ</w:t>
      </w:r>
      <w:r w:rsidR="003C54EF" w:rsidRPr="006320A2">
        <w:rPr>
          <w:rFonts w:eastAsia="Times New Roman"/>
          <w:iCs/>
          <w:sz w:val="28"/>
          <w:szCs w:val="28"/>
          <w:lang w:val="pt-BR"/>
        </w:rPr>
        <w:t>, cách thức thể hiện</w:t>
      </w:r>
      <w:r w:rsidRPr="006320A2">
        <w:rPr>
          <w:rFonts w:eastAsia="Times New Roman"/>
          <w:iCs/>
          <w:sz w:val="28"/>
          <w:szCs w:val="28"/>
          <w:lang w:val="pt-BR"/>
        </w:rPr>
        <w:t xml:space="preserve"> </w:t>
      </w:r>
      <w:r w:rsidR="003C54EF" w:rsidRPr="006320A2">
        <w:rPr>
          <w:rFonts w:eastAsia="Times New Roman"/>
          <w:iCs/>
          <w:sz w:val="28"/>
          <w:szCs w:val="28"/>
          <w:lang w:val="pt-BR"/>
        </w:rPr>
        <w:t>… khi thiết kế nhãn hàng hóa.</w:t>
      </w:r>
      <w:r w:rsidRPr="006320A2">
        <w:rPr>
          <w:rFonts w:eastAsia="Times New Roman"/>
          <w:iCs/>
          <w:sz w:val="28"/>
          <w:szCs w:val="28"/>
          <w:lang w:val="pt-BR"/>
        </w:rPr>
        <w:t xml:space="preserve"> </w:t>
      </w:r>
    </w:p>
    <w:p w:rsidR="003C54EF" w:rsidRPr="006320A2" w:rsidRDefault="003C54EF" w:rsidP="00FF2C31">
      <w:pPr>
        <w:widowControl w:val="0"/>
        <w:spacing w:before="120" w:after="0" w:line="360" w:lineRule="exact"/>
        <w:ind w:firstLine="567"/>
        <w:jc w:val="center"/>
        <w:rPr>
          <w:rFonts w:eastAsia="Times New Roman"/>
          <w:i/>
          <w:iCs/>
          <w:sz w:val="28"/>
          <w:szCs w:val="28"/>
          <w:lang w:val="pt-BR"/>
        </w:rPr>
      </w:pPr>
      <w:r w:rsidRPr="006320A2">
        <w:rPr>
          <w:rFonts w:eastAsia="Times New Roman"/>
          <w:i/>
          <w:iCs/>
          <w:sz w:val="28"/>
          <w:szCs w:val="28"/>
          <w:lang w:val="pt-BR"/>
        </w:rPr>
        <w:t>(Hướng dẫn cụ thể, chi tiết về ghi nhãn hàng hóa tham khảo tại Phụ lục 8)</w:t>
      </w:r>
    </w:p>
    <w:p w:rsidR="0071171A" w:rsidRPr="006320A2" w:rsidRDefault="0071171A" w:rsidP="0071171A">
      <w:pPr>
        <w:pStyle w:val="A2"/>
        <w:rPr>
          <w:lang w:val="pt-BR"/>
        </w:rPr>
      </w:pPr>
      <w:r w:rsidRPr="00C001EC">
        <w:t xml:space="preserve">2.5.2. Các đầu mối </w:t>
      </w:r>
      <w:r w:rsidRPr="006320A2">
        <w:rPr>
          <w:lang w:val="pt-BR"/>
        </w:rPr>
        <w:t>liên</w:t>
      </w:r>
      <w:r w:rsidRPr="00C001EC">
        <w:t xml:space="preserve"> hệ</w:t>
      </w:r>
      <w:r w:rsidRPr="006320A2">
        <w:rPr>
          <w:lang w:val="pt-BR"/>
        </w:rPr>
        <w:t xml:space="preserve"> về quản lý chất lượng sản phẩm</w:t>
      </w:r>
    </w:p>
    <w:p w:rsidR="0071171A" w:rsidRPr="00C001EC" w:rsidRDefault="0071171A" w:rsidP="00FF2C31">
      <w:pPr>
        <w:widowControl w:val="0"/>
        <w:spacing w:before="120" w:after="0" w:line="360" w:lineRule="exact"/>
        <w:ind w:firstLine="567"/>
        <w:jc w:val="both"/>
        <w:rPr>
          <w:rFonts w:eastAsia="Times New Roman"/>
          <w:spacing w:val="-2"/>
          <w:sz w:val="28"/>
          <w:szCs w:val="26"/>
          <w:lang w:val="pt-BR"/>
        </w:rPr>
      </w:pPr>
      <w:r w:rsidRPr="00C001EC">
        <w:rPr>
          <w:rFonts w:eastAsia="Times New Roman"/>
          <w:iCs/>
          <w:spacing w:val="-2"/>
          <w:sz w:val="28"/>
          <w:szCs w:val="26"/>
          <w:lang w:val="nl-NL"/>
        </w:rPr>
        <w:t xml:space="preserve">Dựa trên nội dung của Nghị định 15/2018/NĐ-CP của Chính phủ, các địa phương sẽ cụ thể hóa việc </w:t>
      </w:r>
      <w:r w:rsidRPr="00C001EC">
        <w:rPr>
          <w:rFonts w:eastAsia="Times New Roman"/>
          <w:spacing w:val="-2"/>
          <w:sz w:val="28"/>
          <w:szCs w:val="26"/>
          <w:lang w:val="pt-BR"/>
        </w:rPr>
        <w:t>phân công trách nhiệm quản lý Nhà nước về Chất lượng sản phẩm, hàng hóa như sau:</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a) Sở Y tế: Y dược cổ truyền; sức khoẻ của cộng đồng; vệ sinh an toàn thực phẩm, thực phẩm chức năng, thực phẩm tăng cường vi chất dinh dưỡng, thực phẩm bổ sung, phụ gia thực phẩm, nước uống, nước sinh hoạt, nước khoáng thiên nhiên; thuốc lá điếu; hoá chất, chế phẩm diệt côn trùng, diệt khuẩn dùng trong lĩnh vực gia dụng và y tế;</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b) Sở Nông nghiệp và Phát triển nông thôn:</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Giống cây trồng, giống vật nuôi; nông sản, lâm sản, thủy sản, muối; gia súc, gia cầm, vật nuôi;</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Vật tư nông nghiệp, lâm nghiệp, thủy sản; phân bón; thức ăn, nguyên liệu sản xuất thức ăn chăn nuôi;</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xml:space="preserve">- Sản phẩm, dịch vụ trong nuôi trồng, thu hoạch, chế biến, bảo quản, vận chuyển nông sản, lâm sản, thủy sản, muối; </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Phụ gia, hóa chất sử dụng trong nông nghiệp, lâm nghiệp, thủy sản; Thuốc bảo vệ thực vật, động vật;</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lastRenderedPageBreak/>
        <w:t>(c) Sở Công Thương:</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Sản phẩm công nghiệp tiêu dùng, công nghiệp thực phẩm và công nghiệp chế biến khác theo quy định của pháp luật;</w:t>
      </w:r>
    </w:p>
    <w:p w:rsidR="0071171A" w:rsidRPr="00C001EC" w:rsidRDefault="0071171A" w:rsidP="00FF2C31">
      <w:pPr>
        <w:widowControl w:val="0"/>
        <w:spacing w:before="120" w:after="0" w:line="360" w:lineRule="exact"/>
        <w:ind w:firstLine="567"/>
        <w:jc w:val="both"/>
        <w:rPr>
          <w:rFonts w:eastAsia="Times New Roman"/>
          <w:sz w:val="28"/>
          <w:szCs w:val="26"/>
          <w:lang w:val="de-DE"/>
        </w:rPr>
      </w:pPr>
      <w:r w:rsidRPr="00C001EC">
        <w:rPr>
          <w:rFonts w:eastAsia="Times New Roman"/>
          <w:sz w:val="28"/>
          <w:szCs w:val="26"/>
          <w:lang w:val="de-DE"/>
        </w:rPr>
        <w:t>(d) Sở Tài nguyên và Môi trường: Môi trường;</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g) Sở Văn hóa - Thể thao và Du lịch:</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Sản phảm, loại hình du lịch theo quy định của Luật Du lịch;</w:t>
      </w:r>
    </w:p>
    <w:p w:rsidR="0071171A" w:rsidRPr="006320A2" w:rsidRDefault="0071171A" w:rsidP="00FF2C31">
      <w:pPr>
        <w:widowControl w:val="0"/>
        <w:spacing w:before="120" w:after="0" w:line="360" w:lineRule="exact"/>
        <w:ind w:firstLine="567"/>
        <w:jc w:val="both"/>
        <w:rPr>
          <w:rFonts w:eastAsia="Times New Roman"/>
          <w:i/>
          <w:iCs/>
          <w:sz w:val="28"/>
          <w:szCs w:val="28"/>
          <w:lang w:val="nl-NL"/>
        </w:rPr>
      </w:pPr>
      <w:r w:rsidRPr="00C001EC">
        <w:rPr>
          <w:rFonts w:eastAsia="Times New Roman"/>
          <w:sz w:val="28"/>
          <w:szCs w:val="26"/>
          <w:lang w:val="nl-NL"/>
        </w:rPr>
        <w:t>- Dịch vụ trong lĩnh vực văn hóa, thể thao, du lịch, giải trí.</w:t>
      </w:r>
    </w:p>
    <w:p w:rsidR="00445977" w:rsidRPr="00C001EC" w:rsidRDefault="00445977" w:rsidP="00445977">
      <w:pPr>
        <w:pStyle w:val="A2"/>
      </w:pPr>
      <w:bookmarkStart w:id="187" w:name="_Toc40295427"/>
      <w:bookmarkStart w:id="188" w:name="_Toc42593584"/>
      <w:bookmarkStart w:id="189" w:name="_Toc47022714"/>
      <w:bookmarkStart w:id="190" w:name="_Toc49714607"/>
      <w:r w:rsidRPr="00C001EC">
        <w:t>2.5.</w:t>
      </w:r>
      <w:r w:rsidR="0071171A" w:rsidRPr="00C001EC">
        <w:t>3</w:t>
      </w:r>
      <w:r w:rsidRPr="00C001EC">
        <w:t>. Phát triển sản phẩm</w:t>
      </w:r>
      <w:bookmarkEnd w:id="187"/>
      <w:bookmarkEnd w:id="188"/>
      <w:bookmarkEnd w:id="189"/>
      <w:bookmarkEnd w:id="190"/>
    </w:p>
    <w:p w:rsidR="00445977" w:rsidRPr="006320A2" w:rsidRDefault="00445977" w:rsidP="00FF2C31">
      <w:pPr>
        <w:pStyle w:val="A3"/>
        <w:rPr>
          <w:lang w:val="nl-NL"/>
        </w:rPr>
      </w:pPr>
      <w:r w:rsidRPr="006320A2">
        <w:rPr>
          <w:lang w:val="nl-NL"/>
        </w:rPr>
        <w:t>2.5.</w:t>
      </w:r>
      <w:r w:rsidR="0071171A" w:rsidRPr="006320A2">
        <w:rPr>
          <w:lang w:val="nl-NL"/>
        </w:rPr>
        <w:t>3</w:t>
      </w:r>
      <w:r w:rsidRPr="006320A2">
        <w:rPr>
          <w:lang w:val="nl-NL"/>
        </w:rPr>
        <w:t xml:space="preserve">.1. Quan điểm phát triển sản phẩm mới: </w:t>
      </w:r>
    </w:p>
    <w:p w:rsidR="00D57707" w:rsidRPr="006320A2" w:rsidRDefault="0081117D" w:rsidP="00922C89">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Quan điểm phát triển sả</w:t>
      </w:r>
      <w:r w:rsidR="00D21B32" w:rsidRPr="006320A2">
        <w:rPr>
          <w:rFonts w:eastAsia="Times New Roman"/>
          <w:iCs/>
          <w:sz w:val="28"/>
          <w:szCs w:val="28"/>
          <w:lang w:val="nl-NL"/>
        </w:rPr>
        <w:t>n phẩm mới có thể là</w:t>
      </w:r>
      <w:r w:rsidRPr="006320A2">
        <w:rPr>
          <w:rFonts w:eastAsia="Times New Roman"/>
          <w:iCs/>
          <w:sz w:val="28"/>
          <w:szCs w:val="28"/>
          <w:lang w:val="nl-NL"/>
        </w:rPr>
        <w:t>:</w:t>
      </w:r>
    </w:p>
    <w:p w:rsidR="00D21B32" w:rsidRPr="006320A2" w:rsidRDefault="00D21B32">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 Sản phẩm đầu tiên</w:t>
      </w:r>
    </w:p>
    <w:p w:rsidR="00D21B32" w:rsidRPr="006320A2" w:rsidRDefault="00D21B32">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 Cải tiến các sản phẩm đã có</w:t>
      </w:r>
    </w:p>
    <w:p w:rsidR="00D21B32" w:rsidRPr="006320A2" w:rsidRDefault="00D21B32">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 Thay đổi các sản phẩm đã có</w:t>
      </w:r>
    </w:p>
    <w:p w:rsidR="00AD7813" w:rsidRPr="006320A2" w:rsidRDefault="00AD7813" w:rsidP="00FF2C31">
      <w:pPr>
        <w:widowControl w:val="0"/>
        <w:spacing w:before="120" w:after="0" w:line="360" w:lineRule="exact"/>
        <w:ind w:firstLine="567"/>
        <w:jc w:val="both"/>
        <w:rPr>
          <w:rFonts w:eastAsia="Times New Roman"/>
          <w:iCs/>
          <w:sz w:val="28"/>
          <w:szCs w:val="28"/>
          <w:lang w:val="nl-NL"/>
        </w:rPr>
      </w:pPr>
      <w:r w:rsidRPr="00166090">
        <w:rPr>
          <w:noProof/>
          <w:color w:val="000000" w:themeColor="text1"/>
          <w:kern w:val="24"/>
          <w:sz w:val="26"/>
          <w:szCs w:val="26"/>
          <w:highlight w:val="yellow"/>
        </w:rPr>
        <w:drawing>
          <wp:anchor distT="0" distB="0" distL="114300" distR="114300" simplePos="0" relativeHeight="251732992" behindDoc="0" locked="0" layoutInCell="1" allowOverlap="1">
            <wp:simplePos x="0" y="0"/>
            <wp:positionH relativeFrom="margin">
              <wp:posOffset>546735</wp:posOffset>
            </wp:positionH>
            <wp:positionV relativeFrom="paragraph">
              <wp:posOffset>313055</wp:posOffset>
            </wp:positionV>
            <wp:extent cx="5046345" cy="2944495"/>
            <wp:effectExtent l="0" t="0" r="1905"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6345" cy="2944495"/>
                    </a:xfrm>
                    <a:prstGeom prst="rect">
                      <a:avLst/>
                    </a:prstGeom>
                    <a:noFill/>
                    <a:ln>
                      <a:noFill/>
                    </a:ln>
                  </pic:spPr>
                </pic:pic>
              </a:graphicData>
            </a:graphic>
          </wp:anchor>
        </w:drawing>
      </w:r>
      <w:r w:rsidR="00D21B32" w:rsidRPr="006320A2">
        <w:rPr>
          <w:rFonts w:eastAsia="Times New Roman"/>
          <w:iCs/>
          <w:sz w:val="28"/>
          <w:szCs w:val="28"/>
          <w:lang w:val="nl-NL"/>
        </w:rPr>
        <w:t>- Nhãn hiệu mới</w:t>
      </w:r>
    </w:p>
    <w:p w:rsidR="00445977" w:rsidRPr="006320A2" w:rsidRDefault="00445977" w:rsidP="00FF2C31">
      <w:pPr>
        <w:widowControl w:val="0"/>
        <w:spacing w:before="120" w:after="0" w:line="360" w:lineRule="exact"/>
        <w:ind w:firstLine="567"/>
        <w:jc w:val="both"/>
        <w:rPr>
          <w:rFonts w:eastAsia="Times New Roman"/>
          <w:i/>
          <w:iCs/>
          <w:sz w:val="28"/>
          <w:szCs w:val="28"/>
          <w:lang w:val="nl-NL"/>
        </w:rPr>
      </w:pPr>
      <w:r w:rsidRPr="006320A2">
        <w:rPr>
          <w:i/>
          <w:sz w:val="28"/>
          <w:szCs w:val="28"/>
          <w:lang w:val="nl-NL"/>
        </w:rPr>
        <w:t>2.5.</w:t>
      </w:r>
      <w:r w:rsidR="0071171A" w:rsidRPr="006320A2">
        <w:rPr>
          <w:i/>
          <w:sz w:val="28"/>
          <w:szCs w:val="28"/>
          <w:lang w:val="nl-NL"/>
        </w:rPr>
        <w:t>3</w:t>
      </w:r>
      <w:r w:rsidRPr="006320A2">
        <w:rPr>
          <w:i/>
          <w:sz w:val="28"/>
          <w:szCs w:val="28"/>
          <w:lang w:val="nl-NL"/>
        </w:rPr>
        <w:t>.2. Các bước phát triển sản phẩm mới</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i) Lên ý tưởng sản phẩm mới:</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Xác định nhu cầu khách hàng là gì?, động não/suy nghĩ để có ý tưởng về một số sản phẩm mới đáp ứng nhu cầu đó. Liệt kê tất cả các ý tưởng sản phẩm mới.</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xml:space="preserve">Có thể có được ý tưởng thông qua: Nói chuyện với mọi người, quan sát thị </w:t>
      </w:r>
      <w:r w:rsidRPr="00C001EC">
        <w:rPr>
          <w:kern w:val="24"/>
          <w:sz w:val="28"/>
          <w:szCs w:val="26"/>
        </w:rPr>
        <w:lastRenderedPageBreak/>
        <w:t>trường, đọc sách báo, xem các triển lãm sản phẩm mới, v.v.</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ii) Sàng lọc và đánh giá các ý tưởng:</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Xem xét lại toàn bộ các ý tưởng xem có khả thi không?, chọn một sản phẩm khả thi nhất để tiếp tục làm các bước sau.</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 xml:space="preserve">(iii) Phân tích kinh doanh: </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Xác định hình dáng của sản phẩm: Kích thước, cách đóng gói, màu sắc, nguyên liệu dùng đóng gói, v.v;</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Ước lượng nhu cầu thị trường và lợi nhuận có thể có nếu làm sản phẩm này;</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Xác định phân khúc thị trường sẽ làm, xác định các đối thủ cạnh tranh;</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Lập chương trình phát triển sản phẩm;</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Chọn khách hàng mục tiêu, địa điểm, ngôn ngữ, v.v.</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iv) Sản xuất thử:</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Chuyển ý tưởng trên giấy thành sản phẩm thật với lượng nhỏ để kiểm tra tính khả thi về kỹ thuật.</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v) Kiểm tra thị trường:</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Giới thiệu sản phẩm mới làm ra ở một khu vực nhỏ để xác định tiềm năng nếu sản xuất lớn.</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vi) Sản xuất/thương mại hoá đại trà.</w:t>
      </w:r>
    </w:p>
    <w:p w:rsidR="00445977" w:rsidRPr="00C001EC" w:rsidRDefault="00445977" w:rsidP="00FF2C31">
      <w:pPr>
        <w:pStyle w:val="A3"/>
      </w:pPr>
      <w:r w:rsidRPr="00C001EC">
        <w:t>2.5.</w:t>
      </w:r>
      <w:r w:rsidR="0071171A" w:rsidRPr="00C001EC">
        <w:t>3</w:t>
      </w:r>
      <w:r w:rsidRPr="00C001EC">
        <w:t>.3. Lý do thất bại trong phát triển sản phẩm mới</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Nghiên cứu thị trường kém;</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Các vấn đề kỹ thuật khi thiết kế hay sản xuất sản phẩm, dẫn đến chất lượng kém, mẫu mã kém.</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Sản phẩm mới làm ra không có gì ưu việt hơn các đối thủ cạnh tranh (như giá thấp hơn, chất lượng tốt hơn, v.v.)</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Chi phí sản xuất và lưu thông cao dẫn đến giá vốn hàng bán cao.</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Tung ra sản phẩm sai mùa.</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Đánh giá độ lớn thị trường quá cao so với thực tế.</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Chưa quảng cáo và tiếp thị đủ trước khi đưa hàng ra thị trường.</w:t>
      </w:r>
    </w:p>
    <w:p w:rsidR="00445977" w:rsidRPr="00C001EC" w:rsidRDefault="00445977" w:rsidP="00FF2C31">
      <w:pPr>
        <w:widowControl w:val="0"/>
        <w:spacing w:before="120" w:after="0" w:line="360" w:lineRule="exact"/>
        <w:ind w:firstLine="567"/>
        <w:jc w:val="both"/>
        <w:textAlignment w:val="baseline"/>
        <w:rPr>
          <w:rFonts w:eastAsia="Times New Roman"/>
          <w:sz w:val="28"/>
          <w:szCs w:val="26"/>
        </w:rPr>
      </w:pPr>
      <w:r w:rsidRPr="00C001EC">
        <w:rPr>
          <w:sz w:val="28"/>
          <w:szCs w:val="26"/>
        </w:rPr>
        <w:t xml:space="preserve">Như vậy, để bảo đảm phát triển một sản phẩm mới thành công cần khắc phục </w:t>
      </w:r>
      <w:r w:rsidRPr="00C001EC">
        <w:rPr>
          <w:sz w:val="28"/>
          <w:szCs w:val="26"/>
        </w:rPr>
        <w:lastRenderedPageBreak/>
        <w:t xml:space="preserve">một số hay tất cả các lý do trên. </w:t>
      </w:r>
    </w:p>
    <w:p w:rsidR="00445977" w:rsidRPr="00C001EC" w:rsidRDefault="00445977" w:rsidP="00445977">
      <w:pPr>
        <w:pStyle w:val="A1"/>
        <w:rPr>
          <w:rFonts w:ascii="Times New Roman" w:hAnsi="Times New Roman"/>
          <w:color w:val="auto"/>
        </w:rPr>
      </w:pPr>
      <w:bookmarkStart w:id="191" w:name="_Toc42593586"/>
      <w:bookmarkStart w:id="192" w:name="_Toc47022716"/>
      <w:bookmarkStart w:id="193" w:name="_Toc49714609"/>
      <w:bookmarkStart w:id="194" w:name="_Toc53584130"/>
      <w:r w:rsidRPr="00C001EC">
        <w:rPr>
          <w:rFonts w:ascii="Times New Roman" w:eastAsiaTheme="minorEastAsia" w:hAnsi="Times New Roman"/>
          <w:color w:val="auto"/>
        </w:rPr>
        <w:t xml:space="preserve">2.6. Hướng dẫn xây dựng hồ sơ </w:t>
      </w:r>
      <w:bookmarkEnd w:id="182"/>
      <w:bookmarkEnd w:id="191"/>
      <w:bookmarkEnd w:id="192"/>
      <w:bookmarkEnd w:id="193"/>
      <w:r w:rsidR="0071171A" w:rsidRPr="00C001EC">
        <w:rPr>
          <w:rFonts w:ascii="Times New Roman" w:eastAsiaTheme="minorEastAsia" w:hAnsi="Times New Roman"/>
          <w:color w:val="auto"/>
        </w:rPr>
        <w:t>đánh giá sản phẩm OCOP</w:t>
      </w:r>
      <w:bookmarkEnd w:id="194"/>
    </w:p>
    <w:p w:rsidR="00445977" w:rsidRPr="00C001EC" w:rsidRDefault="00445977" w:rsidP="00445977">
      <w:pPr>
        <w:pStyle w:val="A2"/>
      </w:pPr>
      <w:bookmarkStart w:id="195" w:name="_Toc40295430"/>
      <w:bookmarkStart w:id="196" w:name="_Toc42593587"/>
      <w:bookmarkStart w:id="197" w:name="_Toc47022717"/>
      <w:bookmarkStart w:id="198" w:name="_Toc49714610"/>
      <w:r w:rsidRPr="00C001EC">
        <w:t>2.6.1. Xây dựng bộ hồ sơ cho sản phẩm dự thi lần đầu</w:t>
      </w:r>
      <w:bookmarkEnd w:id="195"/>
      <w:bookmarkEnd w:id="196"/>
      <w:bookmarkEnd w:id="197"/>
      <w:bookmarkEnd w:id="198"/>
    </w:p>
    <w:p w:rsidR="00445977" w:rsidRPr="00C001EC" w:rsidRDefault="00445977" w:rsidP="00FF2C31">
      <w:pPr>
        <w:pStyle w:val="A3"/>
      </w:pPr>
      <w:r w:rsidRPr="00C001EC">
        <w:t xml:space="preserve">2.6.1.1. Đối với hồ sơ dự thi cấp huyện </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Hồ sơ đăng ký tham gia đánh giá sản phẩm OCOP (Hồ sơ sản phẩm): do các chủ thể OCOP (doanh nghiệp, </w:t>
      </w:r>
      <w:r w:rsidR="00271E4B" w:rsidRPr="00C001EC">
        <w:rPr>
          <w:rFonts w:eastAsia="Times New Roman"/>
          <w:sz w:val="28"/>
          <w:szCs w:val="28"/>
        </w:rPr>
        <w:t>HTX</w:t>
      </w:r>
      <w:r w:rsidRPr="00C001EC">
        <w:rPr>
          <w:rFonts w:eastAsia="Times New Roman"/>
          <w:sz w:val="28"/>
          <w:szCs w:val="28"/>
        </w:rPr>
        <w:t>, tổ hợp tác, chủ hộ sản xuất</w:t>
      </w:r>
      <w:r w:rsidR="00E17360" w:rsidRPr="00C001EC">
        <w:rPr>
          <w:rFonts w:eastAsia="Times New Roman"/>
          <w:sz w:val="28"/>
          <w:szCs w:val="28"/>
        </w:rPr>
        <w:t xml:space="preserve"> kinh doanh</w:t>
      </w:r>
      <w:r w:rsidRPr="00C001EC">
        <w:rPr>
          <w:rFonts w:eastAsia="Times New Roman"/>
          <w:sz w:val="28"/>
          <w:szCs w:val="28"/>
        </w:rPr>
        <w:t>...) chuẩn bị. Ủy ban nhân dân cấp huyện hướng dẫn, kiểm tra. Bao gồm:</w:t>
      </w:r>
    </w:p>
    <w:tbl>
      <w:tblPr>
        <w:tblW w:w="5000" w:type="pct"/>
        <w:tblCellMar>
          <w:left w:w="0" w:type="dxa"/>
          <w:right w:w="0" w:type="dxa"/>
        </w:tblCellMar>
        <w:tblLook w:val="04A0"/>
      </w:tblPr>
      <w:tblGrid>
        <w:gridCol w:w="754"/>
        <w:gridCol w:w="4095"/>
        <w:gridCol w:w="4576"/>
      </w:tblGrid>
      <w:tr w:rsidR="00445977" w:rsidRPr="00C001EC" w:rsidTr="005155FE">
        <w:tc>
          <w:tcPr>
            <w:tcW w:w="255" w:type="pct"/>
            <w:tcBorders>
              <w:top w:val="single" w:sz="8" w:space="0" w:color="auto"/>
              <w:left w:val="single" w:sz="8" w:space="0" w:color="auto"/>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TT</w:t>
            </w:r>
          </w:p>
        </w:tc>
        <w:tc>
          <w:tcPr>
            <w:tcW w:w="2245" w:type="pct"/>
            <w:tcBorders>
              <w:top w:val="single" w:sz="8" w:space="0" w:color="auto"/>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Nội dung</w:t>
            </w:r>
          </w:p>
        </w:tc>
        <w:tc>
          <w:tcPr>
            <w:tcW w:w="2500" w:type="pct"/>
            <w:tcBorders>
              <w:top w:val="single" w:sz="8" w:space="0" w:color="auto"/>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Yêu cầu</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1</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b/>
                <w:bCs/>
                <w:sz w:val="28"/>
                <w:szCs w:val="28"/>
              </w:rPr>
              <w:t>Yêu cầu bắt buộc</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b/>
                <w:bCs/>
                <w:sz w:val="28"/>
                <w:szCs w:val="28"/>
              </w:rPr>
              <w:t> </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iếu đăng ký ý tưởng sản phẩm, đăng ký sản phẩm</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ó theo mẫu đính kèm (biểu số 01, 02)</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ương án, kế hoạch kinh doanh sản phẩm</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ó theo mẫu đính kèm (biểu số 03)</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ới thiệu bộ máy tổ chức</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ó theo mẫu đính kèm (biểu số 04)</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ấy đăng ký kinh doanh</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có công chứng, chứng minh hoạt động kinh doanh hợp pháp (đối với các đơn vị/cá nhân có đăng ký kinh doanh)</w:t>
            </w:r>
          </w:p>
        </w:tc>
      </w:tr>
      <w:tr w:rsidR="00445977" w:rsidRPr="00C001EC" w:rsidTr="00FF2C31">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Sản phẩm mẫu</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05 đơn vị sản phẩm (trừ sản phẩm dịch vụ)</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2</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jc w:val="both"/>
              <w:rPr>
                <w:rFonts w:eastAsia="Times New Roman"/>
                <w:sz w:val="28"/>
                <w:szCs w:val="28"/>
              </w:rPr>
            </w:pPr>
            <w:r w:rsidRPr="00C001EC">
              <w:rPr>
                <w:rFonts w:eastAsia="Times New Roman"/>
                <w:b/>
                <w:bCs/>
                <w:sz w:val="28"/>
                <w:szCs w:val="28"/>
              </w:rPr>
              <w:t>Yêu cầu tài liệu minh chứng bổ sung</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b/>
                <w:bCs/>
                <w:sz w:val="28"/>
                <w:szCs w:val="28"/>
              </w:rPr>
              <w:t> </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ấy đủ điều kiện sản xuất</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có công chứng (đối với sản phẩm cần phải có giấy chứng nhận theo quy định hiện hành)</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ông bố chất lượng sản phẩm</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minh chất lượng sản phẩm được công bố</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Tiêu chuẩn sản phẩm</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minh tiêu chuẩn sản phẩm được công bố</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iếu kết quả kiểm tra chỉ tiêu an toàn thực phẩm theo tiêu chuẩn công bố</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minh đạt tiêu chuẩn vệ sinh an toàn thực phẩm</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 xml:space="preserve">Mã số mã vạch, tem truy xuất nguồn gốc, chứng nhận sở hữu </w:t>
            </w:r>
            <w:r w:rsidRPr="00C001EC">
              <w:rPr>
                <w:rFonts w:eastAsia="Times New Roman"/>
                <w:sz w:val="28"/>
                <w:szCs w:val="28"/>
              </w:rPr>
              <w:lastRenderedPageBreak/>
              <w:t>trí tuệ, chỉ dẫn địa lý, nhãn hiệu sản phẩm...</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lastRenderedPageBreak/>
              <w:t>Bản sao tài liệu, chứng minh mã, tem, sở hữu thương hiệu...</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lastRenderedPageBreak/>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Nguồn gốc nguyên liệu, liên kết chuỗi</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Giấy xác nhận, hợp đồng, hóa đơn... chứng minh việc mua bán nguyên vật liệu, hợp đồng, thỏa thuận liên kết</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o vệ môi trường</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Giấy xác nhận Kế hoạch bảo vệ môi trường, chứng minh cam kết, đánh giá tác động môi trường</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Hệ thống quản lý chất lượng tiên tiến, kiểm soát chất lượng</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nhận Hệ thống quản lý chất lượng tiên tiến, chứng minh hệ thống quản lý đạt tiêu chuẩn</w:t>
            </w:r>
          </w:p>
        </w:tc>
      </w:tr>
      <w:tr w:rsidR="00445977" w:rsidRPr="00C001EC" w:rsidTr="005155FE">
        <w:tc>
          <w:tcPr>
            <w:tcW w:w="255" w:type="pct"/>
            <w:tcBorders>
              <w:top w:val="single" w:sz="8" w:space="0" w:color="auto"/>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single" w:sz="8" w:space="0" w:color="auto"/>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Kế toán</w:t>
            </w:r>
          </w:p>
        </w:tc>
        <w:tc>
          <w:tcPr>
            <w:tcW w:w="2500" w:type="pct"/>
            <w:tcBorders>
              <w:top w:val="single" w:sz="8" w:space="0" w:color="auto"/>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minh chứng hoạt động kế toán của cơ sở</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át triển thị trường, hoạt động quảng bá, xúc tiến thương mại</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Hợp đồng, cam kết, xác nhận về phân phối sản phẩm, xuất khẩu sản phẩm, hoạt động xúc tiến thương mại...</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âu chuyện về sản phẩm</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ờ rơi, hình ảnh, phim, ghi âm... minh chứng về câu chuyện của sản phẩm</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Kế hoạch kiểm soát chất lượng, ghi hồ sơ lô sản xuất...</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minh chứng về hoạt động kiểm soát chất lượng sản phẩm theo từng lô sản xuất</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ải thưởng của sản phẩm, bình chọn của các tổ chức uy tín trong nước và quốc tế...</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minh chứng về các thành tích, giải thưởng, bình chọn...</w:t>
            </w:r>
          </w:p>
        </w:tc>
      </w:tr>
    </w:tbl>
    <w:p w:rsidR="00445977" w:rsidRPr="00C001EC" w:rsidRDefault="00445977" w:rsidP="00FF2C31">
      <w:pPr>
        <w:widowControl w:val="0"/>
        <w:tabs>
          <w:tab w:val="left" w:pos="146"/>
        </w:tabs>
        <w:spacing w:before="120" w:after="0" w:line="360" w:lineRule="exact"/>
        <w:ind w:left="39"/>
        <w:jc w:val="center"/>
        <w:textAlignment w:val="baseline"/>
        <w:rPr>
          <w:rFonts w:eastAsia="Times New Roman"/>
          <w:i/>
          <w:iCs/>
          <w:szCs w:val="28"/>
        </w:rPr>
      </w:pPr>
      <w:r w:rsidRPr="00C001EC">
        <w:rPr>
          <w:rFonts w:eastAsia="Times New Roman"/>
          <w:i/>
          <w:iCs/>
          <w:szCs w:val="28"/>
        </w:rPr>
        <w:t>Nguồn:</w:t>
      </w:r>
      <w:r w:rsidRPr="00C001EC">
        <w:rPr>
          <w:i/>
          <w:kern w:val="24"/>
          <w:szCs w:val="28"/>
        </w:rPr>
        <w:t xml:space="preserve"> Quyết định số 1048/QĐ-TTg, ngày 21 tháng 8 Năm 2019</w:t>
      </w:r>
    </w:p>
    <w:p w:rsidR="00445977" w:rsidRPr="00C001EC" w:rsidRDefault="00445977" w:rsidP="00FF2C31">
      <w:pPr>
        <w:pStyle w:val="A3"/>
      </w:pPr>
      <w:r w:rsidRPr="00C001EC">
        <w:rPr>
          <w:rFonts w:eastAsia="Times New Roman"/>
          <w:iCs/>
        </w:rPr>
        <w:t xml:space="preserve">2.6.1.2. </w:t>
      </w:r>
      <w:r w:rsidRPr="00C001EC">
        <w:t>Đối với hồ sơ dự thi cấp tỉnh</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Tư vấn cho các chủ thể có sản phẩm đánh giá được số điểm đạt từ 50 điểm đến 100 </w:t>
      </w:r>
      <w:r w:rsidR="00897509" w:rsidRPr="00C001EC">
        <w:rPr>
          <w:rFonts w:eastAsia="Times New Roman"/>
          <w:sz w:val="28"/>
          <w:szCs w:val="28"/>
        </w:rPr>
        <w:t xml:space="preserve">điểm </w:t>
      </w:r>
      <w:r w:rsidRPr="00C001EC">
        <w:rPr>
          <w:rFonts w:eastAsia="Times New Roman"/>
          <w:sz w:val="28"/>
          <w:szCs w:val="28"/>
        </w:rPr>
        <w:t>cấp huyện đánh giá chuẩn bị hồ sơ đề nghị UBND cấp tỉnh đánh giá, phân hạng, công nhận sản phẩm OCOP. Hồ sơ bao gồ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1). Công văn gửi Ủy ban nhân dân cấp tỉnh đề nghị đánh giá, phân hạng sản </w:t>
      </w:r>
      <w:r w:rsidRPr="00C001EC">
        <w:rPr>
          <w:rFonts w:eastAsia="Times New Roman"/>
          <w:sz w:val="28"/>
          <w:szCs w:val="28"/>
        </w:rPr>
        <w:lastRenderedPageBreak/>
        <w:t xml:space="preserve">phẩm OCOP. </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2). Biên bản đánh giá của Hội đồng cấp huyện.</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3). Hồ sơ sản phẩ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Trong đó: Số (1) và số (2) sẽ do hội đồng chấm cấp huyện chuẩn bị; Số (3) do chủ thể chuẩn bị dựa trên hồ sơ đã chuẩn bị chấm cấp huyện đã hoàn thiện và bổ sung ( nếu cần) theo ý kiến của hội đồng</w:t>
      </w:r>
    </w:p>
    <w:p w:rsidR="00445977" w:rsidRPr="00C001EC" w:rsidRDefault="00445977" w:rsidP="00FF2C31">
      <w:pPr>
        <w:pStyle w:val="A3"/>
      </w:pPr>
      <w:r w:rsidRPr="00C001EC">
        <w:t>2.6.1.3. Đối với hồ sơ dự thi cấp Quốc gia</w:t>
      </w:r>
    </w:p>
    <w:p w:rsidR="00445977" w:rsidRPr="00C001EC" w:rsidRDefault="00445977" w:rsidP="00FF2C31">
      <w:pPr>
        <w:widowControl w:val="0"/>
        <w:spacing w:before="120" w:after="120" w:line="360" w:lineRule="exact"/>
        <w:ind w:firstLine="709"/>
        <w:jc w:val="both"/>
        <w:rPr>
          <w:rFonts w:eastAsia="Times New Roman"/>
          <w:spacing w:val="-4"/>
          <w:sz w:val="28"/>
          <w:szCs w:val="28"/>
        </w:rPr>
      </w:pPr>
      <w:r w:rsidRPr="00C001EC">
        <w:rPr>
          <w:rFonts w:eastAsia="Times New Roman"/>
          <w:spacing w:val="-4"/>
          <w:sz w:val="28"/>
          <w:szCs w:val="28"/>
        </w:rPr>
        <w:t>Tư vấn cho các chủ thể có sản phẩm tiềm năng được hội đồng chấm cấp tỉnh chấm đạt năm (05) sao (từ 90 đến 100 điểm) được UBND tỉnh chuẩn bị hồ sơ đề nghị cấp Trung ương đánh giá, công nhận sản phẩm OCOP quốc gia. Hồ sơ bao gồ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1). Công văn gửi Bộ Nông nghiệp và Phát triển nông thôn đề nghị đánh giá, phân hạng sản phẩm OCOP.</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2). Biên bản đánh giá của Hội đồng cấp tỉnh.</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3). Quyết định phê duyệt kết quả </w:t>
      </w:r>
      <w:r w:rsidR="00667BA1" w:rsidRPr="00C001EC">
        <w:rPr>
          <w:rFonts w:eastAsia="Times New Roman"/>
          <w:sz w:val="28"/>
          <w:szCs w:val="28"/>
        </w:rPr>
        <w:t>đánh giá, phân hạng và cấp</w:t>
      </w:r>
      <w:r w:rsidRPr="00C001EC">
        <w:rPr>
          <w:rFonts w:eastAsia="Times New Roman"/>
          <w:sz w:val="28"/>
          <w:szCs w:val="28"/>
        </w:rPr>
        <w:t xml:space="preserve"> Giấy chứng nhận đạt sao </w:t>
      </w:r>
      <w:r w:rsidR="00667BA1" w:rsidRPr="00C001EC">
        <w:rPr>
          <w:rFonts w:eastAsia="Times New Roman"/>
          <w:sz w:val="28"/>
          <w:szCs w:val="28"/>
        </w:rPr>
        <w:t xml:space="preserve">cho </w:t>
      </w:r>
      <w:r w:rsidRPr="00C001EC">
        <w:rPr>
          <w:rFonts w:eastAsia="Times New Roman"/>
          <w:sz w:val="28"/>
          <w:szCs w:val="28"/>
        </w:rPr>
        <w:t>sản phẩ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4). Hồ sơ sản phẩm.</w:t>
      </w:r>
    </w:p>
    <w:p w:rsidR="00445977" w:rsidRPr="00C001EC" w:rsidRDefault="00445977" w:rsidP="00FF2C31">
      <w:pPr>
        <w:widowControl w:val="0"/>
        <w:spacing w:before="120" w:after="120" w:line="360" w:lineRule="exact"/>
        <w:ind w:firstLine="709"/>
        <w:jc w:val="both"/>
        <w:rPr>
          <w:rFonts w:eastAsia="Times New Roman"/>
          <w:spacing w:val="-6"/>
          <w:sz w:val="28"/>
          <w:szCs w:val="28"/>
        </w:rPr>
      </w:pPr>
      <w:r w:rsidRPr="00C001EC">
        <w:rPr>
          <w:rFonts w:eastAsia="Times New Roman"/>
          <w:spacing w:val="-6"/>
          <w:sz w:val="28"/>
          <w:szCs w:val="28"/>
        </w:rPr>
        <w:t>(5). Các văn bản xác nhận kiểm tra, kiểm nghiệm bổ sung của cấp tỉnh (nếu có).</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Lưu ý: Số (1), (2) và (3) sẽ do hội đồng chấm cấp tỉnh chuẩn bị; Số (4) và (5) do chủ thể chuẩn bị dựa trên hồ sơ đã chuẩn bị chấm cấp tỉnh đã hoàn thiện và bổ sung (nếu cần) theo ý kiến của hội đồng</w:t>
      </w:r>
    </w:p>
    <w:p w:rsidR="00445977" w:rsidRPr="00C001EC" w:rsidRDefault="00445977" w:rsidP="00445977">
      <w:pPr>
        <w:pStyle w:val="A2"/>
        <w:rPr>
          <w:iCs/>
        </w:rPr>
      </w:pPr>
      <w:bookmarkStart w:id="199" w:name="_Toc40295431"/>
      <w:bookmarkStart w:id="200" w:name="_Toc42593588"/>
      <w:bookmarkStart w:id="201" w:name="_Toc47022718"/>
      <w:bookmarkStart w:id="202" w:name="_Toc49714611"/>
      <w:r w:rsidRPr="00C001EC">
        <w:t>2.6.2. Xây dựng bộ hồ sơ cho sản phẩm dự thi cấp lại sao</w:t>
      </w:r>
      <w:bookmarkEnd w:id="199"/>
      <w:bookmarkEnd w:id="200"/>
      <w:bookmarkEnd w:id="201"/>
      <w:bookmarkEnd w:id="202"/>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lang w:eastAsia="zh-CN"/>
        </w:rPr>
        <w:t xml:space="preserve">Tư vấn cho các chủ thể có thể dựa vào hồ sơ sản phầm dự thi lần đầu để hoàn thiện hồ sơ cấp lại sao cho sản phẩm. </w:t>
      </w:r>
      <w:r w:rsidRPr="00C001EC">
        <w:rPr>
          <w:rFonts w:eastAsia="Times New Roman"/>
          <w:sz w:val="28"/>
          <w:szCs w:val="28"/>
        </w:rPr>
        <w:t>Bổ sung thêm các giấy tờ, minh chứng cho sản phẩm trong thời gian sản phẩm đã được cấp sao</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Hồ sơ bao gồm:</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1) </w:t>
      </w:r>
      <w:r w:rsidR="00445977" w:rsidRPr="00C001EC">
        <w:rPr>
          <w:rFonts w:eastAsia="Times New Roman"/>
          <w:sz w:val="28"/>
          <w:szCs w:val="28"/>
        </w:rPr>
        <w:t>Quyết định công nhận đạt sao của sản phẩm từ đợt thi trước;</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2) </w:t>
      </w:r>
      <w:r w:rsidR="00445977" w:rsidRPr="00C001EC">
        <w:rPr>
          <w:rFonts w:eastAsia="Times New Roman"/>
          <w:sz w:val="28"/>
          <w:szCs w:val="28"/>
        </w:rPr>
        <w:t>01 bản báo cáo về từng nội dung của quá trình nâng cấp, hoàn thiện sản phẩm;</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3) </w:t>
      </w:r>
      <w:r w:rsidR="00445977" w:rsidRPr="00C001EC">
        <w:rPr>
          <w:rFonts w:eastAsia="Times New Roman"/>
          <w:sz w:val="28"/>
          <w:szCs w:val="28"/>
        </w:rPr>
        <w:t>Phiếu kết quả kiểm nghiệm sản phẩm còn hiệu lực (Đối với các sản phẩm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4) </w:t>
      </w:r>
      <w:r w:rsidR="00445977" w:rsidRPr="00C001EC">
        <w:rPr>
          <w:rFonts w:eastAsia="Times New Roman"/>
          <w:sz w:val="28"/>
          <w:szCs w:val="28"/>
        </w:rPr>
        <w:t xml:space="preserve">Giấy chứng nhận đủ điều kiện </w:t>
      </w:r>
      <w:r w:rsidR="00667BA1" w:rsidRPr="00C001EC">
        <w:rPr>
          <w:rFonts w:eastAsia="Times New Roman"/>
          <w:sz w:val="28"/>
          <w:szCs w:val="28"/>
        </w:rPr>
        <w:t>an toàn thực phẩm</w:t>
      </w:r>
      <w:r w:rsidR="00445977" w:rsidRPr="00C001EC">
        <w:rPr>
          <w:rFonts w:eastAsia="Times New Roman"/>
          <w:sz w:val="28"/>
          <w:szCs w:val="28"/>
        </w:rPr>
        <w:t xml:space="preserve">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lastRenderedPageBreak/>
        <w:t xml:space="preserve">(5) </w:t>
      </w:r>
      <w:r w:rsidR="00445977" w:rsidRPr="00C001EC">
        <w:rPr>
          <w:rFonts w:eastAsia="Times New Roman"/>
          <w:sz w:val="28"/>
          <w:szCs w:val="28"/>
        </w:rPr>
        <w:t>Tài liệu minh chứng chất lượng sản phẩm công bố (đối với sản phẩm thuộc diện bắt buộc phái công bố);</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6) </w:t>
      </w:r>
      <w:r w:rsidR="00445977" w:rsidRPr="00C001EC">
        <w:rPr>
          <w:rFonts w:eastAsia="Times New Roman"/>
          <w:sz w:val="28"/>
          <w:szCs w:val="28"/>
        </w:rPr>
        <w:t>Phiếu kết quả kiểm nghiệm sản phẩm còn hiệu lực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7) </w:t>
      </w:r>
      <w:r w:rsidR="00445977" w:rsidRPr="00C001EC">
        <w:rPr>
          <w:rFonts w:eastAsia="Times New Roman"/>
          <w:sz w:val="28"/>
          <w:szCs w:val="28"/>
        </w:rPr>
        <w:t>Văn bản minh chứng về công tác đảm bảo vệ sinh môi trường;</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8) </w:t>
      </w:r>
      <w:r w:rsidR="00445977" w:rsidRPr="00C001EC">
        <w:rPr>
          <w:rFonts w:eastAsia="Times New Roman"/>
          <w:sz w:val="28"/>
          <w:szCs w:val="28"/>
        </w:rPr>
        <w:t>Các giấy tờ khác cho các chỉ tiêu liên quan khác của sản phẩm theo bộ chỉ tiêu đánh giá và xếp hạng sản phẩm (V</w:t>
      </w:r>
      <w:r w:rsidR="00667BA1" w:rsidRPr="00C001EC">
        <w:rPr>
          <w:rFonts w:eastAsia="Times New Roman"/>
          <w:sz w:val="28"/>
          <w:szCs w:val="28"/>
        </w:rPr>
        <w:t>í dụ</w:t>
      </w:r>
      <w:r w:rsidR="00445977" w:rsidRPr="00C001EC">
        <w:rPr>
          <w:rFonts w:eastAsia="Times New Roman"/>
          <w:sz w:val="28"/>
          <w:szCs w:val="28"/>
        </w:rPr>
        <w:t>: Giấy chứng nhận, văn bằng bảo hộ quyền sở hữu nhãn hiệu, tiêu chuẩn cơ sở của sản phẩm, công bố chất lượng bao bì của sản phẩm, hóa đơn mua bán nguyên vật liệu, hóa đơn bán hàng,....).</w:t>
      </w:r>
    </w:p>
    <w:p w:rsidR="00445977" w:rsidRPr="00C001EC" w:rsidRDefault="00445977" w:rsidP="00445977">
      <w:pPr>
        <w:pStyle w:val="A2"/>
        <w:rPr>
          <w:iCs/>
        </w:rPr>
      </w:pPr>
      <w:bookmarkStart w:id="203" w:name="_Toc40295432"/>
      <w:bookmarkStart w:id="204" w:name="_Toc42593589"/>
      <w:bookmarkStart w:id="205" w:name="_Toc47022719"/>
      <w:bookmarkStart w:id="206" w:name="_Toc49714612"/>
      <w:r w:rsidRPr="00C001EC">
        <w:t>2.6.3. Xây dựng bộ hồ sơ cho sản phẩm dự thi nâng hạng sao</w:t>
      </w:r>
      <w:bookmarkEnd w:id="203"/>
      <w:bookmarkEnd w:id="204"/>
      <w:bookmarkEnd w:id="205"/>
      <w:bookmarkEnd w:id="206"/>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lang w:eastAsia="zh-CN"/>
        </w:rPr>
        <w:t xml:space="preserve">Tư vấn cho các chủ thể có thể dựa vào hồ sơ sản phầm dự thi đã được cấp sao để hoàn thiện hồ sơ cấp nâng hạng sao cho sản phẩm. </w:t>
      </w:r>
      <w:r w:rsidRPr="00C001EC">
        <w:rPr>
          <w:rFonts w:eastAsia="Times New Roman"/>
          <w:sz w:val="28"/>
          <w:szCs w:val="28"/>
        </w:rPr>
        <w:t>Bổ sung thêm các giấy tờ, minh chứng cho sản phẩ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Hồ sơ bao gồm</w:t>
      </w:r>
      <w:r w:rsidR="00760632">
        <w:rPr>
          <w:rFonts w:eastAsia="Times New Roman"/>
          <w:sz w:val="28"/>
          <w:szCs w:val="28"/>
        </w:rPr>
        <w:t>:</w:t>
      </w:r>
    </w:p>
    <w:p w:rsidR="00445977" w:rsidRPr="00C001EC" w:rsidRDefault="00445977" w:rsidP="00FF2C31">
      <w:pPr>
        <w:pStyle w:val="ListParagraph"/>
        <w:widowControl w:val="0"/>
        <w:numPr>
          <w:ilvl w:val="0"/>
          <w:numId w:val="70"/>
        </w:numPr>
        <w:spacing w:before="120" w:after="120" w:line="360" w:lineRule="exact"/>
        <w:jc w:val="both"/>
        <w:rPr>
          <w:rFonts w:eastAsia="Times New Roman"/>
          <w:sz w:val="28"/>
          <w:szCs w:val="28"/>
        </w:rPr>
      </w:pPr>
      <w:r w:rsidRPr="00C001EC">
        <w:rPr>
          <w:rFonts w:eastAsia="Times New Roman"/>
          <w:sz w:val="28"/>
          <w:szCs w:val="28"/>
        </w:rPr>
        <w:t>Quyết định công nhận đạt sao của sản phẩm từ đợt thi trước;</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2) </w:t>
      </w:r>
      <w:r w:rsidR="00445977" w:rsidRPr="00C001EC">
        <w:rPr>
          <w:rFonts w:eastAsia="Times New Roman"/>
          <w:sz w:val="28"/>
          <w:szCs w:val="28"/>
        </w:rPr>
        <w:t>01 bản báo cáo về từng nội dung của quá trình nâng cấp, hoàn thiện sản phẩm;</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3) </w:t>
      </w:r>
      <w:r w:rsidR="00445977" w:rsidRPr="00C001EC">
        <w:rPr>
          <w:rFonts w:eastAsia="Times New Roman"/>
          <w:sz w:val="28"/>
          <w:szCs w:val="28"/>
        </w:rPr>
        <w:t>Phiếu kết quả kiểm nghiệm sản phẩm còn hiệu lực (Đối với các sản phẩm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4)</w:t>
      </w:r>
      <w:r w:rsidR="00445977" w:rsidRPr="00C001EC">
        <w:rPr>
          <w:rFonts w:eastAsia="Times New Roman"/>
          <w:sz w:val="28"/>
          <w:szCs w:val="28"/>
        </w:rPr>
        <w:t xml:space="preserve"> Giấy đăng ký kinh doa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5) </w:t>
      </w:r>
      <w:r w:rsidR="00445977" w:rsidRPr="00C001EC">
        <w:rPr>
          <w:rFonts w:eastAsia="Times New Roman"/>
          <w:sz w:val="28"/>
          <w:szCs w:val="28"/>
        </w:rPr>
        <w:t>Các giấy tờ khác cho các chỉ tiêu liên quan khác của sản phẩm theo bộ chỉ tiêu đánh giá và xếp hạng sản phẩm (V</w:t>
      </w:r>
      <w:r w:rsidR="00667BA1" w:rsidRPr="00C001EC">
        <w:rPr>
          <w:rFonts w:eastAsia="Times New Roman"/>
          <w:sz w:val="28"/>
          <w:szCs w:val="28"/>
        </w:rPr>
        <w:t>í dụ</w:t>
      </w:r>
      <w:r w:rsidR="00445977" w:rsidRPr="00C001EC">
        <w:rPr>
          <w:rFonts w:eastAsia="Times New Roman"/>
          <w:sz w:val="28"/>
          <w:szCs w:val="28"/>
        </w:rPr>
        <w:t>: Giấy chứng nhận, văn bằng bảo hộ quyền sở hữu nhãn hiệu, tiêu chuẩn cơ sở của sản phẩm, công bố chất lượng bao bì của sản phẩm, hóa đơn mua bán nguyên vật liệu, hóa đơn bán hàng,....).</w:t>
      </w:r>
    </w:p>
    <w:p w:rsidR="00CF1FAD" w:rsidRPr="00C001EC" w:rsidRDefault="00CF1FAD" w:rsidP="00CF1FAD">
      <w:pPr>
        <w:widowControl w:val="0"/>
        <w:spacing w:before="120" w:after="120" w:line="360" w:lineRule="exact"/>
        <w:ind w:firstLine="709"/>
        <w:jc w:val="both"/>
        <w:rPr>
          <w:rFonts w:eastAsia="Times New Roman"/>
          <w:sz w:val="28"/>
          <w:szCs w:val="28"/>
        </w:rPr>
      </w:pPr>
      <w:r w:rsidRPr="00C001EC">
        <w:rPr>
          <w:rFonts w:eastAsia="Times New Roman"/>
          <w:sz w:val="28"/>
          <w:szCs w:val="28"/>
        </w:rPr>
        <w:t>Lưu ý: Các chủ thể có thể dựa vào hồ sơ sản phẩm dự thi lần đầu đã được cấp sao để hoàn thiện hồ sơ đề nghị đánh giá, phân hạng lần 2 (nâng cao) cho sản phẩm.</w:t>
      </w:r>
    </w:p>
    <w:p w:rsidR="00CF1FAD" w:rsidRPr="00C001EC" w:rsidRDefault="00CF1FAD" w:rsidP="00CF1FAD">
      <w:pPr>
        <w:pStyle w:val="A1"/>
        <w:rPr>
          <w:rFonts w:ascii="Times New Roman" w:hAnsi="Times New Roman"/>
        </w:rPr>
      </w:pPr>
      <w:bookmarkStart w:id="207" w:name="_Toc53574650"/>
      <w:bookmarkStart w:id="208" w:name="_Toc53584131"/>
      <w:r w:rsidRPr="00C001EC">
        <w:rPr>
          <w:rFonts w:ascii="Times New Roman" w:hAnsi="Times New Roman"/>
        </w:rPr>
        <w:t>2.7. Huy động nguồn lực hỗ trợ để triển khai phương án sản xuất kinh doanh</w:t>
      </w:r>
      <w:bookmarkEnd w:id="207"/>
      <w:bookmarkEnd w:id="208"/>
    </w:p>
    <w:p w:rsidR="00760632" w:rsidRDefault="00760632" w:rsidP="00760632">
      <w:pPr>
        <w:widowControl w:val="0"/>
        <w:spacing w:before="120" w:after="120" w:line="360" w:lineRule="exact"/>
        <w:ind w:firstLine="567"/>
        <w:jc w:val="both"/>
        <w:rPr>
          <w:sz w:val="28"/>
          <w:szCs w:val="28"/>
        </w:rPr>
      </w:pPr>
      <w:r>
        <w:rPr>
          <w:rFonts w:eastAsia="Times New Roman"/>
          <w:sz w:val="28"/>
          <w:szCs w:val="28"/>
        </w:rPr>
        <w:t xml:space="preserve">Trên cơ sở nguyên tắc của Chương trình OCOP đó là </w:t>
      </w:r>
      <w:r>
        <w:rPr>
          <w:bCs/>
          <w:sz w:val="28"/>
          <w:szCs w:val="28"/>
        </w:rPr>
        <w:t xml:space="preserve">Nhà nước đóng vai trò kiến tạo, ban hành khung pháp lý và chính sách để thực hiện </w:t>
      </w:r>
      <w:r w:rsidRPr="00B6211A">
        <w:rPr>
          <w:sz w:val="28"/>
          <w:szCs w:val="28"/>
        </w:rPr>
        <w:t xml:space="preserve">định hướng phát triển </w:t>
      </w:r>
      <w:r>
        <w:rPr>
          <w:sz w:val="28"/>
          <w:szCs w:val="28"/>
        </w:rPr>
        <w:t>trục sản phẩm</w:t>
      </w:r>
      <w:r>
        <w:rPr>
          <w:sz w:val="28"/>
          <w:szCs w:val="28"/>
          <w:lang w:val="vi-VN"/>
        </w:rPr>
        <w:t xml:space="preserve"> đặc sản</w:t>
      </w:r>
      <w:r>
        <w:rPr>
          <w:sz w:val="28"/>
          <w:szCs w:val="28"/>
        </w:rPr>
        <w:t xml:space="preserve"> địa phương, </w:t>
      </w:r>
      <w:r w:rsidRPr="00B6211A">
        <w:rPr>
          <w:sz w:val="28"/>
          <w:szCs w:val="28"/>
        </w:rPr>
        <w:t>các vùng sản xuất hàng hoá, dịch vụ</w:t>
      </w:r>
      <w:r>
        <w:rPr>
          <w:sz w:val="28"/>
          <w:szCs w:val="28"/>
        </w:rPr>
        <w:t xml:space="preserve">... Nguồn vốn thực hiện Chương trình chủ yếu là nguồn vốn xã hội hóa từ: vốn của các doanh nghiệp, hợp tác xã, cơ sở sản xuất, vốn vay từ các tổ chức tín dụng, các quỹ đầu </w:t>
      </w:r>
      <w:r>
        <w:rPr>
          <w:sz w:val="28"/>
          <w:szCs w:val="28"/>
        </w:rPr>
        <w:lastRenderedPageBreak/>
        <w:t>tư,… Do đó, trong triển khai phương án sản xuất kinh doanh của mình, ngoài nguồn vốn hỗ trợ của Nhà nước theo quy định, các chủ thể cần tập trung huy động nguồn vốn, trong đó:</w:t>
      </w:r>
    </w:p>
    <w:p w:rsidR="00760632" w:rsidRDefault="00760632" w:rsidP="00760632">
      <w:pPr>
        <w:widowControl w:val="0"/>
        <w:spacing w:before="120" w:after="120" w:line="360" w:lineRule="exact"/>
        <w:ind w:firstLine="567"/>
        <w:jc w:val="both"/>
        <w:rPr>
          <w:sz w:val="28"/>
          <w:szCs w:val="28"/>
        </w:rPr>
      </w:pPr>
      <w:r>
        <w:rPr>
          <w:sz w:val="28"/>
          <w:szCs w:val="28"/>
        </w:rPr>
        <w:t>- Huy động nguồn vốn từ cộng đồng, đặc biệt là trong phát triển vùng nguyên liệu, đầu tư cho sản xuất (áp dụng quy trình kỹ thuật, quản lý chất lượng…);</w:t>
      </w:r>
    </w:p>
    <w:p w:rsidR="00760632" w:rsidRDefault="00760632" w:rsidP="00760632">
      <w:pPr>
        <w:widowControl w:val="0"/>
        <w:spacing w:before="120" w:after="120" w:line="360" w:lineRule="exact"/>
        <w:ind w:firstLine="567"/>
        <w:jc w:val="both"/>
        <w:rPr>
          <w:sz w:val="28"/>
          <w:szCs w:val="28"/>
        </w:rPr>
      </w:pPr>
      <w:r>
        <w:rPr>
          <w:sz w:val="28"/>
          <w:szCs w:val="28"/>
        </w:rPr>
        <w:t xml:space="preserve">- Tiếp cận các nguồn vốn hỗ trợ, tín dụng </w:t>
      </w:r>
      <w:r w:rsidRPr="002F7726">
        <w:rPr>
          <w:sz w:val="28"/>
          <w:szCs w:val="28"/>
        </w:rPr>
        <w:t>các tổ chức tín dụng, các quỹ đầu tư, quỹ phát triển doanh nghiệp nhỏ và vừa, quỹ hỗ trợ phát triển hợp tác xã, tài trợ của các tổ chức quốc tế,...</w:t>
      </w:r>
    </w:p>
    <w:p w:rsidR="00760632" w:rsidRPr="002F7726" w:rsidRDefault="00760632" w:rsidP="00760632">
      <w:pPr>
        <w:widowControl w:val="0"/>
        <w:spacing w:before="120" w:after="120" w:line="360" w:lineRule="exact"/>
        <w:ind w:firstLine="567"/>
        <w:jc w:val="both"/>
        <w:rPr>
          <w:sz w:val="28"/>
          <w:szCs w:val="28"/>
        </w:rPr>
      </w:pPr>
      <w:r>
        <w:rPr>
          <w:sz w:val="28"/>
          <w:szCs w:val="28"/>
        </w:rPr>
        <w:t>- Huy động sự hỗ trợ từ các quỹ tín dụng, quỹ hộ trợ của địa phương, đặc biệt là các tổ chức đoàn thể như: Hội Nông dân, Hội Phụ nữ, Đoàn Thanh niên, Hội Cựu Chiến binh,…</w:t>
      </w:r>
    </w:p>
    <w:p w:rsidR="00445977" w:rsidRPr="00C001EC" w:rsidRDefault="00445977" w:rsidP="00FF2C31">
      <w:pPr>
        <w:pStyle w:val="A1"/>
        <w:rPr>
          <w:rFonts w:ascii="Times New Roman" w:eastAsia="Times New Roman" w:hAnsi="Times New Roman"/>
          <w:szCs w:val="28"/>
        </w:rPr>
      </w:pPr>
      <w:bookmarkStart w:id="209" w:name="_Toc40295433"/>
      <w:bookmarkStart w:id="210" w:name="_Toc42593590"/>
      <w:bookmarkStart w:id="211" w:name="_Toc47022720"/>
      <w:bookmarkStart w:id="212" w:name="_Toc49714613"/>
      <w:bookmarkStart w:id="213" w:name="_Toc53584132"/>
      <w:r w:rsidRPr="00C001EC">
        <w:rPr>
          <w:rFonts w:ascii="Times New Roman" w:hAnsi="Times New Roman"/>
        </w:rPr>
        <w:t>2.</w:t>
      </w:r>
      <w:r w:rsidR="00CF1FAD" w:rsidRPr="00C001EC">
        <w:rPr>
          <w:rFonts w:ascii="Times New Roman" w:hAnsi="Times New Roman"/>
        </w:rPr>
        <w:t>8</w:t>
      </w:r>
      <w:r w:rsidRPr="00C001EC">
        <w:rPr>
          <w:rFonts w:ascii="Times New Roman" w:hAnsi="Times New Roman"/>
        </w:rPr>
        <w:t>.</w:t>
      </w:r>
      <w:r w:rsidRPr="00C001EC">
        <w:rPr>
          <w:rFonts w:ascii="Times New Roman" w:hAnsi="Times New Roman"/>
          <w:lang w:val="zh-CN"/>
        </w:rPr>
        <w:t xml:space="preserve"> </w:t>
      </w:r>
      <w:r w:rsidRPr="00C001EC">
        <w:rPr>
          <w:rFonts w:ascii="Times New Roman" w:hAnsi="Times New Roman"/>
        </w:rPr>
        <w:t xml:space="preserve">Một số chính sách hỗ trợ chủ thể tham gia </w:t>
      </w:r>
      <w:bookmarkEnd w:id="209"/>
      <w:bookmarkEnd w:id="210"/>
      <w:bookmarkEnd w:id="211"/>
      <w:bookmarkEnd w:id="212"/>
      <w:r w:rsidRPr="00C001EC">
        <w:rPr>
          <w:rFonts w:ascii="Times New Roman" w:hAnsi="Times New Roman"/>
        </w:rPr>
        <w:t xml:space="preserve">Chương trình </w:t>
      </w:r>
      <w:r w:rsidR="005617BC" w:rsidRPr="00C001EC">
        <w:rPr>
          <w:rFonts w:ascii="Times New Roman" w:hAnsi="Times New Roman"/>
        </w:rPr>
        <w:t>OCOP</w:t>
      </w:r>
      <w:bookmarkEnd w:id="213"/>
    </w:p>
    <w:p w:rsidR="00155A58" w:rsidRPr="00C001EC" w:rsidRDefault="00155A58" w:rsidP="00FF2C31">
      <w:pPr>
        <w:widowControl w:val="0"/>
        <w:spacing w:before="120" w:after="120" w:line="360" w:lineRule="exact"/>
        <w:ind w:firstLine="709"/>
        <w:jc w:val="both"/>
        <w:rPr>
          <w:sz w:val="28"/>
          <w:szCs w:val="28"/>
        </w:rPr>
      </w:pPr>
      <w:bookmarkStart w:id="214" w:name="_Toc47022721"/>
      <w:bookmarkStart w:id="215" w:name="_Toc49714614"/>
      <w:bookmarkStart w:id="216" w:name="_Toc323932489"/>
      <w:bookmarkStart w:id="217" w:name="_Toc323932490"/>
      <w:r w:rsidRPr="00C001EC">
        <w:rPr>
          <w:rFonts w:eastAsia="Times New Roman"/>
          <w:sz w:val="28"/>
          <w:szCs w:val="28"/>
        </w:rPr>
        <w:t>Để triển khai Chương trình OCOP, Chính phủ đã ban hành nhiều cơ chế, chính sách để hỗ trợ phát triển sản phẩm OCOP, trong đó tập trung vào 2 nhóm:</w:t>
      </w:r>
    </w:p>
    <w:p w:rsidR="00155A58" w:rsidRPr="00C001EC" w:rsidRDefault="00155A58" w:rsidP="00FF2C31">
      <w:pPr>
        <w:widowControl w:val="0"/>
        <w:spacing w:before="120" w:after="120" w:line="360" w:lineRule="exact"/>
        <w:ind w:firstLine="709"/>
        <w:jc w:val="both"/>
        <w:rPr>
          <w:sz w:val="28"/>
          <w:szCs w:val="28"/>
        </w:rPr>
      </w:pPr>
      <w:r w:rsidRPr="00C001EC">
        <w:rPr>
          <w:rFonts w:eastAsia="Times New Roman"/>
          <w:sz w:val="28"/>
          <w:szCs w:val="28"/>
        </w:rPr>
        <w:t xml:space="preserve">- Nhóm chính sách trực tiếp, gồm có: Quyết định số 490/QĐ-TTg ngày  07/5/2018  của Thủ tướng Chính phủ phê duyệt Chương trình </w:t>
      </w:r>
      <w:r w:rsidR="00883704" w:rsidRPr="00C001EC">
        <w:rPr>
          <w:rFonts w:eastAsia="Times New Roman"/>
          <w:sz w:val="28"/>
          <w:szCs w:val="28"/>
        </w:rPr>
        <w:t>OCOP</w:t>
      </w:r>
      <w:r w:rsidRPr="00C001EC">
        <w:rPr>
          <w:rFonts w:eastAsia="Times New Roman"/>
          <w:sz w:val="28"/>
          <w:szCs w:val="28"/>
        </w:rPr>
        <w:t xml:space="preserve"> giai đoạn 2018 - 2020; Quyết định số 1048/QĐ-TTg ngày 21/8/2019 của Thủ tướng Chính phủ ban hành Bộ tiêu chí đánh giá, phân hạng sản phẩm Chương trình </w:t>
      </w:r>
      <w:r w:rsidR="00883704" w:rsidRPr="00C001EC">
        <w:rPr>
          <w:rFonts w:eastAsia="Times New Roman"/>
          <w:sz w:val="28"/>
          <w:szCs w:val="28"/>
        </w:rPr>
        <w:t>OCOP</w:t>
      </w:r>
      <w:r w:rsidRPr="00C001EC">
        <w:rPr>
          <w:rFonts w:eastAsia="Times New Roman"/>
          <w:sz w:val="28"/>
          <w:szCs w:val="28"/>
        </w:rPr>
        <w:t>; và Quyết định số 781/QĐ-TTg ngày 08/6/2020 về sửa đổi bổ sung Quyết định số 1048/QĐ-TTg;</w:t>
      </w:r>
    </w:p>
    <w:p w:rsidR="00155A58" w:rsidRPr="00C001EC" w:rsidRDefault="00155A58" w:rsidP="00FF2C31">
      <w:pPr>
        <w:widowControl w:val="0"/>
        <w:spacing w:before="120" w:after="120" w:line="360" w:lineRule="exact"/>
        <w:ind w:firstLine="709"/>
        <w:jc w:val="both"/>
        <w:rPr>
          <w:sz w:val="28"/>
          <w:szCs w:val="28"/>
        </w:rPr>
      </w:pPr>
      <w:r w:rsidRPr="00C001EC">
        <w:rPr>
          <w:rFonts w:eastAsia="Times New Roman"/>
          <w:sz w:val="28"/>
          <w:szCs w:val="28"/>
        </w:rPr>
        <w:t xml:space="preserve">- Nhóm chính sách hỗ trợ: ngoài những chính sách trên, chủ thể tham gia </w:t>
      </w:r>
      <w:r w:rsidR="00760632">
        <w:rPr>
          <w:rFonts w:eastAsia="Times New Roman"/>
          <w:sz w:val="28"/>
          <w:szCs w:val="28"/>
        </w:rPr>
        <w:t>C</w:t>
      </w:r>
      <w:r w:rsidRPr="00C001EC">
        <w:rPr>
          <w:rFonts w:eastAsia="Times New Roman"/>
          <w:sz w:val="28"/>
          <w:szCs w:val="28"/>
        </w:rPr>
        <w:t>hương trình OCOP được tiếp cận các chính sách của Nhà nước về phát triển ngành nghề, phát triển nông nghiệp, nông thôn, chính sách hỗ trợ lãi suất tín dụng, khoa học, công nghệ, đào tạo nhân lực... Trong đó, ngoài các chính sách hỗ trợ trực tiếp từ Chương trình, các chủ thể cần quan tâm đến các chính sách: Nghị định số 52/2018/NĐ-CP ngày 12/7/2018 về phát triển ngành nghề nông thôn; Nghị định số 57/2018/NĐ-CP ngày 17/4/2018 về cơ chế, chính sách khuyến khích doanh nghiệp đầu tư vào nông nghiệp, nông thôn; Nghị định số 55/2015/NĐ-TTg ngày 09/6/2015 và Nghị định số 116/2018/NĐ-CP ngày 07/9/2018 về chính sách tín dụng phục vụ phát triển nông nghiệp, nông thôn; Nghị định số 98/2018/NĐ-CP ngày  của Chính phủ Về chính sách khuyến khích phát triển hợp tác, liên kết trong sản xuất và tiêu thụ sản phẩm nông nghiệp; Nghị định số 83/2018/NĐ-CP ngày 24/5/2018 của Chính phủ về khuyến nông...</w:t>
      </w:r>
    </w:p>
    <w:p w:rsidR="00155A58" w:rsidRPr="00C001EC" w:rsidRDefault="00155A58" w:rsidP="00FF2C31">
      <w:pPr>
        <w:widowControl w:val="0"/>
        <w:spacing w:before="120" w:after="120" w:line="360" w:lineRule="exact"/>
        <w:ind w:firstLine="709"/>
        <w:jc w:val="both"/>
        <w:rPr>
          <w:sz w:val="28"/>
          <w:szCs w:val="28"/>
        </w:rPr>
      </w:pPr>
      <w:r w:rsidRPr="00C001EC">
        <w:rPr>
          <w:rFonts w:eastAsia="Times New Roman"/>
          <w:sz w:val="28"/>
          <w:szCs w:val="28"/>
        </w:rPr>
        <w:t xml:space="preserve">- Ngoài ra còn có các chính sách hỗ trợ của địa phương thông qua các </w:t>
      </w:r>
      <w:r w:rsidRPr="00C001EC">
        <w:rPr>
          <w:rFonts w:eastAsia="Times New Roman"/>
          <w:sz w:val="28"/>
          <w:szCs w:val="28"/>
        </w:rPr>
        <w:lastRenderedPageBreak/>
        <w:t>chương trình, dự án, đề án được phê duyệt.</w:t>
      </w:r>
    </w:p>
    <w:p w:rsidR="00155A58" w:rsidRPr="00C001EC" w:rsidRDefault="00155A58" w:rsidP="00155A58">
      <w:pPr>
        <w:pStyle w:val="A2"/>
      </w:pPr>
      <w:r w:rsidRPr="00C001EC">
        <w:t>2.</w:t>
      </w:r>
      <w:r w:rsidR="00CF1FAD" w:rsidRPr="00C001EC">
        <w:t>8</w:t>
      </w:r>
      <w:r w:rsidRPr="00C001EC">
        <w:t>.1. Nội dung</w:t>
      </w:r>
      <w:r w:rsidRPr="00C001EC">
        <w:rPr>
          <w:lang w:val="en-US"/>
        </w:rPr>
        <w:t xml:space="preserve"> chính sách</w:t>
      </w:r>
      <w:r w:rsidRPr="00C001EC">
        <w:t xml:space="preserve"> </w:t>
      </w:r>
      <w:r w:rsidRPr="00C001EC">
        <w:rPr>
          <w:lang w:val="en-US"/>
        </w:rPr>
        <w:t xml:space="preserve">trực tiếp từ </w:t>
      </w:r>
      <w:r w:rsidRPr="00C001EC">
        <w:t xml:space="preserve">Chương trình </w:t>
      </w:r>
      <w:r w:rsidRPr="00C001EC">
        <w:rPr>
          <w:lang w:val="en-US"/>
        </w:rPr>
        <w:t>OCOP</w:t>
      </w:r>
      <w:r w:rsidRPr="00C001EC">
        <w:t xml:space="preserve"> </w:t>
      </w:r>
    </w:p>
    <w:p w:rsidR="00155A58" w:rsidRPr="00C001EC" w:rsidRDefault="00B63186" w:rsidP="00FF2C31">
      <w:pPr>
        <w:widowControl w:val="0"/>
        <w:spacing w:before="120" w:after="120" w:line="360" w:lineRule="exact"/>
        <w:ind w:firstLine="709"/>
        <w:jc w:val="both"/>
        <w:rPr>
          <w:rFonts w:eastAsia="Times New Roman"/>
          <w:sz w:val="28"/>
          <w:szCs w:val="28"/>
          <w:lang w:eastAsia="zh-CN"/>
        </w:rPr>
      </w:pPr>
      <w:r w:rsidRPr="00C001EC">
        <w:rPr>
          <w:rFonts w:eastAsia="Times New Roman"/>
          <w:sz w:val="28"/>
          <w:szCs w:val="28"/>
          <w:lang w:eastAsia="zh-CN"/>
        </w:rPr>
        <w:t xml:space="preserve">Đối với các chủ thể, chính sách hỗ trợ trực tiếp từ Chương trình OCOP được </w:t>
      </w:r>
      <w:r w:rsidR="00155A58" w:rsidRPr="00C001EC">
        <w:rPr>
          <w:rFonts w:eastAsia="Times New Roman"/>
          <w:sz w:val="28"/>
          <w:szCs w:val="28"/>
          <w:lang w:eastAsia="zh-CN"/>
        </w:rPr>
        <w:t>quy định cụ thể tại Thông tư số 08/2019/TT-BTC ngày 30/1/2019, cụ thể như sau:</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a) Chi xây dựng Đề án, Kế hoạch cấp tỉnh, huyện, bao gồm chi hỗ trợ điều tra, khảo sát, thu thập dữ liệu sản phẩm, thuê chuyên gia tư vấn xây dựng đề án, kế hoạch;</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b) Chi hỗ trợ truyền thông, thông tin tuyên truyền; dữ liệu sản phẩm, tham gia hoạt động xúc tiến thương mại sản phẩm đạt sao OCOP; xây dựng tài liệu hướng dẫn, tập huấn, quảng bá phục vụ Chương trình OCOP;</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c) Chi kiểm tra, hướng dẫn thực hiện Chương trình OCOP;</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d) Chi tập huấn, đào tạo cán bộ thực hiện Chương trình OCOP, bao gồm tham quan, học tập kinh nghiệm trong và ngoài tỉnh. Trường hợp tổ chức đi thăm quan, học tâp kinh nghiệm quốc tế cần được thực hiện theo các chỉ đạo của cấp có thẩm quyền, đúng quy định quản lý tài chính;</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đ) Chi tập huấn, đào tạo tổ chức, cá nhân tham gia chu trình OCOP các cấp;</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e) Chi tổ chức thi và đánh giá, phân hạng sản phẩm OCOP các cấp hàng năm, trong đó bao gồm chi thuê chuyên gia, vận chuyển và bảo quản sản phẩm dự thi, tổ chức chấm thi, chi phí kiểm tra chất lượng sản phẩm theo yêu cầu, tổ chức công bố kết quả;</w:t>
      </w:r>
    </w:p>
    <w:p w:rsidR="00667BA1" w:rsidRPr="00C001EC" w:rsidRDefault="00667BA1" w:rsidP="00FF2C31">
      <w:pPr>
        <w:widowControl w:val="0"/>
        <w:spacing w:before="120" w:after="0" w:line="360" w:lineRule="exact"/>
        <w:ind w:firstLine="567"/>
        <w:jc w:val="both"/>
        <w:rPr>
          <w:szCs w:val="26"/>
        </w:rPr>
      </w:pPr>
      <w:r w:rsidRPr="00C001EC">
        <w:rPr>
          <w:sz w:val="28"/>
          <w:szCs w:val="26"/>
        </w:rPr>
        <w:t>g) Chi hỗ trợ quản lý nhãn hiệu các sản phẩm OCOP, bao gồm cả chi phí đăng ký nhãn hiệu sản phẩm, hỗ trợ chi phí thiết kế nhãn hiệu sản phẩm tham gia chu trình OCOP, in tem, giấy chứng nhận.</w:t>
      </w:r>
    </w:p>
    <w:p w:rsidR="00155A58" w:rsidRPr="00C001EC" w:rsidRDefault="00155A58" w:rsidP="00FF2C31">
      <w:pPr>
        <w:widowControl w:val="0"/>
        <w:spacing w:before="120" w:after="0" w:line="360" w:lineRule="exact"/>
        <w:jc w:val="center"/>
        <w:rPr>
          <w:rFonts w:eastAsia="Times New Roman"/>
        </w:rPr>
      </w:pPr>
      <w:r w:rsidRPr="00C001EC">
        <w:rPr>
          <w:i/>
          <w:sz w:val="28"/>
          <w:szCs w:val="26"/>
          <w:lang w:val="it-IT"/>
        </w:rPr>
        <w:t>(Các chủ thể OCOP được hưởng chính sách trong các mục đ,e, g)</w:t>
      </w:r>
    </w:p>
    <w:p w:rsidR="00155A58" w:rsidRPr="00C001EC" w:rsidRDefault="00445977" w:rsidP="00445977">
      <w:pPr>
        <w:pStyle w:val="A2"/>
      </w:pPr>
      <w:r w:rsidRPr="00C001EC">
        <w:t>2.</w:t>
      </w:r>
      <w:r w:rsidR="00CF1FAD" w:rsidRPr="00C001EC">
        <w:rPr>
          <w:lang w:val="en-US"/>
        </w:rPr>
        <w:t>8</w:t>
      </w:r>
      <w:r w:rsidRPr="00C001EC">
        <w:t>.</w:t>
      </w:r>
      <w:r w:rsidR="00155A58" w:rsidRPr="00C001EC">
        <w:rPr>
          <w:lang w:val="en-US"/>
        </w:rPr>
        <w:t>2</w:t>
      </w:r>
      <w:r w:rsidRPr="00C001EC">
        <w:t>.</w:t>
      </w:r>
      <w:r w:rsidR="00155A58" w:rsidRPr="00C001EC">
        <w:rPr>
          <w:lang w:val="en-US"/>
        </w:rPr>
        <w:t xml:space="preserve"> Một số chính sách hỗ trợ </w:t>
      </w:r>
      <w:r w:rsidR="00B63186" w:rsidRPr="00C001EC">
        <w:rPr>
          <w:lang w:val="en-US"/>
        </w:rPr>
        <w:t>cho các chủ thể OCOP</w:t>
      </w:r>
    </w:p>
    <w:p w:rsidR="00912D8D" w:rsidRPr="00C001EC" w:rsidRDefault="00155A58" w:rsidP="00912D8D">
      <w:pPr>
        <w:widowControl w:val="0"/>
        <w:spacing w:before="120" w:after="120" w:line="360" w:lineRule="exact"/>
        <w:ind w:firstLine="567"/>
        <w:jc w:val="both"/>
        <w:rPr>
          <w:rFonts w:eastAsia="Times New Roman"/>
          <w:i/>
          <w:sz w:val="28"/>
          <w:szCs w:val="28"/>
        </w:rPr>
      </w:pPr>
      <w:r w:rsidRPr="00C001EC">
        <w:rPr>
          <w:rFonts w:eastAsia="Times New Roman"/>
          <w:color w:val="000000"/>
          <w:sz w:val="28"/>
          <w:szCs w:val="28"/>
          <w:shd w:val="clear" w:color="auto" w:fill="FFFFFF"/>
          <w:lang w:eastAsia="zh-CN"/>
        </w:rPr>
        <w:t xml:space="preserve"> </w:t>
      </w:r>
      <w:r w:rsidR="00912D8D" w:rsidRPr="00C001EC">
        <w:rPr>
          <w:rFonts w:eastAsia="Times New Roman"/>
          <w:i/>
          <w:sz w:val="28"/>
          <w:szCs w:val="28"/>
        </w:rPr>
        <w:t>a) Chính sách vốn, tín dụng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ể tạo điều kiện cho người dân khắc phục các khó khăn về vốn cho sản xuất trong nông nghiệp và phát triển nông thôn, Nhà nước đã thực hiện nhiều chính sách thể hiện bằng việc tổ chức và vận hành các Ngân hàng, các tổ chức tín dụng, quỹ tín dụng nhân dân. Cụ thể là các văn bản sau:</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 Nghị định 55/2015/NĐ-CP ngày 09/06/2015 về Chính sách tín dụng phục vụ phát triển nông nghiệp nông thôn;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lastRenderedPageBreak/>
        <w:t xml:space="preserve">- Nghị định 116/2018/NĐ-CP ngày 07/09/2018 về sửa đổi, bổ sung nghị định 55/2015/NĐ-CP;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 Văn bản số 18/2018/VBHN-NHNN ngày 25/09/2018 về Chính sách tín dụng phục vụ phát triển nông nghiệp, nông thôn (Thông tư 10/2015/TT-NHNN hướng dẫn thực hiện Nghị định 55/2015/NĐ-CP và Thông tư 25/2018/TT-NHNN ngày 24/10/2018 sửa đổi Thông tư 10/2025/TT-NHNN). </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t>b) Chính sách phát triển nguồn nhân lực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Việc đào tạo nguồn nhân lực cho nông nghiệp và nông thôn có ý nghĩa quyết định đến phát triển nông nghiệp và nông thôn. Cùng với các hệ thống giáo dục và đào tạo theo hệ thống giáo dục Việt Nam, Chính phủ và các Bộ ngành đã thực hiện chính sách hỗ trợ đào tạo cho lao động nông thôn, cụ thể:</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1956/QĐ-TTg ngày 27/11/2009 của Thủ tướng Chính phủ về việc Phê duyệt Đề án “Đào tạo nghề cho lao động nông thôn đến năm 2020”. Sửa đổi bằng Quyết định số 971/QĐ-TTg ngày 1/7/2015;</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152/2016/TT-BTC ngày 17/10/2016 về Quy định quản lý và sử dụng kinh phí hỗ trợ đào tạo trình độ sơ cấp và đào tạo dưới 3 tháng;</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 Thông tư 40/2019/TT-BTC ngày 28/6/2019 về sửa đổi </w:t>
      </w:r>
      <w:r w:rsidR="00AF6E07" w:rsidRPr="00C001EC">
        <w:rPr>
          <w:sz w:val="28"/>
          <w:szCs w:val="26"/>
        </w:rPr>
        <w:t xml:space="preserve">TT </w:t>
      </w:r>
      <w:r w:rsidRPr="00C001EC">
        <w:rPr>
          <w:sz w:val="28"/>
          <w:szCs w:val="26"/>
        </w:rPr>
        <w:t>152/2016/TT-BTC.</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t>c) Chính sách phát triển HTX</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Luật HTX 2012 đã đánh dấu một bước đột phá cho phát triển HTX ở Việt Nam nói chung và phát triển HTX nông nghiệp nói riêng. Chính phủ đã ban hành một số văn bản để hướng dẫn, hỗ trợ HTX phát triể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193/2013/NĐ-CP ngày 21/11/2013 về Quy định chi tiết một số điều của Luật HTX;</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số 2261/2014/QĐ-TTg, ngày 15/12/2014 về việc phê duyệt chương trình hỗ trợ phát triển HTX giai đoạn 2015-2020;</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340/2016/TT-BTC ngày 29/12/2016 về hướng dẫn về mức hỗ trợ và cơ chế tài chính hỗ trợ bồi dưỡng nguồn nhân lực của HTX, tổ chức lại hoạt động của HTX theo chương trình hỗ trợ phát triển HTX giai đoạn 2015-2020;</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461/QĐ-TTg ngày 28/4/2018 của Thủ tướng Chính phủ về việc phê duyệt Đề án phát triển 15.000 HTX, liên hiệp HTX nông nghiệp hoạt động có hiệu quả đến năm 2020.</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lastRenderedPageBreak/>
        <w:t xml:space="preserve">d) Chính sách hỗ trợ doanh nghiệp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Các doanh nghiệp nhỏ và vừa luôn là đối tượng yếu thế trong cạnh tranh, trong khi đó các doanh nghiệp nhỏ và vừa có một vị trí quan trọng trong nền kinh tế. Việc hỗ trợ các doanh nghiệp nhỏ và vừa được thể hiệ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39/2018/NĐ-CP ngày 11/3/2018 về Quy định chi tiết một số điều của Luật hỗ trợ Doanh nghiệp nhỏ và vừa;</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49/2019/TT-BTC ngày 8/8/2019 về hướng dẫn quản lý và sử dụng kinh phí ngân sách Nhà nước hỗ trợ Phát triển nhân lực cho doanh nghiệp nhỏ và vừa;</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Với đặc điểm của sản xuất nông nghiệp, việc phát triển doanh nghiệp nhỏ và vừa sẽ có tác động tốt đến phát triển nông nghiệp, nông thôn.</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t>đ) Chính sách khoa học công nghệ</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Nhằm tăng cường thu hút đầu tư khoa học công nghệ vào sản xuất nông nghiệp, Chính phủ và các địa phương đã có các chính sách khuyến khích và thu hút các doanh nghiệp đầu tư vào lĩnh vực này.</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57/2018/NĐ-CP ngày 17/4/2018 về cơ chế, chính sách khuyến khích doanh nghiệp đầu tư vào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04/2018/TT-BKHĐT ngày 6/12/2018 về hướng dẫn thực hiện nghị định số 57/2018/NĐ-CP ngày 14/4/2018 về cơ chế, chính sách khuyến khích doanh nghiệp đầu tư vào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ồng thời Chính phủ cũng có những chương trình đầu tư phát triển công nghệ cao cho các lĩnh vực sản xuất và đời sống;</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số 2457/QĐ-TTg ngày 31/12/2010 về việc phê duyệt chương trình Quốc gia Phát triển Công nghệ cao;</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02/2012/TT-BKHCN ngày 18/01/2012 về hướng dẫn quản lý chương trình Quốc gia phát triển công nghệ cao đến năm 2020;</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66/2014/QĐ-TTg ngày 25/11/2014 về việc phê duyệt danh mục công nghệ cao được ưu tiên đầu tư phát triển và danh mục sản phẩm công nghệ cao được khuyến khích phát triển.</w:t>
      </w:r>
    </w:p>
    <w:p w:rsidR="00912D8D" w:rsidRPr="00C001EC" w:rsidRDefault="00912D8D" w:rsidP="00912D8D">
      <w:pPr>
        <w:widowControl w:val="0"/>
        <w:spacing w:before="120" w:after="0" w:line="360" w:lineRule="exact"/>
        <w:ind w:firstLine="567"/>
        <w:jc w:val="both"/>
        <w:rPr>
          <w:szCs w:val="26"/>
        </w:rPr>
      </w:pPr>
      <w:r w:rsidRPr="00C001EC">
        <w:rPr>
          <w:i/>
          <w:sz w:val="28"/>
          <w:szCs w:val="26"/>
        </w:rPr>
        <w:t>e) Chính sách hỗ trợ phát triển sản xuất</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Có nhiều chính sách hỗ trợ phát triển sản xuất, liên kết tiêu thụ sản phẩm, có thể trực tiếp hoặc gián tiếp, cụ thể như sau: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lastRenderedPageBreak/>
        <w:t>- Nghị định 83/2018/NĐ-CP ngày 24/5/2018 của Chỉnh phủ về công tác Khuyến nông;</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05/2017/TT-BNNPTNT ngày 1/3/2017 về hướng dẫn một số nội dung thực hiện chương trình Mục tiêu Quốc gia xây dựng nông thôn mới giai đoạn 2016-2020. Thông tư 04/2019/TT-BNNPTNT ngày 1/4/2019 sửa đổi Thông tư 05/2017/TT-BNNPTNT;</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4781/QĐ-BNN-VPĐP năm 2017 về Sổ tay hướng dẫn phát triển sản xuất;</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98/2018/NĐ-CP ngày 21/8/2018 về Chính sách khuyến khích phát triển hợp tác, liên kết trong sản xuất và tiêu thụ sản phẩm nông nghiệp.</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Việc liên kết phát triển sản xuất và tiêu thụ theo chuỗi giá trị đã tạo ra một động lực mới cho phát triển sản xuất nông nghiệp bền vững, đáp ứng nhu cầu về sản phẩm nông nghiệp cho tiêu dung trong nước và cho xuất khẩu.</w:t>
      </w:r>
    </w:p>
    <w:p w:rsidR="00912D8D" w:rsidRPr="00C001EC" w:rsidRDefault="00912D8D" w:rsidP="00912D8D">
      <w:pPr>
        <w:widowControl w:val="0"/>
        <w:spacing w:before="120" w:after="0" w:line="360" w:lineRule="exact"/>
        <w:ind w:firstLine="567"/>
        <w:jc w:val="both"/>
        <w:rPr>
          <w:szCs w:val="26"/>
        </w:rPr>
      </w:pPr>
      <w:r w:rsidRPr="00C001EC">
        <w:rPr>
          <w:i/>
          <w:sz w:val="28"/>
          <w:szCs w:val="26"/>
        </w:rPr>
        <w:t>f) Chính sách phát triển ngành nghề</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ể phát triển ngành nghề nông thôn, Chính phủ đã ban hành:</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52/2018/NĐ-CP ngày 12/4/2018 về Phát triển ngành nghề nông thôn;</w:t>
      </w:r>
    </w:p>
    <w:p w:rsidR="00912D8D" w:rsidRPr="00C001EC" w:rsidRDefault="00AF6E07" w:rsidP="00912D8D">
      <w:pPr>
        <w:widowControl w:val="0"/>
        <w:spacing w:before="120" w:after="0" w:line="360" w:lineRule="exact"/>
        <w:ind w:firstLine="567"/>
        <w:jc w:val="both"/>
        <w:rPr>
          <w:sz w:val="28"/>
          <w:szCs w:val="26"/>
        </w:rPr>
      </w:pPr>
      <w:r w:rsidRPr="00C001EC">
        <w:rPr>
          <w:sz w:val="28"/>
          <w:szCs w:val="26"/>
        </w:rPr>
        <w:t>- Quyết định số</w:t>
      </w:r>
      <w:r w:rsidR="00912D8D" w:rsidRPr="00C001EC">
        <w:rPr>
          <w:sz w:val="28"/>
          <w:szCs w:val="26"/>
        </w:rPr>
        <w:t xml:space="preserve"> 1511/QĐ-BNN-KTHT ngày 04/05/2019 </w:t>
      </w:r>
      <w:r w:rsidRPr="00C001EC">
        <w:rPr>
          <w:sz w:val="28"/>
          <w:szCs w:val="26"/>
        </w:rPr>
        <w:t xml:space="preserve">về việc </w:t>
      </w:r>
      <w:r w:rsidR="00912D8D" w:rsidRPr="00C001EC">
        <w:rPr>
          <w:sz w:val="28"/>
          <w:szCs w:val="26"/>
        </w:rPr>
        <w:t>Ban hành kế hoạch triển khai thực hiện nghị định 52/2018/NĐ-CP.</w:t>
      </w:r>
    </w:p>
    <w:p w:rsidR="00912D8D" w:rsidRPr="00C001EC" w:rsidRDefault="00912D8D" w:rsidP="00912D8D">
      <w:pPr>
        <w:widowControl w:val="0"/>
        <w:spacing w:before="120" w:after="0" w:line="360" w:lineRule="exact"/>
        <w:ind w:firstLine="567"/>
        <w:jc w:val="both"/>
        <w:rPr>
          <w:szCs w:val="26"/>
        </w:rPr>
      </w:pPr>
      <w:r w:rsidRPr="00C001EC">
        <w:rPr>
          <w:i/>
          <w:sz w:val="28"/>
          <w:szCs w:val="26"/>
        </w:rPr>
        <w:t>g) Chính sách hỗ trợ bảo hiểm nông nghiệp</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ể hỗ trợ cho người nông dân và sản xuất nông nghiệp tránh được rủi ro, chủ động đầu tư cho sản xuất, Chính phủ đã ban hành:</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58/2018/NĐ-CP ngày 18/4/2018 về Bảo hiểm nông nghiệp;</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22/2019/QĐ-TTg ngày 26/6/2019 về thưc hiện chính sách hỗ trợ bảo hiểm nông nghiệp.</w:t>
      </w:r>
    </w:p>
    <w:p w:rsidR="00445977" w:rsidRPr="00C001EC" w:rsidRDefault="00445977" w:rsidP="00FF2C31">
      <w:pPr>
        <w:pStyle w:val="A1"/>
        <w:rPr>
          <w:rFonts w:ascii="Times New Roman" w:hAnsi="Times New Roman"/>
        </w:rPr>
      </w:pPr>
      <w:bookmarkStart w:id="218" w:name="_Toc42593597"/>
      <w:bookmarkStart w:id="219" w:name="_Toc47022731"/>
      <w:bookmarkStart w:id="220" w:name="_Toc49714624"/>
      <w:bookmarkStart w:id="221" w:name="_Toc53584133"/>
      <w:bookmarkStart w:id="222" w:name="_Toc40295439"/>
      <w:bookmarkEnd w:id="214"/>
      <w:bookmarkEnd w:id="215"/>
      <w:bookmarkEnd w:id="216"/>
      <w:bookmarkEnd w:id="217"/>
      <w:r w:rsidRPr="00C001EC">
        <w:rPr>
          <w:rFonts w:ascii="Times New Roman" w:hAnsi="Times New Roman"/>
        </w:rPr>
        <w:t>2.</w:t>
      </w:r>
      <w:r w:rsidR="00CF1FAD" w:rsidRPr="00C001EC">
        <w:rPr>
          <w:rFonts w:ascii="Times New Roman" w:hAnsi="Times New Roman"/>
        </w:rPr>
        <w:t>9</w:t>
      </w:r>
      <w:r w:rsidRPr="00C001EC">
        <w:rPr>
          <w:rFonts w:ascii="Times New Roman" w:hAnsi="Times New Roman"/>
        </w:rPr>
        <w:t>. Hình thành và phát triển các hình thức tổ chức sản xuất</w:t>
      </w:r>
      <w:bookmarkEnd w:id="218"/>
      <w:bookmarkEnd w:id="219"/>
      <w:bookmarkEnd w:id="220"/>
      <w:bookmarkEnd w:id="221"/>
    </w:p>
    <w:p w:rsidR="00445977" w:rsidRPr="00C001EC" w:rsidRDefault="00445977" w:rsidP="00445977">
      <w:pPr>
        <w:pStyle w:val="A2"/>
        <w:rPr>
          <w:lang w:val="en-US"/>
        </w:rPr>
      </w:pPr>
      <w:bookmarkStart w:id="223" w:name="_Toc42593598"/>
      <w:bookmarkStart w:id="224" w:name="_Toc47022732"/>
      <w:bookmarkStart w:id="225" w:name="_Toc49714625"/>
      <w:r w:rsidRPr="00C001EC">
        <w:t>2.</w:t>
      </w:r>
      <w:r w:rsidR="00CF1FAD" w:rsidRPr="00C001EC">
        <w:t>9</w:t>
      </w:r>
      <w:r w:rsidRPr="00C001EC">
        <w:t xml:space="preserve">.1. Thành lập </w:t>
      </w:r>
      <w:bookmarkEnd w:id="223"/>
      <w:bookmarkEnd w:id="224"/>
      <w:bookmarkEnd w:id="225"/>
      <w:r w:rsidR="007621D7" w:rsidRPr="00C001EC">
        <w:rPr>
          <w:lang w:val="en-US"/>
        </w:rPr>
        <w:t>Hợp tác xã</w:t>
      </w:r>
    </w:p>
    <w:p w:rsidR="00445977" w:rsidRPr="00C001EC" w:rsidRDefault="00445977" w:rsidP="00FF2C31">
      <w:pPr>
        <w:pStyle w:val="A3"/>
      </w:pPr>
      <w:r w:rsidRPr="00C001EC">
        <w:t>2.</w:t>
      </w:r>
      <w:r w:rsidR="00CF1FAD" w:rsidRPr="00C001EC">
        <w:t>9</w:t>
      </w:r>
      <w:r w:rsidRPr="00C001EC">
        <w:t xml:space="preserve">.1.1. Quy trình thành lập </w:t>
      </w:r>
      <w:r w:rsidR="00271E4B" w:rsidRPr="00C001EC">
        <w:t>HTX</w:t>
      </w:r>
    </w:p>
    <w:p w:rsidR="00B53B88"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Quy trình thành lập HTX gồm 4 bước, cụ thể là:</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Cs/>
          <w:sz w:val="28"/>
          <w:szCs w:val="28"/>
          <w:bdr w:val="none" w:sz="0" w:space="0" w:color="auto" w:frame="1"/>
        </w:rPr>
        <w:t xml:space="preserve">- </w:t>
      </w:r>
      <w:r w:rsidR="00445977" w:rsidRPr="00C001EC">
        <w:rPr>
          <w:rFonts w:eastAsia="Times New Roman"/>
          <w:bCs/>
          <w:sz w:val="28"/>
          <w:szCs w:val="28"/>
          <w:bdr w:val="none" w:sz="0" w:space="0" w:color="auto" w:frame="1"/>
        </w:rPr>
        <w:t>Bước 1: Xác định nhu cầu hợp tác</w:t>
      </w:r>
      <w:r w:rsidRPr="00C001EC">
        <w:rPr>
          <w:rFonts w:eastAsia="Times New Roman"/>
          <w:bCs/>
          <w:sz w:val="28"/>
          <w:szCs w:val="28"/>
          <w:bdr w:val="none" w:sz="0" w:space="0" w:color="auto" w:frame="1"/>
        </w:rPr>
        <w:t>;</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bCs/>
          <w:sz w:val="28"/>
          <w:szCs w:val="28"/>
          <w:bdr w:val="none" w:sz="0" w:space="0" w:color="auto" w:frame="1"/>
        </w:rPr>
        <w:t>Bước 2: Sáng lập và công tác vận động</w:t>
      </w:r>
      <w:r w:rsidRPr="00C001EC">
        <w:rPr>
          <w:rFonts w:eastAsia="Times New Roman"/>
          <w:bCs/>
          <w:sz w:val="28"/>
          <w:szCs w:val="28"/>
          <w:bdr w:val="none" w:sz="0" w:space="0" w:color="auto" w:frame="1"/>
        </w:rPr>
        <w:t>;</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lastRenderedPageBreak/>
        <w:t xml:space="preserve">- </w:t>
      </w:r>
      <w:r w:rsidR="00445977" w:rsidRPr="00C001EC">
        <w:rPr>
          <w:rFonts w:eastAsia="Times New Roman"/>
          <w:bCs/>
          <w:sz w:val="28"/>
          <w:szCs w:val="28"/>
          <w:bdr w:val="none" w:sz="0" w:space="0" w:color="auto" w:frame="1"/>
        </w:rPr>
        <w:t>Bước 3: Tổ chức Hội nghị thành lập HTX</w:t>
      </w:r>
      <w:r w:rsidRPr="00C001EC">
        <w:rPr>
          <w:rFonts w:eastAsia="Times New Roman"/>
          <w:bCs/>
          <w:sz w:val="28"/>
          <w:szCs w:val="28"/>
          <w:bdr w:val="none" w:sz="0" w:space="0" w:color="auto" w:frame="1"/>
        </w:rPr>
        <w:t>;</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iCs/>
          <w:sz w:val="28"/>
          <w:szCs w:val="28"/>
          <w:bdr w:val="none" w:sz="0" w:space="0" w:color="auto" w:frame="1"/>
        </w:rPr>
        <w:t>Bước 4: Đăng ký HTX</w:t>
      </w:r>
      <w:r w:rsidRPr="00C001EC">
        <w:rPr>
          <w:rFonts w:eastAsia="Times New Roman"/>
          <w:iCs/>
          <w:sz w:val="28"/>
          <w:szCs w:val="28"/>
          <w:bdr w:val="none" w:sz="0" w:space="0" w:color="auto" w:frame="1"/>
        </w:rPr>
        <w:t>.</w:t>
      </w:r>
    </w:p>
    <w:p w:rsidR="00445977" w:rsidRPr="00C001EC" w:rsidRDefault="002562A8" w:rsidP="00FF2C31">
      <w:pPr>
        <w:widowControl w:val="0"/>
        <w:shd w:val="clear" w:color="auto" w:fill="FFFFFF"/>
        <w:spacing w:before="120" w:after="0" w:line="360" w:lineRule="exact"/>
        <w:jc w:val="center"/>
        <w:textAlignment w:val="baseline"/>
        <w:rPr>
          <w:rFonts w:eastAsia="Times New Roman"/>
          <w:i/>
          <w:sz w:val="28"/>
          <w:szCs w:val="28"/>
        </w:rPr>
      </w:pPr>
      <w:r w:rsidRPr="00C001EC">
        <w:rPr>
          <w:rFonts w:eastAsia="Times New Roman"/>
          <w:i/>
          <w:sz w:val="28"/>
          <w:szCs w:val="28"/>
        </w:rPr>
        <w:t>(Hướng dẫn cụ thể các bước thành lập HTX tham khảo tại Phụ lục 9)</w:t>
      </w:r>
    </w:p>
    <w:p w:rsidR="00445977" w:rsidRPr="00C001EC" w:rsidRDefault="00445977" w:rsidP="00FF2C31">
      <w:pPr>
        <w:pStyle w:val="A3"/>
        <w:rPr>
          <w:i w:val="0"/>
        </w:rPr>
      </w:pPr>
      <w:r w:rsidRPr="00C001EC">
        <w:t>2.</w:t>
      </w:r>
      <w:r w:rsidR="00CF1FAD" w:rsidRPr="00C001EC">
        <w:t>9</w:t>
      </w:r>
      <w:r w:rsidRPr="00C001EC">
        <w:t>.1.2. Điều kiện được cấp giấy chứng nhận đăng ký HTX</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HTX được cấp giấy chứng nhận đăng ký khi có đủ các điều kiện sau đây:</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Ngành, nghề sản xuất, kinh doanh mà pháp luật không cấm;</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Hồ sơ đăng ký theo quy định Điều 7 Thông tư 03/2014/TT-BKHĐT.</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pacing w:val="2"/>
          <w:sz w:val="28"/>
          <w:szCs w:val="28"/>
        </w:rPr>
      </w:pPr>
      <w:r w:rsidRPr="00C001EC">
        <w:rPr>
          <w:rFonts w:eastAsia="Times New Roman"/>
          <w:spacing w:val="2"/>
          <w:sz w:val="28"/>
          <w:szCs w:val="28"/>
        </w:rPr>
        <w:t>- Tên của HTX được đặt theo quy định tại Điều 7, 8, 9, 10 Nghị định 193/2013/NĐ-CP.</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Có trụ sở chính: là địa điểm giao dịch của HTX trên lãnh thổ Việt Nam, có địa chỉ được xác định gồm số nhà, tên đường, phố, xã, phường, thị trấn, huyện, quận, thị xã, thành phố thuộc tỉnh, tỉnh, thành phố trực thuộc Trung ương; số điện thoại, số fax và thư điện tử (nếu có).</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gười đại điện hợp pháp của HTX, liên hiệp HTX phải kê khai đầy đủ, trung thực và chính xác các nội dung quy định và chịu trách nhiệm trước pháp luật về các nội dung đã kê khai.</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Cơ quan nhà nước có thẩm quyền cấp giấy chứng nhận đăng ký trong thời hạn 05 ngày làm việc, kể từ ngày nhận được hồ sơ, trường hợp từ chối phải trả lời bằng văn bản và nêu rõ lý do.</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pacing w:val="-4"/>
          <w:sz w:val="28"/>
          <w:szCs w:val="28"/>
        </w:rPr>
      </w:pPr>
      <w:r w:rsidRPr="00C001EC">
        <w:rPr>
          <w:rFonts w:eastAsia="Times New Roman"/>
          <w:spacing w:val="-4"/>
          <w:sz w:val="28"/>
          <w:szCs w:val="28"/>
        </w:rPr>
        <w:t>HTX có tư cách pháp nhân, có quyền hoạt động theo nội dung trong giấy chứng nhận đăng ký HTX kể từ ngày được cấp giấy chứng nhận đăng ký HTX. Sau khi được cấp giấy chứng nhận đăng ký, HTX được khắc dấu và có quyền sử dụng con dấu của mình.</w:t>
      </w:r>
    </w:p>
    <w:p w:rsidR="00445977" w:rsidRPr="00C001EC" w:rsidRDefault="00445977" w:rsidP="00B53B88">
      <w:pPr>
        <w:pStyle w:val="A2"/>
      </w:pPr>
      <w:bookmarkStart w:id="226" w:name="_Toc42593599"/>
      <w:bookmarkStart w:id="227" w:name="_Toc47022733"/>
      <w:bookmarkStart w:id="228" w:name="_Toc49714626"/>
      <w:r w:rsidRPr="00C001EC">
        <w:t>2.</w:t>
      </w:r>
      <w:r w:rsidR="00CF1FAD" w:rsidRPr="00C001EC">
        <w:rPr>
          <w:lang w:val="en-US"/>
        </w:rPr>
        <w:t>9</w:t>
      </w:r>
      <w:r w:rsidRPr="00C001EC">
        <w:t>.2. Thành lập doanh nghiệp/công ty</w:t>
      </w:r>
      <w:bookmarkEnd w:id="226"/>
      <w:bookmarkEnd w:id="227"/>
      <w:bookmarkEnd w:id="228"/>
      <w:r w:rsidRPr="00C001EC">
        <w:t xml:space="preserve"> </w:t>
      </w:r>
    </w:p>
    <w:p w:rsidR="00445977" w:rsidRPr="00C001EC" w:rsidRDefault="00445977" w:rsidP="00FF2C31">
      <w:pPr>
        <w:widowControl w:val="0"/>
        <w:shd w:val="clear" w:color="auto" w:fill="FFFFFF"/>
        <w:spacing w:before="120" w:after="0" w:line="360" w:lineRule="exact"/>
        <w:jc w:val="both"/>
        <w:rPr>
          <w:rFonts w:eastAsia="Times New Roman"/>
          <w:i/>
          <w:sz w:val="28"/>
          <w:szCs w:val="28"/>
          <w:lang w:eastAsia="zh-CN"/>
        </w:rPr>
      </w:pPr>
      <w:r w:rsidRPr="00C001EC">
        <w:rPr>
          <w:rFonts w:eastAsia="Times New Roman"/>
          <w:i/>
          <w:sz w:val="28"/>
          <w:szCs w:val="28"/>
          <w:lang w:eastAsia="zh-CN"/>
        </w:rPr>
        <w:t>2.</w:t>
      </w:r>
      <w:r w:rsidR="00CF1FAD" w:rsidRPr="00C001EC">
        <w:rPr>
          <w:rFonts w:eastAsia="Times New Roman"/>
          <w:i/>
          <w:sz w:val="28"/>
          <w:szCs w:val="28"/>
          <w:lang w:eastAsia="zh-CN"/>
        </w:rPr>
        <w:t>9</w:t>
      </w:r>
      <w:r w:rsidRPr="00C001EC">
        <w:rPr>
          <w:rFonts w:eastAsia="Times New Roman"/>
          <w:i/>
          <w:sz w:val="28"/>
          <w:szCs w:val="28"/>
          <w:lang w:eastAsia="zh-CN"/>
        </w:rPr>
        <w:t>.2.1. Quy trình thành lập doanh nghiệp/công ty</w:t>
      </w:r>
    </w:p>
    <w:p w:rsidR="002562A8" w:rsidRPr="00C001EC" w:rsidRDefault="002562A8" w:rsidP="00FF2C31">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Các bước thành lập doanh nghiệp cụ thể như sau:</w:t>
      </w:r>
    </w:p>
    <w:p w:rsidR="002562A8" w:rsidRPr="00C001EC" w:rsidRDefault="002562A8" w:rsidP="002562A8">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Bước 1: Chuẩn bị Hồ sơ thành lập doanh nghiệp/công ty;</w:t>
      </w:r>
    </w:p>
    <w:p w:rsidR="002562A8" w:rsidRPr="00C001EC" w:rsidRDefault="002562A8" w:rsidP="002562A8">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Bước 2: Khắc con dấu và công bố mẫu dấu công ty;</w:t>
      </w:r>
    </w:p>
    <w:p w:rsidR="002562A8" w:rsidRPr="00C001EC" w:rsidRDefault="002562A8" w:rsidP="002562A8">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Bước 3: Công bố thông tin đăng ký doanh nghiệp.</w:t>
      </w:r>
    </w:p>
    <w:p w:rsidR="002562A8" w:rsidRPr="00C001EC" w:rsidRDefault="006E3D29" w:rsidP="00FF2C31">
      <w:pPr>
        <w:widowControl w:val="0"/>
        <w:shd w:val="clear" w:color="auto" w:fill="FFFFFF"/>
        <w:spacing w:before="120" w:after="0" w:line="360" w:lineRule="exact"/>
        <w:ind w:firstLine="567"/>
        <w:jc w:val="both"/>
        <w:rPr>
          <w:rFonts w:eastAsia="Times New Roman"/>
          <w:i/>
          <w:sz w:val="28"/>
          <w:szCs w:val="28"/>
        </w:rPr>
      </w:pPr>
      <w:r w:rsidRPr="00C001EC">
        <w:rPr>
          <w:rFonts w:eastAsia="Times New Roman"/>
          <w:i/>
          <w:sz w:val="28"/>
          <w:szCs w:val="28"/>
        </w:rPr>
        <w:t>(Hướng dẫn cụ thể các bước thành lập doanh nghiệp tham khảo Phụ lục 10)</w:t>
      </w:r>
    </w:p>
    <w:p w:rsidR="00445977" w:rsidRPr="00C001EC" w:rsidRDefault="00445977" w:rsidP="00FF2C31">
      <w:pPr>
        <w:widowControl w:val="0"/>
        <w:shd w:val="clear" w:color="auto" w:fill="FFFFFF"/>
        <w:spacing w:before="120" w:after="0" w:line="360" w:lineRule="exact"/>
        <w:jc w:val="both"/>
        <w:rPr>
          <w:rFonts w:eastAsia="Times New Roman"/>
          <w:i/>
          <w:sz w:val="28"/>
          <w:szCs w:val="28"/>
        </w:rPr>
      </w:pPr>
      <w:r w:rsidRPr="00C001EC">
        <w:rPr>
          <w:rFonts w:eastAsia="Times New Roman"/>
          <w:i/>
          <w:sz w:val="28"/>
          <w:szCs w:val="28"/>
        </w:rPr>
        <w:lastRenderedPageBreak/>
        <w:t>2.</w:t>
      </w:r>
      <w:r w:rsidR="00CF1FAD" w:rsidRPr="00C001EC">
        <w:rPr>
          <w:rFonts w:eastAsia="Times New Roman"/>
          <w:i/>
          <w:sz w:val="28"/>
          <w:szCs w:val="28"/>
        </w:rPr>
        <w:t>9</w:t>
      </w:r>
      <w:r w:rsidRPr="00C001EC">
        <w:rPr>
          <w:rFonts w:eastAsia="Times New Roman"/>
          <w:i/>
          <w:sz w:val="28"/>
          <w:szCs w:val="28"/>
        </w:rPr>
        <w:t>.2.2. Một số lưu ý khi thành lập công ty</w:t>
      </w:r>
    </w:p>
    <w:p w:rsidR="00445977" w:rsidRPr="00C001EC" w:rsidRDefault="00535EB9" w:rsidP="00FF2C31">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trụ sở công ty:</w:t>
      </w:r>
      <w:r w:rsidRPr="00C001EC">
        <w:rPr>
          <w:rFonts w:eastAsia="Times New Roman"/>
          <w:sz w:val="28"/>
          <w:szCs w:val="28"/>
        </w:rPr>
        <w:t xml:space="preserve"> </w:t>
      </w:r>
      <w:r w:rsidR="00445977" w:rsidRPr="00C001EC">
        <w:rPr>
          <w:rFonts w:eastAsia="Times New Roman"/>
          <w:sz w:val="28"/>
          <w:szCs w:val="28"/>
        </w:rPr>
        <w:t>Để đảm bảo công ty có thể phát hành được hóa đơn sau khi thành lập, doanh nghiệp ngoài việc không được đặt trụ sở ở nhà tập thể, nhà chung cư khi thuê nhà, mượn nhà làm trụ sở công ty Quý khách hàng nên ký kết hợp đồng thuê nhà, mượn nhà và yêu cầu chủ nhà cung cấp cho 02 bản sao Giấy chứng nhận quyền sử dụng đất hoặc giấy tờ tương đương. Trụ sở công ty phải liên hệ được, có người nhận thư báo, tránh trường hợp cơ quan thuế, cơ quan đăng ký doanh nghiệp gửi thư phát không có người nhận sẽ bị liệt vào công ty không kinh doanh tại trụ sở và bị đóng mã số thuế.</w:t>
      </w:r>
    </w:p>
    <w:p w:rsidR="00535EB9" w:rsidRPr="00C001EC" w:rsidRDefault="00535EB9" w:rsidP="00FF2C31">
      <w:pPr>
        <w:widowControl w:val="0"/>
        <w:shd w:val="clear" w:color="auto" w:fill="FFFFFF"/>
        <w:spacing w:before="120" w:after="0" w:line="360" w:lineRule="exact"/>
        <w:ind w:firstLine="567"/>
        <w:jc w:val="both"/>
        <w:rPr>
          <w:rFonts w:eastAsia="Times New Roman"/>
          <w:sz w:val="28"/>
          <w:szCs w:val="28"/>
        </w:rPr>
      </w:pPr>
      <w:r w:rsidRPr="00C001EC">
        <w:rPr>
          <w:rFonts w:eastAsia="Times New Roman"/>
          <w:b/>
          <w:sz w:val="28"/>
          <w:szCs w:val="28"/>
        </w:rPr>
        <w:t xml:space="preserve">Lưu ý: </w:t>
      </w:r>
      <w:r w:rsidRPr="00C001EC">
        <w:rPr>
          <w:rFonts w:eastAsia="Times New Roman"/>
          <w:sz w:val="28"/>
          <w:szCs w:val="28"/>
        </w:rPr>
        <w:t>Theo quy định của pháp luật hiện hành, chung cư và nhà tập thể không được đăng ký làm trụ sở công ty cũng như địa chỉ của chi nhánh, văn phòng đại diện, địa điểm kinh doanh của công ty.</w:t>
      </w:r>
    </w:p>
    <w:p w:rsidR="00535EB9" w:rsidRPr="00C001EC" w:rsidRDefault="00535EB9" w:rsidP="00535EB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điều kiện thành lập công ty:</w:t>
      </w:r>
      <w:r w:rsidRPr="00C001EC">
        <w:rPr>
          <w:rFonts w:eastAsia="Times New Roman"/>
          <w:sz w:val="28"/>
          <w:szCs w:val="28"/>
        </w:rPr>
        <w:t xml:space="preserve"> Việc thành lập công ty không căn cứ vào hộ khẩu thường trú của người thành lập mà ngưởi khởi nghiệp có thể thành lập công ty ở bất cứ tỉnh nào khi có nhu cầu kinh doanh tại tỉnh đó. Trong hồ sơ thành lập công ty cũng không yêu cầu cung cấp hộ khẩu của người thành lập công ty.</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lựa chọn loại hình doanh nghiệp:</w:t>
      </w:r>
      <w:r w:rsidRPr="00C001EC">
        <w:rPr>
          <w:rFonts w:eastAsia="Times New Roman"/>
          <w:sz w:val="28"/>
          <w:szCs w:val="28"/>
        </w:rPr>
        <w:t xml:space="preserve"> </w:t>
      </w:r>
      <w:r w:rsidR="00445977" w:rsidRPr="00C001EC">
        <w:rPr>
          <w:rFonts w:eastAsia="Times New Roman"/>
          <w:sz w:val="28"/>
          <w:szCs w:val="28"/>
        </w:rPr>
        <w:t xml:space="preserve">Theo quy định của Luật Doanh nghiệp hiện hành (Luật doanh nghiệp 2014), có thể lựa chọn các loại hình doanh nghiệp: </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TNHH một thành viên;</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TNHH hai thành viên trở lên;</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cổ phần; </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Doanh nghiệp tư nhân; </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hợp danh). </w:t>
      </w:r>
    </w:p>
    <w:p w:rsidR="00445977" w:rsidRPr="00C001EC" w:rsidRDefault="00445977"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Nên lựa chọn 3 loại hình doanh nghiệp phổ biến là Công ty TNHH một thành viên, công ty TNHH hai thành viên trở lên, Công ty cổ phần.</w:t>
      </w:r>
    </w:p>
    <w:p w:rsidR="00445977" w:rsidRPr="00C001EC" w:rsidRDefault="00535EB9" w:rsidP="00FF2C31">
      <w:pPr>
        <w:widowControl w:val="0"/>
        <w:shd w:val="clear" w:color="auto" w:fill="FFFFFF"/>
        <w:spacing w:before="60" w:after="0" w:line="360" w:lineRule="exact"/>
        <w:ind w:firstLine="567"/>
        <w:jc w:val="both"/>
        <w:rPr>
          <w:rFonts w:eastAsia="Times New Roman"/>
          <w:spacing w:val="2"/>
          <w:sz w:val="28"/>
          <w:szCs w:val="28"/>
        </w:rPr>
      </w:pPr>
      <w:r w:rsidRPr="00C001EC">
        <w:rPr>
          <w:rFonts w:eastAsia="Times New Roman"/>
          <w:sz w:val="28"/>
          <w:szCs w:val="28"/>
        </w:rPr>
        <w:t>- V</w:t>
      </w:r>
      <w:r w:rsidR="00445977" w:rsidRPr="00C001EC">
        <w:rPr>
          <w:rFonts w:eastAsia="Times New Roman"/>
          <w:sz w:val="28"/>
          <w:szCs w:val="28"/>
        </w:rPr>
        <w:t>ề đặt tên công ty</w:t>
      </w:r>
      <w:r w:rsidRPr="00C001EC">
        <w:rPr>
          <w:rFonts w:eastAsia="Times New Roman"/>
          <w:sz w:val="28"/>
          <w:szCs w:val="28"/>
        </w:rPr>
        <w:t>, doanh nghiệp</w:t>
      </w:r>
      <w:r w:rsidR="00445977" w:rsidRPr="00C001EC">
        <w:rPr>
          <w:rFonts w:eastAsia="Times New Roman"/>
          <w:sz w:val="28"/>
          <w:szCs w:val="28"/>
        </w:rPr>
        <w:t>:</w:t>
      </w:r>
      <w:r w:rsidRPr="00C001EC">
        <w:rPr>
          <w:rFonts w:eastAsia="Times New Roman"/>
          <w:spacing w:val="2"/>
          <w:sz w:val="28"/>
          <w:szCs w:val="28"/>
        </w:rPr>
        <w:t xml:space="preserve"> </w:t>
      </w:r>
      <w:r w:rsidR="00445977" w:rsidRPr="00C001EC">
        <w:rPr>
          <w:rFonts w:eastAsia="Times New Roman"/>
          <w:spacing w:val="2"/>
          <w:sz w:val="28"/>
          <w:szCs w:val="28"/>
        </w:rPr>
        <w:t>Trên thực tế tên công ty ngày càng hạn chế do số lượng doanh nghiệp ngày một nhiều. Tuy nhiên, để có thể đặt được tên công ty theo mong muốn rất đơn giản bằng cách thêm các tiền tố hoặc hậu tố vào tên công ty là có thể đăng ký được. Tuy nhiên, cần tránh các tên nổi tiếng đã đăng ký độc quyền nhãn hiệu vì có thể doanh nghiệp có nguy cơ bị yêu cầu đổi tên do trùng với nhãn hiệu đã được bảo hộ độc quyền tại Việt Nam.</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đăng ký, kê khai vốn điều lệ khi thành lập công ty:</w:t>
      </w:r>
      <w:r w:rsidRPr="00C001EC">
        <w:rPr>
          <w:rFonts w:eastAsia="Times New Roman"/>
          <w:sz w:val="28"/>
          <w:szCs w:val="28"/>
        </w:rPr>
        <w:t xml:space="preserve"> </w:t>
      </w:r>
      <w:r w:rsidR="00445977" w:rsidRPr="00C001EC">
        <w:rPr>
          <w:rFonts w:eastAsia="Times New Roman"/>
          <w:sz w:val="28"/>
          <w:szCs w:val="28"/>
        </w:rPr>
        <w:t xml:space="preserve">Theo quy định của Luật Doanh nghiệp thì vốn là doanh nghiệp tự kê khai và tự chịu trách nhiệm (kể cả các ngành nghề có yêu cầu vốn pháp định thì doanh nghiệp cũng chỉ cần kê khai đủ </w:t>
      </w:r>
      <w:r w:rsidR="00445977" w:rsidRPr="00C001EC">
        <w:rPr>
          <w:rFonts w:eastAsia="Times New Roman"/>
          <w:sz w:val="28"/>
          <w:szCs w:val="28"/>
        </w:rPr>
        <w:lastRenderedPageBreak/>
        <w:t>mức vốn quy định mà không cần chứng minh hay xác nhận nguồn vốn thực tế). Tuy nhiên, căn cứ vào nhu cầu hoạt động như: mức hợp đồng ký kết với đối tác, sự tham gia vào dự án, số vốn phải lý quỹ đối với một số ngành đặc thù, mức thuế môn bài muốn đóng mà doanh nghiệp lựa chọn mức vốn điều lệ hợp lý, phù hợp và tính đến tính chịu trách nhiệm của các chủ sở hữu doanh nghiệp/công ty khi cam kết mức vốn của mình.</w:t>
      </w:r>
    </w:p>
    <w:p w:rsidR="00445977" w:rsidRPr="00C001EC" w:rsidRDefault="00445977"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Thời hạn góp vốn là 90 ngày, kể từ ngày được cấp Giấy chứng nhận đăng ký doanh nghiệp.</w:t>
      </w:r>
      <w:r w:rsidR="00535EB9" w:rsidRPr="00C001EC">
        <w:rPr>
          <w:rFonts w:eastAsia="Times New Roman"/>
          <w:sz w:val="28"/>
          <w:szCs w:val="28"/>
        </w:rPr>
        <w:t xml:space="preserve"> </w:t>
      </w:r>
      <w:r w:rsidRPr="00C001EC">
        <w:rPr>
          <w:rFonts w:eastAsia="Times New Roman"/>
          <w:sz w:val="28"/>
          <w:szCs w:val="28"/>
        </w:rPr>
        <w:t>Theo quy định của pháp luật thủ tục tăng vốn điều lệ công ty tương đối đơn giản, trong khi đó thủ tục giảm vốn điều lệ công ty lại tương đối nhiều điều kiện và cần thời gian nhất định.</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ngành nghề kinh doanh:</w:t>
      </w:r>
      <w:r w:rsidRPr="00C001EC">
        <w:rPr>
          <w:rFonts w:eastAsia="Times New Roman"/>
          <w:sz w:val="28"/>
          <w:szCs w:val="28"/>
        </w:rPr>
        <w:t xml:space="preserve"> </w:t>
      </w:r>
      <w:r w:rsidR="00445977" w:rsidRPr="00C001EC">
        <w:rPr>
          <w:rFonts w:eastAsia="Times New Roman"/>
          <w:sz w:val="28"/>
          <w:szCs w:val="28"/>
        </w:rPr>
        <w:t>Hiện nay doanh nghiệp được kinh doanh các ngành nghề pháp luật không cấm. Tuy nhiên, doanh nghiệp chỉ được phép kinh doanh các ngành nghề mà mình đã đăng ký và kê khai trong hồ sơ đăng ký doanh nghiệp, doanh nghiệp nên lựa chọn phạm vi rộng khi đăng ký các ngành nghề kinh doanh cho công ty trong hồ sơ đăng thành lập công ty. (Theo Quyết định số 27/2018/QĐ-TTg ngày 06 tháng 7 năm 2018 của Thủ tướng Chính phủ).</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ề</w:t>
      </w:r>
      <w:r w:rsidR="00445977" w:rsidRPr="00C001EC">
        <w:rPr>
          <w:rFonts w:eastAsia="Times New Roman"/>
          <w:sz w:val="28"/>
          <w:szCs w:val="28"/>
        </w:rPr>
        <w:t xml:space="preserve"> quyền thành lập công ty</w:t>
      </w:r>
      <w:r w:rsidRPr="00C001EC">
        <w:rPr>
          <w:rFonts w:eastAsia="Times New Roman"/>
          <w:sz w:val="28"/>
          <w:szCs w:val="28"/>
        </w:rPr>
        <w:t xml:space="preserve">: </w:t>
      </w:r>
      <w:r w:rsidR="00445977" w:rsidRPr="00C001EC">
        <w:rPr>
          <w:rFonts w:eastAsia="Times New Roman"/>
          <w:sz w:val="28"/>
          <w:szCs w:val="28"/>
        </w:rPr>
        <w:t>Theo quy định của pháp luật người trên 18 tuổi không thuộc đối tượng không được thành lập quản lý doanh nghiệp là có thể khởi nghiệp và thành lập công ty.</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ề</w:t>
      </w:r>
      <w:r w:rsidR="00445977" w:rsidRPr="00C001EC">
        <w:rPr>
          <w:rFonts w:eastAsia="Times New Roman"/>
          <w:sz w:val="28"/>
          <w:szCs w:val="28"/>
        </w:rPr>
        <w:t xml:space="preserve"> vốn mới có thể thành lập công ty</w:t>
      </w:r>
      <w:r w:rsidRPr="00C001EC">
        <w:rPr>
          <w:rFonts w:eastAsia="Times New Roman"/>
          <w:sz w:val="28"/>
          <w:szCs w:val="28"/>
        </w:rPr>
        <w:t xml:space="preserve">: </w:t>
      </w:r>
      <w:r w:rsidR="00445977" w:rsidRPr="00C001EC">
        <w:rPr>
          <w:rFonts w:eastAsia="Times New Roman"/>
          <w:sz w:val="28"/>
          <w:szCs w:val="28"/>
        </w:rPr>
        <w:t>Theo quy định của Luật Doanh nghiệp hiện hành, việc kê khai vốn bao nhiêu là quyền của doanh nghiệp, doanh nghiệp tự kê khai và tự chịu trách nhiệm về vốn điều lệ của công ty. Trừ các ngành nghề có yêu cầu vốn pháp định doanh nghiệp phải đăng ký mức vốn theo quy định của pháp luật nhưng cũng không cần chứng minh nguồn vốn mà chỉ đảm bảo chịu trách nhiệm đối với nguồn vốn kê khai và đủ nguồn vốn ký quỹ theo quy định một số ngành nghề cụ thể.</w:t>
      </w:r>
    </w:p>
    <w:p w:rsidR="00445977" w:rsidRPr="00C001EC" w:rsidRDefault="00445977" w:rsidP="00FF2C31">
      <w:pPr>
        <w:widowControl w:val="0"/>
        <w:shd w:val="clear" w:color="auto" w:fill="FFFFFF"/>
        <w:spacing w:before="60" w:after="0" w:line="360" w:lineRule="exact"/>
        <w:ind w:left="15" w:right="225"/>
        <w:jc w:val="both"/>
        <w:rPr>
          <w:rFonts w:eastAsia="Times New Roman"/>
          <w:i/>
          <w:sz w:val="28"/>
          <w:szCs w:val="28"/>
        </w:rPr>
      </w:pPr>
      <w:r w:rsidRPr="00C001EC">
        <w:rPr>
          <w:rFonts w:eastAsia="Times New Roman"/>
          <w:i/>
          <w:sz w:val="28"/>
          <w:szCs w:val="28"/>
        </w:rPr>
        <w:t>2.</w:t>
      </w:r>
      <w:r w:rsidR="00CF1FAD" w:rsidRPr="00C001EC">
        <w:rPr>
          <w:rFonts w:eastAsia="Times New Roman"/>
          <w:i/>
          <w:sz w:val="28"/>
          <w:szCs w:val="28"/>
        </w:rPr>
        <w:t>9</w:t>
      </w:r>
      <w:r w:rsidRPr="00C001EC">
        <w:rPr>
          <w:rFonts w:eastAsia="Times New Roman"/>
          <w:i/>
          <w:sz w:val="28"/>
          <w:szCs w:val="28"/>
        </w:rPr>
        <w:t>.2.</w:t>
      </w:r>
      <w:r w:rsidR="00535EB9" w:rsidRPr="00C001EC">
        <w:rPr>
          <w:rFonts w:eastAsia="Times New Roman"/>
          <w:i/>
          <w:sz w:val="28"/>
          <w:szCs w:val="28"/>
        </w:rPr>
        <w:t>3</w:t>
      </w:r>
      <w:r w:rsidRPr="00C001EC">
        <w:rPr>
          <w:rFonts w:eastAsia="Times New Roman"/>
          <w:i/>
          <w:sz w:val="28"/>
          <w:szCs w:val="28"/>
        </w:rPr>
        <w:t>. Các thủ tục sau thành lập công ty </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b/>
          <w:sz w:val="28"/>
          <w:szCs w:val="28"/>
        </w:rPr>
        <w:t xml:space="preserve">- </w:t>
      </w:r>
      <w:r w:rsidR="00445977" w:rsidRPr="00C001EC">
        <w:rPr>
          <w:rFonts w:eastAsia="Times New Roman"/>
          <w:sz w:val="28"/>
          <w:szCs w:val="28"/>
        </w:rPr>
        <w:t>Mở tài khoản ngân hàng cho doanh nghiệp:</w:t>
      </w:r>
      <w:r w:rsidRPr="00C001EC">
        <w:rPr>
          <w:rFonts w:eastAsia="Times New Roman"/>
          <w:sz w:val="28"/>
          <w:szCs w:val="28"/>
        </w:rPr>
        <w:t xml:space="preserve"> </w:t>
      </w:r>
      <w:r w:rsidR="00445977" w:rsidRPr="00C001EC">
        <w:rPr>
          <w:rFonts w:eastAsia="Times New Roman"/>
          <w:sz w:val="28"/>
          <w:szCs w:val="28"/>
        </w:rPr>
        <w:t>Do người đại diện theo pháp luật của doanh nghiệp tiến hành. Hồ sơ chuẩn bị đăng ký mở tài khoản ngân hàng bao gồm:</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01 bản công chứng “Giấy chứng nhận đăng ký doanh nghiệp”;</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01 bản công chứng “Chứng minh nhân dân” của người đại diện pháp luật ghi trên giấy phép;</w:t>
      </w:r>
    </w:p>
    <w:p w:rsidR="00445977" w:rsidRPr="00C001EC" w:rsidRDefault="00535EB9" w:rsidP="00FF2C31">
      <w:pPr>
        <w:widowControl w:val="0"/>
        <w:shd w:val="clear" w:color="auto" w:fill="FFFFFF"/>
        <w:spacing w:before="60" w:after="0" w:line="360" w:lineRule="exact"/>
        <w:ind w:left="567" w:right="225"/>
        <w:jc w:val="both"/>
        <w:rPr>
          <w:rFonts w:eastAsia="Times New Roman"/>
          <w:spacing w:val="-4"/>
          <w:sz w:val="28"/>
          <w:szCs w:val="28"/>
        </w:rPr>
      </w:pPr>
      <w:r w:rsidRPr="00C001EC">
        <w:rPr>
          <w:rFonts w:eastAsia="Times New Roman"/>
          <w:spacing w:val="-4"/>
          <w:sz w:val="28"/>
          <w:szCs w:val="28"/>
        </w:rPr>
        <w:t xml:space="preserve">+ </w:t>
      </w:r>
      <w:r w:rsidR="00445977" w:rsidRPr="00C001EC">
        <w:rPr>
          <w:rFonts w:eastAsia="Times New Roman"/>
          <w:spacing w:val="-4"/>
          <w:sz w:val="28"/>
          <w:szCs w:val="28"/>
        </w:rPr>
        <w:t>01 quyết định bổ nhiệm người đại diện theo pháp luật của công ty;</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01 quyết định bổ nhiệm kế toán công ty;</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lastRenderedPageBreak/>
        <w:t xml:space="preserve">+ </w:t>
      </w:r>
      <w:r w:rsidR="00445977" w:rsidRPr="00C001EC">
        <w:rPr>
          <w:rFonts w:eastAsia="Times New Roman"/>
          <w:sz w:val="28"/>
          <w:szCs w:val="28"/>
        </w:rPr>
        <w:t>01 bản sao điều lệ công ty;</w:t>
      </w:r>
    </w:p>
    <w:p w:rsidR="00445977" w:rsidRPr="00C001EC" w:rsidRDefault="00445977" w:rsidP="00FF2C31">
      <w:pPr>
        <w:pStyle w:val="ListParagraph"/>
        <w:widowControl w:val="0"/>
        <w:numPr>
          <w:ilvl w:val="0"/>
          <w:numId w:val="71"/>
        </w:numPr>
        <w:shd w:val="clear" w:color="auto" w:fill="FFFFFF"/>
        <w:tabs>
          <w:tab w:val="left" w:pos="709"/>
        </w:tabs>
        <w:spacing w:before="60" w:after="0" w:line="360" w:lineRule="exact"/>
        <w:jc w:val="both"/>
        <w:rPr>
          <w:rFonts w:eastAsia="Times New Roman"/>
          <w:sz w:val="28"/>
          <w:szCs w:val="28"/>
        </w:rPr>
      </w:pPr>
      <w:r w:rsidRPr="00C001EC">
        <w:rPr>
          <w:rFonts w:eastAsia="Times New Roman"/>
          <w:sz w:val="28"/>
          <w:szCs w:val="28"/>
        </w:rPr>
        <w:t>Đăng ký chữ ký số để nộp thuế điện tử và báo cáo thuế qua mạng Internet;</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pacing w:val="-10"/>
          <w:sz w:val="28"/>
          <w:szCs w:val="28"/>
        </w:rPr>
      </w:pPr>
      <w:r w:rsidRPr="00C001EC">
        <w:rPr>
          <w:rFonts w:eastAsia="Times New Roman"/>
          <w:spacing w:val="-10"/>
          <w:sz w:val="28"/>
          <w:szCs w:val="28"/>
        </w:rPr>
        <w:t xml:space="preserve">- </w:t>
      </w:r>
      <w:r w:rsidR="00445977" w:rsidRPr="00C001EC">
        <w:rPr>
          <w:rFonts w:eastAsia="Times New Roman"/>
          <w:spacing w:val="-10"/>
          <w:sz w:val="28"/>
          <w:szCs w:val="28"/>
        </w:rPr>
        <w:t>Đăng ký nộp thuế điện tử từ một ngân hàng mà doanh nghiệp đã đăng ký mở tài khoản.</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Thông báo tài khoản ngân hàng với Sở kế hoạch và Đầu tư</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pacing w:val="-8"/>
          <w:sz w:val="28"/>
          <w:szCs w:val="28"/>
        </w:rPr>
      </w:pPr>
      <w:r w:rsidRPr="00C001EC">
        <w:rPr>
          <w:rFonts w:eastAsia="Times New Roman"/>
          <w:sz w:val="28"/>
          <w:szCs w:val="28"/>
        </w:rPr>
        <w:t xml:space="preserve">- </w:t>
      </w:r>
      <w:r w:rsidR="00445977" w:rsidRPr="00C001EC">
        <w:rPr>
          <w:rFonts w:eastAsia="Times New Roman"/>
          <w:sz w:val="28"/>
          <w:szCs w:val="28"/>
        </w:rPr>
        <w:t xml:space="preserve">Hồ sơ thông báo tài khoản ngân hàng gồm: </w:t>
      </w:r>
      <w:r w:rsidR="00445977" w:rsidRPr="00C001EC">
        <w:rPr>
          <w:rFonts w:eastAsia="Times New Roman"/>
          <w:spacing w:val="-8"/>
          <w:sz w:val="28"/>
          <w:szCs w:val="28"/>
        </w:rPr>
        <w:t>Thông báo thay đổi nội dung đăng ký doanh nghiệp (thay đổi thông tin đăng ký thuế);</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ộp tờ khai thuế môn bài và nộp thuế môn bài</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pacing w:val="-4"/>
          <w:sz w:val="28"/>
          <w:szCs w:val="28"/>
        </w:rPr>
      </w:pPr>
      <w:r w:rsidRPr="00C001EC">
        <w:rPr>
          <w:rFonts w:eastAsia="Times New Roman"/>
          <w:sz w:val="28"/>
          <w:szCs w:val="28"/>
        </w:rPr>
        <w:t xml:space="preserve">- </w:t>
      </w:r>
      <w:r w:rsidR="00445977" w:rsidRPr="00C001EC">
        <w:rPr>
          <w:rFonts w:eastAsia="Times New Roman"/>
          <w:sz w:val="28"/>
          <w:szCs w:val="28"/>
        </w:rPr>
        <w:t>Làm biển Công ty:</w:t>
      </w:r>
      <w:r w:rsidRPr="00C001EC">
        <w:rPr>
          <w:rFonts w:eastAsia="Times New Roman"/>
          <w:spacing w:val="-4"/>
          <w:sz w:val="28"/>
          <w:szCs w:val="28"/>
        </w:rPr>
        <w:t xml:space="preserve"> </w:t>
      </w:r>
      <w:r w:rsidR="00445977" w:rsidRPr="00C001EC">
        <w:rPr>
          <w:rFonts w:eastAsia="Times New Roman"/>
          <w:spacing w:val="-4"/>
          <w:sz w:val="28"/>
          <w:szCs w:val="28"/>
        </w:rPr>
        <w:t>Doanh nghiệp bắt buộc phải treo biển công ty tại trụ sở với các nội dung như sau: Tên cơ quan chủ quản (cơ quan cấp Giấy chứng nhận đăng ký doanh nghiệp tức Sở Kế hoạch và Đầu tư), Tên công ty; địa chỉ trụ sở; Mã số thuế; Số điện thoại hoặc Email.</w:t>
      </w:r>
    </w:p>
    <w:p w:rsidR="00445977" w:rsidRPr="00C001EC" w:rsidRDefault="00445977" w:rsidP="00FF2C31">
      <w:pPr>
        <w:pStyle w:val="ListParagraph"/>
        <w:widowControl w:val="0"/>
        <w:numPr>
          <w:ilvl w:val="0"/>
          <w:numId w:val="71"/>
        </w:numPr>
        <w:shd w:val="clear" w:color="auto" w:fill="FFFFFF"/>
        <w:tabs>
          <w:tab w:val="left" w:pos="709"/>
        </w:tabs>
        <w:spacing w:before="60" w:after="0" w:line="360" w:lineRule="exact"/>
        <w:jc w:val="both"/>
        <w:rPr>
          <w:rFonts w:eastAsia="Times New Roman"/>
          <w:sz w:val="28"/>
          <w:szCs w:val="28"/>
        </w:rPr>
      </w:pPr>
      <w:r w:rsidRPr="00C001EC">
        <w:rPr>
          <w:rFonts w:eastAsia="Times New Roman"/>
          <w:sz w:val="28"/>
          <w:szCs w:val="28"/>
        </w:rPr>
        <w:t>Mua chữ ký số điện tử để thực hiện nộp thuế điện tử:</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Đề nghị phát hành hóa đơn điện tử</w:t>
      </w:r>
    </w:p>
    <w:p w:rsidR="00445977" w:rsidRPr="00C001EC" w:rsidRDefault="00535EB9" w:rsidP="00FF2C31">
      <w:pPr>
        <w:widowControl w:val="0"/>
        <w:shd w:val="clear" w:color="auto" w:fill="FFFFFF"/>
        <w:tabs>
          <w:tab w:val="left" w:pos="709"/>
        </w:tabs>
        <w:spacing w:before="60" w:after="0" w:line="360" w:lineRule="exact"/>
        <w:ind w:firstLine="567"/>
        <w:jc w:val="both"/>
        <w:rPr>
          <w:sz w:val="28"/>
          <w:szCs w:val="28"/>
        </w:rPr>
      </w:pPr>
      <w:r w:rsidRPr="00C001EC">
        <w:rPr>
          <w:rFonts w:eastAsia="Times New Roman"/>
          <w:sz w:val="28"/>
          <w:szCs w:val="28"/>
        </w:rPr>
        <w:t xml:space="preserve">- </w:t>
      </w:r>
      <w:r w:rsidR="00445977" w:rsidRPr="00C001EC">
        <w:rPr>
          <w:rFonts w:eastAsia="Times New Roman"/>
          <w:sz w:val="28"/>
          <w:szCs w:val="28"/>
        </w:rPr>
        <w:t>Hồ sơ đề nghị phát hành hóa đơn điện tử nộp qua mạng gồm:</w:t>
      </w:r>
      <w:r w:rsidRPr="00C001EC">
        <w:rPr>
          <w:rFonts w:eastAsia="Times New Roman"/>
          <w:sz w:val="28"/>
          <w:szCs w:val="28"/>
        </w:rPr>
        <w:t xml:space="preserve"> </w:t>
      </w:r>
      <w:r w:rsidR="00445977" w:rsidRPr="00C001EC">
        <w:rPr>
          <w:rFonts w:eastAsia="Times New Roman"/>
          <w:sz w:val="28"/>
          <w:szCs w:val="28"/>
        </w:rPr>
        <w:t>Quyết định phát hành hóa đơn;</w:t>
      </w:r>
      <w:r w:rsidRPr="00C001EC">
        <w:rPr>
          <w:rFonts w:eastAsia="Times New Roman"/>
          <w:sz w:val="28"/>
          <w:szCs w:val="28"/>
        </w:rPr>
        <w:t xml:space="preserve"> và </w:t>
      </w:r>
      <w:r w:rsidR="00445977" w:rsidRPr="00C001EC">
        <w:rPr>
          <w:rFonts w:eastAsia="Times New Roman"/>
          <w:sz w:val="28"/>
          <w:szCs w:val="28"/>
        </w:rPr>
        <w:t>Mẫu hóa đơn</w:t>
      </w:r>
      <w:bookmarkStart w:id="229" w:name="page52"/>
      <w:bookmarkEnd w:id="222"/>
      <w:bookmarkEnd w:id="229"/>
      <w:r w:rsidRPr="00C001EC">
        <w:rPr>
          <w:rFonts w:eastAsia="Times New Roman"/>
          <w:sz w:val="28"/>
          <w:szCs w:val="28"/>
        </w:rPr>
        <w:t>.</w:t>
      </w:r>
    </w:p>
    <w:p w:rsidR="00294E8B" w:rsidRPr="00C001EC" w:rsidRDefault="00294E8B" w:rsidP="00294E8B"/>
    <w:p w:rsidR="00066DF4" w:rsidRPr="00C001EC" w:rsidRDefault="00AF6E07">
      <w:pPr>
        <w:pStyle w:val="A"/>
      </w:pPr>
      <w:r w:rsidRPr="00C001EC">
        <w:rPr>
          <w:lang w:val="en-US"/>
        </w:rPr>
        <w:br w:type="page"/>
      </w:r>
      <w:bookmarkStart w:id="230" w:name="_Toc53584134"/>
      <w:r w:rsidR="00F65BF0" w:rsidRPr="00C001EC">
        <w:lastRenderedPageBreak/>
        <w:t>PHẦN 3</w:t>
      </w:r>
      <w:bookmarkEnd w:id="230"/>
    </w:p>
    <w:p w:rsidR="00F65BF0" w:rsidRPr="00C001EC" w:rsidRDefault="00AF6E07" w:rsidP="00AF6E07">
      <w:pPr>
        <w:pStyle w:val="A"/>
      </w:pPr>
      <w:bookmarkStart w:id="231" w:name="_Toc53584135"/>
      <w:r w:rsidRPr="00C001EC">
        <w:t>HƯỚNG DẪN CÁN BỘ QUẢN LÝ CHƯƠNG TRÌNH OCOP</w:t>
      </w:r>
      <w:bookmarkEnd w:id="231"/>
    </w:p>
    <w:p w:rsidR="00445977" w:rsidRPr="00C001EC" w:rsidRDefault="00445977" w:rsidP="00445977">
      <w:pPr>
        <w:pStyle w:val="A1"/>
        <w:rPr>
          <w:rFonts w:ascii="Times New Roman" w:hAnsi="Times New Roman"/>
          <w:sz w:val="30"/>
          <w:lang w:val="nl-NL"/>
        </w:rPr>
      </w:pPr>
      <w:bookmarkStart w:id="232" w:name="_Toc40106820"/>
      <w:bookmarkStart w:id="233" w:name="_Toc40295940"/>
      <w:bookmarkStart w:id="234" w:name="_Toc42522043"/>
    </w:p>
    <w:p w:rsidR="00445977" w:rsidRPr="00C001EC" w:rsidRDefault="000B608E" w:rsidP="00445977">
      <w:pPr>
        <w:pStyle w:val="A1"/>
        <w:rPr>
          <w:rFonts w:ascii="Times New Roman" w:hAnsi="Times New Roman"/>
          <w:kern w:val="36"/>
          <w:lang w:val="nl-NL"/>
        </w:rPr>
      </w:pPr>
      <w:bookmarkStart w:id="235" w:name="_Toc47032270"/>
      <w:bookmarkStart w:id="236" w:name="_Toc49715284"/>
      <w:bookmarkStart w:id="237" w:name="_Toc53584136"/>
      <w:r w:rsidRPr="00C001EC">
        <w:rPr>
          <w:rFonts w:ascii="Times New Roman" w:hAnsi="Times New Roman"/>
          <w:lang w:val="nl-NL"/>
        </w:rPr>
        <w:t>3</w:t>
      </w:r>
      <w:r w:rsidR="00445977" w:rsidRPr="00C001EC">
        <w:rPr>
          <w:rFonts w:ascii="Times New Roman" w:hAnsi="Times New Roman"/>
          <w:lang w:val="nl-NL"/>
        </w:rPr>
        <w:t xml:space="preserve">.1. Xây dựng kế hoạch triển khai Chương trình </w:t>
      </w:r>
      <w:r w:rsidR="00AE608C" w:rsidRPr="00C001EC">
        <w:rPr>
          <w:rFonts w:ascii="Times New Roman" w:hAnsi="Times New Roman"/>
          <w:lang w:val="nl-NL"/>
        </w:rPr>
        <w:t>OCOP</w:t>
      </w:r>
      <w:r w:rsidR="00445977" w:rsidRPr="00C001EC">
        <w:rPr>
          <w:rFonts w:ascii="Times New Roman" w:hAnsi="Times New Roman"/>
          <w:lang w:val="nl-NL"/>
        </w:rPr>
        <w:t xml:space="preserve"> cấp tỉnh, huyện, xã</w:t>
      </w:r>
      <w:bookmarkEnd w:id="232"/>
      <w:bookmarkEnd w:id="233"/>
      <w:bookmarkEnd w:id="234"/>
      <w:bookmarkEnd w:id="235"/>
      <w:bookmarkEnd w:id="236"/>
      <w:bookmarkEnd w:id="237"/>
    </w:p>
    <w:p w:rsidR="00AE608C" w:rsidRPr="00C001EC" w:rsidRDefault="000B608E" w:rsidP="00FF2C31">
      <w:pPr>
        <w:pStyle w:val="A2"/>
        <w:rPr>
          <w:b w:val="0"/>
          <w:i w:val="0"/>
          <w:lang w:val="nl-NL"/>
        </w:rPr>
      </w:pPr>
      <w:bookmarkStart w:id="238" w:name="_Toc40106821"/>
      <w:bookmarkStart w:id="239" w:name="_Toc40295941"/>
      <w:bookmarkStart w:id="240" w:name="_Toc42522044"/>
      <w:bookmarkStart w:id="241" w:name="_Toc47032271"/>
      <w:bookmarkStart w:id="242" w:name="_Toc49715285"/>
      <w:r w:rsidRPr="00C001EC">
        <w:rPr>
          <w:lang w:val="nl-NL"/>
        </w:rPr>
        <w:t>3</w:t>
      </w:r>
      <w:r w:rsidR="00AE608C" w:rsidRPr="00C001EC">
        <w:rPr>
          <w:lang w:val="nl-NL"/>
        </w:rPr>
        <w:t>.1.1. C</w:t>
      </w:r>
      <w:r w:rsidR="00AE608C" w:rsidRPr="00C001EC">
        <w:t>ăn cứ xây dựng kế hoạch triển khai Chương trình OCOP các cấp</w:t>
      </w:r>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3" w:name="_Toc52317944"/>
      <w:bookmarkStart w:id="244" w:name="_Toc53584137"/>
      <w:r w:rsidRPr="006320A2">
        <w:rPr>
          <w:rFonts w:eastAsia="Times New Roman"/>
          <w:bCs/>
          <w:iCs/>
          <w:kern w:val="24"/>
          <w:sz w:val="28"/>
          <w:szCs w:val="26"/>
          <w:lang w:val="nl-NL"/>
        </w:rPr>
        <w:t>- Luật Ngân sách Nhà nước và các văn bản hướng dẫn thực hiện có liên quan;</w:t>
      </w:r>
      <w:bookmarkEnd w:id="243"/>
      <w:bookmarkEnd w:id="244"/>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5" w:name="_Toc52317945"/>
      <w:bookmarkStart w:id="246" w:name="_Toc53584138"/>
      <w:r w:rsidRPr="006320A2">
        <w:rPr>
          <w:rFonts w:eastAsia="Times New Roman"/>
          <w:bCs/>
          <w:iCs/>
          <w:kern w:val="24"/>
          <w:sz w:val="28"/>
          <w:szCs w:val="26"/>
          <w:lang w:val="nl-NL"/>
        </w:rPr>
        <w:t>- Luật Đầu tư công và các văn bản hướng dẫn thực hiện có liên quan;</w:t>
      </w:r>
      <w:bookmarkEnd w:id="245"/>
      <w:bookmarkEnd w:id="246"/>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7" w:name="_Toc52317946"/>
      <w:bookmarkStart w:id="248" w:name="_Toc53584139"/>
      <w:r w:rsidRPr="006320A2">
        <w:rPr>
          <w:rFonts w:eastAsia="Times New Roman"/>
          <w:bCs/>
          <w:iCs/>
          <w:kern w:val="24"/>
          <w:sz w:val="28"/>
          <w:szCs w:val="26"/>
          <w:lang w:val="nl-NL"/>
        </w:rPr>
        <w:t>- Quyết định số 41/2016/QĐ-TTg ngày 10/10/2016 của Thủ tướng Chính phủ</w:t>
      </w:r>
      <w:r w:rsidR="00327130" w:rsidRPr="006320A2">
        <w:rPr>
          <w:rFonts w:eastAsia="Times New Roman"/>
          <w:bCs/>
          <w:iCs/>
          <w:kern w:val="24"/>
          <w:sz w:val="28"/>
          <w:szCs w:val="26"/>
          <w:lang w:val="nl-NL"/>
        </w:rPr>
        <w:t xml:space="preserve"> về</w:t>
      </w:r>
      <w:r w:rsidRPr="006320A2">
        <w:rPr>
          <w:rFonts w:eastAsia="Times New Roman"/>
          <w:bCs/>
          <w:iCs/>
          <w:kern w:val="24"/>
          <w:sz w:val="28"/>
          <w:szCs w:val="26"/>
          <w:lang w:val="nl-NL"/>
        </w:rPr>
        <w:t xml:space="preserve"> ban hành Quy chế qu</w:t>
      </w:r>
      <w:r w:rsidR="00AF6E07" w:rsidRPr="006320A2">
        <w:rPr>
          <w:rFonts w:eastAsia="Times New Roman"/>
          <w:bCs/>
          <w:iCs/>
          <w:kern w:val="24"/>
          <w:sz w:val="28"/>
          <w:szCs w:val="26"/>
          <w:lang w:val="nl-NL"/>
        </w:rPr>
        <w:t>ản lý, điều hành thực hiện các C</w:t>
      </w:r>
      <w:r w:rsidRPr="006320A2">
        <w:rPr>
          <w:rFonts w:eastAsia="Times New Roman"/>
          <w:bCs/>
          <w:iCs/>
          <w:kern w:val="24"/>
          <w:sz w:val="28"/>
          <w:szCs w:val="26"/>
          <w:lang w:val="nl-NL"/>
        </w:rPr>
        <w:t xml:space="preserve">hương trình </w:t>
      </w:r>
      <w:r w:rsidR="00AF6E07" w:rsidRPr="006320A2">
        <w:rPr>
          <w:rFonts w:eastAsia="Times New Roman"/>
          <w:bCs/>
          <w:iCs/>
          <w:kern w:val="24"/>
          <w:sz w:val="28"/>
          <w:szCs w:val="26"/>
          <w:lang w:val="nl-NL"/>
        </w:rPr>
        <w:t>MTQG</w:t>
      </w:r>
      <w:r w:rsidRPr="006320A2">
        <w:rPr>
          <w:rFonts w:eastAsia="Times New Roman"/>
          <w:bCs/>
          <w:iCs/>
          <w:kern w:val="24"/>
          <w:sz w:val="28"/>
          <w:szCs w:val="26"/>
          <w:lang w:val="nl-NL"/>
        </w:rPr>
        <w:t>;</w:t>
      </w:r>
      <w:bookmarkEnd w:id="247"/>
      <w:bookmarkEnd w:id="248"/>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9" w:name="_Toc52317947"/>
      <w:bookmarkStart w:id="250" w:name="_Toc53584140"/>
      <w:r w:rsidRPr="006320A2">
        <w:rPr>
          <w:rFonts w:eastAsia="Times New Roman"/>
          <w:bCs/>
          <w:iCs/>
          <w:kern w:val="24"/>
          <w:sz w:val="28"/>
          <w:szCs w:val="26"/>
          <w:lang w:val="nl-NL"/>
        </w:rPr>
        <w:t>- Đề án/KH OCOP của tỉnh,huyện, xã được cấp có thẩm quyền phê duyệt;</w:t>
      </w:r>
      <w:bookmarkEnd w:id="249"/>
      <w:bookmarkEnd w:id="250"/>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51" w:name="_Toc52317948"/>
      <w:bookmarkStart w:id="252" w:name="_Toc53584141"/>
      <w:r w:rsidRPr="006320A2">
        <w:rPr>
          <w:rFonts w:eastAsia="Times New Roman"/>
          <w:bCs/>
          <w:iCs/>
          <w:kern w:val="24"/>
          <w:sz w:val="28"/>
          <w:szCs w:val="26"/>
          <w:lang w:val="nl-NL"/>
        </w:rPr>
        <w:t>- Hướng dẫn lập kế hoạch thực hiện Chương trình MTQG xây dựng nông thôn mới 5 năm và hằng năm của Bộ Nông nghiệp và Phát triển nông thôn;</w:t>
      </w:r>
      <w:bookmarkEnd w:id="251"/>
      <w:bookmarkEnd w:id="252"/>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53" w:name="_Toc52317949"/>
      <w:bookmarkStart w:id="254" w:name="_Toc53584142"/>
      <w:r w:rsidRPr="006320A2">
        <w:rPr>
          <w:rFonts w:eastAsia="Times New Roman"/>
          <w:bCs/>
          <w:iCs/>
          <w:kern w:val="24"/>
          <w:sz w:val="28"/>
          <w:szCs w:val="26"/>
          <w:lang w:val="nl-NL"/>
        </w:rPr>
        <w:t>- Điều kiện, nhu cầu thực tế của địa phương ở các cấp về phát triển các sản phẩm OCOP.</w:t>
      </w:r>
      <w:bookmarkEnd w:id="253"/>
      <w:bookmarkEnd w:id="254"/>
    </w:p>
    <w:p w:rsidR="00AE608C" w:rsidRPr="00C001EC" w:rsidRDefault="000B608E" w:rsidP="00FF2C31">
      <w:pPr>
        <w:pStyle w:val="A2"/>
      </w:pPr>
      <w:r w:rsidRPr="006320A2">
        <w:rPr>
          <w:lang w:val="nl-NL"/>
        </w:rPr>
        <w:t>3</w:t>
      </w:r>
      <w:r w:rsidR="00AE608C" w:rsidRPr="00C001EC">
        <w:t>.1.2. Nguyên tắc lập kế hoạch triển khai Chương trình OCOP các cấp</w:t>
      </w:r>
    </w:p>
    <w:p w:rsidR="00AE608C" w:rsidRPr="00C001EC" w:rsidRDefault="00AE608C" w:rsidP="00FF2C31">
      <w:pPr>
        <w:spacing w:before="120" w:after="0" w:line="360" w:lineRule="exact"/>
        <w:ind w:firstLine="567"/>
        <w:jc w:val="both"/>
        <w:outlineLvl w:val="0"/>
        <w:rPr>
          <w:rFonts w:eastAsia="Times New Roman"/>
          <w:bCs/>
          <w:iCs/>
          <w:kern w:val="24"/>
          <w:sz w:val="28"/>
          <w:szCs w:val="26"/>
          <w:lang w:eastAsia="zh-CN"/>
        </w:rPr>
      </w:pPr>
      <w:bookmarkStart w:id="255" w:name="_Toc52317950"/>
      <w:bookmarkStart w:id="256" w:name="_Toc53584143"/>
      <w:r w:rsidRPr="00C001EC">
        <w:rPr>
          <w:rFonts w:eastAsia="Times New Roman"/>
          <w:bCs/>
          <w:iCs/>
          <w:kern w:val="24"/>
          <w:sz w:val="28"/>
          <w:szCs w:val="26"/>
          <w:lang w:eastAsia="zh-CN"/>
        </w:rPr>
        <w:t>- Kế hoạch thực hiện Chương trình OCOP các cấp phải nằm trong tổng thể kế hoạch của Chương trình MTQG xây dựng nông thôn mới 5 năm và hằng năm và gắn với kế hoạch phát triển kinh tế xã hội của các ấp.</w:t>
      </w:r>
      <w:bookmarkEnd w:id="255"/>
      <w:bookmarkEnd w:id="256"/>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57" w:name="_Toc52317951"/>
      <w:bookmarkStart w:id="258" w:name="_Toc53584144"/>
      <w:r w:rsidRPr="00C001EC">
        <w:rPr>
          <w:rFonts w:eastAsia="Times New Roman"/>
          <w:bCs/>
          <w:iCs/>
          <w:kern w:val="24"/>
          <w:sz w:val="28"/>
          <w:szCs w:val="26"/>
        </w:rPr>
        <w:t>- Quá trình lập kế hoạch thực hiện Chương trình OCOP ở cấp xã phát có sự tham gia của chính quyền, các tổ chức đoàn thể, các chủ thể tham gia thực hiện Chươn trình OCOP, cộng đồng dân cư có liên quan;</w:t>
      </w:r>
      <w:bookmarkEnd w:id="257"/>
      <w:bookmarkEnd w:id="258"/>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59" w:name="_Toc52317952"/>
      <w:bookmarkStart w:id="260" w:name="_Toc53584145"/>
      <w:r w:rsidRPr="00C001EC">
        <w:rPr>
          <w:rFonts w:eastAsia="Times New Roman"/>
          <w:bCs/>
          <w:iCs/>
          <w:kern w:val="24"/>
          <w:sz w:val="28"/>
          <w:szCs w:val="26"/>
        </w:rPr>
        <w:t>- Kế hoạch OCOP trên địa bàn cấp xã phải làm rõ khả năng huy động nguồn vốn thực hiện bao gồm: nguồn vốn hỗ trợ từ ngân sách Trung ương, nguồn vốn ngân sách địa phương (tỉnh, huyện, xã) được cấp có thẩm quyền thông báo dự kiến, nguồn vốn đối ứng của các chủ thể tham gia thực hiện Chương trình OCOP, vốn tín dụng và các nguồn vốn huy động hợp pháp khác từ người dân và cộng đồng để thực hiện.</w:t>
      </w:r>
      <w:bookmarkEnd w:id="259"/>
      <w:bookmarkEnd w:id="260"/>
    </w:p>
    <w:p w:rsidR="00AE608C" w:rsidRPr="00C001EC" w:rsidRDefault="000B608E" w:rsidP="00FF2C31">
      <w:pPr>
        <w:pStyle w:val="A2"/>
      </w:pPr>
      <w:r w:rsidRPr="00C001EC">
        <w:rPr>
          <w:lang w:val="en-US"/>
        </w:rPr>
        <w:t>3</w:t>
      </w:r>
      <w:r w:rsidR="00AE608C" w:rsidRPr="00C001EC">
        <w:t>.1.3. Nội dung kế hoạch thực hiện Chương trình OCOP</w:t>
      </w:r>
    </w:p>
    <w:p w:rsidR="00AE608C" w:rsidRPr="00C001EC" w:rsidRDefault="00AE608C" w:rsidP="00FF2C31">
      <w:pPr>
        <w:spacing w:before="120" w:after="0" w:line="360" w:lineRule="exact"/>
        <w:ind w:firstLine="567"/>
        <w:jc w:val="both"/>
        <w:outlineLvl w:val="0"/>
        <w:rPr>
          <w:rFonts w:eastAsia="Times New Roman"/>
          <w:bCs/>
          <w:iCs/>
          <w:kern w:val="24"/>
          <w:sz w:val="28"/>
          <w:szCs w:val="26"/>
          <w:lang w:eastAsia="zh-CN"/>
        </w:rPr>
      </w:pPr>
      <w:bookmarkStart w:id="261" w:name="_Toc52317953"/>
      <w:bookmarkStart w:id="262" w:name="_Toc53584146"/>
      <w:r w:rsidRPr="00C001EC">
        <w:rPr>
          <w:rFonts w:eastAsia="Times New Roman"/>
          <w:bCs/>
          <w:iCs/>
          <w:kern w:val="24"/>
          <w:sz w:val="28"/>
          <w:szCs w:val="26"/>
          <w:lang w:eastAsia="zh-CN"/>
        </w:rPr>
        <w:t xml:space="preserve">a) Đánh giá tình hình thực hiện Chương trình OCOP trên địa bàn của năm trước năm kế hoạch (Công tác quản lý, chỉ đạo triển khai Chương trình OCOP trên địa bàn; nâng cao năng lực cho cán bộ triển khai, các chủ thể tham gia Chương trình OCOP; số lượng sản phẩm OCOP được phát triển trong năm theo nhóm sản </w:t>
      </w:r>
      <w:r w:rsidRPr="00C001EC">
        <w:rPr>
          <w:rFonts w:eastAsia="Times New Roman"/>
          <w:bCs/>
          <w:iCs/>
          <w:kern w:val="24"/>
          <w:sz w:val="28"/>
          <w:szCs w:val="26"/>
          <w:lang w:eastAsia="zh-CN"/>
        </w:rPr>
        <w:lastRenderedPageBreak/>
        <w:t>phẩm so với mục tiêu đề ra;  công tác xúc tiến thương mại, quảng bá và hỗ trợ phát triển các sản phẩm OCOP trên địa bàn; huy động nguồn lực thực hiện...) trong đó cần nêu rõ những thuận lợi, khó khăn, vướng mắc cần khắc phục...</w:t>
      </w:r>
      <w:bookmarkEnd w:id="261"/>
      <w:bookmarkEnd w:id="262"/>
      <w:r w:rsidRPr="00C001EC">
        <w:rPr>
          <w:rFonts w:eastAsia="Times New Roman"/>
          <w:bCs/>
          <w:iCs/>
          <w:kern w:val="24"/>
          <w:sz w:val="28"/>
          <w:szCs w:val="26"/>
          <w:lang w:eastAsia="zh-CN"/>
        </w:rPr>
        <w:t xml:space="preserve"> </w:t>
      </w:r>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3" w:name="_Toc52317954"/>
      <w:bookmarkStart w:id="264" w:name="_Toc53584147"/>
      <w:r w:rsidRPr="00C001EC">
        <w:rPr>
          <w:rFonts w:eastAsia="Times New Roman"/>
          <w:bCs/>
          <w:iCs/>
          <w:kern w:val="24"/>
          <w:sz w:val="28"/>
          <w:szCs w:val="26"/>
        </w:rPr>
        <w:t>b) Dự kiến mục tiêu, nhiệm vụ năm kế hoạch:</w:t>
      </w:r>
      <w:bookmarkEnd w:id="263"/>
      <w:bookmarkEnd w:id="264"/>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5" w:name="_Toc52317955"/>
      <w:bookmarkStart w:id="266" w:name="_Toc53584148"/>
      <w:r w:rsidRPr="00C001EC">
        <w:rPr>
          <w:rFonts w:eastAsia="Times New Roman"/>
          <w:bCs/>
          <w:iCs/>
          <w:kern w:val="24"/>
          <w:sz w:val="28"/>
          <w:szCs w:val="26"/>
        </w:rPr>
        <w:t>Căn cứ Đề án/Kế hoạch Chương trình OCOP cấp tỉnh, huyện được cấp có thẩm quyền phê duyệt và tình hình thực tế, các địa phương (tỉnh, huyện, xã) chủ động rà soát, phối hợp với các chủ thể tham gia, cơ quan chức năng có liên quan và đơn vị tư vấn (nếu có) dự kiến mục tiêu, nhiệm vụ phát triển sản phẩm OCOP trên địa bàn.</w:t>
      </w:r>
      <w:bookmarkEnd w:id="265"/>
      <w:bookmarkEnd w:id="266"/>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7" w:name="_Toc52317956"/>
      <w:bookmarkStart w:id="268" w:name="_Toc53584149"/>
      <w:r w:rsidRPr="00C001EC">
        <w:rPr>
          <w:rFonts w:eastAsia="Times New Roman"/>
          <w:bCs/>
          <w:iCs/>
          <w:kern w:val="24"/>
          <w:sz w:val="28"/>
          <w:szCs w:val="26"/>
        </w:rPr>
        <w:t xml:space="preserve">c) Dự kiến nguồn lực thực hiện các </w:t>
      </w:r>
      <w:r w:rsidR="00373567">
        <w:rPr>
          <w:rFonts w:eastAsia="Times New Roman"/>
          <w:bCs/>
          <w:iCs/>
          <w:kern w:val="24"/>
          <w:sz w:val="28"/>
          <w:szCs w:val="26"/>
        </w:rPr>
        <w:t>C</w:t>
      </w:r>
      <w:r w:rsidRPr="00C001EC">
        <w:rPr>
          <w:rFonts w:eastAsia="Times New Roman"/>
          <w:bCs/>
          <w:iCs/>
          <w:kern w:val="24"/>
          <w:sz w:val="28"/>
          <w:szCs w:val="26"/>
        </w:rPr>
        <w:t>hương trình mục tiêu quốc gia bao gồm:</w:t>
      </w:r>
      <w:bookmarkEnd w:id="267"/>
      <w:bookmarkEnd w:id="268"/>
      <w:r w:rsidRPr="00C001EC">
        <w:rPr>
          <w:rFonts w:eastAsia="Times New Roman"/>
          <w:bCs/>
          <w:iCs/>
          <w:kern w:val="24"/>
          <w:sz w:val="28"/>
          <w:szCs w:val="26"/>
        </w:rPr>
        <w:t xml:space="preserve"> </w:t>
      </w:r>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9" w:name="_Toc52317957"/>
      <w:bookmarkStart w:id="270" w:name="_Toc53584150"/>
      <w:r w:rsidRPr="00C001EC">
        <w:rPr>
          <w:rFonts w:eastAsia="Times New Roman"/>
          <w:bCs/>
          <w:iCs/>
          <w:kern w:val="24"/>
          <w:sz w:val="28"/>
          <w:szCs w:val="26"/>
        </w:rPr>
        <w:t>Trên cơ sở dự kiến mục tiêu, nhiệm vụ thực hiện, các địa phương làm rõ khả năng huy động nguồn vốn thực hiện bao gồm: nguồn vốn hỗ trợ từ ngân sách Trung ương, nguồn vốn ngân sách địa phương (tỉnh, huyện, xã) được cấp có thẩm quyền thông báo dự kiến, nguồn vốn đối ứng của các chủ thể tham gia thực hiện Chương trình OCOP, vốn tín dụng và các nguồn vốn huy động hợp pháp khác từ người dân và cộng đồng để thực hiện.</w:t>
      </w:r>
      <w:bookmarkEnd w:id="269"/>
      <w:bookmarkEnd w:id="270"/>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71" w:name="_Toc52317958"/>
      <w:bookmarkStart w:id="272" w:name="_Toc53584151"/>
      <w:r w:rsidRPr="00C001EC">
        <w:rPr>
          <w:rFonts w:eastAsia="Times New Roman"/>
          <w:bCs/>
          <w:iCs/>
          <w:kern w:val="24"/>
          <w:sz w:val="28"/>
          <w:szCs w:val="26"/>
        </w:rPr>
        <w:t>d) Giải pháp và nội dung trọng tâm tập trung thực hiện (Tuyên truyền, nâng cao năng lực, các nội dung, nhiệm vụ trọng tâm cần thực hiện, xúc tiến thương mại, quảng bá, thúc đẩy tiêu thụ sản phẩm, phát triển các chuỗi liên kết trong sản xuất và tiêu thụ sản phẩm OCOP, hỗ trợ các chủ thể OCOP; kiểm tra, giám sát...)</w:t>
      </w:r>
      <w:bookmarkEnd w:id="271"/>
      <w:r w:rsidR="00CE7209" w:rsidRPr="00C001EC">
        <w:rPr>
          <w:rFonts w:eastAsia="Times New Roman"/>
          <w:bCs/>
          <w:iCs/>
          <w:kern w:val="24"/>
          <w:sz w:val="28"/>
          <w:szCs w:val="26"/>
        </w:rPr>
        <w:t>.</w:t>
      </w:r>
      <w:bookmarkEnd w:id="272"/>
    </w:p>
    <w:p w:rsidR="00CE7209" w:rsidRPr="00C001EC" w:rsidRDefault="00CE7209">
      <w:pPr>
        <w:spacing w:before="120" w:after="0" w:line="360" w:lineRule="exact"/>
        <w:ind w:firstLine="567"/>
        <w:jc w:val="both"/>
        <w:outlineLvl w:val="0"/>
        <w:rPr>
          <w:rFonts w:eastAsia="Times New Roman"/>
          <w:bCs/>
          <w:iCs/>
          <w:kern w:val="24"/>
          <w:sz w:val="28"/>
          <w:szCs w:val="26"/>
        </w:rPr>
      </w:pPr>
      <w:bookmarkStart w:id="273" w:name="_Toc53580573"/>
      <w:bookmarkStart w:id="274" w:name="_Toc53584152"/>
      <w:r w:rsidRPr="00C001EC">
        <w:rPr>
          <w:rFonts w:eastAsia="Times New Roman"/>
          <w:bCs/>
          <w:iCs/>
          <w:kern w:val="24"/>
          <w:sz w:val="28"/>
          <w:szCs w:val="26"/>
        </w:rPr>
        <w:t>Đặc biệt, kế hoạch cần xây dựng và ưu tiên giải pháp để hỗ trợ sản phẩm OCOP sau khi được đánh giá, phân hạng nhằm mục đích nâng hạng và phát triển thị trường. Trong đó, chú trọng các giải pháp về quản lý chất lượng, sở hữu trí tuệ, xúc tiến thương mại và mở rộng thị trường sản phẩm OCOP.</w:t>
      </w:r>
      <w:bookmarkEnd w:id="273"/>
      <w:bookmarkEnd w:id="274"/>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75" w:name="_Toc52317959"/>
      <w:bookmarkStart w:id="276" w:name="_Toc53584153"/>
      <w:r w:rsidRPr="00C001EC">
        <w:rPr>
          <w:rFonts w:eastAsia="Times New Roman"/>
          <w:bCs/>
          <w:iCs/>
          <w:kern w:val="24"/>
          <w:sz w:val="28"/>
          <w:szCs w:val="26"/>
        </w:rPr>
        <w:t>đ) Đề xuất, kiến nghị (nếu có)</w:t>
      </w:r>
      <w:r w:rsidR="00651760" w:rsidRPr="00C001EC">
        <w:rPr>
          <w:rFonts w:eastAsia="Times New Roman"/>
          <w:bCs/>
          <w:iCs/>
          <w:kern w:val="24"/>
          <w:sz w:val="28"/>
          <w:szCs w:val="26"/>
        </w:rPr>
        <w:t>.</w:t>
      </w:r>
      <w:bookmarkEnd w:id="275"/>
      <w:bookmarkEnd w:id="276"/>
    </w:p>
    <w:p w:rsidR="00651760" w:rsidRPr="00C001EC" w:rsidRDefault="000B608E" w:rsidP="00FF2C31">
      <w:pPr>
        <w:pStyle w:val="A2"/>
      </w:pPr>
      <w:r w:rsidRPr="00C001EC">
        <w:rPr>
          <w:lang w:val="en-US"/>
        </w:rPr>
        <w:t>3</w:t>
      </w:r>
      <w:r w:rsidR="00651760" w:rsidRPr="00C001EC">
        <w:t>.1.4. Các bước lập kế hoạch triển khai Chương trình OCOP</w:t>
      </w:r>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eastAsia="zh-CN"/>
        </w:rPr>
      </w:pPr>
      <w:bookmarkStart w:id="277" w:name="_Toc52317960"/>
      <w:bookmarkStart w:id="278" w:name="_Toc53584154"/>
      <w:r w:rsidRPr="00C001EC">
        <w:rPr>
          <w:rFonts w:eastAsia="Times New Roman"/>
          <w:bCs/>
          <w:iCs/>
          <w:kern w:val="24"/>
          <w:sz w:val="28"/>
          <w:szCs w:val="26"/>
          <w:lang w:val="nl-NL" w:eastAsia="zh-CN"/>
        </w:rPr>
        <w:t>a) Cấp xã:</w:t>
      </w:r>
      <w:bookmarkEnd w:id="277"/>
      <w:bookmarkEnd w:id="278"/>
    </w:p>
    <w:p w:rsidR="00CE7209" w:rsidRPr="00C001EC" w:rsidRDefault="00CE7209" w:rsidP="00CE7209">
      <w:pPr>
        <w:spacing w:before="120" w:after="0" w:line="360" w:lineRule="exact"/>
        <w:ind w:firstLine="567"/>
        <w:jc w:val="both"/>
        <w:outlineLvl w:val="0"/>
        <w:rPr>
          <w:rFonts w:eastAsia="Times New Roman"/>
          <w:bCs/>
          <w:iCs/>
          <w:kern w:val="24"/>
          <w:sz w:val="28"/>
          <w:szCs w:val="26"/>
          <w:lang w:val="nl-NL"/>
        </w:rPr>
      </w:pPr>
      <w:bookmarkStart w:id="279" w:name="_Toc53580577"/>
      <w:bookmarkStart w:id="280" w:name="_Toc53584155"/>
      <w:r w:rsidRPr="00C001EC">
        <w:rPr>
          <w:rFonts w:eastAsia="Times New Roman"/>
          <w:bCs/>
          <w:iCs/>
          <w:kern w:val="24"/>
          <w:sz w:val="28"/>
          <w:szCs w:val="26"/>
          <w:lang w:val="nl-NL" w:eastAsia="zh-CN"/>
        </w:rPr>
        <w:t xml:space="preserve">Cấp xã đóng vai trò rất quan trọng trong việc xác định và đề xuất sản phẩm dựa trên các lợi thế của địa phương về: vùng nguyên liệu, lao động, kỹ thuật truyền thống, ngành nghề nông thôn... </w:t>
      </w:r>
      <w:r w:rsidRPr="00C001EC">
        <w:rPr>
          <w:rFonts w:eastAsia="Times New Roman"/>
          <w:bCs/>
          <w:iCs/>
          <w:kern w:val="24"/>
          <w:sz w:val="28"/>
          <w:szCs w:val="26"/>
          <w:lang w:val="nl-NL"/>
        </w:rPr>
        <w:t>Do vậy, để xây dựng kế hoạch triển khai Chương trình OCOP, cấp xã cần quan tâm, chỉ đạo và tổ chức triển khai các nội dung, gồm:</w:t>
      </w:r>
      <w:bookmarkEnd w:id="279"/>
      <w:bookmarkEnd w:id="280"/>
    </w:p>
    <w:p w:rsidR="00CE7209" w:rsidRPr="00C001EC" w:rsidRDefault="00CE7209">
      <w:pPr>
        <w:spacing w:before="120" w:after="0" w:line="360" w:lineRule="exact"/>
        <w:ind w:firstLine="567"/>
        <w:jc w:val="both"/>
        <w:outlineLvl w:val="0"/>
        <w:rPr>
          <w:rFonts w:eastAsia="Times New Roman"/>
          <w:bCs/>
          <w:iCs/>
          <w:kern w:val="24"/>
          <w:sz w:val="28"/>
          <w:szCs w:val="26"/>
          <w:lang w:val="nl-NL"/>
        </w:rPr>
      </w:pPr>
      <w:bookmarkStart w:id="281" w:name="_Toc53580578"/>
      <w:bookmarkStart w:id="282" w:name="_Toc53584156"/>
      <w:r w:rsidRPr="00C001EC">
        <w:rPr>
          <w:rFonts w:eastAsia="Times New Roman"/>
          <w:bCs/>
          <w:iCs/>
          <w:kern w:val="24"/>
          <w:sz w:val="28"/>
          <w:szCs w:val="26"/>
          <w:lang w:val="nl-NL"/>
        </w:rPr>
        <w:t>- Tăng cường công tác tuyên truyền, nâng cao năng lực của người dân, cán bộ, các tổ chức đoàn thể chính trị - xã hội về Chương trình OCOP;</w:t>
      </w:r>
      <w:bookmarkEnd w:id="281"/>
      <w:bookmarkEnd w:id="282"/>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3" w:name="_Toc52317961"/>
      <w:bookmarkStart w:id="284" w:name="_Toc53584157"/>
      <w:r w:rsidRPr="00C001EC">
        <w:rPr>
          <w:rFonts w:eastAsia="Times New Roman"/>
          <w:bCs/>
          <w:iCs/>
          <w:kern w:val="24"/>
          <w:sz w:val="28"/>
          <w:szCs w:val="26"/>
          <w:lang w:val="nl-NL"/>
        </w:rPr>
        <w:lastRenderedPageBreak/>
        <w:t>- Thông báo cho các chủ thể và người dân đăng ký, đề xuất tham gia phát triển các sản phẩm OCOP trên địa bàn.</w:t>
      </w:r>
      <w:bookmarkEnd w:id="283"/>
      <w:bookmarkEnd w:id="284"/>
      <w:r w:rsidRPr="00C001EC">
        <w:rPr>
          <w:rFonts w:eastAsia="Times New Roman"/>
          <w:bCs/>
          <w:iCs/>
          <w:kern w:val="24"/>
          <w:sz w:val="28"/>
          <w:szCs w:val="26"/>
          <w:lang w:val="nl-NL"/>
        </w:rPr>
        <w:t xml:space="preserve"> </w:t>
      </w:r>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5" w:name="_Toc52317962"/>
      <w:bookmarkStart w:id="286" w:name="_Toc53584158"/>
      <w:r w:rsidRPr="00C001EC">
        <w:rPr>
          <w:rFonts w:eastAsia="Times New Roman"/>
          <w:bCs/>
          <w:i/>
          <w:kern w:val="24"/>
          <w:sz w:val="28"/>
          <w:szCs w:val="26"/>
          <w:lang w:val="nl-NL"/>
        </w:rPr>
        <w:t xml:space="preserve">- </w:t>
      </w:r>
      <w:r w:rsidRPr="00C001EC">
        <w:rPr>
          <w:rFonts w:eastAsia="Times New Roman"/>
          <w:bCs/>
          <w:iCs/>
          <w:kern w:val="24"/>
          <w:sz w:val="28"/>
          <w:szCs w:val="26"/>
          <w:lang w:val="nl-NL"/>
        </w:rPr>
        <w:t>Ban quản lý cấp xã tổ chức họp với các chủ thể và người dân có liên quan để thống nhất lựa chọn các sản phẩm và hoạt động ưu tiên hỗ trợ trong kế hoạch triển khai Chương trình OCOP trên địa bàn xã đảm bảo phù hợp với mục tiêu, nhiệm vụ của Đề án các cấp (tỉnh, huyện) đã được phê duyệt và nguồn lực bố trí thực hiện.</w:t>
      </w:r>
      <w:bookmarkEnd w:id="285"/>
      <w:bookmarkEnd w:id="286"/>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7" w:name="_Toc52317963"/>
      <w:bookmarkStart w:id="288" w:name="_Toc53584159"/>
      <w:r w:rsidRPr="00C001EC">
        <w:rPr>
          <w:rFonts w:eastAsia="Times New Roman"/>
          <w:bCs/>
          <w:iCs/>
          <w:kern w:val="24"/>
          <w:sz w:val="28"/>
          <w:szCs w:val="26"/>
          <w:lang w:val="nl-NL"/>
        </w:rPr>
        <w:t>- Ủy ban nhân dân xã tổng hợp kế hoạch triển khai Chương trình OCOP vào Kế hoạch thực hiện Chương trình MTQG xây dựng nông thôn mới của xã gửi UBND huyện.</w:t>
      </w:r>
      <w:bookmarkEnd w:id="287"/>
      <w:bookmarkEnd w:id="288"/>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9" w:name="_Toc52317964"/>
      <w:bookmarkStart w:id="290" w:name="_Toc53584160"/>
      <w:r w:rsidRPr="00C001EC">
        <w:rPr>
          <w:rFonts w:eastAsia="Times New Roman"/>
          <w:bCs/>
          <w:iCs/>
          <w:kern w:val="24"/>
          <w:sz w:val="28"/>
          <w:szCs w:val="26"/>
          <w:lang w:val="nl-NL"/>
        </w:rPr>
        <w:t>b) Cấp huyện:</w:t>
      </w:r>
      <w:bookmarkEnd w:id="289"/>
      <w:bookmarkEnd w:id="290"/>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1" w:name="_Toc52317965"/>
      <w:bookmarkStart w:id="292" w:name="_Toc53584161"/>
      <w:r w:rsidRPr="00C001EC">
        <w:rPr>
          <w:rFonts w:eastAsia="Times New Roman"/>
          <w:bCs/>
          <w:iCs/>
          <w:kern w:val="24"/>
          <w:sz w:val="28"/>
          <w:szCs w:val="26"/>
          <w:lang w:val="nl-NL"/>
        </w:rPr>
        <w:t xml:space="preserve">- Rá soát, dự kiến kế hoạch triển khai các hoạt động phát triển Chương trình OCOP của cấp huyện </w:t>
      </w:r>
      <w:r w:rsidRPr="00C001EC">
        <w:rPr>
          <w:rFonts w:eastAsia="Times New Roman"/>
          <w:bCs/>
          <w:i/>
          <w:kern w:val="24"/>
          <w:sz w:val="28"/>
          <w:szCs w:val="26"/>
          <w:lang w:val="nl-NL"/>
        </w:rPr>
        <w:t xml:space="preserve">(quản lý chỉ đạo, đào tạo, nâng cao năng lực, xúc tiến thương mại, quảng bá sản phẩm; hỗ trợ các mô hình phát triển sản phẩm OCOP quy mô liên xã; kết nối, xây dựng và phát triển các chuỗi liên kết sản phẩm OCOP trên địa bàn huyện từ sản xuất, chế biến, bảo quản và tiêu thụ giữa các chủ thể OCOP với các doanh nghiệp, HTX...); </w:t>
      </w:r>
      <w:r w:rsidRPr="00C001EC">
        <w:rPr>
          <w:rFonts w:eastAsia="Times New Roman"/>
          <w:bCs/>
          <w:iCs/>
          <w:kern w:val="24"/>
          <w:sz w:val="28"/>
          <w:szCs w:val="26"/>
          <w:lang w:val="nl-NL"/>
        </w:rPr>
        <w:t>dự kiến nguồn vốn ngân sách Trung ương và khả năng huy động nguồn lực triển khai Chương trình OCOP trên địa bàn.</w:t>
      </w:r>
      <w:bookmarkEnd w:id="291"/>
      <w:bookmarkEnd w:id="292"/>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3" w:name="_Toc52317966"/>
      <w:bookmarkStart w:id="294" w:name="_Toc53584162"/>
      <w:r w:rsidRPr="00C001EC">
        <w:rPr>
          <w:rFonts w:eastAsia="Times New Roman"/>
          <w:bCs/>
          <w:iCs/>
          <w:kern w:val="24"/>
          <w:sz w:val="28"/>
          <w:szCs w:val="26"/>
          <w:lang w:val="nl-NL"/>
        </w:rPr>
        <w:t>- Tổng hợp chung kế hoạch triển khai OCOP cấp huyện và kế hoạch của các xã trên địa bàn trong Kế hoạch thực hiện Chương trình MTQG xây dựng nông thôn mới của huyện gửi Văn phòng Điều phối nông thôn mới của tỉnh. Đồng thời, gửi Kế hoạch thực hiện Chương trình OCOP của huyện cho cơ quan được giao chủ trì triển khai Chương trình OCOP của tỉnh để tổng hợp.</w:t>
      </w:r>
      <w:bookmarkEnd w:id="293"/>
      <w:bookmarkEnd w:id="294"/>
      <w:r w:rsidRPr="00C001EC">
        <w:rPr>
          <w:rFonts w:eastAsia="Times New Roman"/>
          <w:bCs/>
          <w:iCs/>
          <w:kern w:val="24"/>
          <w:sz w:val="28"/>
          <w:szCs w:val="26"/>
          <w:lang w:val="nl-NL"/>
        </w:rPr>
        <w:t xml:space="preserve"> </w:t>
      </w:r>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5" w:name="_Toc52317967"/>
      <w:bookmarkStart w:id="296" w:name="_Toc53584163"/>
      <w:r w:rsidRPr="00C001EC">
        <w:rPr>
          <w:rFonts w:eastAsia="Times New Roman"/>
          <w:bCs/>
          <w:iCs/>
          <w:kern w:val="24"/>
          <w:sz w:val="28"/>
          <w:szCs w:val="26"/>
          <w:lang w:val="nl-NL"/>
        </w:rPr>
        <w:t>c) Cấp tỉnh :</w:t>
      </w:r>
      <w:bookmarkEnd w:id="295"/>
      <w:bookmarkEnd w:id="296"/>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7" w:name="_Toc52317968"/>
      <w:bookmarkStart w:id="298" w:name="_Toc53584164"/>
      <w:r w:rsidRPr="00C001EC">
        <w:rPr>
          <w:rFonts w:eastAsia="Times New Roman"/>
          <w:bCs/>
          <w:iCs/>
          <w:kern w:val="24"/>
          <w:sz w:val="28"/>
          <w:szCs w:val="26"/>
          <w:lang w:val="nl-NL"/>
        </w:rPr>
        <w:t>- Cơ quan được giao chủ trì triển khai Chương trình OCOP cấp tỉnh: Tổng hợp chung kế hoạch triển khai Chương trình OCOP của các huyện trên địa bàn; dự kiến kế hoạch triển khai các hoạt động thực hiện Chương trình OCOP cấp tỉnh theo quy định gửi Văn phòng Điều phối nông thôn mới cấp tỉnh để tổng hợp chung trong Kế hoạch thực hiện Chương trình MTQG xây dựng nông thôn mới</w:t>
      </w:r>
      <w:bookmarkEnd w:id="297"/>
      <w:bookmarkEnd w:id="298"/>
      <w:r w:rsidR="00373567">
        <w:rPr>
          <w:rFonts w:eastAsia="Times New Roman"/>
          <w:bCs/>
          <w:iCs/>
          <w:kern w:val="24"/>
          <w:sz w:val="28"/>
          <w:szCs w:val="26"/>
          <w:lang w:val="nl-NL"/>
        </w:rPr>
        <w:t>.</w:t>
      </w:r>
    </w:p>
    <w:p w:rsidR="00CE7209" w:rsidRPr="00963B29" w:rsidRDefault="00651760" w:rsidP="00963B29">
      <w:pPr>
        <w:spacing w:before="120" w:after="0" w:line="360" w:lineRule="exact"/>
        <w:ind w:firstLine="567"/>
        <w:jc w:val="both"/>
        <w:outlineLvl w:val="0"/>
        <w:rPr>
          <w:rFonts w:eastAsia="Times New Roman"/>
          <w:bCs/>
          <w:iCs/>
          <w:kern w:val="24"/>
          <w:sz w:val="28"/>
          <w:szCs w:val="26"/>
          <w:lang w:val="nl-NL"/>
        </w:rPr>
      </w:pPr>
      <w:bookmarkStart w:id="299" w:name="_Toc52317969"/>
      <w:bookmarkStart w:id="300" w:name="_Toc53584165"/>
      <w:r w:rsidRPr="00C001EC">
        <w:rPr>
          <w:rFonts w:eastAsia="Times New Roman"/>
          <w:bCs/>
          <w:iCs/>
          <w:kern w:val="24"/>
          <w:sz w:val="28"/>
          <w:szCs w:val="26"/>
          <w:lang w:val="nl-NL"/>
        </w:rPr>
        <w:t>- Ủy ban nhân dân tỉnh xem xét, ký ban hành Dự kiến kế hoạch thực hiện Chương trình MTQG xây dựng nông thôn mới gửi Bộ Nông nghiệp và Phát triển nông thôn để tổng hợp; giao Sở Kế hoạch và Đầu tư, Sở Tài chính tổng hợp kế hoạch và nhu cầu kinh phí ngân sách Nhà nước (Trung ương, địa phương) để cân đối bố trí thực hiện Chương trình OCOP trong Kế hoạch kinh phí thực hiện Chương trình MTQG xây dựng nông thôn mới.</w:t>
      </w:r>
      <w:bookmarkEnd w:id="238"/>
      <w:bookmarkEnd w:id="239"/>
      <w:bookmarkEnd w:id="240"/>
      <w:bookmarkEnd w:id="241"/>
      <w:bookmarkEnd w:id="242"/>
      <w:bookmarkEnd w:id="299"/>
      <w:bookmarkEnd w:id="300"/>
    </w:p>
    <w:p w:rsidR="00445977" w:rsidRPr="00C001EC" w:rsidRDefault="00445977" w:rsidP="00445977">
      <w:pPr>
        <w:widowControl w:val="0"/>
        <w:numPr>
          <w:ilvl w:val="0"/>
          <w:numId w:val="2"/>
        </w:numPr>
        <w:pBdr>
          <w:top w:val="single" w:sz="4" w:space="3" w:color="auto"/>
          <w:left w:val="single" w:sz="4" w:space="4" w:color="auto"/>
          <w:bottom w:val="dotted" w:sz="4" w:space="2" w:color="auto"/>
          <w:right w:val="single" w:sz="4" w:space="4" w:color="auto"/>
        </w:pBdr>
        <w:shd w:val="clear" w:color="auto" w:fill="CCFFCC"/>
        <w:spacing w:after="0" w:line="312" w:lineRule="auto"/>
        <w:ind w:left="0" w:firstLine="0"/>
        <w:jc w:val="both"/>
        <w:rPr>
          <w:rFonts w:eastAsia="Times New Roman"/>
          <w:b/>
          <w:bCs/>
          <w:sz w:val="26"/>
          <w:szCs w:val="26"/>
          <w:lang w:val="vi-VN" w:eastAsia="ja-JP"/>
        </w:rPr>
      </w:pPr>
      <w:r w:rsidRPr="006320A2">
        <w:rPr>
          <w:rFonts w:eastAsia="Times New Roman"/>
          <w:b/>
          <w:bCs/>
          <w:sz w:val="26"/>
          <w:szCs w:val="26"/>
          <w:lang w:val="nl-NL" w:eastAsia="ja-JP"/>
        </w:rPr>
        <w:lastRenderedPageBreak/>
        <w:t>Chú</w:t>
      </w:r>
      <w:r w:rsidRPr="00C001EC">
        <w:rPr>
          <w:rFonts w:eastAsia="Times New Roman"/>
          <w:b/>
          <w:bCs/>
          <w:sz w:val="26"/>
          <w:szCs w:val="26"/>
          <w:lang w:val="vi-VN" w:eastAsia="ja-JP"/>
        </w:rPr>
        <w:t xml:space="preserve"> ý: Các cấp</w:t>
      </w:r>
      <w:r w:rsidRPr="006320A2">
        <w:rPr>
          <w:rFonts w:eastAsia="Times New Roman"/>
          <w:b/>
          <w:bCs/>
          <w:sz w:val="26"/>
          <w:szCs w:val="26"/>
          <w:lang w:val="nl-NL" w:eastAsia="ja-JP"/>
        </w:rPr>
        <w:t xml:space="preserve"> (Tỉnh, Huyện, Xã) đều phải có Quyết định ban hành kế hoạch thực hiện Chương trình </w:t>
      </w:r>
      <w:r w:rsidR="0039259E" w:rsidRPr="006320A2">
        <w:rPr>
          <w:rFonts w:eastAsia="Times New Roman"/>
          <w:b/>
          <w:bCs/>
          <w:sz w:val="26"/>
          <w:szCs w:val="26"/>
          <w:lang w:val="nl-NL" w:eastAsia="ja-JP"/>
        </w:rPr>
        <w:t>OCOP</w:t>
      </w:r>
      <w:r w:rsidRPr="006320A2">
        <w:rPr>
          <w:rFonts w:eastAsia="Times New Roman"/>
          <w:b/>
          <w:bCs/>
          <w:sz w:val="26"/>
          <w:szCs w:val="26"/>
          <w:lang w:val="nl-NL" w:eastAsia="ja-JP"/>
        </w:rPr>
        <w:t xml:space="preserve"> hàng năm</w:t>
      </w:r>
    </w:p>
    <w:p w:rsidR="00445977" w:rsidRPr="00C001EC" w:rsidRDefault="00445977" w:rsidP="00445977">
      <w:pPr>
        <w:widowControl w:val="0"/>
        <w:pBdr>
          <w:left w:val="single" w:sz="4" w:space="4" w:color="auto"/>
          <w:bottom w:val="single" w:sz="4" w:space="1" w:color="auto"/>
          <w:right w:val="single" w:sz="4" w:space="4" w:color="auto"/>
        </w:pBdr>
        <w:kinsoku w:val="0"/>
        <w:overflowPunct w:val="0"/>
        <w:autoSpaceDE w:val="0"/>
        <w:autoSpaceDN w:val="0"/>
        <w:spacing w:after="0" w:line="312" w:lineRule="auto"/>
        <w:jc w:val="both"/>
        <w:rPr>
          <w:rFonts w:eastAsia="Times New Roman"/>
          <w:i/>
          <w:iCs/>
          <w:sz w:val="26"/>
          <w:szCs w:val="26"/>
          <w:lang w:val="vi-VN" w:eastAsia="ja-JP"/>
        </w:rPr>
      </w:pPr>
      <w:r w:rsidRPr="00C001EC">
        <w:rPr>
          <w:rFonts w:eastAsia="Times New Roman"/>
          <w:i/>
          <w:iCs/>
          <w:sz w:val="26"/>
          <w:szCs w:val="26"/>
          <w:lang w:val="vi-VN" w:eastAsia="ja-JP"/>
        </w:rPr>
        <w:t xml:space="preserve">Sản phẩm cuối cùng là bản Quyết định ban hành kế hoạch thực hiện </w:t>
      </w:r>
      <w:r w:rsidR="0039259E" w:rsidRPr="006320A2">
        <w:rPr>
          <w:rFonts w:eastAsia="Times New Roman"/>
          <w:i/>
          <w:iCs/>
          <w:sz w:val="26"/>
          <w:szCs w:val="26"/>
          <w:lang w:val="vi-VN" w:eastAsia="ja-JP"/>
        </w:rPr>
        <w:t>C</w:t>
      </w:r>
      <w:r w:rsidRPr="00C001EC">
        <w:rPr>
          <w:rFonts w:eastAsia="Times New Roman"/>
          <w:i/>
          <w:iCs/>
          <w:sz w:val="26"/>
          <w:szCs w:val="26"/>
          <w:lang w:val="vi-VN" w:eastAsia="ja-JP"/>
        </w:rPr>
        <w:t>hương trình “Mỗi xã một sản phẩm” (OCOP) năm…..</w:t>
      </w:r>
    </w:p>
    <w:p w:rsidR="00445977" w:rsidRPr="00C001EC" w:rsidRDefault="00445977" w:rsidP="00445977">
      <w:pPr>
        <w:widowControl w:val="0"/>
        <w:spacing w:before="240" w:after="0" w:line="312" w:lineRule="auto"/>
        <w:ind w:firstLine="567"/>
        <w:jc w:val="both"/>
        <w:rPr>
          <w:rFonts w:eastAsia="Times New Roman"/>
          <w:b/>
          <w:sz w:val="28"/>
          <w:szCs w:val="26"/>
          <w:lang w:val="vi-VN"/>
        </w:rPr>
      </w:pPr>
      <w:r w:rsidRPr="00C001EC">
        <w:rPr>
          <w:rFonts w:eastAsia="Times New Roman"/>
          <w:b/>
          <w:sz w:val="28"/>
          <w:szCs w:val="26"/>
          <w:lang w:val="vi-VN"/>
        </w:rPr>
        <w:t>* Những yếu tố quyết định chất lượng lập kế hoạch:</w:t>
      </w:r>
    </w:p>
    <w:p w:rsidR="00445977" w:rsidRPr="00C001EC" w:rsidRDefault="00445977" w:rsidP="00445977">
      <w:pPr>
        <w:widowControl w:val="0"/>
        <w:numPr>
          <w:ilvl w:val="0"/>
          <w:numId w:val="18"/>
        </w:numPr>
        <w:tabs>
          <w:tab w:val="clear" w:pos="720"/>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Tổ chức đánh giá tiềm năng sản phẩm phải nghiêm túc</w:t>
      </w:r>
      <w:r w:rsidR="00373567" w:rsidRPr="00166090">
        <w:rPr>
          <w:rFonts w:eastAsia="Times New Roman"/>
          <w:sz w:val="28"/>
          <w:szCs w:val="26"/>
          <w:lang w:val="vi-VN"/>
        </w:rPr>
        <w:t>:</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 xml:space="preserve">Người dân được tuyên truyền thông tin đầy đủ về Chương trình </w:t>
      </w:r>
      <w:r w:rsidR="00883704" w:rsidRPr="006320A2">
        <w:rPr>
          <w:rFonts w:eastAsia="Times New Roman"/>
          <w:sz w:val="28"/>
          <w:szCs w:val="26"/>
          <w:lang w:val="vi-VN"/>
        </w:rPr>
        <w:t>OCOP;</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 xml:space="preserve">Cán bộ hỗ trợ Chương trình </w:t>
      </w:r>
      <w:r w:rsidR="00883704" w:rsidRPr="006320A2">
        <w:rPr>
          <w:rFonts w:eastAsia="Times New Roman"/>
          <w:sz w:val="28"/>
          <w:szCs w:val="26"/>
          <w:lang w:val="vi-VN"/>
        </w:rPr>
        <w:t>OCOP</w:t>
      </w:r>
      <w:r w:rsidRPr="00C001EC">
        <w:rPr>
          <w:rFonts w:eastAsia="Times New Roman"/>
          <w:sz w:val="28"/>
          <w:szCs w:val="26"/>
          <w:lang w:val="vi-VN"/>
        </w:rPr>
        <w:t xml:space="preserve"> các cấp thực hiện tốt nhiệm vụ, theo đúng nguyên tắc, theo đúng chu trình.</w:t>
      </w:r>
    </w:p>
    <w:p w:rsidR="00445977" w:rsidRPr="00C001EC" w:rsidRDefault="00445977" w:rsidP="00445977">
      <w:pPr>
        <w:widowControl w:val="0"/>
        <w:numPr>
          <w:ilvl w:val="0"/>
          <w:numId w:val="18"/>
        </w:numPr>
        <w:tabs>
          <w:tab w:val="clear" w:pos="720"/>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Rà soát thông tin, xác định tính khả thi tốt</w:t>
      </w:r>
      <w:r w:rsidR="00373567" w:rsidRPr="00166090">
        <w:rPr>
          <w:rFonts w:eastAsia="Times New Roman"/>
          <w:sz w:val="28"/>
          <w:szCs w:val="26"/>
          <w:lang w:val="vi-VN"/>
        </w:rPr>
        <w:t>:</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pacing w:val="-6"/>
          <w:sz w:val="28"/>
          <w:szCs w:val="26"/>
          <w:lang w:val="vi-VN"/>
        </w:rPr>
      </w:pPr>
      <w:r w:rsidRPr="00C001EC">
        <w:rPr>
          <w:rFonts w:eastAsia="Times New Roman"/>
          <w:spacing w:val="-6"/>
          <w:sz w:val="28"/>
          <w:szCs w:val="26"/>
          <w:lang w:val="vi-VN"/>
        </w:rPr>
        <w:t>Lãnh đạo các cấp thực hiện việc rà soát ý tưởng sản phẩm, đặc biệt là cấp xã.</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Tổ chức tốt thẩm định tính khả thi kế hoạch OCOP cấp xã, huyện</w:t>
      </w:r>
    </w:p>
    <w:p w:rsidR="00445977" w:rsidRPr="00C001EC" w:rsidRDefault="000B608E" w:rsidP="00FF2C31">
      <w:pPr>
        <w:pStyle w:val="A1"/>
        <w:spacing w:after="120"/>
        <w:rPr>
          <w:rFonts w:ascii="Times New Roman" w:hAnsi="Times New Roman"/>
          <w:lang w:val="vi-VN"/>
        </w:rPr>
      </w:pPr>
      <w:bookmarkStart w:id="301" w:name="_Toc42522046"/>
      <w:bookmarkStart w:id="302" w:name="_Toc47032273"/>
      <w:bookmarkStart w:id="303" w:name="_Toc49715287"/>
      <w:bookmarkStart w:id="304" w:name="_Toc53584166"/>
      <w:r w:rsidRPr="006320A2">
        <w:rPr>
          <w:rFonts w:ascii="Times New Roman" w:hAnsi="Times New Roman"/>
          <w:lang w:val="vi-VN"/>
        </w:rPr>
        <w:t>3</w:t>
      </w:r>
      <w:r w:rsidR="00445977" w:rsidRPr="00C001EC">
        <w:rPr>
          <w:rFonts w:ascii="Times New Roman" w:hAnsi="Times New Roman"/>
          <w:lang w:val="vi-VN"/>
        </w:rPr>
        <w:t>.2. Đánh giá tiềm năng và tính khả thi của sản phẩm (cấp xã, huyện)</w:t>
      </w:r>
      <w:bookmarkEnd w:id="301"/>
      <w:bookmarkEnd w:id="302"/>
      <w:bookmarkEnd w:id="303"/>
      <w:bookmarkEnd w:id="304"/>
    </w:p>
    <w:p w:rsidR="00445977" w:rsidRPr="00C001EC" w:rsidRDefault="00445977" w:rsidP="00445977">
      <w:pPr>
        <w:widowControl w:val="0"/>
        <w:numPr>
          <w:ilvl w:val="0"/>
          <w:numId w:val="2"/>
        </w:numPr>
        <w:pBdr>
          <w:top w:val="single" w:sz="4" w:space="3" w:color="auto"/>
          <w:left w:val="single" w:sz="4" w:space="4" w:color="auto"/>
          <w:bottom w:val="dotted" w:sz="4" w:space="2" w:color="auto"/>
          <w:right w:val="single" w:sz="4" w:space="4" w:color="auto"/>
        </w:pBdr>
        <w:shd w:val="clear" w:color="auto" w:fill="CCFFCC"/>
        <w:spacing w:after="0" w:line="312" w:lineRule="auto"/>
        <w:ind w:left="0" w:firstLine="0"/>
        <w:jc w:val="both"/>
        <w:rPr>
          <w:rFonts w:eastAsia="Times New Roman"/>
          <w:b/>
          <w:bCs/>
          <w:sz w:val="26"/>
          <w:szCs w:val="26"/>
          <w:lang w:val="vi-VN" w:eastAsia="ja-JP"/>
        </w:rPr>
      </w:pPr>
      <w:r w:rsidRPr="00C001EC">
        <w:rPr>
          <w:rFonts w:eastAsia="Times New Roman"/>
          <w:b/>
          <w:bCs/>
          <w:sz w:val="26"/>
          <w:szCs w:val="26"/>
          <w:lang w:val="vi-VN" w:eastAsia="ja-JP"/>
        </w:rPr>
        <w:t>Chú ý: Các cấp (Huyện, Xã) sử dụng bộ tiêu chí để đánh giá tiềm năng sản phẩm</w:t>
      </w:r>
    </w:p>
    <w:p w:rsidR="00445977" w:rsidRPr="00C001EC" w:rsidRDefault="00445977" w:rsidP="00445977">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kinsoku w:val="0"/>
        <w:overflowPunct w:val="0"/>
        <w:autoSpaceDE w:val="0"/>
        <w:autoSpaceDN w:val="0"/>
        <w:spacing w:after="0" w:line="312" w:lineRule="auto"/>
        <w:jc w:val="both"/>
        <w:rPr>
          <w:rFonts w:eastAsia="Times New Roman"/>
          <w:i/>
          <w:iCs/>
          <w:sz w:val="26"/>
          <w:szCs w:val="26"/>
          <w:lang w:val="vi-VN" w:eastAsia="ja-JP"/>
        </w:rPr>
      </w:pPr>
      <w:r w:rsidRPr="00C001EC">
        <w:rPr>
          <w:rFonts w:eastAsia="Times New Roman"/>
          <w:i/>
          <w:iCs/>
          <w:sz w:val="26"/>
          <w:szCs w:val="26"/>
          <w:lang w:val="vi-VN" w:eastAsia="ja-JP"/>
        </w:rPr>
        <w:t>Sản phẩm cuối cùng là bản Danh sách các sản phẩm OCOP tiềm năng năm…..</w:t>
      </w:r>
    </w:p>
    <w:p w:rsidR="00445977" w:rsidRPr="00C001EC" w:rsidRDefault="000B608E" w:rsidP="00445977">
      <w:pPr>
        <w:pStyle w:val="A2"/>
        <w:rPr>
          <w:lang w:val="vi-VN"/>
        </w:rPr>
      </w:pPr>
      <w:bookmarkStart w:id="305" w:name="_Toc40106823"/>
      <w:bookmarkStart w:id="306" w:name="_Toc40295943"/>
      <w:bookmarkStart w:id="307" w:name="_Toc42522047"/>
      <w:bookmarkStart w:id="308" w:name="_Toc47032274"/>
      <w:bookmarkStart w:id="309" w:name="_Toc49715288"/>
      <w:r w:rsidRPr="006320A2">
        <w:rPr>
          <w:lang w:val="vi-VN"/>
        </w:rPr>
        <w:t>3</w:t>
      </w:r>
      <w:r w:rsidR="00445977" w:rsidRPr="00C001EC">
        <w:rPr>
          <w:lang w:val="vi-VN"/>
        </w:rPr>
        <w:t>.2.1. Hướng dẫn cấp xã đánh giá tiềm năng và tính khả thi của sản phẩm</w:t>
      </w:r>
      <w:bookmarkEnd w:id="305"/>
      <w:bookmarkEnd w:id="306"/>
      <w:bookmarkEnd w:id="307"/>
      <w:bookmarkEnd w:id="308"/>
      <w:bookmarkEnd w:id="309"/>
      <w:r w:rsidR="00445977" w:rsidRPr="00C001EC">
        <w:rPr>
          <w:lang w:val="vi-VN"/>
        </w:rPr>
        <w:t xml:space="preserve"> </w:t>
      </w:r>
    </w:p>
    <w:p w:rsidR="00445977" w:rsidRPr="00C001EC" w:rsidRDefault="00445977" w:rsidP="00FF2C31">
      <w:pPr>
        <w:widowControl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xml:space="preserve">Dựa vào phiếu đăng kí đề xuất ý tưởng của các chủ thể, cấp xã thẩm định, đánh giá tiềm năng và tính khả thi của các đề xuất ý tưởng và bản lập kế hoạch sản xuất kinh doanh của các chủ thể. Sau khi đánh giá, UBND xã sẽ gửi danh mục đề xuất các sản phẩm OCOP tiềm năng lên cấp huyện (Phòng NN&amp;PTNT). </w:t>
      </w:r>
    </w:p>
    <w:p w:rsidR="00445977" w:rsidRPr="00C001EC" w:rsidRDefault="00445977" w:rsidP="00FF2C31">
      <w:pPr>
        <w:numPr>
          <w:ilvl w:val="0"/>
          <w:numId w:val="16"/>
        </w:numPr>
        <w:tabs>
          <w:tab w:val="left" w:pos="142"/>
          <w:tab w:val="left" w:pos="993"/>
        </w:tabs>
        <w:adjustRightInd w:val="0"/>
        <w:spacing w:before="120" w:after="0" w:line="360" w:lineRule="exact"/>
        <w:ind w:left="0" w:firstLine="720"/>
        <w:jc w:val="both"/>
        <w:rPr>
          <w:rFonts w:eastAsia="Times New Roman"/>
          <w:spacing w:val="-8"/>
          <w:sz w:val="28"/>
          <w:szCs w:val="26"/>
          <w:lang w:val="vi-VN"/>
        </w:rPr>
      </w:pPr>
      <w:r w:rsidRPr="00C001EC">
        <w:rPr>
          <w:rFonts w:eastAsia="Times New Roman"/>
          <w:b/>
          <w:bCs/>
          <w:spacing w:val="-2"/>
          <w:sz w:val="28"/>
          <w:szCs w:val="26"/>
          <w:lang w:val="vi-VN" w:eastAsia="ja-JP"/>
        </w:rPr>
        <w:t xml:space="preserve"> Thành phần: </w:t>
      </w:r>
      <w:r w:rsidRPr="00C001EC">
        <w:rPr>
          <w:rFonts w:eastAsia="Times New Roman"/>
          <w:spacing w:val="-2"/>
          <w:sz w:val="28"/>
          <w:szCs w:val="26"/>
          <w:lang w:val="vi-VN"/>
        </w:rPr>
        <w:t xml:space="preserve">Lãnh đạo UBND xã; cán bộ phụ trách Chương trình </w:t>
      </w:r>
      <w:r w:rsidR="00883704" w:rsidRPr="006320A2">
        <w:rPr>
          <w:rFonts w:eastAsia="Times New Roman"/>
          <w:spacing w:val="-2"/>
          <w:sz w:val="28"/>
          <w:szCs w:val="26"/>
          <w:lang w:val="vi-VN"/>
        </w:rPr>
        <w:t>OCOP</w:t>
      </w:r>
      <w:r w:rsidRPr="00C001EC">
        <w:rPr>
          <w:rFonts w:eastAsia="Times New Roman"/>
          <w:spacing w:val="-2"/>
          <w:sz w:val="28"/>
          <w:szCs w:val="26"/>
          <w:lang w:val="vi-VN"/>
        </w:rPr>
        <w:t xml:space="preserve"> cấp xã; Cán bộ Kế toán/tài chính xã (Tổ thực hiện Chương trình </w:t>
      </w:r>
      <w:r w:rsidR="00883704" w:rsidRPr="006320A2">
        <w:rPr>
          <w:rFonts w:eastAsia="Times New Roman"/>
          <w:spacing w:val="-2"/>
          <w:sz w:val="28"/>
          <w:szCs w:val="26"/>
          <w:lang w:val="vi-VN"/>
        </w:rPr>
        <w:t>OCOP</w:t>
      </w:r>
      <w:r w:rsidRPr="00C001EC">
        <w:rPr>
          <w:rFonts w:eastAsia="Times New Roman"/>
          <w:spacing w:val="-2"/>
          <w:sz w:val="28"/>
          <w:szCs w:val="26"/>
          <w:lang w:val="vi-VN"/>
        </w:rPr>
        <w:t xml:space="preserve"> cấp xã)</w:t>
      </w:r>
      <w:r w:rsidR="00651760" w:rsidRPr="006320A2">
        <w:rPr>
          <w:rFonts w:eastAsia="Times New Roman"/>
          <w:spacing w:val="-2"/>
          <w:sz w:val="28"/>
          <w:szCs w:val="26"/>
          <w:lang w:val="vi-VN"/>
        </w:rPr>
        <w:t>,</w:t>
      </w:r>
      <w:r w:rsidRPr="00C001EC">
        <w:rPr>
          <w:rFonts w:eastAsia="Times New Roman"/>
          <w:spacing w:val="-2"/>
          <w:sz w:val="28"/>
          <w:szCs w:val="26"/>
          <w:lang w:val="vi-VN"/>
        </w:rPr>
        <w:t xml:space="preserve"> </w:t>
      </w:r>
      <w:r w:rsidR="00651760" w:rsidRPr="006320A2">
        <w:rPr>
          <w:rFonts w:eastAsia="Times New Roman"/>
          <w:spacing w:val="-8"/>
          <w:sz w:val="28"/>
          <w:szCs w:val="26"/>
          <w:lang w:val="vi-VN"/>
        </w:rPr>
        <w:t>đơn vị/chuyên gia tư vấn</w:t>
      </w:r>
      <w:r w:rsidR="00651760" w:rsidRPr="00C001EC">
        <w:rPr>
          <w:rFonts w:eastAsia="Times New Roman"/>
          <w:spacing w:val="-8"/>
          <w:sz w:val="28"/>
          <w:szCs w:val="26"/>
          <w:lang w:val="vi-VN"/>
        </w:rPr>
        <w:t xml:space="preserve"> </w:t>
      </w:r>
      <w:r w:rsidR="00651760" w:rsidRPr="006320A2">
        <w:rPr>
          <w:rFonts w:eastAsia="Times New Roman"/>
          <w:spacing w:val="-8"/>
          <w:sz w:val="28"/>
          <w:szCs w:val="26"/>
          <w:lang w:val="vi-VN"/>
        </w:rPr>
        <w:t>OCOP (nếu có).</w:t>
      </w:r>
    </w:p>
    <w:p w:rsidR="00445977" w:rsidRPr="00C001EC" w:rsidRDefault="00445977" w:rsidP="00FF2C31">
      <w:pPr>
        <w:widowControl w:val="0"/>
        <w:numPr>
          <w:ilvl w:val="0"/>
          <w:numId w:val="16"/>
        </w:numPr>
        <w:tabs>
          <w:tab w:val="left" w:pos="142"/>
          <w:tab w:val="left" w:pos="851"/>
        </w:tabs>
        <w:adjustRightInd w:val="0"/>
        <w:spacing w:before="120" w:after="0" w:line="360" w:lineRule="exact"/>
        <w:ind w:left="0" w:firstLine="567"/>
        <w:jc w:val="both"/>
        <w:rPr>
          <w:rFonts w:eastAsia="Times New Roman"/>
          <w:sz w:val="28"/>
          <w:szCs w:val="26"/>
          <w:lang w:val="vi-VN"/>
        </w:rPr>
      </w:pPr>
      <w:r w:rsidRPr="00C001EC">
        <w:rPr>
          <w:rFonts w:eastAsia="Times New Roman"/>
          <w:b/>
          <w:bCs/>
          <w:sz w:val="28"/>
          <w:szCs w:val="26"/>
          <w:lang w:val="vi-VN" w:eastAsia="ja-JP"/>
        </w:rPr>
        <w:t xml:space="preserve"> Thời gian:</w:t>
      </w:r>
      <w:r w:rsidRPr="00C001EC">
        <w:rPr>
          <w:rFonts w:eastAsia="Times New Roman"/>
          <w:bCs/>
          <w:sz w:val="28"/>
          <w:szCs w:val="26"/>
          <w:lang w:val="vi-VN" w:eastAsia="ja-JP"/>
        </w:rPr>
        <w:t xml:space="preserve"> </w:t>
      </w:r>
      <w:r w:rsidRPr="00C001EC">
        <w:rPr>
          <w:rFonts w:eastAsia="Times New Roman"/>
          <w:sz w:val="28"/>
          <w:szCs w:val="26"/>
          <w:lang w:val="vi-VN"/>
        </w:rPr>
        <w:t xml:space="preserve">Tháng 7 hàng năm, </w:t>
      </w:r>
      <w:r w:rsidR="00651760" w:rsidRPr="006320A2">
        <w:rPr>
          <w:rFonts w:eastAsia="Times New Roman"/>
          <w:sz w:val="28"/>
          <w:szCs w:val="26"/>
          <w:lang w:val="vi-VN"/>
        </w:rPr>
        <w:t>s</w:t>
      </w:r>
      <w:r w:rsidRPr="00C001EC">
        <w:rPr>
          <w:rFonts w:eastAsia="Times New Roman"/>
          <w:sz w:val="28"/>
          <w:szCs w:val="26"/>
          <w:lang w:val="vi-VN"/>
        </w:rPr>
        <w:t>au khi hoàn thành tổng hợp và nhập kết quả từ các biểu.</w:t>
      </w:r>
    </w:p>
    <w:p w:rsidR="00445977" w:rsidRPr="00C001EC" w:rsidRDefault="00445977" w:rsidP="00FF2C31">
      <w:pPr>
        <w:widowControl w:val="0"/>
        <w:numPr>
          <w:ilvl w:val="0"/>
          <w:numId w:val="16"/>
        </w:numPr>
        <w:tabs>
          <w:tab w:val="left" w:pos="142"/>
          <w:tab w:val="left" w:pos="851"/>
          <w:tab w:val="left" w:pos="993"/>
        </w:tabs>
        <w:adjustRightInd w:val="0"/>
        <w:spacing w:before="120" w:after="0" w:line="360" w:lineRule="exact"/>
        <w:ind w:left="0" w:firstLine="567"/>
        <w:jc w:val="both"/>
        <w:rPr>
          <w:rFonts w:eastAsia="Times New Roman"/>
          <w:b/>
          <w:bCs/>
          <w:sz w:val="28"/>
          <w:szCs w:val="26"/>
          <w:lang w:val="vi-VN" w:eastAsia="ja-JP"/>
        </w:rPr>
      </w:pPr>
      <w:r w:rsidRPr="00C001EC">
        <w:rPr>
          <w:rFonts w:eastAsia="Times New Roman"/>
          <w:b/>
          <w:bCs/>
          <w:sz w:val="28"/>
          <w:szCs w:val="26"/>
          <w:lang w:val="vi-VN" w:eastAsia="ja-JP"/>
        </w:rPr>
        <w:t xml:space="preserve"> Nội dung chuẩn bị:</w:t>
      </w:r>
    </w:p>
    <w:p w:rsidR="00445977" w:rsidRPr="00C001EC" w:rsidRDefault="00445977" w:rsidP="00FF2C31">
      <w:pPr>
        <w:widowControl w:val="0"/>
        <w:tabs>
          <w:tab w:val="left" w:pos="142"/>
        </w:tabs>
        <w:kinsoku w:val="0"/>
        <w:overflowPunct w:val="0"/>
        <w:autoSpaceDE w:val="0"/>
        <w:autoSpaceDN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Toàn bộ các phiếu đề xuất ý tưởng sản phẩm, kế hoạch sản xuất kinh doanh của các chủ thể;</w:t>
      </w:r>
    </w:p>
    <w:p w:rsidR="00445977" w:rsidRPr="00C001EC" w:rsidRDefault="00445977" w:rsidP="00FF2C31">
      <w:pPr>
        <w:widowControl w:val="0"/>
        <w:tabs>
          <w:tab w:val="left" w:pos="142"/>
        </w:tabs>
        <w:kinsoku w:val="0"/>
        <w:overflowPunct w:val="0"/>
        <w:autoSpaceDE w:val="0"/>
        <w:autoSpaceDN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Bộ tiêu chí</w:t>
      </w:r>
      <w:r w:rsidR="00651760" w:rsidRPr="006320A2">
        <w:rPr>
          <w:rFonts w:eastAsia="Times New Roman"/>
          <w:sz w:val="28"/>
          <w:szCs w:val="28"/>
          <w:lang w:val="vi-VN"/>
        </w:rPr>
        <w:t xml:space="preserve"> đánh giá, phân hạng sản phẩm OCOP theo Quyết định 1048/QĐ-</w:t>
      </w:r>
      <w:r w:rsidR="00651760" w:rsidRPr="006320A2">
        <w:rPr>
          <w:rFonts w:eastAsia="Times New Roman"/>
          <w:sz w:val="28"/>
          <w:szCs w:val="28"/>
          <w:lang w:val="vi-VN"/>
        </w:rPr>
        <w:lastRenderedPageBreak/>
        <w:t>TTg và Quyết định 718/QĐ-TTg của Thủ tướng Chính phủ</w:t>
      </w:r>
      <w:r w:rsidR="00651760" w:rsidRPr="00C001EC">
        <w:rPr>
          <w:rFonts w:eastAsia="Times New Roman"/>
          <w:sz w:val="28"/>
          <w:szCs w:val="28"/>
          <w:lang w:val="vi-VN"/>
        </w:rPr>
        <w:t>;</w:t>
      </w:r>
      <w:r w:rsidRPr="00C001EC">
        <w:rPr>
          <w:rFonts w:eastAsia="Times New Roman"/>
          <w:sz w:val="28"/>
          <w:szCs w:val="28"/>
          <w:lang w:val="vi-VN"/>
        </w:rPr>
        <w:t>;</w:t>
      </w:r>
    </w:p>
    <w:p w:rsidR="00445977" w:rsidRPr="00C001EC" w:rsidRDefault="00445977" w:rsidP="00FF2C31">
      <w:pPr>
        <w:widowControl w:val="0"/>
        <w:tabs>
          <w:tab w:val="left" w:pos="142"/>
        </w:tabs>
        <w:kinsoku w:val="0"/>
        <w:overflowPunct w:val="0"/>
        <w:autoSpaceDE w:val="0"/>
        <w:autoSpaceDN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Thông tin về các chương trình dự án, tổng hợp theo nguồn vốn đối với các hoạt động đã thực hiện trong năm trước.</w:t>
      </w:r>
    </w:p>
    <w:p w:rsidR="00445977" w:rsidRPr="00C001EC" w:rsidRDefault="00445977" w:rsidP="00FF2C31">
      <w:pPr>
        <w:widowControl w:val="0"/>
        <w:numPr>
          <w:ilvl w:val="0"/>
          <w:numId w:val="16"/>
        </w:numPr>
        <w:tabs>
          <w:tab w:val="clear" w:pos="432"/>
          <w:tab w:val="num" w:pos="851"/>
        </w:tabs>
        <w:adjustRightInd w:val="0"/>
        <w:spacing w:before="120" w:after="0" w:line="360" w:lineRule="exact"/>
        <w:ind w:left="0" w:firstLine="567"/>
        <w:jc w:val="both"/>
        <w:rPr>
          <w:rFonts w:eastAsia="Times New Roman"/>
          <w:b/>
          <w:bCs/>
          <w:sz w:val="28"/>
          <w:szCs w:val="26"/>
          <w:lang w:val="en-GB" w:eastAsia="ja-JP"/>
        </w:rPr>
      </w:pPr>
      <w:r w:rsidRPr="00C001EC">
        <w:rPr>
          <w:rFonts w:eastAsia="Times New Roman"/>
          <w:b/>
          <w:bCs/>
          <w:sz w:val="28"/>
          <w:szCs w:val="26"/>
          <w:lang w:val="en-GB" w:eastAsia="ja-JP"/>
        </w:rPr>
        <w:t>Các bước tiến hành:</w:t>
      </w:r>
    </w:p>
    <w:p w:rsidR="00445977" w:rsidRPr="00C001EC" w:rsidRDefault="00445977" w:rsidP="00FF2C31">
      <w:pPr>
        <w:widowControl w:val="0"/>
        <w:tabs>
          <w:tab w:val="num" w:pos="851"/>
        </w:tabs>
        <w:kinsoku w:val="0"/>
        <w:overflowPunct w:val="0"/>
        <w:autoSpaceDE w:val="0"/>
        <w:autoSpaceDN w:val="0"/>
        <w:spacing w:before="120" w:after="0" w:line="360" w:lineRule="exact"/>
        <w:ind w:firstLine="567"/>
        <w:jc w:val="both"/>
        <w:rPr>
          <w:rFonts w:eastAsia="Times New Roman"/>
          <w:sz w:val="28"/>
          <w:szCs w:val="26"/>
        </w:rPr>
      </w:pPr>
      <w:r w:rsidRPr="00C001EC">
        <w:rPr>
          <w:rFonts w:eastAsia="Times New Roman"/>
          <w:sz w:val="28"/>
          <w:szCs w:val="26"/>
        </w:rPr>
        <w:t>In/photo các phiếu đề xuất ý tưởng sản phẩm và lập kế hoạch sản xuất kinh doanh của các chủ thế để tiện rà soát;</w:t>
      </w:r>
    </w:p>
    <w:p w:rsidR="00651760" w:rsidRPr="00C001EC"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C001EC">
        <w:rPr>
          <w:rFonts w:eastAsia="Times New Roman"/>
          <w:b/>
          <w:sz w:val="28"/>
          <w:szCs w:val="26"/>
          <w:lang w:eastAsia="ja-JP"/>
        </w:rPr>
        <w:t>- Nội dung đánh giá</w:t>
      </w:r>
      <w:r w:rsidRPr="00C001EC">
        <w:rPr>
          <w:rFonts w:eastAsia="Times New Roman"/>
          <w:b/>
          <w:sz w:val="28"/>
          <w:szCs w:val="26"/>
          <w:lang w:val="vi-VN" w:eastAsia="ja-JP"/>
        </w:rPr>
        <w:t>:</w:t>
      </w:r>
      <w:r w:rsidRPr="00C001EC">
        <w:rPr>
          <w:rFonts w:eastAsia="Times New Roman"/>
          <w:sz w:val="28"/>
          <w:szCs w:val="26"/>
        </w:rPr>
        <w:t xml:space="preserve"> Thảo luận, đánh giá tiềm năng và tính khả thi của các đề xuất ý tưởng theo điều kiện thực tế của chủ thể so với yêu cầu, nội dung của Chương trình OCOP, đặc biệt tập trung vào các khía cạnh sau:</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Chất lượng sản phẩm: đánh giá về tính đặc trưng, độc đáo về chất lượng sản phẩm đề xuất, đặc biệt là đánh giá về các yếu tố liên quan đến lợi thế (đất đai, thời tiết, kỹ năng – kỹ xảo…); tính cộng đồng đối với sản phẩm (hình thành gắn với cộng đồng và do cộng đồng tổ chức sản xuất;… để đảm bảo yêu cầu về sự độc đáo, mang bản sắc địa phương;</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Nguyên liệu: đặc điểm và tiềm năng sử dụng nguyên liệu địa phương, lợi thế để thúc đẩy sự tham gia và hưởng lợi của cộng đồng vào phát triển sản phẩm;</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Đặc điểm của chủ thể đăng ký: là HTX, tổ hợp tác, doanh nghiệp hay hộ sản xuất, khả năng phát triển và nâng cao năng lực của chủ thể để đáp ứng yêu cầu. Chú ý đến yếu tố đóng góp cho cộng đồng, khả năng mở rộng và phát triển sản phẩm trong cộng đồng.</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Thị trường: đặc điểm của thị trường và đối tượng tiêu dùng, định hướng về thị trường mà sản phẩm tiếp cận đến;</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Mục tiêu hướng đến: đánh giá điều kiện, tiềm năng để so sánh với yêu cầu của Chương trình, trên cơ sở đó xác định được mục tiêu (hạng sao có thể đạt).</w:t>
      </w:r>
    </w:p>
    <w:p w:rsidR="00651760" w:rsidRPr="00C001EC"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b/>
          <w:sz w:val="28"/>
          <w:szCs w:val="26"/>
          <w:lang w:val="vi-VN"/>
        </w:rPr>
        <w:t>- Lập danh sách sản phẩm tiềm năng cấp xã:</w:t>
      </w:r>
      <w:r w:rsidRPr="006320A2">
        <w:rPr>
          <w:rFonts w:eastAsia="Times New Roman"/>
          <w:sz w:val="28"/>
          <w:szCs w:val="26"/>
          <w:lang w:val="vi-VN"/>
        </w:rPr>
        <w:t xml:space="preserve"> lập danh sách các sản phẩm tiềm năng cấp xã, theo thứ tự ưu tiên, trong đó ưu tiên sản phẩm thể hiện được các giá trị truyền thống, đặc sắc của địa phương, mang lại lợi ích về kinh tế gắn với cộng đồng. Cần ghi rõ/ </w:t>
      </w:r>
      <w:r w:rsidRPr="00C001EC">
        <w:rPr>
          <w:rFonts w:eastAsia="Times New Roman"/>
          <w:b/>
          <w:sz w:val="28"/>
          <w:szCs w:val="26"/>
          <w:lang w:val="vi-VN" w:eastAsia="ja-JP"/>
        </w:rPr>
        <w:t>cập nhập</w:t>
      </w:r>
      <w:r w:rsidRPr="00C001EC">
        <w:rPr>
          <w:rFonts w:eastAsia="Times New Roman"/>
          <w:sz w:val="28"/>
          <w:szCs w:val="26"/>
          <w:lang w:val="vi-VN" w:eastAsia="ja-JP"/>
        </w:rPr>
        <w:t xml:space="preserve"> </w:t>
      </w:r>
      <w:r w:rsidRPr="006320A2">
        <w:rPr>
          <w:rFonts w:eastAsia="Times New Roman"/>
          <w:sz w:val="28"/>
          <w:szCs w:val="26"/>
          <w:lang w:val="vi-VN"/>
        </w:rPr>
        <w:t>lý do tại sao hoạt động</w:t>
      </w:r>
      <w:r w:rsidRPr="00C001EC">
        <w:rPr>
          <w:rFonts w:eastAsia="Times New Roman"/>
          <w:sz w:val="28"/>
          <w:szCs w:val="26"/>
          <w:lang w:val="vi-VN" w:eastAsia="ja-JP"/>
        </w:rPr>
        <w:t xml:space="preserve"> </w:t>
      </w:r>
      <w:r w:rsidRPr="00C001EC">
        <w:rPr>
          <w:rFonts w:eastAsia="Times New Roman"/>
          <w:b/>
          <w:sz w:val="28"/>
          <w:szCs w:val="26"/>
          <w:lang w:val="vi-VN" w:eastAsia="ja-JP"/>
        </w:rPr>
        <w:t>không thể thực hiện</w:t>
      </w:r>
      <w:r w:rsidRPr="00C001EC">
        <w:rPr>
          <w:rFonts w:eastAsia="Times New Roman"/>
          <w:sz w:val="28"/>
          <w:szCs w:val="26"/>
          <w:lang w:val="vi-VN" w:eastAsia="ja-JP"/>
        </w:rPr>
        <w:t xml:space="preserve"> </w:t>
      </w:r>
      <w:r w:rsidRPr="006320A2">
        <w:rPr>
          <w:rFonts w:eastAsia="Times New Roman"/>
          <w:sz w:val="28"/>
          <w:szCs w:val="26"/>
          <w:lang w:val="vi-VN"/>
        </w:rPr>
        <w:t>(Không hợp lệ) được hoặc</w:t>
      </w:r>
      <w:r w:rsidRPr="00C001EC">
        <w:rPr>
          <w:rFonts w:eastAsia="Times New Roman"/>
          <w:sz w:val="28"/>
          <w:szCs w:val="26"/>
          <w:lang w:val="vi-VN" w:eastAsia="ja-JP"/>
        </w:rPr>
        <w:t xml:space="preserve"> </w:t>
      </w:r>
      <w:r w:rsidRPr="00C001EC">
        <w:rPr>
          <w:rFonts w:eastAsia="Times New Roman"/>
          <w:b/>
          <w:sz w:val="28"/>
          <w:szCs w:val="26"/>
          <w:lang w:val="vi-VN" w:eastAsia="ja-JP"/>
        </w:rPr>
        <w:t>cần xác minh</w:t>
      </w:r>
      <w:r w:rsidRPr="00C001EC">
        <w:rPr>
          <w:rFonts w:eastAsia="Times New Roman"/>
          <w:sz w:val="28"/>
          <w:szCs w:val="26"/>
          <w:lang w:val="vi-VN" w:eastAsia="ja-JP"/>
        </w:rPr>
        <w:t xml:space="preserve"> </w:t>
      </w:r>
      <w:r w:rsidRPr="006320A2">
        <w:rPr>
          <w:rFonts w:eastAsia="Times New Roman"/>
          <w:sz w:val="28"/>
          <w:szCs w:val="26"/>
          <w:lang w:val="vi-VN"/>
        </w:rPr>
        <w:t>gì thêm vào cột Ghi chú</w:t>
      </w:r>
      <w:r w:rsidRPr="00C001EC">
        <w:rPr>
          <w:rFonts w:eastAsia="Times New Roman"/>
          <w:sz w:val="28"/>
          <w:szCs w:val="26"/>
          <w:lang w:val="vi-VN" w:eastAsia="ja-JP"/>
        </w:rPr>
        <w:t>.</w:t>
      </w:r>
    </w:p>
    <w:p w:rsidR="00445977" w:rsidRPr="00C001EC" w:rsidRDefault="000B608E" w:rsidP="00445977">
      <w:pPr>
        <w:pStyle w:val="A2"/>
      </w:pPr>
      <w:bookmarkStart w:id="310" w:name="_Toc42522048"/>
      <w:bookmarkStart w:id="311" w:name="_Toc47032275"/>
      <w:bookmarkStart w:id="312" w:name="_Toc49715289"/>
      <w:r w:rsidRPr="006320A2">
        <w:rPr>
          <w:lang w:val="vi-VN"/>
        </w:rPr>
        <w:t>3</w:t>
      </w:r>
      <w:r w:rsidR="00445977" w:rsidRPr="00C001EC">
        <w:t>.2.2. Hướng dẫn cấp huyện đánh giá tiềm năng và tính khả thi của sản phẩm</w:t>
      </w:r>
      <w:bookmarkEnd w:id="310"/>
      <w:bookmarkEnd w:id="311"/>
      <w:bookmarkEnd w:id="312"/>
      <w:r w:rsidR="00445977" w:rsidRPr="00C001EC">
        <w:t xml:space="preserve"> </w:t>
      </w:r>
    </w:p>
    <w:p w:rsidR="00651760" w:rsidRPr="00C001EC" w:rsidRDefault="00651760" w:rsidP="00FF2C31">
      <w:pPr>
        <w:tabs>
          <w:tab w:val="left" w:pos="1134"/>
        </w:tabs>
        <w:spacing w:before="120" w:after="0" w:line="360" w:lineRule="exact"/>
        <w:ind w:firstLine="709"/>
        <w:jc w:val="both"/>
        <w:rPr>
          <w:rFonts w:eastAsia="Times New Roman"/>
          <w:sz w:val="28"/>
          <w:szCs w:val="26"/>
          <w:lang w:val="vi-VN" w:eastAsia="zh-CN"/>
        </w:rPr>
      </w:pPr>
      <w:r w:rsidRPr="00C001EC">
        <w:rPr>
          <w:rFonts w:eastAsia="Times New Roman"/>
          <w:sz w:val="28"/>
          <w:szCs w:val="26"/>
          <w:lang w:val="vi-VN" w:eastAsia="zh-CN"/>
        </w:rPr>
        <w:t xml:space="preserve">Cấp huyện tiến hành rà soát, xác định các sản phẩm </w:t>
      </w:r>
      <w:r w:rsidRPr="00C001EC">
        <w:rPr>
          <w:rFonts w:eastAsia="Times New Roman"/>
          <w:sz w:val="28"/>
          <w:szCs w:val="26"/>
          <w:lang w:eastAsia="zh-CN"/>
        </w:rPr>
        <w:t xml:space="preserve">tiềm năng của địa phương, đảm bảo các yêu cầu về: đặc trưng, truyền thống và có lợi thế trên địa bàn </w:t>
      </w:r>
      <w:r w:rsidRPr="00C001EC">
        <w:rPr>
          <w:rFonts w:eastAsia="Times New Roman"/>
          <w:sz w:val="28"/>
          <w:szCs w:val="26"/>
          <w:lang w:eastAsia="zh-CN"/>
        </w:rPr>
        <w:lastRenderedPageBreak/>
        <w:t xml:space="preserve">huyện </w:t>
      </w:r>
      <w:r w:rsidRPr="00C001EC">
        <w:rPr>
          <w:rFonts w:eastAsia="Times New Roman"/>
          <w:sz w:val="28"/>
          <w:szCs w:val="26"/>
          <w:lang w:val="vi-VN" w:eastAsia="zh-CN"/>
        </w:rPr>
        <w:t xml:space="preserve">để phát triển thành sản phẩm OCOP để nâng cao giá trị cho các sản </w:t>
      </w:r>
      <w:r w:rsidRPr="00C001EC">
        <w:rPr>
          <w:rFonts w:eastAsia="Times New Roman"/>
          <w:sz w:val="28"/>
          <w:szCs w:val="26"/>
          <w:lang w:eastAsia="zh-CN"/>
        </w:rPr>
        <w:t xml:space="preserve">phẩm, </w:t>
      </w:r>
      <w:r w:rsidRPr="00C001EC">
        <w:rPr>
          <w:rFonts w:eastAsia="Times New Roman"/>
          <w:sz w:val="28"/>
          <w:szCs w:val="26"/>
          <w:lang w:val="vi-VN" w:eastAsia="zh-CN"/>
        </w:rPr>
        <w:t>góp phần thúc đẩy kinh tế vùng nông thôn phát triển.</w:t>
      </w:r>
    </w:p>
    <w:p w:rsidR="00651760" w:rsidRPr="006320A2" w:rsidRDefault="00651760" w:rsidP="00FF2C31">
      <w:pPr>
        <w:numPr>
          <w:ilvl w:val="0"/>
          <w:numId w:val="16"/>
        </w:numPr>
        <w:tabs>
          <w:tab w:val="left" w:pos="1134"/>
        </w:tabs>
        <w:adjustRightInd w:val="0"/>
        <w:spacing w:before="120" w:after="0" w:line="360" w:lineRule="exact"/>
        <w:ind w:left="0" w:firstLine="720"/>
        <w:jc w:val="both"/>
        <w:rPr>
          <w:rFonts w:eastAsia="Times New Roman"/>
          <w:sz w:val="28"/>
          <w:szCs w:val="26"/>
          <w:lang w:val="vi-VN"/>
        </w:rPr>
      </w:pPr>
      <w:r w:rsidRPr="00C001EC">
        <w:rPr>
          <w:rFonts w:eastAsia="Times New Roman"/>
          <w:b/>
          <w:bCs/>
          <w:sz w:val="28"/>
          <w:szCs w:val="26"/>
          <w:lang w:val="vi-VN" w:eastAsia="ja-JP"/>
        </w:rPr>
        <w:t xml:space="preserve">Thành phần: </w:t>
      </w:r>
      <w:r w:rsidRPr="00C001EC">
        <w:rPr>
          <w:rFonts w:eastAsia="Times New Roman"/>
          <w:sz w:val="28"/>
          <w:szCs w:val="26"/>
          <w:lang w:val="vi-VN"/>
        </w:rPr>
        <w:t xml:space="preserve">Lãnh đạo UBND huyện; cán bộ phụ trách chương trình OCOP cấp huyện; Cán bộ Kế toán/tài chính huyện… </w:t>
      </w:r>
      <w:r w:rsidRPr="006320A2">
        <w:rPr>
          <w:rFonts w:eastAsia="Times New Roman"/>
          <w:sz w:val="28"/>
          <w:szCs w:val="26"/>
          <w:lang w:val="vi-VN"/>
        </w:rPr>
        <w:t>(Tổ thực hiện chương trình OCOP cấp huyện); đơn vị/chuyên gia tư vấn (nếu có);</w:t>
      </w:r>
    </w:p>
    <w:p w:rsidR="00651760" w:rsidRPr="006320A2" w:rsidRDefault="00651760" w:rsidP="00FF2C31">
      <w:pPr>
        <w:numPr>
          <w:ilvl w:val="0"/>
          <w:numId w:val="16"/>
        </w:numPr>
        <w:tabs>
          <w:tab w:val="left" w:pos="1134"/>
        </w:tabs>
        <w:adjustRightInd w:val="0"/>
        <w:spacing w:before="120" w:after="0" w:line="360" w:lineRule="exact"/>
        <w:ind w:left="0" w:firstLine="720"/>
        <w:jc w:val="both"/>
        <w:rPr>
          <w:rFonts w:eastAsia="Times New Roman"/>
          <w:sz w:val="28"/>
          <w:szCs w:val="26"/>
          <w:lang w:val="vi-VN"/>
        </w:rPr>
      </w:pPr>
      <w:r w:rsidRPr="00C001EC">
        <w:rPr>
          <w:rFonts w:eastAsia="Times New Roman"/>
          <w:b/>
          <w:bCs/>
          <w:sz w:val="28"/>
          <w:szCs w:val="26"/>
          <w:lang w:val="vi-VN" w:eastAsia="ja-JP"/>
        </w:rPr>
        <w:t>Thời gian:</w:t>
      </w:r>
      <w:r w:rsidRPr="00C001EC">
        <w:rPr>
          <w:rFonts w:eastAsia="Times New Roman"/>
          <w:bCs/>
          <w:sz w:val="28"/>
          <w:szCs w:val="26"/>
          <w:lang w:val="vi-VN" w:eastAsia="ja-JP"/>
        </w:rPr>
        <w:t xml:space="preserve"> </w:t>
      </w:r>
      <w:r w:rsidRPr="006320A2">
        <w:rPr>
          <w:rFonts w:eastAsia="Times New Roman"/>
          <w:sz w:val="28"/>
          <w:szCs w:val="26"/>
          <w:lang w:val="vi-VN"/>
        </w:rPr>
        <w:t>Tháng 8 hàng năm, sau khi nhận danh mục tổng hợp và nhập kết quả từ UBND xã.</w:t>
      </w:r>
    </w:p>
    <w:p w:rsidR="00651760" w:rsidRPr="00C001EC" w:rsidRDefault="00651760" w:rsidP="00FF2C31">
      <w:pPr>
        <w:numPr>
          <w:ilvl w:val="0"/>
          <w:numId w:val="16"/>
        </w:numPr>
        <w:tabs>
          <w:tab w:val="left" w:pos="1134"/>
        </w:tabs>
        <w:adjustRightInd w:val="0"/>
        <w:spacing w:before="120" w:after="0" w:line="360" w:lineRule="exact"/>
        <w:ind w:left="0" w:firstLine="720"/>
        <w:jc w:val="both"/>
        <w:rPr>
          <w:rFonts w:eastAsia="Times New Roman"/>
          <w:b/>
          <w:bCs/>
          <w:sz w:val="28"/>
          <w:szCs w:val="26"/>
          <w:lang w:val="vi-VN" w:eastAsia="ja-JP"/>
        </w:rPr>
      </w:pPr>
      <w:r w:rsidRPr="00C001EC">
        <w:rPr>
          <w:rFonts w:eastAsia="Times New Roman"/>
          <w:b/>
          <w:bCs/>
          <w:sz w:val="28"/>
          <w:szCs w:val="26"/>
          <w:lang w:val="vi-VN" w:eastAsia="ja-JP"/>
        </w:rPr>
        <w:t>Nội dung chuẩn bị:</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Danh sách sản phẩm tiềm năng của huyện theo đề xuất của cấp xã;</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Toàn bộ các phiếu đề xuất ý tưởng sản phẩm, kế hoạch sản xuất kinh doanh của các chủ thể;</w:t>
      </w:r>
    </w:p>
    <w:p w:rsidR="00651760" w:rsidRPr="00C001EC" w:rsidRDefault="00651760" w:rsidP="00FF2C31">
      <w:pPr>
        <w:tabs>
          <w:tab w:val="left" w:pos="142"/>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ộ tiêu chí</w:t>
      </w:r>
      <w:r w:rsidRPr="006320A2">
        <w:rPr>
          <w:rFonts w:eastAsia="Times New Roman"/>
          <w:sz w:val="28"/>
          <w:szCs w:val="26"/>
          <w:lang w:val="vi-VN"/>
        </w:rPr>
        <w:t xml:space="preserve"> đánh giá, phân hạng sản phẩm OCOP theo Quyết định 1048/QĐ-TTg và Quyết định 718/QĐ-TTg của Thủ tướng Chính phủ</w:t>
      </w:r>
      <w:r w:rsidRPr="00C001EC">
        <w:rPr>
          <w:rFonts w:eastAsia="Times New Roman"/>
          <w:sz w:val="28"/>
          <w:szCs w:val="26"/>
          <w:lang w:val="vi-VN"/>
        </w:rPr>
        <w:t>;</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eastAsia="ja-JP"/>
        </w:rPr>
      </w:pPr>
      <w:r w:rsidRPr="00C001EC">
        <w:rPr>
          <w:rFonts w:eastAsia="Times New Roman"/>
          <w:sz w:val="28"/>
          <w:szCs w:val="26"/>
          <w:lang w:val="vi-VN"/>
        </w:rPr>
        <w:t>- Thông tin về các chương trình, tổng hợp theo nguồn vốn đối với các hoạt động đã thực hiện trong năm trước</w:t>
      </w:r>
      <w:r w:rsidRPr="00C001EC">
        <w:rPr>
          <w:rFonts w:eastAsia="Times New Roman"/>
          <w:sz w:val="28"/>
          <w:szCs w:val="26"/>
          <w:lang w:val="vi-VN" w:eastAsia="ja-JP"/>
        </w:rPr>
        <w:t>.</w:t>
      </w:r>
    </w:p>
    <w:p w:rsidR="00651760" w:rsidRPr="00C001EC" w:rsidRDefault="00651760" w:rsidP="00FF2C31">
      <w:pPr>
        <w:numPr>
          <w:ilvl w:val="0"/>
          <w:numId w:val="16"/>
        </w:numPr>
        <w:tabs>
          <w:tab w:val="left" w:pos="1134"/>
        </w:tabs>
        <w:adjustRightInd w:val="0"/>
        <w:spacing w:before="120" w:after="0" w:line="360" w:lineRule="exact"/>
        <w:ind w:left="0" w:firstLine="720"/>
        <w:jc w:val="both"/>
        <w:rPr>
          <w:rFonts w:eastAsia="Times New Roman"/>
          <w:b/>
          <w:bCs/>
          <w:sz w:val="28"/>
          <w:szCs w:val="26"/>
          <w:lang w:val="en-GB" w:eastAsia="ja-JP"/>
        </w:rPr>
      </w:pPr>
      <w:r w:rsidRPr="00C001EC">
        <w:rPr>
          <w:rFonts w:eastAsia="Times New Roman"/>
          <w:b/>
          <w:bCs/>
          <w:sz w:val="28"/>
          <w:szCs w:val="26"/>
          <w:lang w:val="en-GB" w:eastAsia="ja-JP"/>
        </w:rPr>
        <w:t>Các bước tiến hành:</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In/photo các phiếu đề xuất ý tưởng sản phẩm và lập kế hoạch sản xuất kinh doanh của các chủ thế để tiện rà soát;</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xml:space="preserve">- </w:t>
      </w:r>
      <w:r w:rsidRPr="00C001EC">
        <w:rPr>
          <w:rFonts w:eastAsia="Times New Roman"/>
          <w:b/>
          <w:sz w:val="28"/>
          <w:szCs w:val="26"/>
          <w:lang w:val="vi-VN" w:eastAsia="ja-JP"/>
        </w:rPr>
        <w:t>Đánh giá ý tưởng đề xuất:</w:t>
      </w:r>
      <w:r w:rsidRPr="00C001EC">
        <w:rPr>
          <w:rFonts w:eastAsia="Times New Roman"/>
          <w:sz w:val="28"/>
          <w:szCs w:val="26"/>
          <w:lang w:val="vi-VN" w:eastAsia="ja-JP"/>
        </w:rPr>
        <w:t xml:space="preserve"> </w:t>
      </w:r>
      <w:r w:rsidRPr="00C001EC">
        <w:rPr>
          <w:rFonts w:eastAsia="Times New Roman"/>
          <w:sz w:val="28"/>
          <w:szCs w:val="26"/>
        </w:rPr>
        <w:t xml:space="preserve">Thảo luận, đánh giá tiềm năng và tính khả thi của từng sản phẩm được đề xuất từ cấp xã. Tham khảo kết quả đánh giá của cấp xã và phiếu đề xuất ý tưởng sản phẩm (nếu cần thiết). </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Phân loại, xếp hạng các ý tưởng theo thứ tự ưu tiên để tham gia vào Chương trình. Các nội dung để căn cứ xếp loại có thể gồm: 1) chất lượng đặc trưng, lợi thế; 2) Mức độ hoàn thiện của sản phẩm; 3) Năng lực sản xuất của chủ thể và khả năng ảnh hưởng đến cộng đồng; 4) Tiềm năng về thị trường... Có thể tổ chức đánh giá thứ tự ưu tiên bằng phiếu (nếu cần thiết).</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Lập danh sách sản phẩm tiềm năng cấp huyện theo thứ tự ưu tiên.</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b/>
          <w:sz w:val="28"/>
          <w:szCs w:val="26"/>
          <w:lang w:eastAsia="ja-JP"/>
        </w:rPr>
        <w:t xml:space="preserve">- </w:t>
      </w:r>
      <w:r w:rsidRPr="00C001EC">
        <w:rPr>
          <w:rFonts w:eastAsia="Times New Roman"/>
          <w:b/>
          <w:sz w:val="28"/>
          <w:szCs w:val="26"/>
          <w:lang w:val="vi-VN" w:eastAsia="ja-JP"/>
        </w:rPr>
        <w:t>Dự kiến nguồn vốn:</w:t>
      </w:r>
      <w:r w:rsidRPr="00C001EC">
        <w:rPr>
          <w:rFonts w:eastAsia="Times New Roman"/>
          <w:sz w:val="28"/>
          <w:szCs w:val="26"/>
          <w:lang w:val="vi-VN" w:eastAsia="ja-JP"/>
        </w:rPr>
        <w:t xml:space="preserve"> </w:t>
      </w:r>
      <w:r w:rsidRPr="00C001EC">
        <w:rPr>
          <w:rFonts w:eastAsia="Times New Roman"/>
          <w:sz w:val="28"/>
          <w:szCs w:val="26"/>
          <w:lang w:val="vi-VN"/>
        </w:rPr>
        <w:t>Căn cứ các chương trình/ dự án, nguồn vốn dự kiến có thể có trên địa bàn, tiêu chí đầu tư của từng nguồn, chỉ thảo luận và xác định nguồn vốn cho những hoạt động có trạng thái</w:t>
      </w:r>
      <w:r w:rsidRPr="00C001EC">
        <w:rPr>
          <w:rFonts w:eastAsia="Times New Roman"/>
          <w:sz w:val="28"/>
          <w:szCs w:val="26"/>
          <w:lang w:val="vi-VN" w:eastAsia="ja-JP"/>
        </w:rPr>
        <w:t xml:space="preserve"> </w:t>
      </w:r>
      <w:r w:rsidRPr="00C001EC">
        <w:rPr>
          <w:rFonts w:eastAsia="Times New Roman"/>
          <w:b/>
          <w:sz w:val="28"/>
          <w:szCs w:val="26"/>
          <w:lang w:val="vi-VN" w:eastAsia="ja-JP"/>
        </w:rPr>
        <w:t>Hợp lệ</w:t>
      </w:r>
      <w:r w:rsidRPr="00C001EC">
        <w:rPr>
          <w:rFonts w:eastAsia="Times New Roman"/>
          <w:sz w:val="28"/>
          <w:szCs w:val="26"/>
          <w:lang w:val="vi-VN" w:eastAsia="ja-JP"/>
        </w:rPr>
        <w:t xml:space="preserve">, </w:t>
      </w:r>
      <w:r w:rsidRPr="00C001EC">
        <w:rPr>
          <w:rFonts w:eastAsia="Times New Roman"/>
          <w:sz w:val="28"/>
          <w:szCs w:val="26"/>
          <w:lang w:val="vi-VN"/>
        </w:rPr>
        <w:t xml:space="preserve">ghi tên nguồn/ chương trình dự án vào cột </w:t>
      </w:r>
      <w:r w:rsidRPr="00C001EC">
        <w:rPr>
          <w:rFonts w:eastAsia="Times New Roman"/>
          <w:b/>
          <w:sz w:val="28"/>
          <w:szCs w:val="26"/>
          <w:lang w:val="vi-VN" w:eastAsia="ja-JP"/>
        </w:rPr>
        <w:t>Nguồn vốn</w:t>
      </w:r>
      <w:r w:rsidRPr="00C001EC">
        <w:rPr>
          <w:rFonts w:eastAsia="Times New Roman"/>
          <w:sz w:val="28"/>
          <w:szCs w:val="26"/>
          <w:lang w:val="vi-VN" w:eastAsia="ja-JP"/>
        </w:rPr>
        <w:t>.</w:t>
      </w:r>
    </w:p>
    <w:p w:rsidR="00445977" w:rsidRPr="00C001EC" w:rsidRDefault="000B608E">
      <w:pPr>
        <w:pStyle w:val="A1"/>
        <w:rPr>
          <w:rFonts w:ascii="Times New Roman" w:hAnsi="Times New Roman"/>
        </w:rPr>
      </w:pPr>
      <w:bookmarkStart w:id="313" w:name="_Toc40106824"/>
      <w:bookmarkStart w:id="314" w:name="_Toc40295944"/>
      <w:bookmarkStart w:id="315" w:name="_Toc42522049"/>
      <w:bookmarkStart w:id="316" w:name="_Toc47032276"/>
      <w:bookmarkStart w:id="317" w:name="_Toc49715290"/>
      <w:bookmarkStart w:id="318" w:name="_Toc53584167"/>
      <w:r w:rsidRPr="00C001EC">
        <w:rPr>
          <w:rFonts w:ascii="Times New Roman" w:hAnsi="Times New Roman"/>
        </w:rPr>
        <w:t>3</w:t>
      </w:r>
      <w:r w:rsidR="00445977" w:rsidRPr="00C001EC">
        <w:rPr>
          <w:rFonts w:ascii="Times New Roman" w:hAnsi="Times New Roman"/>
        </w:rPr>
        <w:t>.3. Tiếp nhận và đánh giá ý tưởng sản phẩm</w:t>
      </w:r>
      <w:bookmarkEnd w:id="313"/>
      <w:bookmarkEnd w:id="314"/>
      <w:bookmarkEnd w:id="315"/>
      <w:bookmarkEnd w:id="316"/>
      <w:bookmarkEnd w:id="317"/>
      <w:bookmarkEnd w:id="318"/>
      <w:r w:rsidR="00445977" w:rsidRPr="00C001EC">
        <w:rPr>
          <w:rFonts w:ascii="Times New Roman" w:hAnsi="Times New Roman"/>
        </w:rPr>
        <w:t xml:space="preserve"> </w:t>
      </w:r>
    </w:p>
    <w:p w:rsidR="00445977" w:rsidRPr="00C001EC" w:rsidRDefault="000B608E" w:rsidP="00445977">
      <w:pPr>
        <w:pStyle w:val="A2"/>
        <w:rPr>
          <w:lang w:val="vi-VN"/>
        </w:rPr>
      </w:pPr>
      <w:bookmarkStart w:id="319" w:name="_Toc40106825"/>
      <w:bookmarkStart w:id="320" w:name="_Toc40295945"/>
      <w:bookmarkStart w:id="321" w:name="_Toc42522050"/>
      <w:bookmarkStart w:id="322" w:name="_Toc47032277"/>
      <w:bookmarkStart w:id="323" w:name="_Toc49715291"/>
      <w:r w:rsidRPr="00C001EC">
        <w:rPr>
          <w:lang w:val="en-US"/>
        </w:rPr>
        <w:lastRenderedPageBreak/>
        <w:t>3</w:t>
      </w:r>
      <w:r w:rsidR="00445977" w:rsidRPr="00C001EC">
        <w:rPr>
          <w:lang w:val="vi-VN"/>
        </w:rPr>
        <w:t>.3.1. Hướng dẫn tiếp nhận ý tưởng sản phẩm</w:t>
      </w:r>
      <w:bookmarkEnd w:id="319"/>
      <w:bookmarkEnd w:id="320"/>
      <w:bookmarkEnd w:id="321"/>
      <w:bookmarkEnd w:id="322"/>
      <w:bookmarkEnd w:id="323"/>
    </w:p>
    <w:p w:rsidR="00445977" w:rsidRPr="006320A2" w:rsidRDefault="000B608E" w:rsidP="00FF2C31">
      <w:pPr>
        <w:pStyle w:val="A3"/>
        <w:rPr>
          <w:lang w:val="vi-VN"/>
        </w:rPr>
      </w:pPr>
      <w:bookmarkStart w:id="324" w:name="_Toc40106826"/>
      <w:bookmarkStart w:id="325" w:name="_Toc40295946"/>
      <w:r w:rsidRPr="006320A2">
        <w:rPr>
          <w:lang w:val="vi-VN"/>
        </w:rPr>
        <w:t>3</w:t>
      </w:r>
      <w:r w:rsidR="00445977" w:rsidRPr="006320A2">
        <w:rPr>
          <w:lang w:val="vi-VN"/>
        </w:rPr>
        <w:t>.3.1.1. Cấp xã</w:t>
      </w:r>
      <w:bookmarkEnd w:id="324"/>
      <w:bookmarkEnd w:id="325"/>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1: Chủ thể cần hoàn thiện phiếu ý tưởng sản phẩm OCOP theo quy định.</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2: Chủ thể OCOP gửi phiếu ý tưởng hoàn thiện tới UBND cấp xã (qua bộ phận một cửa của UBND cấp xã hoặc qua cán bộ phụ trách nông nghiệp - địa chính được phân công).</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3: Cán bộ thường trực tại bộ phận một cửa của UBND cấp xã (hoặc cán bộ nông nghiệp - địa chính được phân công) có trách nhiệm tiếp nhận, kiểm tra ban đầu. Nếu phiếu ý tưởng không theo quy định thì hướng dẫn chủ thể bổ sung, hoàn thiện lại; nếu phiếu ý tưởng đầy đủ theo quy định thì viết giấy biên nhận.</w:t>
      </w:r>
    </w:p>
    <w:p w:rsidR="00445977" w:rsidRPr="006320A2" w:rsidRDefault="000B608E" w:rsidP="00FF2C31">
      <w:pPr>
        <w:pStyle w:val="A3"/>
        <w:rPr>
          <w:lang w:val="vi-VN"/>
        </w:rPr>
      </w:pPr>
      <w:bookmarkStart w:id="326" w:name="_Toc40106827"/>
      <w:bookmarkStart w:id="327" w:name="_Toc40295947"/>
      <w:r w:rsidRPr="006320A2">
        <w:rPr>
          <w:lang w:val="vi-VN"/>
        </w:rPr>
        <w:t>3</w:t>
      </w:r>
      <w:r w:rsidR="00445977" w:rsidRPr="006320A2">
        <w:rPr>
          <w:lang w:val="vi-VN"/>
        </w:rPr>
        <w:t>.3.1.2. Cấp huyện</w:t>
      </w:r>
      <w:bookmarkEnd w:id="326"/>
      <w:bookmarkEnd w:id="327"/>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1: Cán bộ phụ trách nông thôn mới của Phòng Nông nghiệp &amp; Phát triển nông (đối với huyện), Phòng Kinh tế (đối với thành phố, thị xã) có trách nhiệm tiếp nhận, kiểm tra phiếu ý tưởng sản phẩm theo quy định;</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2: Phòng Nông nghiệp &amp; Phát triển nông thôn (Phòng Kinh tế) trình Chủ tịch UBND (Phó chủ tịch UBND) cấp huyện quyết định phê duyệt ý tưởng sản phẩm.</w:t>
      </w:r>
    </w:p>
    <w:p w:rsidR="00445977" w:rsidRPr="00C001EC" w:rsidRDefault="000B608E" w:rsidP="00445977">
      <w:pPr>
        <w:pStyle w:val="A2"/>
        <w:rPr>
          <w:lang w:val="vi-VN"/>
        </w:rPr>
      </w:pPr>
      <w:bookmarkStart w:id="328" w:name="_Toc40106828"/>
      <w:bookmarkStart w:id="329" w:name="_Toc40295948"/>
      <w:bookmarkStart w:id="330" w:name="_Toc42522051"/>
      <w:bookmarkStart w:id="331" w:name="_Toc47032278"/>
      <w:bookmarkStart w:id="332" w:name="_Toc49715292"/>
      <w:r w:rsidRPr="006320A2">
        <w:rPr>
          <w:lang w:val="vi-VN"/>
        </w:rPr>
        <w:t>3</w:t>
      </w:r>
      <w:r w:rsidR="00445977" w:rsidRPr="00C001EC">
        <w:rPr>
          <w:lang w:val="vi-VN"/>
        </w:rPr>
        <w:t>.3.2. Hướng dẫn đánh giá ý tưởng sản phẩm</w:t>
      </w:r>
      <w:bookmarkEnd w:id="328"/>
      <w:bookmarkEnd w:id="329"/>
      <w:bookmarkEnd w:id="330"/>
      <w:bookmarkEnd w:id="331"/>
      <w:bookmarkEnd w:id="332"/>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Đánh giá ý tưởng sản phẩm tham gia Chương trình </w:t>
      </w:r>
      <w:r w:rsidR="00A47398" w:rsidRPr="006320A2">
        <w:rPr>
          <w:rFonts w:eastAsia="Times New Roman"/>
          <w:sz w:val="28"/>
          <w:szCs w:val="26"/>
          <w:lang w:val="vi-VN"/>
        </w:rPr>
        <w:t>OCOP</w:t>
      </w:r>
      <w:r w:rsidRPr="00C001EC">
        <w:rPr>
          <w:rFonts w:eastAsia="Times New Roman"/>
          <w:sz w:val="28"/>
          <w:szCs w:val="26"/>
          <w:lang w:val="vi-VN"/>
        </w:rPr>
        <w:t xml:space="preserve"> cần căn cứ vào một số tiêu chí như sau: Sử dụng nguyên liệu và tài nguyên sẵn có ở địa phương; Có gia tăng giá trị; Có tiềm năng thị trường; Mô hình tổ chức sản xuất; Sử dụng lao động địa phương; Câu chuyện sản phẩm; Tính khả thi công nghệ; Nguy cơ gây hại môi trường; Có tiềm năng thành thương hiệu của huyện/thành phố.</w:t>
      </w:r>
    </w:p>
    <w:p w:rsidR="00445977" w:rsidRPr="006320A2" w:rsidRDefault="000B608E" w:rsidP="00FF2C31">
      <w:pPr>
        <w:pStyle w:val="A3"/>
        <w:rPr>
          <w:lang w:val="vi-VN"/>
        </w:rPr>
      </w:pPr>
      <w:bookmarkStart w:id="333" w:name="_Toc40106829"/>
      <w:bookmarkStart w:id="334" w:name="_Toc40295949"/>
      <w:r w:rsidRPr="006320A2">
        <w:rPr>
          <w:lang w:val="vi-VN"/>
        </w:rPr>
        <w:t>3</w:t>
      </w:r>
      <w:r w:rsidR="00445977" w:rsidRPr="006320A2">
        <w:rPr>
          <w:lang w:val="vi-VN"/>
        </w:rPr>
        <w:t>.3.2.1. Sử dụng nguyên liệu và tài nguyên sẵn có ở địa phương</w:t>
      </w:r>
      <w:bookmarkEnd w:id="333"/>
      <w:bookmarkEnd w:id="334"/>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Chương trình </w:t>
      </w:r>
      <w:r w:rsidR="00A47398" w:rsidRPr="006320A2">
        <w:rPr>
          <w:rFonts w:eastAsia="Times New Roman"/>
          <w:sz w:val="28"/>
          <w:szCs w:val="26"/>
          <w:lang w:val="vi-VN"/>
        </w:rPr>
        <w:t>OCOP</w:t>
      </w:r>
      <w:r w:rsidRPr="00C001EC">
        <w:rPr>
          <w:rFonts w:eastAsia="Times New Roman"/>
          <w:sz w:val="28"/>
          <w:szCs w:val="26"/>
          <w:lang w:val="vi-VN"/>
        </w:rPr>
        <w:t xml:space="preserve"> hướng tới những sản phẩm truyền thống, sản phẩm có thế mạnh của địa phương và giá trị sản phẩm OCOP phải ở lại chính cộng đồng, vì vậy chương trình khuyến khích phát triển những sản phẩm sử dụng nguyên liệu có nguồn gốc trong tỉnh. Nếu sản phẩm sử dụng toàn bộ nguyên liệu nhập khẩu hoặc không rõ nguồn gốc sẽ không được tham gia Chương trình </w:t>
      </w:r>
      <w:r w:rsidR="00A47398" w:rsidRPr="006320A2">
        <w:rPr>
          <w:rFonts w:eastAsia="Times New Roman"/>
          <w:sz w:val="28"/>
          <w:szCs w:val="26"/>
          <w:lang w:val="vi-VN"/>
        </w:rPr>
        <w:t>OCOP</w:t>
      </w:r>
      <w:r w:rsidRPr="00C001EC">
        <w:rPr>
          <w:rFonts w:eastAsia="Times New Roman"/>
          <w:sz w:val="28"/>
          <w:szCs w:val="26"/>
          <w:lang w:val="vi-VN"/>
        </w:rPr>
        <w:t>.</w:t>
      </w:r>
    </w:p>
    <w:p w:rsidR="00445977" w:rsidRPr="006320A2" w:rsidRDefault="000B608E" w:rsidP="00FF2C31">
      <w:pPr>
        <w:pStyle w:val="A3"/>
        <w:rPr>
          <w:lang w:val="vi-VN"/>
        </w:rPr>
      </w:pPr>
      <w:bookmarkStart w:id="335" w:name="_Toc40106830"/>
      <w:bookmarkStart w:id="336" w:name="_Toc40295950"/>
      <w:r w:rsidRPr="006320A2">
        <w:rPr>
          <w:lang w:val="vi-VN"/>
        </w:rPr>
        <w:t>3</w:t>
      </w:r>
      <w:r w:rsidR="00445977" w:rsidRPr="006320A2">
        <w:rPr>
          <w:lang w:val="vi-VN"/>
        </w:rPr>
        <w:t>.3.2.2. Có gia tăng giá trị</w:t>
      </w:r>
      <w:bookmarkEnd w:id="335"/>
      <w:bookmarkEnd w:id="336"/>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lastRenderedPageBreak/>
        <w:t xml:space="preserve">Chương trình </w:t>
      </w:r>
      <w:r w:rsidR="00A47398" w:rsidRPr="006320A2">
        <w:rPr>
          <w:rFonts w:eastAsia="Times New Roman"/>
          <w:sz w:val="28"/>
          <w:szCs w:val="26"/>
          <w:lang w:val="vi-VN"/>
        </w:rPr>
        <w:t>OCOP</w:t>
      </w:r>
      <w:r w:rsidRPr="00C001EC">
        <w:rPr>
          <w:rFonts w:eastAsia="Times New Roman"/>
          <w:sz w:val="28"/>
          <w:szCs w:val="26"/>
          <w:lang w:val="vi-VN"/>
        </w:rPr>
        <w:t xml:space="preserve"> khuyến khích những sản phẩm có gia tăng giá trị thay vì những sản phẩm thô sơ, chưa qua chế biến. Gia tăng giá trị của sản phẩm bằng nhiều biện pháp: chủ động nguồn nguyên liệu; mở rộng, phát triển thị trường; đầu tư đổi mới công nghệ, thiết bị; thực hiện chế biến sâu, tinh chế; áp dụng hệ thống quản lý tiên tiến, hợp lý hóa tổ chức, điều hành; thực hành tiết kiệm, giảm chi phí, hạ giá thành; liên doanh, liên kết; xây dựng thương hiệu.</w:t>
      </w:r>
    </w:p>
    <w:p w:rsidR="00445977" w:rsidRPr="006320A2" w:rsidRDefault="000B608E" w:rsidP="00FF2C31">
      <w:pPr>
        <w:pStyle w:val="A3"/>
        <w:rPr>
          <w:lang w:val="vi-VN"/>
        </w:rPr>
      </w:pPr>
      <w:bookmarkStart w:id="337" w:name="_Toc40106831"/>
      <w:bookmarkStart w:id="338" w:name="_Toc40295951"/>
      <w:r w:rsidRPr="006320A2">
        <w:rPr>
          <w:lang w:val="vi-VN"/>
        </w:rPr>
        <w:t>3</w:t>
      </w:r>
      <w:r w:rsidR="00445977" w:rsidRPr="006320A2">
        <w:rPr>
          <w:lang w:val="vi-VN"/>
        </w:rPr>
        <w:t>.3.2.3. Có tiềm năng thị trường</w:t>
      </w:r>
      <w:bookmarkEnd w:id="337"/>
      <w:bookmarkEnd w:id="338"/>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Thị trường đầu ra là yếu tố sống còn đối với mỗi sản phẩm, vì vậy nếu sản phẩm OCOP có tiềm năng thị trường thì sẽ là lợi thế lớn. Để đánh giá tiềm năng thị trường của một sản phẩm cần căn c</w:t>
      </w:r>
      <w:r w:rsidR="00373567" w:rsidRPr="00166090">
        <w:rPr>
          <w:rFonts w:eastAsia="Times New Roman"/>
          <w:sz w:val="28"/>
          <w:szCs w:val="26"/>
          <w:lang w:val="vi-VN"/>
        </w:rPr>
        <w:t>ứ</w:t>
      </w:r>
      <w:r w:rsidRPr="00C001EC">
        <w:rPr>
          <w:rFonts w:eastAsia="Times New Roman"/>
          <w:sz w:val="28"/>
          <w:szCs w:val="26"/>
          <w:lang w:val="vi-VN"/>
        </w:rPr>
        <w:t xml:space="preserve"> trên các khía cạnh như: mức độ quan tâm của khách hàng mục tiêu, phù hợp với thu nhập của khách hàng mục tiêu, khách hàng mục tiêu có khả năng tiếp cận tới một sản phẩm.</w:t>
      </w:r>
    </w:p>
    <w:p w:rsidR="00445977" w:rsidRPr="006320A2" w:rsidRDefault="000B608E" w:rsidP="00FF2C31">
      <w:pPr>
        <w:pStyle w:val="A3"/>
        <w:rPr>
          <w:lang w:val="vi-VN"/>
        </w:rPr>
      </w:pPr>
      <w:bookmarkStart w:id="339" w:name="_Toc40106832"/>
      <w:bookmarkStart w:id="340" w:name="_Toc40295952"/>
      <w:r w:rsidRPr="006320A2">
        <w:rPr>
          <w:lang w:val="vi-VN"/>
        </w:rPr>
        <w:t>3</w:t>
      </w:r>
      <w:r w:rsidR="00445977" w:rsidRPr="006320A2">
        <w:rPr>
          <w:lang w:val="vi-VN"/>
        </w:rPr>
        <w:t>.3.2.4. Mô hình tổ chức sản xuất</w:t>
      </w:r>
      <w:bookmarkEnd w:id="339"/>
      <w:bookmarkEnd w:id="340"/>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Chương trình </w:t>
      </w:r>
      <w:r w:rsidR="00A47398" w:rsidRPr="006320A2">
        <w:rPr>
          <w:rFonts w:eastAsia="Times New Roman"/>
          <w:sz w:val="28"/>
          <w:szCs w:val="26"/>
          <w:lang w:val="vi-VN"/>
        </w:rPr>
        <w:t>OCOP</w:t>
      </w:r>
      <w:r w:rsidRPr="00C001EC">
        <w:rPr>
          <w:rFonts w:eastAsia="Times New Roman"/>
          <w:sz w:val="28"/>
          <w:szCs w:val="26"/>
          <w:lang w:val="vi-VN"/>
        </w:rPr>
        <w:t xml:space="preserve"> khuyến khích những sản phẩm mà chủ thể của sản phẩm đó có sự hợp tác, cộng tác giữa các thành viên. Theo </w:t>
      </w:r>
      <w:r w:rsidR="00373567" w:rsidRPr="00166090">
        <w:rPr>
          <w:rFonts w:eastAsia="Times New Roman"/>
          <w:sz w:val="28"/>
          <w:szCs w:val="26"/>
          <w:lang w:val="vi-VN"/>
        </w:rPr>
        <w:t>Q</w:t>
      </w:r>
      <w:r w:rsidRPr="00C001EC">
        <w:rPr>
          <w:rFonts w:eastAsia="Times New Roman"/>
          <w:sz w:val="28"/>
          <w:szCs w:val="26"/>
          <w:lang w:val="vi-VN"/>
        </w:rPr>
        <w:t xml:space="preserve">uyết định số 490/QĐ-TTg của Thủ tướng Chính phủ, chủ thể sản phẩm OCOP phải thuộc một trong bốn loại hình: </w:t>
      </w:r>
      <w:r w:rsidR="00271E4B" w:rsidRPr="00C001EC">
        <w:rPr>
          <w:rFonts w:eastAsia="Times New Roman"/>
          <w:sz w:val="28"/>
          <w:szCs w:val="26"/>
          <w:lang w:val="vi-VN"/>
        </w:rPr>
        <w:t>HTX</w:t>
      </w:r>
      <w:r w:rsidRPr="00C001EC">
        <w:rPr>
          <w:rFonts w:eastAsia="Times New Roman"/>
          <w:sz w:val="28"/>
          <w:szCs w:val="26"/>
          <w:lang w:val="vi-VN"/>
        </w:rPr>
        <w:t>, doanh nghiệp, tổ hợp tác, các hộ gia đình có đăng ký kinh doanh.</w:t>
      </w:r>
    </w:p>
    <w:p w:rsidR="00445977" w:rsidRPr="006320A2" w:rsidRDefault="000B608E" w:rsidP="00FF2C31">
      <w:pPr>
        <w:pStyle w:val="A3"/>
        <w:rPr>
          <w:lang w:val="vi-VN"/>
        </w:rPr>
      </w:pPr>
      <w:bookmarkStart w:id="341" w:name="_Toc40106833"/>
      <w:bookmarkStart w:id="342" w:name="_Toc40295953"/>
      <w:r w:rsidRPr="006320A2">
        <w:rPr>
          <w:lang w:val="vi-VN"/>
        </w:rPr>
        <w:t>3</w:t>
      </w:r>
      <w:r w:rsidR="00445977" w:rsidRPr="006320A2">
        <w:rPr>
          <w:lang w:val="vi-VN"/>
        </w:rPr>
        <w:t>.3.2.5. Sử dụng lao động địa phương</w:t>
      </w:r>
      <w:bookmarkEnd w:id="341"/>
      <w:bookmarkEnd w:id="342"/>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Chương trình </w:t>
      </w:r>
      <w:r w:rsidR="00A47398" w:rsidRPr="00C001EC">
        <w:rPr>
          <w:rFonts w:eastAsia="Times New Roman"/>
          <w:sz w:val="28"/>
          <w:szCs w:val="26"/>
          <w:lang w:val="vi-VN"/>
        </w:rPr>
        <w:t>OCOP</w:t>
      </w:r>
      <w:r w:rsidRPr="00C001EC">
        <w:rPr>
          <w:rFonts w:eastAsia="Times New Roman"/>
          <w:sz w:val="28"/>
          <w:szCs w:val="26"/>
          <w:lang w:val="vi-VN"/>
        </w:rPr>
        <w:t xml:space="preserve"> hướng tới những sản phẩm của cộng đồng với mong muốn tạo nhiều công ăn việc làm cho người dân địa phương. Do đó, Chương trình </w:t>
      </w:r>
      <w:r w:rsidR="00883704" w:rsidRPr="006320A2">
        <w:rPr>
          <w:rFonts w:eastAsia="Times New Roman"/>
          <w:sz w:val="28"/>
          <w:szCs w:val="26"/>
          <w:lang w:val="vi-VN"/>
        </w:rPr>
        <w:t>OCOP</w:t>
      </w:r>
      <w:r w:rsidRPr="00C001EC">
        <w:rPr>
          <w:rFonts w:eastAsia="Times New Roman"/>
          <w:sz w:val="28"/>
          <w:szCs w:val="26"/>
          <w:lang w:val="vi-VN"/>
        </w:rPr>
        <w:t xml:space="preserve"> yêu cầu sản phẩm muốn tham gia Chương trình </w:t>
      </w:r>
      <w:r w:rsidR="00A47398" w:rsidRPr="00C001EC">
        <w:rPr>
          <w:rFonts w:eastAsia="Times New Roman"/>
          <w:sz w:val="28"/>
          <w:szCs w:val="26"/>
          <w:lang w:val="vi-VN"/>
        </w:rPr>
        <w:t>OCOP</w:t>
      </w:r>
      <w:r w:rsidRPr="00C001EC">
        <w:rPr>
          <w:rFonts w:eastAsia="Times New Roman"/>
          <w:sz w:val="28"/>
          <w:szCs w:val="26"/>
          <w:lang w:val="vi-VN"/>
        </w:rPr>
        <w:t xml:space="preserve"> phải sử dụng ≥ 50% lao động là người địa phương hoặc có thu nhập bình quân/lao động ≥ mức thu nhập bình quân/người đạt chuẩn nông thôn mới của địa phương tại thời điểm đánh giá.</w:t>
      </w:r>
    </w:p>
    <w:p w:rsidR="00445977" w:rsidRPr="00100A36"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Các quy định tối thiểu được ghi rõ trong Quyết định 781/QĐ-</w:t>
      </w:r>
      <w:r w:rsidR="00373567" w:rsidRPr="00166090">
        <w:rPr>
          <w:rFonts w:eastAsia="Times New Roman"/>
          <w:sz w:val="28"/>
          <w:szCs w:val="26"/>
          <w:lang w:val="vi-VN"/>
        </w:rPr>
        <w:t>TTg ng</w:t>
      </w:r>
      <w:r w:rsidR="00373567" w:rsidRPr="00166090">
        <w:rPr>
          <w:rFonts w:eastAsia="Times New Roman" w:hint="eastAsia"/>
          <w:sz w:val="28"/>
          <w:szCs w:val="26"/>
          <w:lang w:val="vi-VN"/>
        </w:rPr>
        <w:t>à</w:t>
      </w:r>
      <w:r w:rsidR="00373567" w:rsidRPr="00166090">
        <w:rPr>
          <w:rFonts w:eastAsia="Times New Roman"/>
          <w:sz w:val="28"/>
          <w:szCs w:val="26"/>
          <w:lang w:val="vi-VN"/>
        </w:rPr>
        <w:t>y 08/6/2020 của Thủ t</w:t>
      </w:r>
      <w:r w:rsidR="00373567" w:rsidRPr="00166090">
        <w:rPr>
          <w:rFonts w:eastAsia="Times New Roman" w:hint="eastAsia"/>
          <w:sz w:val="28"/>
          <w:szCs w:val="26"/>
          <w:lang w:val="vi-VN"/>
        </w:rPr>
        <w:t>ư</w:t>
      </w:r>
      <w:r w:rsidR="00373567" w:rsidRPr="00166090">
        <w:rPr>
          <w:rFonts w:eastAsia="Times New Roman"/>
          <w:sz w:val="28"/>
          <w:szCs w:val="26"/>
          <w:lang w:val="vi-VN"/>
        </w:rPr>
        <w:t>ớng Ch</w:t>
      </w:r>
      <w:r w:rsidR="00373567" w:rsidRPr="00166090">
        <w:rPr>
          <w:rFonts w:eastAsia="Times New Roman" w:hint="eastAsia"/>
          <w:sz w:val="28"/>
          <w:szCs w:val="26"/>
          <w:lang w:val="vi-VN"/>
        </w:rPr>
        <w:t>í</w:t>
      </w:r>
      <w:r w:rsidR="00373567" w:rsidRPr="00166090">
        <w:rPr>
          <w:rFonts w:eastAsia="Times New Roman"/>
          <w:sz w:val="28"/>
          <w:szCs w:val="26"/>
          <w:lang w:val="vi-VN"/>
        </w:rPr>
        <w:t>nh phủ.</w:t>
      </w:r>
    </w:p>
    <w:p w:rsidR="00445977" w:rsidRPr="006320A2" w:rsidRDefault="000B608E" w:rsidP="00FF2C31">
      <w:pPr>
        <w:pStyle w:val="A1"/>
        <w:jc w:val="both"/>
        <w:rPr>
          <w:rFonts w:ascii="Times New Roman" w:hAnsi="Times New Roman"/>
          <w:lang w:val="vi-VN"/>
        </w:rPr>
      </w:pPr>
      <w:bookmarkStart w:id="343" w:name="_Toc53584168"/>
      <w:bookmarkStart w:id="344" w:name="_Toc40106834"/>
      <w:bookmarkStart w:id="345" w:name="_Toc40295954"/>
      <w:bookmarkStart w:id="346" w:name="_Toc42522052"/>
      <w:bookmarkStart w:id="347" w:name="_Toc47032279"/>
      <w:bookmarkStart w:id="348" w:name="_Toc49715293"/>
      <w:r w:rsidRPr="006320A2">
        <w:rPr>
          <w:rFonts w:ascii="Times New Roman" w:hAnsi="Times New Roman"/>
          <w:lang w:val="vi-VN"/>
        </w:rPr>
        <w:t>3</w:t>
      </w:r>
      <w:r w:rsidR="00445977" w:rsidRPr="006320A2">
        <w:rPr>
          <w:rFonts w:ascii="Times New Roman" w:hAnsi="Times New Roman"/>
          <w:lang w:val="vi-VN"/>
        </w:rPr>
        <w:t>.4. Tiếp nhận và đánh giá phương án/dự án sản xuất kinh doanh</w:t>
      </w:r>
      <w:bookmarkEnd w:id="343"/>
      <w:r w:rsidR="00445977" w:rsidRPr="006320A2">
        <w:rPr>
          <w:rFonts w:ascii="Times New Roman" w:hAnsi="Times New Roman"/>
          <w:lang w:val="vi-VN"/>
        </w:rPr>
        <w:t> </w:t>
      </w:r>
      <w:bookmarkEnd w:id="344"/>
      <w:bookmarkEnd w:id="345"/>
      <w:bookmarkEnd w:id="346"/>
      <w:bookmarkEnd w:id="347"/>
      <w:bookmarkEnd w:id="348"/>
    </w:p>
    <w:p w:rsidR="00445977" w:rsidRPr="00C001EC" w:rsidRDefault="000B608E" w:rsidP="00AF6E07">
      <w:pPr>
        <w:pStyle w:val="A2"/>
      </w:pPr>
      <w:bookmarkStart w:id="349" w:name="_Toc40106835"/>
      <w:bookmarkStart w:id="350" w:name="_Toc40295955"/>
      <w:bookmarkStart w:id="351" w:name="_Toc42522053"/>
      <w:bookmarkStart w:id="352" w:name="_Toc47032280"/>
      <w:bookmarkStart w:id="353" w:name="_Toc49715294"/>
      <w:r w:rsidRPr="00C001EC">
        <w:t>3</w:t>
      </w:r>
      <w:r w:rsidR="00445977" w:rsidRPr="00C001EC">
        <w:t>.4.1. Tiếp nhận phương án/dự án sản xuất kinh doanh</w:t>
      </w:r>
      <w:bookmarkEnd w:id="349"/>
      <w:bookmarkEnd w:id="350"/>
      <w:bookmarkEnd w:id="351"/>
      <w:bookmarkEnd w:id="352"/>
      <w:bookmarkEnd w:id="353"/>
    </w:p>
    <w:p w:rsidR="00445977" w:rsidRPr="00C001EC" w:rsidRDefault="00445977" w:rsidP="00FF2C31">
      <w:pPr>
        <w:widowControl w:val="0"/>
        <w:spacing w:before="120" w:after="0" w:line="360" w:lineRule="exact"/>
        <w:ind w:firstLine="567"/>
        <w:jc w:val="both"/>
        <w:rPr>
          <w:rFonts w:eastAsia="Times New Roman"/>
          <w:spacing w:val="-4"/>
          <w:kern w:val="24"/>
          <w:sz w:val="28"/>
          <w:szCs w:val="26"/>
          <w:lang w:eastAsia="zh-CN"/>
        </w:rPr>
      </w:pPr>
      <w:r w:rsidRPr="00C001EC">
        <w:rPr>
          <w:rFonts w:eastAsia="Times New Roman"/>
          <w:spacing w:val="-4"/>
          <w:sz w:val="28"/>
          <w:szCs w:val="26"/>
          <w:lang w:val="vi-VN" w:eastAsia="zh-CN"/>
        </w:rPr>
        <w:t xml:space="preserve">Phương án/dự án sản xuất kinh doanh là yêu cầu bắt buộc của hồ sơ đăng ký sản phẩm OCOP, vì vậy, phương án/dự án sản xuất kinh doanh được nộp cùng với hồ sơ đăng ký sản phẩm OCOP theo các bước được hướng dẫn tại mục 2.6 </w:t>
      </w:r>
      <w:r w:rsidRPr="00C001EC">
        <w:rPr>
          <w:rFonts w:eastAsia="Times New Roman"/>
          <w:i/>
          <w:spacing w:val="-4"/>
          <w:sz w:val="28"/>
          <w:szCs w:val="26"/>
          <w:lang w:val="vi-VN" w:eastAsia="zh-CN"/>
        </w:rPr>
        <w:t>(</w:t>
      </w:r>
      <w:r w:rsidRPr="00C001EC">
        <w:rPr>
          <w:rFonts w:eastAsia="Times New Roman"/>
          <w:i/>
          <w:spacing w:val="-4"/>
          <w:kern w:val="24"/>
          <w:sz w:val="28"/>
          <w:szCs w:val="26"/>
          <w:lang w:val="vi-VN" w:eastAsia="zh-CN"/>
        </w:rPr>
        <w:t>Tiếp nhận hồ sơ, sản phẩm và tổ chức đánh giá, xếp hạng sản phẩm OCOP cấp huyện, tỉnh)</w:t>
      </w:r>
      <w:r w:rsidR="00A47398" w:rsidRPr="00C001EC">
        <w:rPr>
          <w:rFonts w:eastAsia="Times New Roman"/>
          <w:i/>
          <w:spacing w:val="-4"/>
          <w:kern w:val="24"/>
          <w:sz w:val="28"/>
          <w:szCs w:val="26"/>
          <w:lang w:eastAsia="zh-CN"/>
        </w:rPr>
        <w:t>.</w:t>
      </w:r>
    </w:p>
    <w:p w:rsidR="00445977" w:rsidRPr="00C001EC" w:rsidRDefault="000B608E" w:rsidP="00445977">
      <w:pPr>
        <w:pStyle w:val="A2"/>
        <w:rPr>
          <w:kern w:val="24"/>
          <w:lang w:val="vi-VN"/>
        </w:rPr>
      </w:pPr>
      <w:bookmarkStart w:id="354" w:name="_Toc40106836"/>
      <w:bookmarkStart w:id="355" w:name="_Toc40295956"/>
      <w:bookmarkStart w:id="356" w:name="_Toc42522054"/>
      <w:bookmarkStart w:id="357" w:name="_Toc47032281"/>
      <w:bookmarkStart w:id="358" w:name="_Toc49715295"/>
      <w:r w:rsidRPr="00C001EC">
        <w:rPr>
          <w:kern w:val="24"/>
          <w:lang w:val="en-US"/>
        </w:rPr>
        <w:t>3</w:t>
      </w:r>
      <w:r w:rsidR="00445977" w:rsidRPr="00C001EC">
        <w:rPr>
          <w:kern w:val="24"/>
          <w:lang w:val="vi-VN"/>
        </w:rPr>
        <w:t>.4</w:t>
      </w:r>
      <w:r w:rsidR="00445977" w:rsidRPr="00C001EC">
        <w:rPr>
          <w:lang w:val="vi-VN"/>
        </w:rPr>
        <w:t>.2. Đánh giá phương án/dự án sản xuất kinh doanh</w:t>
      </w:r>
      <w:bookmarkEnd w:id="354"/>
      <w:bookmarkEnd w:id="355"/>
      <w:bookmarkEnd w:id="356"/>
      <w:bookmarkEnd w:id="357"/>
      <w:bookmarkEnd w:id="358"/>
    </w:p>
    <w:p w:rsidR="00445977" w:rsidRPr="00166090" w:rsidRDefault="00445977" w:rsidP="00FF2C31">
      <w:pPr>
        <w:widowControl w:val="0"/>
        <w:spacing w:before="120" w:after="0" w:line="360" w:lineRule="exact"/>
        <w:ind w:firstLine="567"/>
        <w:jc w:val="both"/>
        <w:rPr>
          <w:rFonts w:eastAsia="Times New Roman"/>
          <w:spacing w:val="-8"/>
          <w:sz w:val="28"/>
          <w:szCs w:val="28"/>
          <w:lang w:val="vi-VN"/>
        </w:rPr>
      </w:pPr>
      <w:r w:rsidRPr="00166090">
        <w:rPr>
          <w:rFonts w:eastAsia="Times New Roman" w:hint="eastAsia"/>
          <w:spacing w:val="-8"/>
          <w:sz w:val="28"/>
          <w:szCs w:val="28"/>
          <w:lang w:val="vi-VN"/>
        </w:rPr>
        <w:t>Đá</w:t>
      </w:r>
      <w:r w:rsidRPr="00166090">
        <w:rPr>
          <w:rFonts w:eastAsia="Times New Roman"/>
          <w:spacing w:val="-8"/>
          <w:sz w:val="28"/>
          <w:szCs w:val="28"/>
          <w:lang w:val="vi-VN"/>
        </w:rPr>
        <w:t>nh gi</w:t>
      </w:r>
      <w:r w:rsidRPr="00166090">
        <w:rPr>
          <w:rFonts w:eastAsia="Times New Roman" w:hint="eastAsia"/>
          <w:spacing w:val="-8"/>
          <w:sz w:val="28"/>
          <w:szCs w:val="28"/>
          <w:lang w:val="vi-VN"/>
        </w:rPr>
        <w:t>á</w:t>
      </w:r>
      <w:r w:rsidRPr="00166090">
        <w:rPr>
          <w:rFonts w:eastAsia="Times New Roman"/>
          <w:spacing w:val="-8"/>
          <w:sz w:val="28"/>
          <w:szCs w:val="28"/>
          <w:lang w:val="vi-VN"/>
        </w:rPr>
        <w:t xml:space="preserve"> ph</w:t>
      </w:r>
      <w:r w:rsidRPr="00166090">
        <w:rPr>
          <w:rFonts w:eastAsia="Times New Roman" w:hint="eastAsia"/>
          <w:spacing w:val="-8"/>
          <w:sz w:val="28"/>
          <w:szCs w:val="28"/>
          <w:lang w:val="vi-VN"/>
        </w:rPr>
        <w:t>ươ</w:t>
      </w:r>
      <w:r w:rsidRPr="00166090">
        <w:rPr>
          <w:rFonts w:eastAsia="Times New Roman"/>
          <w:spacing w:val="-8"/>
          <w:sz w:val="28"/>
          <w:szCs w:val="28"/>
          <w:lang w:val="vi-VN"/>
        </w:rPr>
        <w:t xml:space="preserve">ng </w:t>
      </w:r>
      <w:r w:rsidRPr="00166090">
        <w:rPr>
          <w:rFonts w:eastAsia="Times New Roman" w:hint="eastAsia"/>
          <w:spacing w:val="-8"/>
          <w:sz w:val="28"/>
          <w:szCs w:val="28"/>
          <w:lang w:val="vi-VN"/>
        </w:rPr>
        <w:t>á</w:t>
      </w:r>
      <w:r w:rsidRPr="00166090">
        <w:rPr>
          <w:rFonts w:eastAsia="Times New Roman"/>
          <w:spacing w:val="-8"/>
          <w:sz w:val="28"/>
          <w:szCs w:val="28"/>
          <w:lang w:val="vi-VN"/>
        </w:rPr>
        <w:t xml:space="preserve">n/dự </w:t>
      </w:r>
      <w:r w:rsidRPr="00166090">
        <w:rPr>
          <w:rFonts w:eastAsia="Times New Roman" w:hint="eastAsia"/>
          <w:spacing w:val="-8"/>
          <w:sz w:val="28"/>
          <w:szCs w:val="28"/>
          <w:lang w:val="vi-VN"/>
        </w:rPr>
        <w:t>á</w:t>
      </w:r>
      <w:r w:rsidRPr="00166090">
        <w:rPr>
          <w:rFonts w:eastAsia="Times New Roman"/>
          <w:spacing w:val="-8"/>
          <w:sz w:val="28"/>
          <w:szCs w:val="28"/>
          <w:lang w:val="vi-VN"/>
        </w:rPr>
        <w:t>n sản xuất kinh doanh cần c</w:t>
      </w:r>
      <w:r w:rsidRPr="00166090">
        <w:rPr>
          <w:rFonts w:eastAsia="Times New Roman" w:hint="eastAsia"/>
          <w:spacing w:val="-8"/>
          <w:sz w:val="28"/>
          <w:szCs w:val="28"/>
          <w:lang w:val="vi-VN"/>
        </w:rPr>
        <w:t>ă</w:t>
      </w:r>
      <w:r w:rsidRPr="00166090">
        <w:rPr>
          <w:rFonts w:eastAsia="Times New Roman"/>
          <w:spacing w:val="-8"/>
          <w:sz w:val="28"/>
          <w:szCs w:val="28"/>
          <w:lang w:val="vi-VN"/>
        </w:rPr>
        <w:t>n cứ v</w:t>
      </w:r>
      <w:r w:rsidRPr="00166090">
        <w:rPr>
          <w:rFonts w:eastAsia="Times New Roman" w:hint="eastAsia"/>
          <w:spacing w:val="-8"/>
          <w:sz w:val="28"/>
          <w:szCs w:val="28"/>
          <w:lang w:val="vi-VN"/>
        </w:rPr>
        <w:t>à</w:t>
      </w:r>
      <w:r w:rsidRPr="00166090">
        <w:rPr>
          <w:rFonts w:eastAsia="Times New Roman"/>
          <w:spacing w:val="-8"/>
          <w:sz w:val="28"/>
          <w:szCs w:val="28"/>
          <w:lang w:val="vi-VN"/>
        </w:rPr>
        <w:t>o c</w:t>
      </w:r>
      <w:r w:rsidRPr="00166090">
        <w:rPr>
          <w:rFonts w:eastAsia="Times New Roman" w:hint="eastAsia"/>
          <w:spacing w:val="-8"/>
          <w:sz w:val="28"/>
          <w:szCs w:val="28"/>
          <w:lang w:val="vi-VN"/>
        </w:rPr>
        <w:t>á</w:t>
      </w:r>
      <w:r w:rsidRPr="00166090">
        <w:rPr>
          <w:rFonts w:eastAsia="Times New Roman"/>
          <w:spacing w:val="-8"/>
          <w:sz w:val="28"/>
          <w:szCs w:val="28"/>
          <w:lang w:val="vi-VN"/>
        </w:rPr>
        <w:t>c ti</w:t>
      </w:r>
      <w:r w:rsidRPr="00166090">
        <w:rPr>
          <w:rFonts w:eastAsia="Times New Roman" w:hint="eastAsia"/>
          <w:spacing w:val="-8"/>
          <w:sz w:val="28"/>
          <w:szCs w:val="28"/>
          <w:lang w:val="vi-VN"/>
        </w:rPr>
        <w:t>ê</w:t>
      </w:r>
      <w:r w:rsidRPr="00166090">
        <w:rPr>
          <w:rFonts w:eastAsia="Times New Roman"/>
          <w:spacing w:val="-8"/>
          <w:sz w:val="28"/>
          <w:szCs w:val="28"/>
          <w:lang w:val="vi-VN"/>
        </w:rPr>
        <w:t>u ch</w:t>
      </w:r>
      <w:r w:rsidRPr="00166090">
        <w:rPr>
          <w:rFonts w:eastAsia="Times New Roman" w:hint="eastAsia"/>
          <w:spacing w:val="-8"/>
          <w:sz w:val="28"/>
          <w:szCs w:val="28"/>
          <w:lang w:val="vi-VN"/>
        </w:rPr>
        <w:t>í</w:t>
      </w:r>
      <w:r w:rsidRPr="00166090">
        <w:rPr>
          <w:rFonts w:eastAsia="Times New Roman"/>
          <w:spacing w:val="-8"/>
          <w:sz w:val="28"/>
          <w:szCs w:val="28"/>
          <w:lang w:val="vi-VN"/>
        </w:rPr>
        <w:t xml:space="preserve"> nh</w:t>
      </w:r>
      <w:r w:rsidRPr="00166090">
        <w:rPr>
          <w:rFonts w:eastAsia="Times New Roman" w:hint="eastAsia"/>
          <w:spacing w:val="-8"/>
          <w:sz w:val="28"/>
          <w:szCs w:val="28"/>
          <w:lang w:val="vi-VN"/>
        </w:rPr>
        <w:t>ư</w:t>
      </w:r>
      <w:r w:rsidRPr="00166090">
        <w:rPr>
          <w:rFonts w:eastAsia="Times New Roman"/>
          <w:spacing w:val="-8"/>
          <w:sz w:val="28"/>
          <w:szCs w:val="28"/>
          <w:lang w:val="vi-VN"/>
        </w:rPr>
        <w:t xml:space="preserve"> sau:</w:t>
      </w:r>
    </w:p>
    <w:p w:rsidR="00445977" w:rsidRPr="00C001EC" w:rsidRDefault="000B608E" w:rsidP="00FF2C31">
      <w:pPr>
        <w:pStyle w:val="a4"/>
        <w:spacing w:line="360" w:lineRule="exact"/>
        <w:rPr>
          <w:szCs w:val="28"/>
        </w:rPr>
      </w:pPr>
      <w:bookmarkStart w:id="359" w:name="_Toc40106837"/>
      <w:bookmarkStart w:id="360" w:name="_Toc40295957"/>
      <w:bookmarkStart w:id="361" w:name="_Toc52317973"/>
      <w:bookmarkStart w:id="362" w:name="_Toc53584169"/>
      <w:r w:rsidRPr="006320A2">
        <w:rPr>
          <w:szCs w:val="28"/>
        </w:rPr>
        <w:lastRenderedPageBreak/>
        <w:t>3</w:t>
      </w:r>
      <w:r w:rsidR="00445977" w:rsidRPr="00C001EC">
        <w:rPr>
          <w:szCs w:val="28"/>
        </w:rPr>
        <w:t>.4.2.1. Phương án/dự án sản xuất kinh doanh đúng theo mẫu quy định hay không</w:t>
      </w:r>
      <w:bookmarkEnd w:id="359"/>
      <w:bookmarkEnd w:id="360"/>
      <w:bookmarkEnd w:id="361"/>
      <w:bookmarkEnd w:id="362"/>
    </w:p>
    <w:p w:rsidR="00445977" w:rsidRPr="00C001EC" w:rsidRDefault="00445977" w:rsidP="00FF2C31">
      <w:pPr>
        <w:widowControl w:val="0"/>
        <w:spacing w:before="120" w:after="0" w:line="360" w:lineRule="exact"/>
        <w:ind w:firstLine="720"/>
        <w:jc w:val="both"/>
        <w:rPr>
          <w:rFonts w:eastAsia="Times New Roman"/>
          <w:sz w:val="28"/>
          <w:szCs w:val="28"/>
          <w:lang w:val="vi-VN"/>
        </w:rPr>
      </w:pPr>
      <w:r w:rsidRPr="00C001EC">
        <w:rPr>
          <w:rFonts w:eastAsia="Times New Roman"/>
          <w:sz w:val="28"/>
          <w:szCs w:val="28"/>
          <w:lang w:val="vi-VN"/>
        </w:rPr>
        <w:t xml:space="preserve">Phương án/dự án sản xuất kinh doanh tham gia Chương trình </w:t>
      </w:r>
      <w:r w:rsidR="00883704" w:rsidRPr="006320A2">
        <w:rPr>
          <w:rFonts w:eastAsia="Times New Roman"/>
          <w:sz w:val="28"/>
          <w:szCs w:val="28"/>
          <w:lang w:val="vi-VN"/>
        </w:rPr>
        <w:t>OCOP</w:t>
      </w:r>
      <w:r w:rsidRPr="00C001EC">
        <w:rPr>
          <w:rFonts w:eastAsia="Times New Roman"/>
          <w:sz w:val="28"/>
          <w:szCs w:val="28"/>
          <w:lang w:val="vi-VN"/>
        </w:rPr>
        <w:t xml:space="preserve"> cần thực hiện theo đúng mẫu quy định của chương trình </w:t>
      </w:r>
      <w:r w:rsidRPr="00C001EC">
        <w:rPr>
          <w:rFonts w:eastAsia="Times New Roman"/>
          <w:i/>
          <w:sz w:val="28"/>
          <w:szCs w:val="28"/>
          <w:lang w:val="vi-VN"/>
        </w:rPr>
        <w:t>(biểu phụ lục 03</w:t>
      </w:r>
      <w:r w:rsidRPr="006320A2">
        <w:rPr>
          <w:rFonts w:eastAsia="Times New Roman"/>
          <w:i/>
          <w:sz w:val="28"/>
          <w:szCs w:val="28"/>
          <w:lang w:val="vi-VN"/>
        </w:rPr>
        <w:t xml:space="preserve"> tại Quyết định 1048/QĐ-</w:t>
      </w:r>
      <w:r w:rsidR="00373567" w:rsidRPr="00166090">
        <w:rPr>
          <w:rFonts w:eastAsia="Times New Roman"/>
          <w:i/>
          <w:sz w:val="28"/>
          <w:szCs w:val="28"/>
          <w:lang w:val="vi-VN"/>
        </w:rPr>
        <w:t>TTg ng</w:t>
      </w:r>
      <w:r w:rsidR="00373567" w:rsidRPr="00166090">
        <w:rPr>
          <w:rFonts w:eastAsia="Times New Roman" w:hint="eastAsia"/>
          <w:i/>
          <w:sz w:val="28"/>
          <w:szCs w:val="28"/>
          <w:lang w:val="vi-VN"/>
        </w:rPr>
        <w:t>à</w:t>
      </w:r>
      <w:r w:rsidR="00373567" w:rsidRPr="00166090">
        <w:rPr>
          <w:rFonts w:eastAsia="Times New Roman"/>
          <w:i/>
          <w:sz w:val="28"/>
          <w:szCs w:val="28"/>
          <w:lang w:val="vi-VN"/>
        </w:rPr>
        <w:t>y 21/8/2019 của Thủ t</w:t>
      </w:r>
      <w:r w:rsidR="00373567" w:rsidRPr="00166090">
        <w:rPr>
          <w:rFonts w:eastAsia="Times New Roman" w:hint="eastAsia"/>
          <w:i/>
          <w:sz w:val="28"/>
          <w:szCs w:val="28"/>
          <w:lang w:val="vi-VN"/>
        </w:rPr>
        <w:t>ư</w:t>
      </w:r>
      <w:r w:rsidR="00373567" w:rsidRPr="00166090">
        <w:rPr>
          <w:rFonts w:eastAsia="Times New Roman"/>
          <w:i/>
          <w:sz w:val="28"/>
          <w:szCs w:val="28"/>
          <w:lang w:val="vi-VN"/>
        </w:rPr>
        <w:t>ớng Ch</w:t>
      </w:r>
      <w:r w:rsidR="00373567" w:rsidRPr="00166090">
        <w:rPr>
          <w:rFonts w:eastAsia="Times New Roman" w:hint="eastAsia"/>
          <w:i/>
          <w:sz w:val="28"/>
          <w:szCs w:val="28"/>
          <w:lang w:val="vi-VN"/>
        </w:rPr>
        <w:t>í</w:t>
      </w:r>
      <w:r w:rsidR="00373567" w:rsidRPr="00166090">
        <w:rPr>
          <w:rFonts w:eastAsia="Times New Roman"/>
          <w:i/>
          <w:sz w:val="28"/>
          <w:szCs w:val="28"/>
          <w:lang w:val="vi-VN"/>
        </w:rPr>
        <w:t>nh phủ</w:t>
      </w:r>
      <w:r w:rsidRPr="00C001EC">
        <w:rPr>
          <w:rFonts w:eastAsia="Times New Roman"/>
          <w:i/>
          <w:sz w:val="28"/>
          <w:szCs w:val="28"/>
          <w:lang w:val="vi-VN"/>
        </w:rPr>
        <w:t>).</w:t>
      </w:r>
    </w:p>
    <w:p w:rsidR="00445977" w:rsidRPr="00100A36" w:rsidRDefault="000B608E" w:rsidP="00FF2C31">
      <w:pPr>
        <w:pStyle w:val="a4"/>
        <w:spacing w:line="360" w:lineRule="exact"/>
        <w:rPr>
          <w:szCs w:val="28"/>
        </w:rPr>
      </w:pPr>
      <w:bookmarkStart w:id="363" w:name="_Toc40106838"/>
      <w:bookmarkStart w:id="364" w:name="_Toc40295958"/>
      <w:bookmarkStart w:id="365" w:name="_Toc52317974"/>
      <w:bookmarkStart w:id="366" w:name="_Toc53584170"/>
      <w:r w:rsidRPr="006320A2">
        <w:rPr>
          <w:szCs w:val="28"/>
        </w:rPr>
        <w:t>3</w:t>
      </w:r>
      <w:r w:rsidR="00445977" w:rsidRPr="00C001EC">
        <w:rPr>
          <w:szCs w:val="28"/>
        </w:rPr>
        <w:t>.4.2.2. Đánh giá các nội dung chính của phương án/dự án sản xuất kinh doanh</w:t>
      </w:r>
      <w:bookmarkEnd w:id="363"/>
      <w:bookmarkEnd w:id="364"/>
      <w:bookmarkEnd w:id="365"/>
      <w:bookmarkEnd w:id="366"/>
      <w:r w:rsidR="00373567" w:rsidRPr="00166090">
        <w:rPr>
          <w:rFonts w:hint="eastAsia"/>
          <w:szCs w:val="28"/>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Mục tiêu phương án/dự án sản xuất kinh doanh</w:t>
      </w:r>
      <w:r w:rsidRPr="006320A2">
        <w:rPr>
          <w:rFonts w:eastAsia="Times New Roman"/>
          <w:sz w:val="28"/>
          <w:szCs w:val="28"/>
          <w:lang w:val="vi-V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Quy mô phương án/dự án sản xuất kinh doanh</w:t>
      </w:r>
      <w:r w:rsidRPr="006320A2">
        <w:rPr>
          <w:rFonts w:eastAsia="Times New Roman"/>
          <w:sz w:val="28"/>
          <w:szCs w:val="28"/>
          <w:lang w:val="vi-V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pacing w:val="-6"/>
          <w:sz w:val="28"/>
          <w:szCs w:val="28"/>
          <w:lang w:val="vi-VN"/>
        </w:rPr>
      </w:pPr>
      <w:r w:rsidRPr="00C001EC">
        <w:rPr>
          <w:rFonts w:eastAsia="Times New Roman"/>
          <w:spacing w:val="-6"/>
          <w:sz w:val="28"/>
          <w:szCs w:val="28"/>
          <w:lang w:val="vi-VN"/>
        </w:rPr>
        <w:t>Cách thức tiến hành phương án/dự án sản xuất kinh doanh: Dự kiến các chỉ tiêu sản xuất, kinh doanh của phương án; Xác định các hoạt động sản xuất, kinh doanh;</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 xml:space="preserve"> Phân tích tính khả thi: Đánh giá tính khả thi của phương án/dự án sản xuất kinh doanh thông qua một số chỉ tiêu như: Đánh giá khả năng cung cấp các yếu tố đầu vào; Đánh giá khả năng tiêu thụ sản phẩm; Đánh giá hiệu quả của phương án sản xuất kinh doanh; Phân tích điểm mạnh, yếu, cơ hội phát triển và thách thức của phương án/dự án sản xuất kinh doanh</w:t>
      </w:r>
      <w:r w:rsidRPr="006320A2">
        <w:rPr>
          <w:rFonts w:eastAsia="Times New Roman"/>
          <w:sz w:val="28"/>
          <w:szCs w:val="28"/>
          <w:lang w:val="vi-VN"/>
        </w:rPr>
        <w:t>.</w:t>
      </w:r>
    </w:p>
    <w:p w:rsidR="00445977" w:rsidRPr="00C001EC" w:rsidRDefault="00F225E8" w:rsidP="00FF2C31">
      <w:pPr>
        <w:pStyle w:val="a4"/>
        <w:spacing w:line="360" w:lineRule="exact"/>
        <w:rPr>
          <w:szCs w:val="28"/>
        </w:rPr>
      </w:pPr>
      <w:bookmarkStart w:id="367" w:name="_Toc40106839"/>
      <w:bookmarkStart w:id="368" w:name="_Toc40295959"/>
      <w:bookmarkStart w:id="369" w:name="_Toc52317975"/>
      <w:bookmarkStart w:id="370" w:name="_Toc53584171"/>
      <w:r w:rsidRPr="006320A2">
        <w:rPr>
          <w:szCs w:val="28"/>
        </w:rPr>
        <w:t>3</w:t>
      </w:r>
      <w:r w:rsidR="00445977" w:rsidRPr="00C001EC">
        <w:rPr>
          <w:szCs w:val="28"/>
        </w:rPr>
        <w:t>.4.2.3. Đánh giá vấn đề tài chính của phương án/dự án sản xuất kinh doanh</w:t>
      </w:r>
      <w:bookmarkEnd w:id="367"/>
      <w:bookmarkEnd w:id="368"/>
      <w:bookmarkEnd w:id="369"/>
      <w:bookmarkEnd w:id="370"/>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Phương án huy động và sử dụng vốn</w:t>
      </w:r>
      <w:r w:rsidRPr="006320A2">
        <w:rPr>
          <w:rFonts w:eastAsia="Times New Roman"/>
          <w:sz w:val="28"/>
          <w:szCs w:val="28"/>
          <w:lang w:val="vi-V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Phương án về doanh thu, chi phí, lợi nhuận</w:t>
      </w:r>
      <w:r w:rsidRPr="006320A2">
        <w:rPr>
          <w:rFonts w:eastAsia="Times New Roman"/>
          <w:sz w:val="28"/>
          <w:szCs w:val="28"/>
          <w:lang w:val="vi-VN"/>
        </w:rPr>
        <w:t>;</w:t>
      </w:r>
      <w:r w:rsidRPr="00C001EC">
        <w:rPr>
          <w:rFonts w:eastAsia="Times New Roman"/>
          <w:sz w:val="28"/>
          <w:szCs w:val="28"/>
          <w:lang w:val="vi-VN"/>
        </w:rPr>
        <w:t xml:space="preserve"> </w:t>
      </w:r>
    </w:p>
    <w:p w:rsidR="00445977" w:rsidRPr="006320A2"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6320A2">
        <w:rPr>
          <w:rFonts w:eastAsia="Times New Roman"/>
          <w:sz w:val="28"/>
          <w:szCs w:val="28"/>
          <w:lang w:val="vi-VN"/>
        </w:rPr>
        <w:t>Phương án tài chính khác.</w:t>
      </w:r>
    </w:p>
    <w:p w:rsidR="00445977" w:rsidRPr="006320A2" w:rsidRDefault="00F225E8" w:rsidP="00445977">
      <w:pPr>
        <w:pStyle w:val="A1"/>
        <w:rPr>
          <w:rFonts w:ascii="Times New Roman" w:hAnsi="Times New Roman"/>
          <w:lang w:val="vi-VN"/>
        </w:rPr>
      </w:pPr>
      <w:bookmarkStart w:id="371" w:name="_Toc40106840"/>
      <w:bookmarkStart w:id="372" w:name="_Toc40295960"/>
      <w:bookmarkStart w:id="373" w:name="_Toc42522055"/>
      <w:bookmarkStart w:id="374" w:name="_Toc47032282"/>
      <w:bookmarkStart w:id="375" w:name="_Toc49715296"/>
      <w:bookmarkStart w:id="376" w:name="_Toc53584172"/>
      <w:r w:rsidRPr="006320A2">
        <w:rPr>
          <w:rFonts w:ascii="Times New Roman" w:hAnsi="Times New Roman"/>
          <w:lang w:val="vi-VN"/>
        </w:rPr>
        <w:t>3</w:t>
      </w:r>
      <w:r w:rsidR="00445977" w:rsidRPr="006320A2">
        <w:rPr>
          <w:rFonts w:ascii="Times New Roman" w:hAnsi="Times New Roman"/>
          <w:lang w:val="vi-VN"/>
        </w:rPr>
        <w:t xml:space="preserve">.5. Hướng dẫn chủ thể xây dựng hồ sơ </w:t>
      </w:r>
      <w:bookmarkEnd w:id="371"/>
      <w:bookmarkEnd w:id="372"/>
      <w:bookmarkEnd w:id="373"/>
      <w:bookmarkEnd w:id="374"/>
      <w:bookmarkEnd w:id="375"/>
      <w:r w:rsidRPr="006320A2">
        <w:rPr>
          <w:rFonts w:ascii="Times New Roman" w:hAnsi="Times New Roman"/>
          <w:lang w:val="vi-VN"/>
        </w:rPr>
        <w:t>sản phẩm</w:t>
      </w:r>
      <w:bookmarkEnd w:id="376"/>
      <w:r w:rsidR="00445977" w:rsidRPr="006320A2">
        <w:rPr>
          <w:rFonts w:ascii="Times New Roman" w:hAnsi="Times New Roman"/>
          <w:lang w:val="vi-VN"/>
        </w:rPr>
        <w:t xml:space="preserve"> </w:t>
      </w:r>
    </w:p>
    <w:p w:rsidR="00445977" w:rsidRPr="00C001EC" w:rsidRDefault="00F225E8" w:rsidP="00445977">
      <w:pPr>
        <w:pStyle w:val="A2"/>
      </w:pPr>
      <w:bookmarkStart w:id="377" w:name="_Toc40106841"/>
      <w:bookmarkStart w:id="378" w:name="_Toc40295961"/>
      <w:bookmarkStart w:id="379" w:name="_Toc42522056"/>
      <w:bookmarkStart w:id="380" w:name="_Toc47032283"/>
      <w:bookmarkStart w:id="381" w:name="_Toc49715297"/>
      <w:r w:rsidRPr="00C001EC">
        <w:rPr>
          <w:lang w:val="en-US"/>
        </w:rPr>
        <w:t>3</w:t>
      </w:r>
      <w:r w:rsidR="00445977" w:rsidRPr="00C001EC">
        <w:t>.5.1. Yêu cầu về hồ sơ</w:t>
      </w:r>
      <w:bookmarkEnd w:id="377"/>
      <w:bookmarkEnd w:id="378"/>
      <w:bookmarkEnd w:id="379"/>
      <w:bookmarkEnd w:id="380"/>
      <w:bookmarkEnd w:id="381"/>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lang w:eastAsia="zh-CN"/>
        </w:rPr>
        <w:t xml:space="preserve">Theo </w:t>
      </w:r>
      <w:r w:rsidR="00373567">
        <w:rPr>
          <w:rFonts w:eastAsia="Times New Roman"/>
          <w:sz w:val="28"/>
          <w:szCs w:val="28"/>
          <w:lang w:eastAsia="zh-CN"/>
        </w:rPr>
        <w:t>Q</w:t>
      </w:r>
      <w:r w:rsidRPr="00C001EC">
        <w:rPr>
          <w:rFonts w:eastAsia="Times New Roman"/>
          <w:sz w:val="28"/>
          <w:szCs w:val="28"/>
          <w:lang w:eastAsia="zh-CN"/>
        </w:rPr>
        <w:t>uyết định số 1048/QĐ-TTg ngày 21/08/2019</w:t>
      </w:r>
      <w:r w:rsidR="00373567">
        <w:rPr>
          <w:rFonts w:eastAsia="Times New Roman"/>
          <w:sz w:val="28"/>
          <w:szCs w:val="28"/>
          <w:lang w:eastAsia="zh-CN"/>
        </w:rPr>
        <w:t xml:space="preserve"> của Thủ tướng Chính phủ</w:t>
      </w:r>
      <w:r w:rsidRPr="00C001EC">
        <w:rPr>
          <w:rFonts w:eastAsia="Times New Roman"/>
          <w:sz w:val="28"/>
          <w:szCs w:val="28"/>
          <w:lang w:eastAsia="zh-CN"/>
        </w:rPr>
        <w:t xml:space="preserve">, Hồ sơ đăng ký tham gia đánh giá sản phẩm OCOP, gọi tắt là hồ sơ sản phẩm do các chủ thể OCOP (doanh nghiệp, </w:t>
      </w:r>
      <w:r w:rsidR="00271E4B" w:rsidRPr="00C001EC">
        <w:rPr>
          <w:rFonts w:eastAsia="Times New Roman"/>
          <w:sz w:val="28"/>
          <w:szCs w:val="28"/>
          <w:lang w:eastAsia="zh-CN"/>
        </w:rPr>
        <w:t>HTX</w:t>
      </w:r>
      <w:r w:rsidRPr="00C001EC">
        <w:rPr>
          <w:rFonts w:eastAsia="Times New Roman"/>
          <w:sz w:val="28"/>
          <w:szCs w:val="28"/>
          <w:lang w:eastAsia="zh-CN"/>
        </w:rPr>
        <w:t xml:space="preserve">, tổ hợp tác, chủ hộ sản xuất…) chuẩn bị. </w:t>
      </w:r>
      <w:r w:rsidRPr="00C001EC">
        <w:rPr>
          <w:rFonts w:eastAsia="Times New Roman"/>
          <w:sz w:val="28"/>
          <w:szCs w:val="28"/>
        </w:rPr>
        <w:t xml:space="preserve">Ủy ban nhân dân cấp huyện hướng dẫn, kiểm tra. Bao gồm: </w:t>
      </w:r>
    </w:p>
    <w:p w:rsidR="00445977" w:rsidRPr="00C001EC" w:rsidRDefault="00445977" w:rsidP="00FF2C31">
      <w:pPr>
        <w:pStyle w:val="B1"/>
        <w:spacing w:before="120"/>
        <w:rPr>
          <w:sz w:val="28"/>
        </w:rPr>
      </w:pPr>
      <w:r w:rsidRPr="00C001EC">
        <w:rPr>
          <w:sz w:val="28"/>
        </w:rPr>
        <w:t xml:space="preserve">Bảng </w:t>
      </w:r>
      <w:r w:rsidR="00E108F5" w:rsidRPr="00C001EC">
        <w:rPr>
          <w:sz w:val="28"/>
        </w:rPr>
        <w:t>3</w:t>
      </w:r>
      <w:r w:rsidRPr="00C001EC">
        <w:rPr>
          <w:sz w:val="28"/>
        </w:rPr>
        <w:t xml:space="preserve">.1. Yêu cầu về hồ sơ </w:t>
      </w:r>
      <w:r w:rsidR="00E108F5" w:rsidRPr="00C001EC">
        <w:rPr>
          <w:sz w:val="28"/>
        </w:rPr>
        <w:t xml:space="preserve">sản phẩm </w:t>
      </w:r>
      <w:r w:rsidRPr="00C001EC">
        <w:rPr>
          <w:sz w:val="28"/>
        </w:rPr>
        <w:t>OCOP</w:t>
      </w:r>
    </w:p>
    <w:tbl>
      <w:tblPr>
        <w:tblW w:w="5000" w:type="pct"/>
        <w:tblCellMar>
          <w:left w:w="0" w:type="dxa"/>
          <w:right w:w="0" w:type="dxa"/>
        </w:tblCellMar>
        <w:tblLook w:val="04A0"/>
      </w:tblPr>
      <w:tblGrid>
        <w:gridCol w:w="746"/>
        <w:gridCol w:w="3634"/>
        <w:gridCol w:w="5163"/>
      </w:tblGrid>
      <w:tr w:rsidR="00445977" w:rsidRPr="00C001EC" w:rsidTr="00FF2C31">
        <w:trPr>
          <w:trHeight w:val="247"/>
          <w:tblHeader/>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b/>
                <w:bCs/>
                <w:kern w:val="24"/>
                <w:sz w:val="28"/>
                <w:szCs w:val="26"/>
              </w:rPr>
              <w:t>T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b/>
                <w:bCs/>
                <w:kern w:val="24"/>
                <w:sz w:val="28"/>
                <w:szCs w:val="26"/>
              </w:rPr>
              <w:t>Nội dung</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b/>
                <w:bCs/>
                <w:kern w:val="24"/>
                <w:sz w:val="28"/>
                <w:szCs w:val="26"/>
              </w:rPr>
              <w:t>Yêu cầu</w:t>
            </w:r>
          </w:p>
        </w:tc>
      </w:tr>
      <w:tr w:rsidR="00445977" w:rsidRPr="00C001EC" w:rsidTr="00FF2C31">
        <w:trPr>
          <w:trHeight w:val="242"/>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b/>
                <w:kern w:val="24"/>
                <w:sz w:val="28"/>
                <w:szCs w:val="26"/>
              </w:rPr>
            </w:pPr>
            <w:r w:rsidRPr="00C001EC">
              <w:rPr>
                <w:rFonts w:eastAsia="Times New Roman"/>
                <w:b/>
                <w:kern w:val="24"/>
                <w:sz w:val="28"/>
                <w:szCs w:val="26"/>
              </w:rPr>
              <w:t>1</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b/>
                <w:kern w:val="24"/>
                <w:sz w:val="28"/>
                <w:szCs w:val="26"/>
              </w:rPr>
            </w:pPr>
            <w:r w:rsidRPr="00C001EC">
              <w:rPr>
                <w:rFonts w:eastAsia="Times New Roman"/>
                <w:b/>
                <w:kern w:val="24"/>
                <w:sz w:val="28"/>
                <w:szCs w:val="26"/>
              </w:rPr>
              <w:t>Yêu cầu bắt buộc</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iếu đăng ký ý tưởng sản phẩm, đăng ký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 xml:space="preserve">Có theo mẫu đính kèm (biểu số 01, 02 </w:t>
            </w:r>
            <w:r w:rsidRPr="00C001EC">
              <w:rPr>
                <w:rFonts w:eastAsia="Times New Roman"/>
                <w:i/>
                <w:sz w:val="28"/>
                <w:szCs w:val="26"/>
                <w:lang w:val="vi-VN"/>
              </w:rPr>
              <w:t>biểu phụ lục 03</w:t>
            </w:r>
            <w:r w:rsidRPr="00C001EC">
              <w:rPr>
                <w:rFonts w:eastAsia="Times New Roman"/>
                <w:i/>
                <w:sz w:val="28"/>
                <w:szCs w:val="26"/>
              </w:rPr>
              <w:t xml:space="preserve"> tại Quyết định 1048/QĐ-</w:t>
            </w:r>
            <w:r w:rsidR="00373567">
              <w:rPr>
                <w:rFonts w:eastAsia="Times New Roman"/>
                <w:i/>
                <w:sz w:val="28"/>
                <w:szCs w:val="26"/>
              </w:rPr>
              <w:t>TTg</w:t>
            </w:r>
            <w:r w:rsidRPr="00C001EC">
              <w:rPr>
                <w:rFonts w:eastAsia="Times New Roman"/>
                <w:kern w:val="24"/>
                <w:sz w:val="28"/>
                <w:szCs w:val="26"/>
              </w:rPr>
              <w: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ương án, kế hoạch kinh doanh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Có theo mẫu đính kèm (biểu số 03</w:t>
            </w:r>
            <w:r w:rsidRPr="00C001EC">
              <w:rPr>
                <w:rFonts w:eastAsia="Times New Roman"/>
                <w:i/>
                <w:sz w:val="28"/>
                <w:szCs w:val="26"/>
                <w:lang w:val="vi-VN"/>
              </w:rPr>
              <w:t xml:space="preserve"> biểu phụ lục 03</w:t>
            </w:r>
            <w:r w:rsidRPr="00C001EC">
              <w:rPr>
                <w:rFonts w:eastAsia="Times New Roman"/>
                <w:i/>
                <w:sz w:val="28"/>
                <w:szCs w:val="26"/>
              </w:rPr>
              <w:t xml:space="preserve"> tại Quyết định 1048/QĐ-</w:t>
            </w:r>
            <w:r w:rsidR="00373567">
              <w:rPr>
                <w:rFonts w:eastAsia="Times New Roman"/>
                <w:i/>
                <w:sz w:val="28"/>
                <w:szCs w:val="26"/>
              </w:rPr>
              <w:t>TTg</w:t>
            </w:r>
            <w:r w:rsidRPr="00C001EC">
              <w:rPr>
                <w:rFonts w:eastAsia="Times New Roman"/>
                <w:kern w:val="24"/>
                <w:sz w:val="28"/>
                <w:szCs w:val="26"/>
              </w:rPr>
              <w: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lastRenderedPageBreak/>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 xml:space="preserve">Giới thiệu bộ máy tổ chức </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 xml:space="preserve">Có theo mẫu đính kèm (biểu số 04 </w:t>
            </w:r>
            <w:r w:rsidRPr="00C001EC">
              <w:rPr>
                <w:rFonts w:eastAsia="Times New Roman"/>
                <w:i/>
                <w:sz w:val="28"/>
                <w:szCs w:val="26"/>
                <w:lang w:val="vi-VN"/>
              </w:rPr>
              <w:t>biểu phụ lục 03</w:t>
            </w:r>
            <w:r w:rsidRPr="00C001EC">
              <w:rPr>
                <w:rFonts w:eastAsia="Times New Roman"/>
                <w:i/>
                <w:sz w:val="28"/>
                <w:szCs w:val="26"/>
              </w:rPr>
              <w:t xml:space="preserve"> tại Quyết định 1048/QĐ-</w:t>
            </w:r>
            <w:r w:rsidR="00373567">
              <w:rPr>
                <w:rFonts w:eastAsia="Times New Roman"/>
                <w:i/>
                <w:sz w:val="28"/>
                <w:szCs w:val="26"/>
              </w:rPr>
              <w:t>TTg</w:t>
            </w:r>
            <w:r w:rsidRPr="00C001EC">
              <w:rPr>
                <w:rFonts w:eastAsia="Times New Roman"/>
                <w:kern w:val="24"/>
                <w:sz w:val="28"/>
                <w:szCs w:val="26"/>
              </w:rPr>
              <w: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kern w:val="24"/>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kern w:val="24"/>
                <w:sz w:val="28"/>
                <w:szCs w:val="26"/>
              </w:rPr>
              <w:t xml:space="preserve">Giấy đăng ký kinh doanh </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sz w:val="28"/>
                <w:szCs w:val="26"/>
              </w:rPr>
              <w:t>Bản sao có công chứng</w:t>
            </w:r>
            <w:r w:rsidRPr="00C001EC">
              <w:rPr>
                <w:rFonts w:eastAsia="Times New Roman"/>
                <w:kern w:val="24"/>
                <w:sz w:val="28"/>
                <w:szCs w:val="26"/>
              </w:rPr>
              <w:t>, chứng minh hoạt động kinh doanh hợp pháp (đối với các đơn vị/cá nhân có đăng ký kinh doanh)</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kern w:val="24"/>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sz w:val="28"/>
                <w:szCs w:val="26"/>
              </w:rPr>
              <w:t>Sản phẩm mẫu</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spacing w:val="-10"/>
                <w:sz w:val="28"/>
                <w:szCs w:val="26"/>
              </w:rPr>
            </w:pPr>
            <w:r w:rsidRPr="00C001EC">
              <w:rPr>
                <w:rFonts w:eastAsia="Times New Roman"/>
                <w:spacing w:val="-10"/>
                <w:sz w:val="28"/>
                <w:szCs w:val="26"/>
              </w:rPr>
              <w:t>05 đơn vị sản phẩm (trừ sản phẩm dịch vụ)</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b/>
                <w:kern w:val="24"/>
                <w:sz w:val="28"/>
                <w:szCs w:val="26"/>
              </w:rPr>
            </w:pPr>
            <w:r w:rsidRPr="00C001EC">
              <w:rPr>
                <w:rFonts w:eastAsia="Times New Roman"/>
                <w:b/>
                <w:kern w:val="24"/>
                <w:sz w:val="28"/>
                <w:szCs w:val="26"/>
              </w:rPr>
              <w:t>2</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b/>
                <w:kern w:val="24"/>
                <w:sz w:val="28"/>
                <w:szCs w:val="26"/>
              </w:rPr>
            </w:pPr>
            <w:r w:rsidRPr="00C001EC">
              <w:rPr>
                <w:rFonts w:eastAsia="Times New Roman"/>
                <w:b/>
                <w:kern w:val="24"/>
                <w:sz w:val="28"/>
                <w:szCs w:val="26"/>
              </w:rPr>
              <w:t>Yêu cầu tài liệu minh chứng bổ sung</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Giấy đủ điều kiện sản xuất</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 xml:space="preserve">Bản sao có công chứng </w:t>
            </w:r>
            <w:r w:rsidRPr="00C001EC">
              <w:rPr>
                <w:rFonts w:eastAsia="Times New Roman"/>
                <w:kern w:val="24"/>
                <w:sz w:val="28"/>
                <w:szCs w:val="26"/>
              </w:rPr>
              <w:t>(đối với sản phẩm cần phải có giấy chứng nhận theo quy định hiện hành)</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Công bố chất lượng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chứng minh chất lượng sản phẩm được công bố</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Tiêu chuẩn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chứng minh tiêu chuẩn sản phẩm được công bố</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iếu kết quả kiểm tra chỉ tiêu an toàn thực phẩm theo tiêu chuẩn công bố</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chứng minh đạt tiêu chuẩn vệ sinh an toàn thực phẩm</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Mã số mã vạch, tem truy xuất nguồn gốc, chứng nhận sở hữu trí tuệ, chỉ dẫn địa lý, nhãn hiệu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 xml:space="preserve">Bản sao tài liệu, chứng minh mã, tem, sở hữu thương hiệu… </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Nguồn gốc nguyên liệu, liên kết chuỗi</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pacing w:val="-8"/>
                <w:sz w:val="28"/>
                <w:szCs w:val="26"/>
              </w:rPr>
            </w:pPr>
            <w:r w:rsidRPr="00C001EC">
              <w:rPr>
                <w:rFonts w:eastAsia="Times New Roman"/>
                <w:spacing w:val="-8"/>
                <w:sz w:val="28"/>
                <w:szCs w:val="26"/>
              </w:rPr>
              <w:t>Bản sao tài liệu: Giấy xác nhận, hợp đồng, hóa đơn… chứng minh việc mua bán nguyên vật liệu, hợp đồng, thỏa thuận liên kế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Bảo vệ môi trường</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Giấy xác nhận Kế hoạch bảo vệ môi trường, chứng minh cam kết, đánh giá tác động môi trường</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Hệ thống quản lý chất lượng tiên tiến, kiểm soát chất lượng</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chứng nhận Hệ thống quản lý chất lượng tiên tiến, chứng minh hệ thống quản lý đạt tiêu chuẩn</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Kế toán</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minh chứng hoạt động kế toán của cơ sở</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lastRenderedPageBreak/>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át triển thị trường, hoạt động quảng bá, xúc tiến thương mại</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Hợp đồng, cam kết, xác nhận về phân phối sản phẩm, xuất khẩu sản phẩm, hoạt động xúc tiến thương mại…</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Câu chuyện về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ờ rơi, hình ảnh, phim, ghi âm… minh chứng về câu chuyện của sản phẩm</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Kế hoạch kiểm soát chất lượng, ghi hồ sơ lô sản xuất…</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minh chứng về hoạt động kiểm soát chất lượng sản phẩm theo từng lô sản xuấ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kern w:val="24"/>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sz w:val="28"/>
                <w:szCs w:val="26"/>
              </w:rPr>
              <w:t>Giải thưởng của sản phẩm, bình chọn của các tổ chức uy tín trong nước và quốc tế…</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 xml:space="preserve">Bản sao tài liệu, minh chứng về các thành tích, giải thưởng, bình chọn… </w:t>
            </w:r>
          </w:p>
        </w:tc>
      </w:tr>
    </w:tbl>
    <w:p w:rsidR="00231527" w:rsidRPr="00C001EC" w:rsidRDefault="0023152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Hiện nay, nhiều đơn vị đã xây dựng các tài liệu hướng dẫn về chuẩn bị tài liệu minh chứng gắn với Bộ tiêu chí đánh giá, phân hạng sản phẩm. </w:t>
      </w:r>
      <w:r w:rsidRPr="00C001EC">
        <w:rPr>
          <w:rFonts w:eastAsia="Times New Roman"/>
          <w:i/>
          <w:sz w:val="28"/>
          <w:szCs w:val="28"/>
        </w:rPr>
        <w:t>Các địa phương có thể tham khảo và vận dụng tài liệu tại Phụ lục 11</w:t>
      </w:r>
      <w:r w:rsidRPr="00C001EC">
        <w:rPr>
          <w:rFonts w:eastAsia="Times New Roman"/>
          <w:sz w:val="28"/>
          <w:szCs w:val="28"/>
        </w:rPr>
        <w:t>.</w:t>
      </w:r>
    </w:p>
    <w:p w:rsidR="00445977" w:rsidRPr="00C001EC" w:rsidRDefault="00150399" w:rsidP="00445977">
      <w:pPr>
        <w:pStyle w:val="A2"/>
        <w:rPr>
          <w:kern w:val="24"/>
          <w:lang w:val="en-US"/>
        </w:rPr>
      </w:pPr>
      <w:bookmarkStart w:id="382" w:name="_Toc40106842"/>
      <w:bookmarkStart w:id="383" w:name="_Toc40295962"/>
      <w:bookmarkStart w:id="384" w:name="_Toc42522057"/>
      <w:bookmarkStart w:id="385" w:name="_Toc47032284"/>
      <w:bookmarkStart w:id="386" w:name="_Toc49715298"/>
      <w:r w:rsidRPr="00C001EC">
        <w:rPr>
          <w:lang w:val="en-US"/>
        </w:rPr>
        <w:t>3</w:t>
      </w:r>
      <w:r w:rsidR="00445977" w:rsidRPr="00C001EC">
        <w:t>.5.2. Một số kinh nghiệm trong hướng dẫn chủ thể xây dựng bộ hồ sơ dự thi</w:t>
      </w:r>
      <w:bookmarkEnd w:id="382"/>
      <w:bookmarkEnd w:id="383"/>
      <w:bookmarkEnd w:id="384"/>
      <w:bookmarkEnd w:id="385"/>
      <w:bookmarkEnd w:id="386"/>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Chuẩn bị ngay từ sớm, từ đầu</w:t>
      </w:r>
      <w:r w:rsidR="00F72F9E" w:rsidRPr="00C001EC">
        <w:rPr>
          <w:rFonts w:eastAsia="Times New Roman"/>
          <w:sz w:val="28"/>
          <w:szCs w:val="28"/>
        </w:rPr>
        <w:t>,</w:t>
      </w:r>
      <w:r w:rsidRPr="00C001EC">
        <w:rPr>
          <w:rFonts w:eastAsia="Times New Roman"/>
          <w:sz w:val="28"/>
          <w:szCs w:val="28"/>
        </w:rPr>
        <w:t xml:space="preserve"> </w:t>
      </w:r>
      <w:r w:rsidR="00F72F9E" w:rsidRPr="00C001EC">
        <w:rPr>
          <w:rFonts w:eastAsia="Times New Roman"/>
          <w:sz w:val="28"/>
          <w:szCs w:val="28"/>
        </w:rPr>
        <w:t>k</w:t>
      </w:r>
      <w:r w:rsidRPr="00C001EC">
        <w:rPr>
          <w:rFonts w:eastAsia="Times New Roman"/>
          <w:sz w:val="28"/>
          <w:szCs w:val="28"/>
        </w:rPr>
        <w:t>hông để đến khi chuẩn bị đánh giá mới hoàn thiện;</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Hoàn thiện minh chứng theo tiêu chí đánh giá</w:t>
      </w:r>
      <w:r w:rsidR="00F72F9E" w:rsidRPr="00C001EC">
        <w:rPr>
          <w:rFonts w:eastAsia="Times New Roman"/>
          <w:sz w:val="28"/>
          <w:szCs w:val="28"/>
        </w:rPr>
        <w:t>, càng đầy đủ minh chứng và minh chứng càng có giá trị pháp lý cao càng tốt.</w:t>
      </w:r>
      <w:r w:rsidRPr="00C001EC">
        <w:rPr>
          <w:rFonts w:eastAsia="Times New Roman"/>
          <w:sz w:val="28"/>
          <w:szCs w:val="28"/>
        </w:rPr>
        <w:t xml:space="preserve"> Xác định sản phẩm của mình theo tiêu chí đánh giá nào thì hoàn thiện minh chứng theo bộ tiêu chí đó ở hệ số điểm cao nhất có thể;</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Minh chứng nào dễ thì hoàn thiện trước, khó làm sau;</w:t>
      </w:r>
      <w:r w:rsidR="00BC6296" w:rsidRPr="00C001EC">
        <w:rPr>
          <w:rFonts w:eastAsia="Times New Roman"/>
          <w:sz w:val="28"/>
          <w:szCs w:val="28"/>
        </w:rPr>
        <w:t xml:space="preserve"> lưu ý và quân tâm đến các minh chứng để chứng minh các điều kiện tối thiểu phải đạt theo Quyết định số 781/QĐ-TTg ngày 08/6/2020;</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Những minh chứng cần nhiều thời gian để hoàn thiện phải làm sớm như đăng ký sở hữu trí tuệ; phân tích kiểm nghiệm chất lượng...;</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Sắp xếp minh chứng theo một trật tự lôgic; Có danh mục các minh chứng theo từng tiêu chí; </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Tuyệt đối không làm giả, làm gian lận minh chứng hồ sơ;</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Nên tham khảo ý kiến chuyên gia, cán bộ tư vấn;</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Hồ sơ cho một sản phẩm cụ thể, không phải tên sản phẩm chung chung.</w:t>
      </w:r>
    </w:p>
    <w:p w:rsidR="00445977" w:rsidRPr="00C001EC" w:rsidRDefault="00150399" w:rsidP="00445977">
      <w:pPr>
        <w:pStyle w:val="A1"/>
        <w:rPr>
          <w:rFonts w:ascii="Times New Roman" w:hAnsi="Times New Roman"/>
        </w:rPr>
      </w:pPr>
      <w:bookmarkStart w:id="387" w:name="_Toc40106843"/>
      <w:bookmarkStart w:id="388" w:name="_Toc40295963"/>
      <w:bookmarkStart w:id="389" w:name="_Toc42522058"/>
      <w:bookmarkStart w:id="390" w:name="_Toc47032285"/>
      <w:bookmarkStart w:id="391" w:name="_Toc49715299"/>
      <w:bookmarkStart w:id="392" w:name="_Toc53584173"/>
      <w:r w:rsidRPr="00C001EC">
        <w:rPr>
          <w:rFonts w:ascii="Times New Roman" w:hAnsi="Times New Roman"/>
        </w:rPr>
        <w:lastRenderedPageBreak/>
        <w:t>3</w:t>
      </w:r>
      <w:r w:rsidR="00445977" w:rsidRPr="00C001EC">
        <w:rPr>
          <w:rFonts w:ascii="Times New Roman" w:hAnsi="Times New Roman"/>
        </w:rPr>
        <w:t xml:space="preserve">.6. </w:t>
      </w:r>
      <w:r w:rsidR="00445977" w:rsidRPr="00C001EC">
        <w:rPr>
          <w:rFonts w:ascii="Times New Roman" w:hAnsi="Times New Roman"/>
          <w:lang w:val="vi-VN"/>
        </w:rPr>
        <w:t>Tiếp nhận hồ sơ, sản phẩm và tổ chức đánh giá</w:t>
      </w:r>
      <w:r w:rsidR="00445977" w:rsidRPr="00C001EC">
        <w:rPr>
          <w:rFonts w:ascii="Times New Roman" w:hAnsi="Times New Roman"/>
        </w:rPr>
        <w:t>, xếp hạng sản phẩm OCOP</w:t>
      </w:r>
      <w:bookmarkEnd w:id="387"/>
      <w:bookmarkEnd w:id="388"/>
      <w:bookmarkEnd w:id="389"/>
      <w:bookmarkEnd w:id="390"/>
      <w:bookmarkEnd w:id="391"/>
      <w:bookmarkEnd w:id="392"/>
      <w:r w:rsidR="00445977" w:rsidRPr="00C001EC">
        <w:rPr>
          <w:rFonts w:ascii="Times New Roman" w:hAnsi="Times New Roman"/>
          <w:lang w:val="vi-VN"/>
        </w:rPr>
        <w:t xml:space="preserve"> </w:t>
      </w:r>
    </w:p>
    <w:p w:rsidR="00445977" w:rsidRPr="00C001EC" w:rsidRDefault="00150399" w:rsidP="00445977">
      <w:pPr>
        <w:pStyle w:val="A2"/>
        <w:rPr>
          <w:lang w:val="en-US"/>
        </w:rPr>
      </w:pPr>
      <w:bookmarkStart w:id="393" w:name="_Toc40106844"/>
      <w:bookmarkStart w:id="394" w:name="_Toc40295964"/>
      <w:bookmarkStart w:id="395" w:name="_Toc42522059"/>
      <w:bookmarkStart w:id="396" w:name="_Toc47032286"/>
      <w:bookmarkStart w:id="397" w:name="_Toc49715300"/>
      <w:r w:rsidRPr="00C001EC">
        <w:rPr>
          <w:lang w:val="en-US"/>
        </w:rPr>
        <w:t>3</w:t>
      </w:r>
      <w:r w:rsidR="00445977" w:rsidRPr="00C001EC">
        <w:t xml:space="preserve">.6.1. </w:t>
      </w:r>
      <w:r w:rsidR="00BC6296" w:rsidRPr="00C001EC">
        <w:rPr>
          <w:lang w:val="en-US"/>
        </w:rPr>
        <w:t>X</w:t>
      </w:r>
      <w:r w:rsidR="00445977" w:rsidRPr="00C001EC">
        <w:t>ác nhận của cấp xã</w:t>
      </w:r>
      <w:bookmarkEnd w:id="393"/>
      <w:bookmarkEnd w:id="394"/>
      <w:bookmarkEnd w:id="395"/>
      <w:bookmarkEnd w:id="396"/>
      <w:bookmarkEnd w:id="397"/>
      <w:r w:rsidR="00BC6296" w:rsidRPr="00C001EC">
        <w:rPr>
          <w:lang w:val="en-US"/>
        </w:rPr>
        <w:t xml:space="preserve"> về nguyên liệu và lao động</w:t>
      </w:r>
    </w:p>
    <w:p w:rsidR="00445977" w:rsidRPr="00C001EC" w:rsidRDefault="00BC6296"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Để hoàn thiện hồ sơ đánh giá sản phẩm, phải có văn bản xác nhận về tỷ lệ nguyên liệu và tỷ lệ lao động địa phương của các chủ thể (theo quy định tại Quyết định số 781/QĐ-TTg);</w:t>
      </w:r>
    </w:p>
    <w:p w:rsidR="00BC6296" w:rsidRPr="00C001EC" w:rsidRDefault="00BC6296"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Nội dung xác nhận của UBND cấp xã gồm: 1) Tỷ lệ nguyên liệu tại địa phương của chủ thể; 2) Tỷ lệ lao động là người địa phương trong tổng số lao động làm việc chính thức của chủ thể;</w:t>
      </w:r>
    </w:p>
    <w:p w:rsidR="00BC6296" w:rsidRPr="00C001EC" w:rsidRDefault="00BC6296"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Phương pháp để xác nhận: cán bộ phụ trách OCOP hoặc nông thôn mới (cán bộ được giao nhiệm vụ) xác minh về thông tin qua 2 cách: 1) Yêu cầu chủ thể cung cấp bằng chứng như: hợp đồng mua nguyên liệu; bảng lương chi trả cho lao động…; 2) Kiểm tra thực tế (nếu cần thiết) đối với chủ thể hoặc tổ chức, cá nhân cung cấp đầu vào;…</w:t>
      </w:r>
    </w:p>
    <w:p w:rsidR="00445977" w:rsidRPr="00C001EC" w:rsidRDefault="00150399" w:rsidP="00445977">
      <w:pPr>
        <w:pStyle w:val="A2"/>
      </w:pPr>
      <w:bookmarkStart w:id="398" w:name="_Toc40106845"/>
      <w:bookmarkStart w:id="399" w:name="_Toc40295965"/>
      <w:bookmarkStart w:id="400" w:name="_Toc42522060"/>
      <w:bookmarkStart w:id="401" w:name="_Toc47032287"/>
      <w:bookmarkStart w:id="402" w:name="_Toc49715301"/>
      <w:r w:rsidRPr="00C001EC">
        <w:rPr>
          <w:lang w:val="en-US"/>
        </w:rPr>
        <w:t>3</w:t>
      </w:r>
      <w:r w:rsidR="00445977" w:rsidRPr="00C001EC">
        <w:t>.6.2. Tiếp nhận hồ sơ, sản phẩm, tổ chức đánh giá, xếp hạng cấp huyện, tỉnh</w:t>
      </w:r>
      <w:bookmarkEnd w:id="398"/>
      <w:bookmarkEnd w:id="399"/>
      <w:bookmarkEnd w:id="400"/>
      <w:bookmarkEnd w:id="401"/>
      <w:bookmarkEnd w:id="402"/>
    </w:p>
    <w:p w:rsidR="00503708" w:rsidRPr="00C001EC" w:rsidRDefault="00503708" w:rsidP="00503708">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lang w:eastAsia="zh-CN"/>
        </w:rPr>
        <w:t xml:space="preserve">Căn cứ vào số lượng hồ sơ đăng ký, đặc điểm về thời vụ của sản phẩm các địa phương có thể tổ chức Hội đồng đánh giá, phân hạng thường xuyên. </w:t>
      </w:r>
      <w:r w:rsidRPr="00C001EC">
        <w:rPr>
          <w:rFonts w:eastAsia="Times New Roman"/>
          <w:sz w:val="28"/>
          <w:szCs w:val="28"/>
        </w:rPr>
        <w:t>Hoạt động đánh giá, phân hạng sản phẩm OCOP phải căn cứ vào yêu cầu đối với các chỉ tiêu tối thiểu phải đạt theo phân hạng sao được quy định tại Quyết định số 781/QĐ-TTg ngày 08/6/2020 của Thủ tướng Chính phủ;</w:t>
      </w:r>
    </w:p>
    <w:p w:rsidR="00503708" w:rsidRPr="00C001EC" w:rsidRDefault="00503708" w:rsidP="00503708">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Để tạo điều kiện thuận lợi, giảm tối thiểu chi phí trong chuẩn bị hồ sơ sản phẩm OCOP, các địa phương cần hướng dẫn chủ thể: Hồ sơ cung cấp cho thành viên Hội đồng OCOP các cấp gồm các tài liệu theo quy định tại Mục 3, phụ lục II, </w:t>
      </w:r>
      <w:r w:rsidR="002024BB">
        <w:rPr>
          <w:rFonts w:eastAsia="Times New Roman"/>
          <w:sz w:val="28"/>
          <w:szCs w:val="28"/>
        </w:rPr>
        <w:t>Q</w:t>
      </w:r>
      <w:r w:rsidRPr="00C001EC">
        <w:rPr>
          <w:rFonts w:eastAsia="Times New Roman"/>
          <w:sz w:val="28"/>
          <w:szCs w:val="28"/>
        </w:rPr>
        <w:t>uyết định số 1048/QĐ-TTg ngày 21/8/2019 của Thủ tướng Chính phủ; các hồ sơ khác (tài liệu minh chứng bổ sung...) chuẩn bị một bộ đầy đủ để các thành viên hội đồng kiểm chứng tại các buổi họp (trong trường hợp cần thiết và nếu có yêu cầu).</w:t>
      </w:r>
    </w:p>
    <w:p w:rsidR="00503708" w:rsidRPr="00C001EC" w:rsidRDefault="00503708" w:rsidP="00503708">
      <w:pPr>
        <w:widowControl w:val="0"/>
        <w:numPr>
          <w:ilvl w:val="0"/>
          <w:numId w:val="15"/>
        </w:numPr>
        <w:tabs>
          <w:tab w:val="left" w:pos="709"/>
        </w:tabs>
        <w:spacing w:before="120" w:after="0" w:line="360" w:lineRule="exact"/>
        <w:ind w:left="0" w:firstLine="567"/>
        <w:jc w:val="both"/>
        <w:rPr>
          <w:rFonts w:eastAsia="Times New Roman"/>
        </w:rPr>
      </w:pPr>
      <w:r w:rsidRPr="00C001EC">
        <w:rPr>
          <w:rFonts w:eastAsia="Times New Roman"/>
          <w:sz w:val="28"/>
          <w:szCs w:val="28"/>
        </w:rPr>
        <w:t>Hiện nay, nhiều địa phương đang xây dựng và áp dụng phần mềm chấm điểm nhằm thuận lợi hóa quá trình đánh giá, phân hạng sản phẩm, giảm tối thiểu chi phí trong chuẩn bị hồ sơ. Do đó, các địa phương tùy vào điều kiện có thể áp dụng phần mềm chấm điểm.</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Việc đánh giá, phân hạng sản phẩm được thực hiện theo quy trình đánh giá (đã trình bày ở phần 1). Chi tiết các hoạt động cần thực hiện để tiếp nhận hồ sơ, tổ chức đánh giá, xếp hạng sản phẩm OCOP cấp huyện và tỉnh được thực hiện theo khung kế hoạch sau: </w:t>
      </w:r>
    </w:p>
    <w:p w:rsidR="00445977" w:rsidRPr="00C001EC" w:rsidRDefault="00445977" w:rsidP="00445977">
      <w:pPr>
        <w:pStyle w:val="B1"/>
        <w:rPr>
          <w:sz w:val="28"/>
          <w:szCs w:val="28"/>
          <w:lang w:val="nl-NL"/>
        </w:rPr>
      </w:pPr>
      <w:r w:rsidRPr="00C001EC">
        <w:rPr>
          <w:sz w:val="28"/>
          <w:szCs w:val="28"/>
          <w:lang w:val="nl-NL"/>
        </w:rPr>
        <w:lastRenderedPageBreak/>
        <w:t xml:space="preserve">Bảng </w:t>
      </w:r>
      <w:r w:rsidR="00150399" w:rsidRPr="00C001EC">
        <w:rPr>
          <w:sz w:val="28"/>
          <w:szCs w:val="28"/>
          <w:lang w:val="nl-NL"/>
        </w:rPr>
        <w:t>3</w:t>
      </w:r>
      <w:r w:rsidRPr="00C001EC">
        <w:rPr>
          <w:sz w:val="28"/>
          <w:szCs w:val="28"/>
          <w:lang w:val="nl-NL"/>
        </w:rPr>
        <w:t>.2. Khung Kế hoạch tổ chức đánh giá, xếp hạng sản phẩm OCOP</w:t>
      </w:r>
    </w:p>
    <w:tbl>
      <w:tblPr>
        <w:tblpPr w:leftFromText="180" w:rightFromText="180" w:vertAnchor="text" w:tblpXSpec="center" w:tblpY="1"/>
        <w:tblOverlap w:val="never"/>
        <w:tblW w:w="5000" w:type="pct"/>
        <w:tblLook w:val="00A0"/>
      </w:tblPr>
      <w:tblGrid>
        <w:gridCol w:w="912"/>
        <w:gridCol w:w="4495"/>
        <w:gridCol w:w="1705"/>
        <w:gridCol w:w="2509"/>
      </w:tblGrid>
      <w:tr w:rsidR="00B2270C"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B2270C" w:rsidRPr="00C001EC" w:rsidRDefault="00B2270C" w:rsidP="00AF6E07">
            <w:pPr>
              <w:keepNext/>
              <w:keepLines/>
              <w:widowControl w:val="0"/>
              <w:tabs>
                <w:tab w:val="left" w:pos="659"/>
              </w:tabs>
              <w:spacing w:before="60" w:after="0" w:line="360" w:lineRule="exact"/>
              <w:jc w:val="center"/>
              <w:rPr>
                <w:rFonts w:eastAsia="Times New Roman"/>
                <w:b/>
                <w:i/>
                <w:sz w:val="28"/>
                <w:szCs w:val="28"/>
              </w:rPr>
            </w:pPr>
            <w:r w:rsidRPr="00C001EC">
              <w:rPr>
                <w:rFonts w:eastAsia="Times New Roman"/>
                <w:b/>
                <w:i/>
                <w:sz w:val="28"/>
                <w:szCs w:val="28"/>
              </w:rPr>
              <w:t>I</w:t>
            </w:r>
          </w:p>
        </w:tc>
        <w:tc>
          <w:tcPr>
            <w:tcW w:w="2336" w:type="pct"/>
            <w:tcBorders>
              <w:top w:val="single" w:sz="4" w:space="0" w:color="auto"/>
              <w:left w:val="single" w:sz="4" w:space="0" w:color="auto"/>
              <w:bottom w:val="single" w:sz="4" w:space="0" w:color="auto"/>
              <w:right w:val="single" w:sz="4" w:space="0" w:color="auto"/>
            </w:tcBorders>
            <w:vAlign w:val="center"/>
          </w:tcPr>
          <w:p w:rsidR="00B2270C" w:rsidRPr="00C001EC" w:rsidRDefault="00B2270C" w:rsidP="00AF6E07">
            <w:pPr>
              <w:keepNext/>
              <w:keepLines/>
              <w:widowControl w:val="0"/>
              <w:spacing w:before="60" w:after="0" w:line="360" w:lineRule="exact"/>
              <w:jc w:val="both"/>
              <w:rPr>
                <w:rFonts w:eastAsia="Times New Roman"/>
                <w:b/>
                <w:i/>
                <w:sz w:val="28"/>
                <w:szCs w:val="28"/>
              </w:rPr>
            </w:pPr>
            <w:r w:rsidRPr="00C001EC">
              <w:rPr>
                <w:rFonts w:eastAsia="Times New Roman"/>
                <w:b/>
                <w:i/>
                <w:sz w:val="28"/>
                <w:szCs w:val="28"/>
              </w:rPr>
              <w:t>Công tác chuẩn bị</w:t>
            </w:r>
          </w:p>
        </w:tc>
        <w:tc>
          <w:tcPr>
            <w:tcW w:w="886" w:type="pct"/>
            <w:tcBorders>
              <w:top w:val="single" w:sz="4" w:space="0" w:color="auto"/>
              <w:left w:val="single" w:sz="4" w:space="0" w:color="auto"/>
              <w:bottom w:val="single" w:sz="4" w:space="0" w:color="auto"/>
              <w:right w:val="single" w:sz="4" w:space="0" w:color="auto"/>
            </w:tcBorders>
            <w:vAlign w:val="center"/>
          </w:tcPr>
          <w:p w:rsidR="00B2270C" w:rsidRPr="00C001EC" w:rsidRDefault="00B2270C" w:rsidP="00AF6E07">
            <w:pPr>
              <w:widowControl w:val="0"/>
              <w:spacing w:before="60" w:after="0" w:line="360" w:lineRule="exact"/>
              <w:jc w:val="center"/>
              <w:rPr>
                <w:rFonts w:eastAsia="Times New Roman"/>
                <w:b/>
                <w:bCs/>
                <w:i/>
                <w:sz w:val="28"/>
                <w:szCs w:val="28"/>
              </w:rPr>
            </w:pPr>
          </w:p>
        </w:tc>
        <w:tc>
          <w:tcPr>
            <w:tcW w:w="1304" w:type="pct"/>
            <w:tcBorders>
              <w:top w:val="single" w:sz="4" w:space="0" w:color="auto"/>
              <w:left w:val="single" w:sz="4" w:space="0" w:color="auto"/>
              <w:bottom w:val="single" w:sz="4" w:space="0" w:color="auto"/>
              <w:right w:val="single" w:sz="4" w:space="0" w:color="auto"/>
            </w:tcBorders>
            <w:vAlign w:val="center"/>
          </w:tcPr>
          <w:p w:rsidR="00B2270C" w:rsidRPr="00C001EC" w:rsidRDefault="00B2270C" w:rsidP="00AF6E07">
            <w:pPr>
              <w:widowControl w:val="0"/>
              <w:spacing w:before="60" w:after="0" w:line="360" w:lineRule="exact"/>
              <w:jc w:val="both"/>
              <w:rPr>
                <w:rFonts w:eastAsia="Times New Roman"/>
                <w:b/>
                <w:bCs/>
                <w:i/>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Xây dựng kế hoạch tổ chức đánh giá/phân hạng sản phẩm OCOP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bCs/>
                <w:sz w:val="28"/>
                <w:szCs w:val="28"/>
              </w:rPr>
            </w:pPr>
            <w:r w:rsidRPr="00C001EC">
              <w:rPr>
                <w:rFonts w:eastAsia="Times New Roman"/>
                <w:bCs/>
                <w:sz w:val="28"/>
                <w:szCs w:val="28"/>
              </w:rPr>
              <w:t>Tr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b/>
                <w:bCs/>
                <w:sz w:val="28"/>
                <w:szCs w:val="28"/>
              </w:rPr>
            </w:pP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2</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uyên truyền về Hội thi đánh giá sản phẩm OCOP</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b/>
                <w:bCs/>
                <w:sz w:val="28"/>
                <w:szCs w:val="28"/>
              </w:rPr>
            </w:pPr>
            <w:r w:rsidRPr="00C001EC">
              <w:rPr>
                <w:rFonts w:eastAsia="Times New Roman"/>
                <w:bCs/>
                <w:sz w:val="28"/>
                <w:szCs w:val="28"/>
              </w:rPr>
              <w:t>Tr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b/>
                <w:bCs/>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3</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ông báo chuẩn bị hồ sơ đăng ký tham gia đánh giá/xếp hạng sản phẩm OCOP đến các tổ chức kinh tế</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Trường trực OCOP (tỉnh/huyện)</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thời điểm đánh giá 5 ngày</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4</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ẩn bị hồ sơ theo (Tùy trường hợp, cán bộ phụ trách OCOP sẽ hướng dẫn, tập huấn, hỗ trợ cộng đồ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ổ chức kinh tế</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5</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iếp nhận hồ sơ sản phẩm từ các cá nhân/tổ chức đăng ký sản phẩm tham dự đánh giá/phân hạng sản phẩm OCOP</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Trường trực</w:t>
            </w:r>
            <w:r w:rsidR="00BC6296" w:rsidRPr="00C001EC">
              <w:rPr>
                <w:rFonts w:eastAsia="Times New Roman"/>
                <w:bCs/>
                <w:sz w:val="28"/>
                <w:szCs w:val="28"/>
              </w:rPr>
              <w:t xml:space="preserve"> </w:t>
            </w:r>
            <w:r w:rsidRPr="00C001EC">
              <w:rPr>
                <w:rFonts w:eastAsia="Times New Roman"/>
                <w:sz w:val="28"/>
                <w:szCs w:val="28"/>
              </w:rPr>
              <w:t>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Nộp lần 1 trước 2 ngày trước thời điểm đánh giá </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6</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Kiểm tra thể thức, thông báo hoàn thiện hoàn thiện hồ s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 xml:space="preserve">Trường trực </w:t>
            </w:r>
            <w:r w:rsidRPr="00C001EC">
              <w:rPr>
                <w:rFonts w:eastAsia="Times New Roman"/>
                <w:sz w:val="28"/>
                <w:szCs w:val="28"/>
              </w:rPr>
              <w:t>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Hoàn thiện (hồ sơ đầy đủ) nộp trước 2 ngày trước thời điểm đánh giá</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7</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Quyết định thành lập Hội đồng đánh giá sản phẩm OCOP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 xml:space="preserve">Trường trực </w:t>
            </w:r>
            <w:r w:rsidRPr="00C001EC">
              <w:rPr>
                <w:rFonts w:eastAsia="Times New Roman"/>
                <w:sz w:val="28"/>
                <w:szCs w:val="28"/>
              </w:rPr>
              <w:t>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thời điểm đánh giá sản phẩm 1 ngày</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8</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ẩn bị hồ sơ sản phẩm: 1 bộ/sản phẩm/thành viên Hội đồ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buổi đánh giá ít nhất 1 ngày</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9</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ẩn bị Hội trườ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Trước buổi đánh giá </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0</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ông tác văn thư: Hồ sơ, tài liệu, copy, in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buổi đánh giá ít nhất 1 ngày</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1</w:t>
            </w:r>
          </w:p>
        </w:tc>
        <w:tc>
          <w:tcPr>
            <w:tcW w:w="2336" w:type="pct"/>
            <w:tcBorders>
              <w:top w:val="single" w:sz="4" w:space="0" w:color="auto"/>
              <w:left w:val="single" w:sz="4" w:space="0" w:color="auto"/>
              <w:bottom w:val="single" w:sz="4" w:space="0" w:color="auto"/>
              <w:right w:val="single" w:sz="4" w:space="0" w:color="auto"/>
            </w:tcBorders>
            <w:vAlign w:val="bottom"/>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Gửi hồ sơ sản phẩm (trừ sản phẩm mẫu), giấy mời, quyết định thành lập Hội đồng,... đến cho các thành viên Hội đồ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buổi đánh giá ít nhất 1 ngày</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2</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ông tác hậu cần khác</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 xml:space="preserve">Thư ký Hội </w:t>
            </w:r>
            <w:r w:rsidRPr="00C001EC">
              <w:rPr>
                <w:rFonts w:eastAsia="Times New Roman"/>
                <w:sz w:val="28"/>
                <w:szCs w:val="28"/>
              </w:rPr>
              <w:lastRenderedPageBreak/>
              <w:t xml:space="preserve">đồng </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lastRenderedPageBreak/>
              <w:t xml:space="preserve">Trước buổi đánh giá </w:t>
            </w:r>
          </w:p>
        </w:tc>
      </w:tr>
      <w:tr w:rsidR="00445977" w:rsidRPr="00C001EC" w:rsidTr="00AF6E07">
        <w:trPr>
          <w:trHeight w:val="345"/>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570713" w:rsidP="00AF6E07">
            <w:pPr>
              <w:keepNext/>
              <w:keepLines/>
              <w:widowControl w:val="0"/>
              <w:tabs>
                <w:tab w:val="left" w:pos="659"/>
              </w:tabs>
              <w:spacing w:before="60" w:after="0" w:line="360" w:lineRule="exact"/>
              <w:jc w:val="center"/>
              <w:rPr>
                <w:rFonts w:eastAsia="Times New Roman"/>
                <w:b/>
                <w:sz w:val="28"/>
                <w:szCs w:val="28"/>
              </w:rPr>
            </w:pPr>
            <w:r w:rsidRPr="00C001EC">
              <w:rPr>
                <w:rFonts w:eastAsia="Times New Roman"/>
                <w:b/>
                <w:sz w:val="28"/>
                <w:szCs w:val="28"/>
              </w:rPr>
              <w:lastRenderedPageBreak/>
              <w:t>II</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b/>
                <w:bCs/>
                <w:i/>
                <w:iCs/>
                <w:sz w:val="28"/>
                <w:szCs w:val="28"/>
              </w:rPr>
            </w:pPr>
            <w:r w:rsidRPr="00C001EC">
              <w:rPr>
                <w:rFonts w:eastAsia="Times New Roman"/>
                <w:b/>
                <w:bCs/>
                <w:i/>
                <w:iCs/>
                <w:sz w:val="28"/>
                <w:szCs w:val="28"/>
              </w:rPr>
              <w:t>Họp đánh giá/phân hạng sản phẩm</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b/>
                <w:sz w:val="28"/>
                <w:szCs w:val="28"/>
              </w:rPr>
            </w:pP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b/>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1</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Đọc quyết định thành lập Hội đồng đánh giá, danh mục sản phẩm đánh gi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2</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ông qua chương trình làm việc</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hủ tịch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3</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ác thành viên hội đồng đánh giá sản phẩm theo phiếu đánh giá tương ứng thông qua hồ sơ sản phẩm, sản phẩm mẫu</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ác thành viên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346"/>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4</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Hội đồng thảo luận và thống nhất quan điểm đánh giá một số chỉ tiêu chưa cụ thể (nếu có)</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ác thành viên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5</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ư ký tổng hợp kết quả đánh giá, điểm các tiêu chí được tính trung bình từ điểm đánh giá của các thành viên đánh gi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 đánh giá</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và cuối buổi đánh giá</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6</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Hội đồng thống nhất và thông qua kết quả đánh giá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ác thành viên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uối buổi đánh giá</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7</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Kết luận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hủ tịch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3</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ông báo kết quả đánh giá đến các đơn vị có sản phẩm tham gia đánh gi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Sau buổi đánh giá không quá 5 ngày</w:t>
            </w:r>
          </w:p>
        </w:tc>
      </w:tr>
      <w:tr w:rsidR="00445977" w:rsidRPr="00C001EC" w:rsidTr="00AF6E07">
        <w:trPr>
          <w:trHeight w:val="983"/>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4</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yển hồ sơ dự thi sản phẩm đến cấp thi cao hơn/quyết định công nhận kết quả/cấp chứng nhận</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sz w:val="28"/>
                <w:szCs w:val="28"/>
              </w:rPr>
            </w:pPr>
          </w:p>
        </w:tc>
      </w:tr>
    </w:tbl>
    <w:p w:rsidR="00445977" w:rsidRPr="00C001EC" w:rsidRDefault="00150399" w:rsidP="00445977">
      <w:pPr>
        <w:pStyle w:val="A2"/>
      </w:pPr>
      <w:bookmarkStart w:id="403" w:name="_Toc40106846"/>
      <w:bookmarkStart w:id="404" w:name="_Toc40295966"/>
      <w:bookmarkStart w:id="405" w:name="_Toc42522061"/>
      <w:bookmarkStart w:id="406" w:name="_Toc47032288"/>
      <w:bookmarkStart w:id="407" w:name="_Toc49715302"/>
      <w:r w:rsidRPr="00C001EC">
        <w:rPr>
          <w:lang w:val="en-US"/>
        </w:rPr>
        <w:t>3</w:t>
      </w:r>
      <w:r w:rsidR="00445977" w:rsidRPr="00C001EC">
        <w:t>.6.3. Một số lưu ý</w:t>
      </w:r>
      <w:bookmarkEnd w:id="403"/>
      <w:bookmarkEnd w:id="404"/>
      <w:bookmarkEnd w:id="405"/>
      <w:bookmarkEnd w:id="406"/>
      <w:bookmarkEnd w:id="407"/>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eastAsia="zh-CN"/>
        </w:rPr>
      </w:pPr>
      <w:r w:rsidRPr="00C001EC">
        <w:rPr>
          <w:rFonts w:eastAsia="Times New Roman"/>
          <w:sz w:val="28"/>
          <w:szCs w:val="28"/>
          <w:lang w:eastAsia="zh-CN"/>
        </w:rPr>
        <w:t>Tiếp nhận và sắp xếp hồ sơ theo thứ tự được đánh giá</w:t>
      </w:r>
      <w:r w:rsidR="00BC6296" w:rsidRPr="00C001EC">
        <w:rPr>
          <w:rFonts w:eastAsia="Times New Roman"/>
          <w:sz w:val="28"/>
          <w:szCs w:val="28"/>
          <w:lang w:eastAsia="zh-C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Tiếp nhận, sắp xếp và bố trí sản phẩm</w:t>
      </w:r>
      <w:r w:rsidR="00BC6296" w:rsidRPr="00C001EC">
        <w:rPr>
          <w:rFonts w:eastAsia="Times New Roman"/>
          <w:sz w:val="28"/>
          <w:szCs w:val="28"/>
        </w:rPr>
        <w:t xml:space="preserve">: </w:t>
      </w:r>
      <w:r w:rsidRPr="00C001EC">
        <w:rPr>
          <w:rFonts w:eastAsia="Times New Roman"/>
          <w:sz w:val="28"/>
          <w:szCs w:val="28"/>
        </w:rPr>
        <w:t>Các sản phẩm tham gia dự thi cần được bố trí theo đơn vị và theo nhóm sản phẩm. Chuẩn bị thành khu trưng bày cẩn thận. Cần có thông tin cụ thể về từng sản phẩm dự thi;</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lastRenderedPageBreak/>
        <w:t>Tổng hợp danh mục hồ sơ và sản phẩm dự thi</w:t>
      </w:r>
      <w:r w:rsidR="00BC6296" w:rsidRPr="00C001EC">
        <w:rPr>
          <w:rFonts w:eastAsia="Times New Roman"/>
          <w:sz w:val="28"/>
          <w:szCs w:val="28"/>
        </w:rPr>
        <w:t xml:space="preserve">: </w:t>
      </w:r>
      <w:r w:rsidRPr="00C001EC">
        <w:rPr>
          <w:rFonts w:eastAsia="Times New Roman"/>
          <w:sz w:val="28"/>
          <w:szCs w:val="28"/>
        </w:rPr>
        <w:t>Các thông tin về kết quả đánh giá của cấp huyện, các biên bản kèm theo, các ý kiến của tổ giúp việc và tư vấn... cần được tổng hợp để cung cấp thông tin đầy đủ cho hội đồng đánh giá;</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Quản lý hồ sơ và sản phẩm dự thi</w:t>
      </w:r>
      <w:r w:rsidR="00BC6296" w:rsidRPr="00C001EC">
        <w:rPr>
          <w:rFonts w:eastAsia="Times New Roman"/>
          <w:sz w:val="28"/>
          <w:szCs w:val="28"/>
        </w:rPr>
        <w:t>:</w:t>
      </w:r>
      <w:r w:rsidRPr="00C001EC">
        <w:rPr>
          <w:rFonts w:eastAsia="Times New Roman"/>
          <w:sz w:val="28"/>
          <w:szCs w:val="28"/>
        </w:rPr>
        <w:t xml:space="preserve"> Cần lưu ý đối với những sản phẩm có giá trị kinh tế cao;</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Bố trí hội trường</w:t>
      </w:r>
      <w:r w:rsidR="00DA24D2" w:rsidRPr="00C001EC">
        <w:rPr>
          <w:rFonts w:eastAsia="Times New Roman"/>
          <w:sz w:val="28"/>
          <w:szCs w:val="28"/>
        </w:rPr>
        <w:t>:</w:t>
      </w:r>
      <w:r w:rsidRPr="00C001EC">
        <w:rPr>
          <w:rFonts w:eastAsia="Times New Roman"/>
          <w:sz w:val="28"/>
          <w:szCs w:val="28"/>
        </w:rPr>
        <w:t xml:space="preserve"> Hội trường </w:t>
      </w:r>
      <w:r w:rsidR="00DA24D2" w:rsidRPr="00C001EC">
        <w:rPr>
          <w:rFonts w:eastAsia="Times New Roman"/>
          <w:sz w:val="28"/>
          <w:szCs w:val="28"/>
        </w:rPr>
        <w:t>họp hội đồng</w:t>
      </w:r>
      <w:r w:rsidRPr="00C001EC">
        <w:rPr>
          <w:rFonts w:eastAsia="Times New Roman"/>
          <w:sz w:val="28"/>
          <w:szCs w:val="28"/>
        </w:rPr>
        <w:t xml:space="preserve"> nên chia thành các khu vực dành cho thành viên hội đồng; Khu vực dành cho chủ thể; Khu vực dành cho tổ giúp việc, tư vấn và chuyên gia; khu vực dành cho báo chí; và khu vực dành cho những người quan tâm. Mỗi khu vực nên có biển tên. Các điều kiện về hậu cần như máy chiếu, âm thanh, ánh sáng, nước uống... cần được chuẩn bị kỹ</w:t>
      </w:r>
      <w:r w:rsidR="00DA24D2" w:rsidRPr="00C001EC">
        <w:rPr>
          <w:rFonts w:eastAsia="Times New Roman"/>
          <w:sz w:val="28"/>
          <w:szCs w:val="28"/>
        </w:rPr>
        <w:t>;</w:t>
      </w:r>
    </w:p>
    <w:p w:rsidR="00445977" w:rsidRPr="00C001EC" w:rsidRDefault="00150399" w:rsidP="00445977">
      <w:pPr>
        <w:pStyle w:val="A1"/>
        <w:rPr>
          <w:rFonts w:ascii="Times New Roman" w:hAnsi="Times New Roman"/>
          <w:lang w:val="pt-BR"/>
        </w:rPr>
      </w:pPr>
      <w:bookmarkStart w:id="408" w:name="_Toc40106847"/>
      <w:bookmarkStart w:id="409" w:name="_Toc40295967"/>
      <w:bookmarkStart w:id="410" w:name="_Toc42522062"/>
      <w:bookmarkStart w:id="411" w:name="_Toc47032289"/>
      <w:bookmarkStart w:id="412" w:name="_Toc49715303"/>
      <w:bookmarkStart w:id="413" w:name="_Toc53584174"/>
      <w:r w:rsidRPr="00C001EC">
        <w:rPr>
          <w:rFonts w:ascii="Times New Roman" w:hAnsi="Times New Roman"/>
          <w:lang w:val="pt-BR"/>
        </w:rPr>
        <w:t>3</w:t>
      </w:r>
      <w:r w:rsidR="00445977" w:rsidRPr="00C001EC">
        <w:rPr>
          <w:rFonts w:ascii="Times New Roman" w:hAnsi="Times New Roman"/>
          <w:lang w:val="pt-BR"/>
        </w:rPr>
        <w:t>.7. Quản lý sản phẩm và chất lượng sản phẩm OCOP</w:t>
      </w:r>
      <w:bookmarkEnd w:id="408"/>
      <w:bookmarkEnd w:id="409"/>
      <w:bookmarkEnd w:id="410"/>
      <w:bookmarkEnd w:id="411"/>
      <w:bookmarkEnd w:id="412"/>
      <w:bookmarkEnd w:id="413"/>
    </w:p>
    <w:p w:rsidR="00DA24D2" w:rsidRPr="00C001EC" w:rsidRDefault="00DA24D2" w:rsidP="00FF2C31">
      <w:pPr>
        <w:spacing w:before="120" w:after="0" w:line="360" w:lineRule="exact"/>
        <w:ind w:firstLine="709"/>
        <w:jc w:val="both"/>
        <w:rPr>
          <w:rFonts w:eastAsia="Times New Roman"/>
          <w:bCs/>
          <w:sz w:val="28"/>
          <w:szCs w:val="28"/>
          <w:lang w:val="pt-BR"/>
        </w:rPr>
      </w:pPr>
      <w:bookmarkStart w:id="414" w:name="_Toc490809952"/>
      <w:r w:rsidRPr="00C001EC">
        <w:rPr>
          <w:rFonts w:eastAsia="Times New Roman"/>
          <w:bCs/>
          <w:sz w:val="28"/>
          <w:szCs w:val="28"/>
          <w:lang w:val="pt-BR"/>
        </w:rPr>
        <w:t>Cùng với các quy định chung của Nhà nước về quản lý sản phẩm và chất lượng sản phẩm, ta cần xác định được rằng việc quản lý sản phẩm và chất lượng sản phẩm OCOP (sau khi được công nhận) còn liên quan đến thành bại của chương trình. Việc quản lý sản phẩm và chất lượng sản phẩm OCOP chặt chẽ sẽ giúp người tiêu dùng có niềm tin khi sử dụng sản phẩm mang tên OCOP. Các chủ thể sản xuất cũng đưa ra sản phẩm tốt nhất đến người tiêu dùng.</w:t>
      </w:r>
    </w:p>
    <w:p w:rsidR="00DA24D2" w:rsidRPr="00C001EC" w:rsidRDefault="00150399" w:rsidP="00FF2C31">
      <w:pPr>
        <w:pStyle w:val="A2"/>
        <w:rPr>
          <w:b w:val="0"/>
          <w:i w:val="0"/>
        </w:rPr>
      </w:pPr>
      <w:r w:rsidRPr="006320A2">
        <w:rPr>
          <w:lang w:val="pt-BR"/>
        </w:rPr>
        <w:t>3</w:t>
      </w:r>
      <w:r w:rsidR="00DA24D2" w:rsidRPr="00C001EC">
        <w:t>.7.1</w:t>
      </w:r>
      <w:r w:rsidR="00DA24D2" w:rsidRPr="006320A2">
        <w:rPr>
          <w:lang w:val="pt-BR"/>
        </w:rPr>
        <w:t>.</w:t>
      </w:r>
      <w:r w:rsidR="00DA24D2" w:rsidRPr="00C001EC">
        <w:t xml:space="preserve"> Nội dung quản lý sản phẩm và chất lượng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eastAsia="zh-CN"/>
        </w:rPr>
        <w:t xml:space="preserve">Sản phẩm OCOP phải được xác định là sản phẩm có điều kiện, được đánh giá và công nhận với rất nhiều tiêu chí khác nhau, do đó cần được quản lý trên nhiều nội dung. </w:t>
      </w:r>
      <w:r w:rsidRPr="00C001EC">
        <w:rPr>
          <w:rFonts w:eastAsia="Times New Roman"/>
          <w:bCs/>
          <w:sz w:val="28"/>
          <w:szCs w:val="28"/>
          <w:lang w:val="pt-BR"/>
        </w:rPr>
        <w:t>Tuy nhiên, để đảm bảo sản phẩm duy trì chất lượng, các yếu tố theo yêu cầu thì cần lưu ý những nội dung sau:</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Danh mục sản phẩm được công nhận OCOP, gắn với chủ thể sản xuất;</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hất lượng sản phẩm: bao gồm chất lượng đặc thù (mang yếu tố đặc trưng) và chất lượng phân tích (kiểm nghiệm) theo tiêu chuẩn công bố;</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Nguồn gốc sản phẩm (yếu tố nguyên liệu và nơi sản xuất);</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Quy trình và chứng nhận quản lý chất lượng áp dụng;</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Bao bì, nhãn mác;</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ử dụng dấu hiệu OCOP: sử dụng logo, dấu hiệu OCOP trên nhãn hàng hóa, các phương tiện giới thiệu, quảng bá sản phẩm...</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ản lượng cung: số lượng sản phẩm cung ứng ra thị trường gắn với chứng nhận OCOP mà chủ thể có khả năng, đăng ký sản xuất.</w:t>
      </w:r>
    </w:p>
    <w:p w:rsidR="00DA24D2" w:rsidRPr="00C001EC" w:rsidRDefault="00150399" w:rsidP="00FF2C31">
      <w:pPr>
        <w:pStyle w:val="A2"/>
        <w:rPr>
          <w:b w:val="0"/>
          <w:i w:val="0"/>
        </w:rPr>
      </w:pPr>
      <w:r w:rsidRPr="006320A2">
        <w:rPr>
          <w:lang w:val="pt-BR"/>
        </w:rPr>
        <w:lastRenderedPageBreak/>
        <w:t>3</w:t>
      </w:r>
      <w:r w:rsidR="00DA24D2" w:rsidRPr="00C001EC">
        <w:t>.7.2</w:t>
      </w:r>
      <w:r w:rsidR="00DA24D2" w:rsidRPr="006320A2">
        <w:rPr>
          <w:lang w:val="pt-BR"/>
        </w:rPr>
        <w:t>.</w:t>
      </w:r>
      <w:r w:rsidR="00DA24D2" w:rsidRPr="00C001EC">
        <w:t xml:space="preserve"> Công cụ quản lý sản phẩm và chất lượng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eastAsia="zh-CN"/>
        </w:rPr>
        <w:t xml:space="preserve">Để quản lý sản phẩm và chất lượng sản phẩm OCOP cần phải có hệ thống các công cụ, làm cơ sở để các cơ quan, tổ chức, cộng đồng kiểm tra và giám sát. </w:t>
      </w:r>
      <w:r w:rsidRPr="00C001EC">
        <w:rPr>
          <w:rFonts w:eastAsia="Times New Roman"/>
          <w:bCs/>
          <w:sz w:val="28"/>
          <w:szCs w:val="28"/>
          <w:lang w:val="pt-BR"/>
        </w:rPr>
        <w:t>Căn cứ vào điều kiện thực tiễn của các địa phương để có thể xây dựng các công cụ quản lý như sau:</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1) Danh sách sản phẩm OCOP được chứng nhận</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Danh sách sản phẩm OCOP của các địa phương cần được cập nhật thường xuyên và đầy đủ thông tin, trong đó cần có các thông tin tối thiểu sau: </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Tên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hủ thể sản xuất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ố chứng nhận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 Thời gian công nhận, thời gian hết hạn chứng nhận sản phẩm OCOP. </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2) Bản công bố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Mỗi sản phẩm được công nhận là sản phẩm OCOP cần được xây dựng 1 bản mô tả ngắn gọn về sản phẩm, trong đó cần tập trung về:</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Tên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hủ thể sản xuất sản phẩm;</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Địa chỉ, điện thoại liên lạc;</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 Quy cách sản phẩm: trọng lượng, yếu tố chất lượng đặc trưng dùng để phân biệt sản phẩm nếu có (ví dụ như: độ đạm của nước mắm; độ rượu...); hình thức đóng gói nếu có; </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Thương hiệu, nhãn hiệu sử dụng (nếu có);</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ác chứng nhận về an toàn thực phẩm, quản lý chất lượng tiên tiến;</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ác công bố về tiêu chuẩn chất lượng;</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Mùa vụ sản xuất (nếu có);</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ố chứng nhận OCOP; thời gian chứng nhận.</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3) Tem truy </w:t>
      </w:r>
      <w:r w:rsidR="000B57A3">
        <w:rPr>
          <w:rFonts w:eastAsia="Times New Roman"/>
          <w:bCs/>
          <w:sz w:val="28"/>
          <w:szCs w:val="28"/>
          <w:lang w:val="pt-BR"/>
        </w:rPr>
        <w:t>x</w:t>
      </w:r>
      <w:r w:rsidRPr="00C001EC">
        <w:rPr>
          <w:rFonts w:eastAsia="Times New Roman"/>
          <w:bCs/>
          <w:sz w:val="28"/>
          <w:szCs w:val="28"/>
          <w:lang w:val="pt-BR"/>
        </w:rPr>
        <w:t>uất nguồn gốc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Tem truy </w:t>
      </w:r>
      <w:r w:rsidR="000B57A3">
        <w:rPr>
          <w:rFonts w:eastAsia="Times New Roman"/>
          <w:bCs/>
          <w:sz w:val="28"/>
          <w:szCs w:val="28"/>
          <w:lang w:val="pt-BR"/>
        </w:rPr>
        <w:t>x</w:t>
      </w:r>
      <w:r w:rsidR="000B57A3" w:rsidRPr="00C001EC">
        <w:rPr>
          <w:rFonts w:eastAsia="Times New Roman"/>
          <w:bCs/>
          <w:sz w:val="28"/>
          <w:szCs w:val="28"/>
          <w:lang w:val="pt-BR"/>
        </w:rPr>
        <w:t xml:space="preserve">uất </w:t>
      </w:r>
      <w:r w:rsidRPr="00C001EC">
        <w:rPr>
          <w:rFonts w:eastAsia="Times New Roman"/>
          <w:bCs/>
          <w:sz w:val="28"/>
          <w:szCs w:val="28"/>
          <w:lang w:val="pt-BR"/>
        </w:rPr>
        <w:t xml:space="preserve">nguồn gốc sản phẩm OCOP là tem điện tử, do cơ quan quản lý OCOP xây dựng và quản lý. Mục tiêu là cung cấp cho người tiêu dùng những thông tin về sản phẩm mà họ có thể lựa chọn. Giúp người tiêu dùng trực tiếp đánh giá, so </w:t>
      </w:r>
      <w:r w:rsidRPr="00C001EC">
        <w:rPr>
          <w:rFonts w:eastAsia="Times New Roman"/>
          <w:bCs/>
          <w:sz w:val="28"/>
          <w:szCs w:val="28"/>
          <w:lang w:val="pt-BR"/>
        </w:rPr>
        <w:lastRenderedPageBreak/>
        <w:t>sánh giữa thông tin về hồ sơ OCOP, sản phẩm OCOP được chứng nhận với sản phẩm đang bán trên thị trường. Hệ thống thông tin sẽ được cơ quan quản lý OCOP xây dựng từ hồ sơ dự thi và thông tin cập nhật theo đề nghị của chủ thể (nếu có và phù hợ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4) Công cụ khác</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Ngoài những công cụ được nêu trên, các địa phương có thể xây dựng cơ sở dữ liệu riêng về sản phẩm OCOP để đưa lên hệ thống website sản phẩm OCOP nhằm cung cấp thông tin cho người tiêu dùng. Hoặc tham khảo các kinh nghiệm của các địa phương như: hệ thống camera giám sát chủ thể sản xuất (Hà Tĩnh)...</w:t>
      </w:r>
    </w:p>
    <w:p w:rsidR="00DA24D2" w:rsidRPr="00C001EC" w:rsidRDefault="00150399" w:rsidP="00FF2C31">
      <w:pPr>
        <w:pStyle w:val="A2"/>
        <w:rPr>
          <w:b w:val="0"/>
          <w:i w:val="0"/>
        </w:rPr>
      </w:pPr>
      <w:r w:rsidRPr="006320A2">
        <w:rPr>
          <w:lang w:val="pt-BR"/>
        </w:rPr>
        <w:t>3</w:t>
      </w:r>
      <w:r w:rsidR="00DA24D2" w:rsidRPr="00C001EC">
        <w:t>.7.3</w:t>
      </w:r>
      <w:r w:rsidR="00DA24D2" w:rsidRPr="006320A2">
        <w:rPr>
          <w:lang w:val="pt-BR"/>
        </w:rPr>
        <w:t>.</w:t>
      </w:r>
      <w:r w:rsidR="00DA24D2" w:rsidRPr="00C001EC">
        <w:t xml:space="preserve"> Tổ chức quản lý sản phẩm và chất lượng sản phẩm OCOP</w:t>
      </w:r>
    </w:p>
    <w:p w:rsidR="00DA24D2" w:rsidRPr="00C001EC" w:rsidRDefault="00DA24D2" w:rsidP="00FF2C31">
      <w:pPr>
        <w:spacing w:before="120" w:after="0" w:line="360" w:lineRule="exact"/>
        <w:ind w:firstLine="709"/>
        <w:jc w:val="both"/>
        <w:rPr>
          <w:rFonts w:eastAsia="Times New Roman"/>
          <w:bCs/>
          <w:sz w:val="28"/>
          <w:szCs w:val="28"/>
          <w:lang w:val="pt-BR" w:eastAsia="zh-CN"/>
        </w:rPr>
      </w:pPr>
      <w:r w:rsidRPr="00C001EC">
        <w:rPr>
          <w:rFonts w:eastAsia="Times New Roman"/>
          <w:bCs/>
          <w:sz w:val="28"/>
          <w:szCs w:val="28"/>
          <w:lang w:val="pt-BR" w:eastAsia="zh-CN"/>
        </w:rPr>
        <w:t>Để quản lý sản phẩm và chất lượng sản phẩm OCOP cần dựa vào nhiều hình thức tổ chức khác nhau, trong đó các địa phương có thể xem xét, lựa chọn hình thức phù hợp với điều kiện, nguồn lực và khả năng áp dụng:</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Tự quản lý, kiểm soát của các chủ thể</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ác chủ thể phải là người đầu tiên tổ chức quản lý sản phẩm và chất lượng sản phẩm OCOP, chịu trách nhiệm trước người tiêu dùng và cơ quan quản lý về sản phẩm và chất lượng sản phẩm OCOP đưa ra thị trường so với hồ sơ công bố và được chứng nhận.</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Thông thường, các chủ thể áp dụng các quy trình quản lý chất lượng tiên tiến (G</w:t>
      </w:r>
      <w:r w:rsidR="002024BB">
        <w:rPr>
          <w:rFonts w:eastAsia="Times New Roman"/>
          <w:bCs/>
          <w:sz w:val="28"/>
          <w:szCs w:val="28"/>
          <w:lang w:val="pt-BR"/>
        </w:rPr>
        <w:t>AP</w:t>
      </w:r>
      <w:r w:rsidRPr="00C001EC">
        <w:rPr>
          <w:rFonts w:eastAsia="Times New Roman"/>
          <w:bCs/>
          <w:sz w:val="28"/>
          <w:szCs w:val="28"/>
          <w:lang w:val="pt-BR"/>
        </w:rPr>
        <w:t xml:space="preserve">, ISO, HACCP...) thì đều gắn với yêu cầu sử dụng các hệ thống theo dõi, giám sát của từng chứng nhận. Đồng thời, các tổ chức chứng nhận sẽ thực hiện các hoạt động đánh giá, kiểm tra định kỳ theo quy định. </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Đối với các chủ thể chưa áp dụng thì cần có sổ nhật ký sản xuất, kinh doanh (sổ nhật ký có thể do các cơ quan quản lý OCOP xây dựng). Đồng thời, chủ thể phải có trách nhiệm ghi đầy đủ thông tin vào sổ nhật ký, đây là cơ sở để các cơ quan quản lý nhà nước thực hiện các hoạt động kiểm tra, giám sát.</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Kiểm soát từ cộng đồng</w:t>
      </w:r>
    </w:p>
    <w:p w:rsidR="00DA24D2" w:rsidRPr="00C001EC" w:rsidRDefault="00DA24D2" w:rsidP="00FF2C31">
      <w:pPr>
        <w:numPr>
          <w:ilvl w:val="0"/>
          <w:numId w:val="73"/>
        </w:numPr>
        <w:spacing w:before="120" w:after="0" w:line="360" w:lineRule="exact"/>
        <w:jc w:val="both"/>
        <w:rPr>
          <w:rFonts w:eastAsia="Times New Roman"/>
          <w:bCs/>
          <w:sz w:val="28"/>
          <w:szCs w:val="28"/>
          <w:lang w:val="pt-BR"/>
        </w:rPr>
      </w:pPr>
      <w:r w:rsidRPr="00C001EC">
        <w:rPr>
          <w:rFonts w:eastAsia="Times New Roman"/>
          <w:bCs/>
          <w:sz w:val="28"/>
          <w:szCs w:val="28"/>
          <w:lang w:val="pt-BR"/>
        </w:rPr>
        <w:t>Giám sát từ cộng đồng sản xuất:</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Giám sát cộng đồng là hoạt động dễ triển khai và dễ thực hiện nhất, hoạt động sản xuất, kinh doanh của chủ thể sẽ được các tổ chức, cá nhân khác trong cộng đồng giám sát, theo dõi. Tuy nhiên, để thực hiện được thì cần phải:</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lastRenderedPageBreak/>
        <w:t>- Công khai, minh bạch về thông tin: bản công bố về sản phẩm OCOP của các chủ thể phải được các cơ quan quản lý thông tin kịp thời, công khai, minh bạch đến cộng đồng;</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ây dựng các phương tiện để cộng đồng phản ánh thông tin.</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b) Giám sát, phản ánh từ người tiêu dùng:</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ó thể xây dựng các hình thức đánh giá, phản ánh của người tiêu dùng về sản phẩm, bằng các hình thức được công khai trên bao bì, hoặc tại nơi bán hàng để tiếp nhận những phản ánh của người tiêu dùng đối với sản phẩm OCOP.</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Kiểm soát bởi các cơ quan quản lý OCOP</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ác cơ quan quản lý Chương trình OCOP có thể xây dựng và tổ chức hệ thống quản lý, giám sát sản phẩm và chất lượng sản phẩm theo các hình thức:</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Xây dựng và quản lý tem truy </w:t>
      </w:r>
      <w:r w:rsidR="00607DE8">
        <w:rPr>
          <w:rFonts w:eastAsia="Times New Roman"/>
          <w:bCs/>
          <w:sz w:val="28"/>
          <w:szCs w:val="28"/>
          <w:lang w:val="pt-BR"/>
        </w:rPr>
        <w:t>x</w:t>
      </w:r>
      <w:r w:rsidRPr="00C001EC">
        <w:rPr>
          <w:rFonts w:eastAsia="Times New Roman"/>
          <w:bCs/>
          <w:sz w:val="28"/>
          <w:szCs w:val="28"/>
          <w:lang w:val="pt-BR"/>
        </w:rPr>
        <w:t>uất nguồn gốc OCOP;</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Tổ chức kiểm tra, giám sát định kỳ đối với các chủ thể;</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Tổ chức kiểm tra, giám sát đột xuất (trong trường hợp nhận được các phản ánh về sản phẩm và chất lượng sản phẩm).</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Tuy nhiên, để thực hiện các chính sách về thanh, kiểm tra, tránh gây phiền hà cho doanh nghiệp, tổ chức sản xuất, kinh doanh thì hoạt động kiểm tra, giám sát trực tiếp cần được hạn chế. Quan trọng và xây dựng các hệ thống quản lý gián tiếp (phòng ngừa) để nâng cao ý thức trách nhiệm của chủ thể và khả năng tiếp nhận thông tin từ cộng đồng và người tiêu dùng. </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Thanh tra, kiểm tra chuyên ngành</w:t>
      </w:r>
    </w:p>
    <w:p w:rsidR="00DA24D2" w:rsidRPr="00C001EC" w:rsidRDefault="00DA24D2" w:rsidP="00FF2C31">
      <w:pPr>
        <w:spacing w:before="120" w:after="0" w:line="360" w:lineRule="exact"/>
        <w:ind w:firstLine="709"/>
        <w:jc w:val="both"/>
        <w:rPr>
          <w:rFonts w:eastAsia="Times New Roman"/>
          <w:bCs/>
          <w:spacing w:val="-4"/>
          <w:sz w:val="28"/>
          <w:szCs w:val="28"/>
          <w:lang w:val="pt-BR"/>
        </w:rPr>
      </w:pPr>
      <w:r w:rsidRPr="00C001EC">
        <w:rPr>
          <w:rFonts w:eastAsia="Times New Roman"/>
          <w:bCs/>
          <w:spacing w:val="-4"/>
          <w:sz w:val="28"/>
          <w:szCs w:val="28"/>
          <w:lang w:val="pt-BR"/>
        </w:rPr>
        <w:t>Cơ quan quản lý OCOP cần thông tin, cập nhật danh sách, bản mô tả sản phẩm đến các cơ quan quản lý chuyên ngành để đề nghị giám sát sản phẩm OCOP. Theo đó:</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Sở Khoa học và Công nghệ: về kiểm tra, giám sát thực hiện công bố tiêu chuẩn, quy chuẩn chất lượng hàng hóa. </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Sở Y tế: về quản lý an toàn thực phẩm;</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Sở Nông nghiệp và Phát triển nông thôn: về an toàn thực phẩm và chứng nhận quản lý chất lượng.</w:t>
      </w:r>
    </w:p>
    <w:p w:rsidR="00BE1E28" w:rsidRPr="00C001EC" w:rsidRDefault="00DA24D2" w:rsidP="00AF6E07">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Việc tổ chức phân tích, kiểm nghiệm chất lượng sản phẩm nên hạn chế, trừ trường hợp cần thiết theo ý kiến của các đoàn kiểm tra chuyên ngành. Trường hợp, cơ quan quản lý OCOP phát hiện các vấn đề sai phạm về chất lượng (tiêu chuẩn, an </w:t>
      </w:r>
      <w:r w:rsidRPr="00C001EC">
        <w:rPr>
          <w:rFonts w:eastAsia="Times New Roman"/>
          <w:bCs/>
          <w:sz w:val="28"/>
          <w:szCs w:val="28"/>
          <w:lang w:val="pt-BR"/>
        </w:rPr>
        <w:lastRenderedPageBreak/>
        <w:t>toàn thực phẩm) thì nên mời các cơ quan quản lý chuyên ngành để thực hiện thanh tra, kiểm tra.</w:t>
      </w:r>
    </w:p>
    <w:p w:rsidR="00445977" w:rsidRPr="00C001EC" w:rsidRDefault="00150399" w:rsidP="00445977">
      <w:pPr>
        <w:pStyle w:val="A1"/>
        <w:rPr>
          <w:rFonts w:ascii="Times New Roman" w:hAnsi="Times New Roman"/>
          <w:highlight w:val="yellow"/>
          <w:lang w:val="pt-BR"/>
        </w:rPr>
      </w:pPr>
      <w:bookmarkStart w:id="415" w:name="_Toc40106848"/>
      <w:bookmarkStart w:id="416" w:name="_Toc40295968"/>
      <w:bookmarkStart w:id="417" w:name="_Toc42522063"/>
      <w:bookmarkStart w:id="418" w:name="_Toc47032290"/>
      <w:bookmarkStart w:id="419" w:name="_Toc49715304"/>
      <w:bookmarkStart w:id="420" w:name="_Toc53584175"/>
      <w:bookmarkEnd w:id="414"/>
      <w:r w:rsidRPr="00C001EC">
        <w:rPr>
          <w:rFonts w:ascii="Times New Roman" w:hAnsi="Times New Roman"/>
          <w:lang w:val="pt-BR"/>
        </w:rPr>
        <w:t>3</w:t>
      </w:r>
      <w:r w:rsidR="00445977" w:rsidRPr="00C001EC">
        <w:rPr>
          <w:rFonts w:ascii="Times New Roman" w:hAnsi="Times New Roman"/>
          <w:lang w:val="pt-BR"/>
        </w:rPr>
        <w:t>.8. Tổ chức xúc tiến thương mại và quảng bá sản phẩm</w:t>
      </w:r>
      <w:bookmarkEnd w:id="415"/>
      <w:bookmarkEnd w:id="416"/>
      <w:bookmarkEnd w:id="417"/>
      <w:bookmarkEnd w:id="418"/>
      <w:bookmarkEnd w:id="419"/>
      <w:bookmarkEnd w:id="420"/>
    </w:p>
    <w:p w:rsidR="00DA24D2" w:rsidRPr="00C001EC" w:rsidRDefault="00DA24D2" w:rsidP="00FF2C31">
      <w:pPr>
        <w:spacing w:before="120" w:after="0" w:line="360" w:lineRule="exact"/>
        <w:ind w:firstLine="709"/>
        <w:jc w:val="both"/>
        <w:rPr>
          <w:rFonts w:eastAsia="Times New Roman"/>
          <w:bCs/>
          <w:sz w:val="28"/>
          <w:szCs w:val="28"/>
          <w:lang w:val="pt-BR"/>
        </w:rPr>
      </w:pPr>
      <w:r w:rsidRPr="006320A2">
        <w:rPr>
          <w:bCs/>
          <w:sz w:val="28"/>
          <w:szCs w:val="28"/>
          <w:lang w:val="pt-BR"/>
        </w:rPr>
        <w:t>Các sản phẩm OCOP đã được đánh giá, phân hạng OCOP: các địa phương cần tập trung vào hoạt động xúc tiến thương mại, hỗ trợ các chủ thể phát triển thị trường, kênh phân phối sản phẩm OCOP. Cụ thể là:</w:t>
      </w:r>
    </w:p>
    <w:p w:rsidR="00445977" w:rsidRPr="00C001EC" w:rsidRDefault="00445977" w:rsidP="00FF2C31">
      <w:pPr>
        <w:spacing w:before="120" w:after="0" w:line="360" w:lineRule="exact"/>
        <w:ind w:firstLine="709"/>
        <w:jc w:val="both"/>
        <w:rPr>
          <w:rFonts w:eastAsia="Times New Roman"/>
          <w:bCs/>
          <w:sz w:val="28"/>
          <w:szCs w:val="28"/>
          <w:lang w:val="pt-BR"/>
        </w:rPr>
      </w:pPr>
      <w:bookmarkStart w:id="421" w:name="_Toc490809960"/>
      <w:bookmarkStart w:id="422" w:name="_Toc490812163"/>
      <w:bookmarkStart w:id="423" w:name="_Toc490813790"/>
      <w:r w:rsidRPr="00C001EC">
        <w:rPr>
          <w:rFonts w:eastAsia="Times New Roman"/>
          <w:bCs/>
          <w:sz w:val="28"/>
          <w:szCs w:val="28"/>
          <w:lang w:val="pt-BR"/>
        </w:rPr>
        <w:t>1) Quảng bá, tiếp thị sản phẩm</w:t>
      </w:r>
      <w:bookmarkEnd w:id="421"/>
      <w:bookmarkEnd w:id="422"/>
      <w:bookmarkEnd w:id="423"/>
      <w:r w:rsidRPr="00C001EC">
        <w:rPr>
          <w:rFonts w:eastAsia="Times New Roman"/>
          <w:bCs/>
          <w:sz w:val="28"/>
          <w:szCs w:val="28"/>
          <w:lang w:val="pt-BR"/>
        </w:rPr>
        <w:t>:</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Cán bộ quản lý cần xây dựng kế hoạch và triển khai các hoạt động xúc tiến, quảng bá sản phẩm OCOP trên các phương tiện truyền thông đại chúng: (1) Xây dựng video clip, tin bài quảng bá cho các sản phẩm có thứ hạng sao cao (từ 3-5 sao); (2) Phát sóng trên truyền hình hoặc đăng trên các trang báo, tạp chí của tỉnh, trung ương; (3) Xây dựng, xuất bản ấn phẩm, tạp chí chuyên đề OCOP quảng bá trên hệ thống vận chuyển hành khách lớn, du lịch. Thời lượng và tần số phát tin bài, video clip căn cứ theo thứ hạng sao của sản phẩm. Các chủ thể OCOP sẽ được nhận video clip, tin bài về sản phẩm của mình để chủ động thực hiện các chương trình tiếp thị riêng của mình.</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Tổ chức các đoàn xúc tiến thương mại mang sản phẩm OCOP tiêu biểu (tùy thị trường) đến giới thiệu tại các thị trường trong nước và quốc tế. Tham gia các Hội chợ quốc tế, kết nối các tổ chức sản xuất sản phẩm OCOP với các đối tác phân phối</w:t>
      </w:r>
    </w:p>
    <w:p w:rsidR="00445977" w:rsidRPr="00C001EC" w:rsidRDefault="00445977" w:rsidP="00FF2C31">
      <w:pPr>
        <w:spacing w:before="120" w:after="0" w:line="360" w:lineRule="exact"/>
        <w:ind w:firstLine="709"/>
        <w:jc w:val="both"/>
        <w:rPr>
          <w:rFonts w:eastAsia="Times New Roman"/>
          <w:bCs/>
          <w:sz w:val="28"/>
          <w:szCs w:val="28"/>
          <w:lang w:val="pt-BR"/>
        </w:rPr>
      </w:pPr>
      <w:bookmarkStart w:id="424" w:name="_Toc490809962"/>
      <w:bookmarkStart w:id="425" w:name="_Toc490812165"/>
      <w:bookmarkStart w:id="426" w:name="_Toc490813792"/>
      <w:r w:rsidRPr="00C001EC">
        <w:rPr>
          <w:rFonts w:eastAsia="Times New Roman"/>
          <w:bCs/>
          <w:sz w:val="28"/>
          <w:szCs w:val="28"/>
          <w:lang w:val="pt-BR"/>
        </w:rPr>
        <w:t>2) Tổ chức các điểm trưng bày và bán các sản phẩm OCOP</w:t>
      </w:r>
      <w:r w:rsidR="00607DE8">
        <w:rPr>
          <w:rFonts w:eastAsia="Times New Roman"/>
          <w:bCs/>
          <w:sz w:val="28"/>
          <w:szCs w:val="28"/>
          <w:lang w:val="pt-BR"/>
        </w:rPr>
        <w:t>:</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án bộ quản lý OCOP xây dựng kế hoạch và tổ chức các điểm trưng bày và bán các sản phẩm OCOP theo Quyết định số 920/QĐ-B</w:t>
      </w:r>
      <w:r w:rsidR="002024BB">
        <w:rPr>
          <w:rFonts w:eastAsia="Times New Roman"/>
          <w:bCs/>
          <w:sz w:val="28"/>
          <w:szCs w:val="28"/>
          <w:lang w:val="pt-BR"/>
        </w:rPr>
        <w:t>CT n</w:t>
      </w:r>
      <w:r w:rsidRPr="00C001EC">
        <w:rPr>
          <w:rFonts w:eastAsia="Times New Roman"/>
          <w:bCs/>
          <w:sz w:val="28"/>
          <w:szCs w:val="28"/>
          <w:lang w:val="pt-BR"/>
        </w:rPr>
        <w:t>gày 16/4/2019. Hướng dẫn và hỗ trợ các chủ thể tham gia.</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3) Hỗ trợ và hướng dẫn chủ thể tham gia hội chợ, triển lãm</w:t>
      </w:r>
      <w:bookmarkEnd w:id="424"/>
      <w:bookmarkEnd w:id="425"/>
      <w:bookmarkEnd w:id="426"/>
      <w:r w:rsidRPr="00C001EC">
        <w:rPr>
          <w:rFonts w:eastAsia="Times New Roman"/>
          <w:bCs/>
          <w:sz w:val="28"/>
          <w:szCs w:val="28"/>
          <w:lang w:val="pt-BR"/>
        </w:rPr>
        <w:t>:</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ung cấp thông tin và hỗ trợ chủ thể tham gia các hội chợ OCOP được tổ chức thường niên tại trong và ngoài tỉnh. Các hội chợ, triển lãm khác: Lồng ghép các gian hàng giới thiệu và bán sản phẩm OCOP trong các hội chợ, triển lãm.</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4) Khảo sát, thu thập, phân tích, dự báo thị trường:</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Thông tin thị trường được thu thập từ: Hệ thống cán bộ quản lý OCOP các cấp (quốc gia, tỉnh, huyện, xã), hệ thống cơ sở dữ liệu OCOP (được toàn hệ thống cập nhật thường xuyên), từ các cơ quan/tổ chức liên quan,…</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lastRenderedPageBreak/>
        <w:t xml:space="preserve">- </w:t>
      </w:r>
      <w:r w:rsidR="00445977" w:rsidRPr="00C001EC">
        <w:rPr>
          <w:rFonts w:eastAsia="Times New Roman"/>
          <w:bCs/>
          <w:sz w:val="28"/>
          <w:szCs w:val="28"/>
          <w:lang w:val="pt-BR"/>
        </w:rPr>
        <w:t>Thông tin thu thập được tổng hợp, phân tích dựa trên cả 3 yếu tố cung - cầu - cạnh tranh làm cơ sở dự báo nhu cầu tiêu dùng, xu hướng thị trường, kết nối thị trường mới,… góp phần định hướng sản xuất kinh doanh cho các sản phẩm OCOP.</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 xml:space="preserve">Hoạt động khảo sát, thu thập, phân tích, dự báo thị trường được thực hiện thường xuyên. </w:t>
      </w:r>
    </w:p>
    <w:p w:rsidR="00DA24D2" w:rsidRPr="00C001EC" w:rsidRDefault="00445977" w:rsidP="00FF2C31">
      <w:pPr>
        <w:spacing w:before="120" w:after="0" w:line="360" w:lineRule="exact"/>
        <w:ind w:firstLine="709"/>
        <w:jc w:val="both"/>
        <w:rPr>
          <w:rFonts w:eastAsia="Times New Roman"/>
          <w:bCs/>
          <w:sz w:val="28"/>
          <w:szCs w:val="28"/>
          <w:lang w:val="pt-BR"/>
        </w:rPr>
      </w:pPr>
      <w:bookmarkStart w:id="427" w:name="_Toc490809961"/>
      <w:bookmarkStart w:id="428" w:name="_Toc490812164"/>
      <w:bookmarkStart w:id="429" w:name="_Toc490813791"/>
      <w:r w:rsidRPr="00C001EC">
        <w:rPr>
          <w:rFonts w:eastAsia="Times New Roman"/>
          <w:bCs/>
          <w:sz w:val="28"/>
          <w:szCs w:val="28"/>
          <w:lang w:val="pt-BR"/>
        </w:rPr>
        <w:t>5) Thương mại điện tử</w:t>
      </w:r>
      <w:bookmarkEnd w:id="427"/>
      <w:bookmarkEnd w:id="428"/>
      <w:bookmarkEnd w:id="429"/>
      <w:r w:rsidRPr="00C001EC">
        <w:rPr>
          <w:rFonts w:eastAsia="Times New Roman"/>
          <w:bCs/>
          <w:sz w:val="28"/>
          <w:szCs w:val="28"/>
          <w:lang w:val="pt-BR"/>
        </w:rPr>
        <w:t>:</w:t>
      </w:r>
      <w:r w:rsidR="00DA24D2" w:rsidRPr="00C001EC">
        <w:rPr>
          <w:rFonts w:eastAsia="Times New Roman"/>
          <w:bCs/>
          <w:sz w:val="28"/>
          <w:szCs w:val="28"/>
          <w:lang w:val="pt-BR"/>
        </w:rPr>
        <w:t xml:space="preserve"> </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Đào tạo, tập huấn về kỹ năng bán hàng trực tuyến (online).</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 xml:space="preserve">Hỗ trợ chủ thể tham gia hệ thống </w:t>
      </w:r>
      <w:r w:rsidRPr="00C001EC">
        <w:rPr>
          <w:rFonts w:eastAsia="Times New Roman"/>
          <w:bCs/>
          <w:sz w:val="28"/>
          <w:szCs w:val="28"/>
          <w:lang w:val="pt-BR"/>
        </w:rPr>
        <w:t>s</w:t>
      </w:r>
      <w:r w:rsidR="00445977" w:rsidRPr="00C001EC">
        <w:rPr>
          <w:rFonts w:eastAsia="Times New Roman"/>
          <w:bCs/>
          <w:sz w:val="28"/>
          <w:szCs w:val="28"/>
          <w:lang w:val="pt-BR"/>
        </w:rPr>
        <w:t xml:space="preserve">àn bán hàng điện tử OCOP. </w:t>
      </w:r>
    </w:p>
    <w:p w:rsidR="00CE7209" w:rsidRPr="00C001EC" w:rsidRDefault="00CE7209" w:rsidP="00CE7209">
      <w:pPr>
        <w:pStyle w:val="A1"/>
        <w:rPr>
          <w:rFonts w:ascii="Times New Roman" w:hAnsi="Times New Roman"/>
          <w:lang w:val="vi-VN"/>
        </w:rPr>
      </w:pPr>
      <w:bookmarkStart w:id="430" w:name="_Toc53580610"/>
      <w:bookmarkStart w:id="431" w:name="_Toc53584176"/>
      <w:r w:rsidRPr="00C001EC">
        <w:rPr>
          <w:rFonts w:ascii="Times New Roman" w:hAnsi="Times New Roman"/>
          <w:lang w:val="vi-VN"/>
        </w:rPr>
        <w:t>3.9. Phát triển vùng nguyên liệu</w:t>
      </w:r>
      <w:bookmarkEnd w:id="430"/>
      <w:bookmarkEnd w:id="431"/>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Sản phẩm OCOP hướng đến các sản phẩm mang giá trị, lợi thế của địa phương, nâng cao giá trị gắn với chuỗi giá trị. Do đó, các địa phương cần tập trung vào các giải pháp nhằm phát triển vùng nguyên liệu gắn với chuỗi giá trị sản phẩm OCOP, trong đó ưu tiên tập trung vào các giải pháp:</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Hỗ trợ tổ chức liên kết sản xuất theo hợp đồng, hình thành vùng nguyên liệu tập trung gắn với các chủ thể OCOP; đặc biệt ưu tiên phát triển các Hợp tác xã nhằm nâng cao vai trò, sức ảnh hưởng của OCOP đến cộng đồng;</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Nghiên cứu, áp dụng, đẩy mạnh ứng dụng các quy trình kỹ thuật đồng bộ, cải tiến quy trình kỹ thuật phù hợp với kỹ thuật truyền thống của địa phương; áp dụng các quy trình kỹ thuật, quản lý chất lượng tiên tiến cho vùng nguyên liệu;</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Thúc đẩy tổ chức vùng nguyên liệu theo hướng cảnh quan, gắn với du lịch, đặc biệt là vùng sản xuất đặc sản;</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Rà soát, đánh giá điều kiện để xây dựng vùng nguyên liệu phục vụ cho các làng nghề truyền thống gắn với sản phẩm OCOP, góp phần thúc đẩy kinh tế của địa phương.</w:t>
      </w:r>
    </w:p>
    <w:p w:rsidR="00CE7209" w:rsidRPr="00C001EC" w:rsidRDefault="00CE7209" w:rsidP="00CE7209">
      <w:pPr>
        <w:pStyle w:val="A1"/>
        <w:rPr>
          <w:rFonts w:ascii="Times New Roman" w:hAnsi="Times New Roman"/>
          <w:lang w:val="vi-VN"/>
        </w:rPr>
      </w:pPr>
      <w:bookmarkStart w:id="432" w:name="_Toc53580611"/>
      <w:bookmarkStart w:id="433" w:name="_Toc53584177"/>
      <w:r w:rsidRPr="00C001EC">
        <w:rPr>
          <w:rFonts w:ascii="Times New Roman" w:hAnsi="Times New Roman"/>
          <w:lang w:val="vi-VN"/>
        </w:rPr>
        <w:t>3.10. Đào tạo nghề cho lao động nông thôn</w:t>
      </w:r>
      <w:bookmarkEnd w:id="432"/>
      <w:bookmarkEnd w:id="433"/>
    </w:p>
    <w:p w:rsidR="00CE7209" w:rsidRPr="006320A2" w:rsidRDefault="00CE7209" w:rsidP="00CE7209">
      <w:pPr>
        <w:widowControl w:val="0"/>
        <w:spacing w:before="120" w:after="120" w:line="360" w:lineRule="exact"/>
        <w:ind w:firstLine="709"/>
        <w:jc w:val="both"/>
        <w:rPr>
          <w:rFonts w:eastAsia="Times New Roman"/>
          <w:sz w:val="28"/>
          <w:szCs w:val="28"/>
          <w:lang w:val="vi-VN"/>
        </w:rPr>
      </w:pPr>
      <w:r w:rsidRPr="006320A2">
        <w:rPr>
          <w:rFonts w:eastAsia="Times New Roman"/>
          <w:sz w:val="28"/>
          <w:szCs w:val="28"/>
          <w:lang w:val="vi-VN"/>
        </w:rPr>
        <w:t>Một trong những giải pháp chính sách quan trọng cần thực hiện hỗ trợ các chủ thể phát triển sản phẩm OCOP đó là đào tạo nghề cho lao động. Trong đó, cần tập trung vào các giải pháp sau:</w:t>
      </w:r>
    </w:p>
    <w:p w:rsidR="00CE7209" w:rsidRPr="006320A2" w:rsidRDefault="00CE7209" w:rsidP="00CE7209">
      <w:pPr>
        <w:widowControl w:val="0"/>
        <w:spacing w:before="120" w:after="120" w:line="360" w:lineRule="exact"/>
        <w:ind w:firstLine="709"/>
        <w:jc w:val="both"/>
        <w:rPr>
          <w:sz w:val="28"/>
          <w:szCs w:val="26"/>
          <w:lang w:val="vi-VN"/>
        </w:rPr>
      </w:pPr>
      <w:r w:rsidRPr="006320A2">
        <w:rPr>
          <w:rFonts w:eastAsia="Times New Roman"/>
          <w:sz w:val="28"/>
          <w:szCs w:val="28"/>
          <w:lang w:val="vi-VN"/>
        </w:rPr>
        <w:t xml:space="preserve">- Xây dựng kế hoạch đào tạo nghề lao động nông thôn (theo </w:t>
      </w:r>
      <w:r w:rsidRPr="006320A2">
        <w:rPr>
          <w:sz w:val="28"/>
          <w:szCs w:val="26"/>
          <w:lang w:val="vi-VN"/>
        </w:rPr>
        <w:t>Quyết định 1956/QĐ-TTg ngày 27/11/2009;  Quyết định số 971/QĐ-TTg ngày 1/7/2015 của Thủ</w:t>
      </w:r>
      <w:r w:rsidR="000B57A3" w:rsidRPr="00166090">
        <w:rPr>
          <w:rFonts w:hint="eastAsia"/>
          <w:sz w:val="28"/>
          <w:szCs w:val="26"/>
          <w:lang w:val="vi-VN"/>
        </w:rPr>
        <w:t xml:space="preserve"> </w:t>
      </w:r>
      <w:r w:rsidRPr="006320A2">
        <w:rPr>
          <w:sz w:val="28"/>
          <w:szCs w:val="26"/>
          <w:lang w:val="vi-VN"/>
        </w:rPr>
        <w:t xml:space="preserve">tướng Chính phủ về việc Phê duyệt Đề án “Đào tạo nghề cho lao động nông thôn đến năm 2020”) của cấp huyện, cấp tỉnh dựa trên nhu cầu đào tạo nghề gắn </w:t>
      </w:r>
      <w:r w:rsidRPr="006320A2">
        <w:rPr>
          <w:sz w:val="28"/>
          <w:szCs w:val="26"/>
          <w:lang w:val="vi-VN"/>
        </w:rPr>
        <w:lastRenderedPageBreak/>
        <w:t>với sản phẩm OCOP của địa phương. Tổ chức đánh giá, nhu cầu đào tạo nghề của các HTX, doanh nghiệp tham gia Chương trình OCOP để hỗ trợ đào tạo nghề;</w:t>
      </w:r>
    </w:p>
    <w:p w:rsidR="00CE7209" w:rsidRPr="006320A2" w:rsidRDefault="00CE7209" w:rsidP="00CE7209">
      <w:pPr>
        <w:widowControl w:val="0"/>
        <w:spacing w:before="120" w:after="120" w:line="360" w:lineRule="exact"/>
        <w:ind w:firstLine="709"/>
        <w:jc w:val="both"/>
        <w:rPr>
          <w:sz w:val="28"/>
          <w:szCs w:val="26"/>
          <w:lang w:val="vi-VN"/>
        </w:rPr>
      </w:pPr>
      <w:r w:rsidRPr="006320A2">
        <w:rPr>
          <w:sz w:val="28"/>
          <w:szCs w:val="26"/>
          <w:lang w:val="vi-VN"/>
        </w:rPr>
        <w:t>- Tập trung ưu tiên đào tạo nghề gắn với bảo tồn và phát triển các nghề, làng nghề truyền thống của địa phương; đặc biệt là đào tạo kỹ năng về phát triển nghề, kỹ năng về đổi mới, sáng tạo trong phát triển nghề, phát triển sản phẩm;</w:t>
      </w:r>
    </w:p>
    <w:p w:rsidR="00CE7209" w:rsidRPr="00166090" w:rsidRDefault="00CE7209" w:rsidP="00166090">
      <w:pPr>
        <w:widowControl w:val="0"/>
        <w:spacing w:before="120" w:after="120" w:line="360" w:lineRule="exact"/>
        <w:ind w:firstLine="709"/>
        <w:jc w:val="both"/>
        <w:rPr>
          <w:sz w:val="28"/>
          <w:szCs w:val="26"/>
          <w:lang w:val="vi-VN"/>
        </w:rPr>
      </w:pPr>
      <w:r w:rsidRPr="006320A2">
        <w:rPr>
          <w:sz w:val="28"/>
          <w:szCs w:val="26"/>
          <w:lang w:val="vi-VN"/>
        </w:rPr>
        <w:t>- Xác định và lập kế hoạch đào tạo nghề gắn với vùng nguyên liệu tập trung sản phẩm OCOP cấp xã gắn với quy hoạch xây dựng nông thôn mới.</w:t>
      </w:r>
    </w:p>
    <w:p w:rsidR="00445977" w:rsidRPr="006320A2" w:rsidRDefault="00150399" w:rsidP="00445977">
      <w:pPr>
        <w:pStyle w:val="A1"/>
        <w:rPr>
          <w:rFonts w:ascii="Times New Roman" w:hAnsi="Times New Roman"/>
          <w:lang w:val="vi-VN"/>
        </w:rPr>
      </w:pPr>
      <w:bookmarkStart w:id="434" w:name="_Toc40106849"/>
      <w:bookmarkStart w:id="435" w:name="_Toc40295969"/>
      <w:bookmarkStart w:id="436" w:name="_Toc42522064"/>
      <w:bookmarkStart w:id="437" w:name="_Toc47032291"/>
      <w:bookmarkStart w:id="438" w:name="_Toc49715305"/>
      <w:bookmarkStart w:id="439" w:name="_Toc53584178"/>
      <w:r w:rsidRPr="00C001EC">
        <w:rPr>
          <w:rFonts w:ascii="Times New Roman" w:hAnsi="Times New Roman"/>
          <w:lang w:val="pt-BR"/>
        </w:rPr>
        <w:t>3</w:t>
      </w:r>
      <w:r w:rsidR="00445977" w:rsidRPr="00C001EC">
        <w:rPr>
          <w:rFonts w:ascii="Times New Roman" w:hAnsi="Times New Roman"/>
          <w:lang w:val="pt-BR"/>
        </w:rPr>
        <w:t>.</w:t>
      </w:r>
      <w:r w:rsidR="00CE7209" w:rsidRPr="00C001EC">
        <w:rPr>
          <w:rFonts w:ascii="Times New Roman" w:hAnsi="Times New Roman"/>
          <w:lang w:val="pt-BR"/>
        </w:rPr>
        <w:t>11</w:t>
      </w:r>
      <w:r w:rsidR="00445977" w:rsidRPr="00C001EC">
        <w:rPr>
          <w:rFonts w:ascii="Times New Roman" w:hAnsi="Times New Roman"/>
          <w:lang w:val="pt-BR"/>
        </w:rPr>
        <w:t xml:space="preserve">. </w:t>
      </w:r>
      <w:r w:rsidR="00445977" w:rsidRPr="00C001EC">
        <w:rPr>
          <w:rFonts w:ascii="Times New Roman" w:hAnsi="Times New Roman"/>
          <w:lang w:val="vi-VN"/>
        </w:rPr>
        <w:t xml:space="preserve">Một số chính sách </w:t>
      </w:r>
      <w:r w:rsidR="00445977" w:rsidRPr="00C001EC">
        <w:rPr>
          <w:rFonts w:ascii="Times New Roman" w:hAnsi="Times New Roman"/>
          <w:lang w:val="pt-BR"/>
        </w:rPr>
        <w:t xml:space="preserve">hỗ trợ </w:t>
      </w:r>
      <w:bookmarkEnd w:id="434"/>
      <w:bookmarkEnd w:id="435"/>
      <w:bookmarkEnd w:id="436"/>
      <w:bookmarkEnd w:id="437"/>
      <w:bookmarkEnd w:id="438"/>
      <w:r w:rsidR="00445977" w:rsidRPr="00C001EC">
        <w:rPr>
          <w:rFonts w:ascii="Times New Roman" w:hAnsi="Times New Roman"/>
          <w:lang w:val="vi-VN"/>
        </w:rPr>
        <w:t xml:space="preserve">Chương trình </w:t>
      </w:r>
      <w:r w:rsidR="00883704" w:rsidRPr="006320A2">
        <w:rPr>
          <w:rFonts w:ascii="Times New Roman" w:hAnsi="Times New Roman"/>
          <w:lang w:val="vi-VN"/>
        </w:rPr>
        <w:t>OCOP</w:t>
      </w:r>
      <w:bookmarkEnd w:id="439"/>
    </w:p>
    <w:p w:rsidR="00DA24D2" w:rsidRPr="006320A2" w:rsidRDefault="00DA24D2" w:rsidP="00DA24D2">
      <w:pPr>
        <w:widowControl w:val="0"/>
        <w:spacing w:before="120" w:after="120" w:line="360" w:lineRule="exact"/>
        <w:ind w:firstLine="709"/>
        <w:jc w:val="both"/>
        <w:rPr>
          <w:sz w:val="28"/>
          <w:szCs w:val="28"/>
          <w:lang w:val="vi-VN"/>
        </w:rPr>
      </w:pPr>
      <w:bookmarkStart w:id="440" w:name="_Toc40106854"/>
      <w:bookmarkStart w:id="441" w:name="_Toc40295974"/>
      <w:r w:rsidRPr="006320A2">
        <w:rPr>
          <w:rFonts w:eastAsia="Times New Roman"/>
          <w:sz w:val="28"/>
          <w:szCs w:val="28"/>
          <w:lang w:val="vi-VN"/>
        </w:rPr>
        <w:t>Để triển khai Chương trình OCOP, Chính phủ đã ban hành nhiều cơ chế, chính sách để hỗ trợ phát triển sản phẩm OCOP, trong đó tập trung vào 2 nhóm:</w:t>
      </w:r>
    </w:p>
    <w:p w:rsidR="00DA24D2" w:rsidRPr="006320A2" w:rsidRDefault="00DA24D2" w:rsidP="00DA24D2">
      <w:pPr>
        <w:widowControl w:val="0"/>
        <w:spacing w:before="120" w:after="120" w:line="360" w:lineRule="exact"/>
        <w:ind w:firstLine="709"/>
        <w:jc w:val="both"/>
        <w:rPr>
          <w:sz w:val="28"/>
          <w:szCs w:val="28"/>
          <w:lang w:val="vi-VN"/>
        </w:rPr>
      </w:pPr>
      <w:r w:rsidRPr="006320A2">
        <w:rPr>
          <w:rFonts w:eastAsia="Times New Roman"/>
          <w:sz w:val="28"/>
          <w:szCs w:val="28"/>
          <w:lang w:val="vi-VN"/>
        </w:rPr>
        <w:t xml:space="preserve">- Nhóm chính sách trực tiếp, gồm có: Quyết định số 490/QĐ-TTg ngày  07/5/2018  của Thủ tướng Chính phủ phê duyệt Chương trình </w:t>
      </w:r>
      <w:r w:rsidR="00883704" w:rsidRPr="006320A2">
        <w:rPr>
          <w:rFonts w:eastAsia="Times New Roman"/>
          <w:sz w:val="28"/>
          <w:szCs w:val="28"/>
          <w:lang w:val="vi-VN"/>
        </w:rPr>
        <w:t>OCOP</w:t>
      </w:r>
      <w:r w:rsidRPr="006320A2">
        <w:rPr>
          <w:rFonts w:eastAsia="Times New Roman"/>
          <w:sz w:val="28"/>
          <w:szCs w:val="28"/>
          <w:lang w:val="vi-VN"/>
        </w:rPr>
        <w:t xml:space="preserve"> giai đoạn 2018 - 2020; Quyết định số 1048/QĐ-TTg ngày 21/8/2019 của Thủ tướng Chính phủ ban hành Bộ tiêu chí đánh giá, phân hạng sản phẩm Chương trình </w:t>
      </w:r>
      <w:r w:rsidR="00883704" w:rsidRPr="006320A2">
        <w:rPr>
          <w:rFonts w:eastAsia="Times New Roman"/>
          <w:sz w:val="28"/>
          <w:szCs w:val="28"/>
          <w:lang w:val="vi-VN"/>
        </w:rPr>
        <w:t>OCOP</w:t>
      </w:r>
      <w:r w:rsidRPr="006320A2">
        <w:rPr>
          <w:rFonts w:eastAsia="Times New Roman"/>
          <w:sz w:val="28"/>
          <w:szCs w:val="28"/>
          <w:lang w:val="vi-VN"/>
        </w:rPr>
        <w:t>; và Quyết định số 781/QĐ-TTg ngày 08/6/2020 về sửa đổi bổ sung Quyết định số 1048/QĐ-TTg;</w:t>
      </w:r>
    </w:p>
    <w:p w:rsidR="00DA24D2" w:rsidRPr="006320A2" w:rsidRDefault="00DA24D2" w:rsidP="00DA24D2">
      <w:pPr>
        <w:widowControl w:val="0"/>
        <w:spacing w:before="120" w:after="120" w:line="360" w:lineRule="exact"/>
        <w:ind w:firstLine="709"/>
        <w:jc w:val="both"/>
        <w:rPr>
          <w:sz w:val="28"/>
          <w:szCs w:val="28"/>
          <w:lang w:val="vi-VN"/>
        </w:rPr>
      </w:pPr>
      <w:r w:rsidRPr="006320A2">
        <w:rPr>
          <w:rFonts w:eastAsia="Times New Roman"/>
          <w:sz w:val="28"/>
          <w:szCs w:val="28"/>
          <w:lang w:val="vi-VN"/>
        </w:rPr>
        <w:t>- Nhóm chính sách hỗ trợ: ngoài những chính sách trên, chủ thể tham gia chương trình OCOP được tiếp cận các chính sách của Nhà nước về phát triển ngành nghề, phát triển nông nghiệp, nông thôn, chính sách hỗ trợ lãi suất tín dụng, khoa học, công nghệ, đào tạo nhân lực... Trong đó, ngoài các chính sách hỗ trợ trực tiếp từ Chương trình, các chủ thể cần quan tâm đến các chính sách: Nghị định số 52/2018/NĐ-CP ngày 12/7/2018 về phát triển ngành nghề nông thôn; Nghị định số 57/2018/NĐ-CP ngày 17/4/2018 về cơ chế, chính sách khuyến khích doanh nghiệp đầu tư vào nông nghiệp, nông thôn; Nghị định số 55/2015/NĐ-TTg ngày 09/6/2015 và Nghị định số 116/2018/NĐ-CP ngày 07/9/2018 về chính sách tín dụng phục vụ phát triển nông nghiệp, nông thôn; Nghị định số 98/2018/NĐ-CP ngày  của Chính phủ Về chính sách khuyến khích phát triển hợp tác, liên kết trong sản xuất và tiêu thụ sản phẩm nông nghiệp; Nghị định số 83/2018/NĐ-CP ngày 24/5/2018 của Chính phủ về khuyến nông...</w:t>
      </w:r>
    </w:p>
    <w:p w:rsidR="00634A6D" w:rsidRPr="006320A2" w:rsidRDefault="00DA24D2">
      <w:pPr>
        <w:widowControl w:val="0"/>
        <w:spacing w:before="120" w:after="120" w:line="360" w:lineRule="exact"/>
        <w:ind w:firstLine="709"/>
        <w:jc w:val="both"/>
        <w:rPr>
          <w:sz w:val="28"/>
          <w:szCs w:val="28"/>
          <w:lang w:val="vi-VN"/>
        </w:rPr>
      </w:pPr>
      <w:r w:rsidRPr="006320A2">
        <w:rPr>
          <w:rFonts w:eastAsia="Times New Roman"/>
          <w:sz w:val="28"/>
          <w:szCs w:val="28"/>
          <w:lang w:val="vi-VN"/>
        </w:rPr>
        <w:t>- Ngoài ra còn có các chính sách hỗ trợ của địa phương thông qua các chương trình, dự án, đề án được phê duyệt.</w:t>
      </w:r>
      <w:r w:rsidR="00634A6D" w:rsidRPr="006320A2">
        <w:rPr>
          <w:rFonts w:eastAsia="Times New Roman"/>
          <w:sz w:val="28"/>
          <w:szCs w:val="28"/>
          <w:lang w:val="vi-VN"/>
        </w:rPr>
        <w:t xml:space="preserve"> Hiện nay, nhiều địa phương đã xây dựng chính sách riêng </w:t>
      </w:r>
      <w:r w:rsidR="00634A6D" w:rsidRPr="00C001EC">
        <w:rPr>
          <w:sz w:val="28"/>
          <w:szCs w:val="28"/>
          <w:lang w:val="nl-NL"/>
        </w:rPr>
        <w:t xml:space="preserve">để hỗ trợ triển khai Chương trình: </w:t>
      </w:r>
      <w:r w:rsidR="00634A6D" w:rsidRPr="006320A2">
        <w:rPr>
          <w:i/>
          <w:iCs/>
          <w:sz w:val="28"/>
          <w:szCs w:val="28"/>
          <w:lang w:val="vi-VN"/>
        </w:rPr>
        <w:t>Quảng Ninh, Lào Cai, Thái Nguyên, Quảng Nam, Hà Nam, Nam Định, Hà Tĩnh, Lâm Đồng, Bến Tre…</w:t>
      </w:r>
    </w:p>
    <w:p w:rsidR="00DA24D2" w:rsidRPr="00C001EC" w:rsidRDefault="00150399" w:rsidP="00DA24D2">
      <w:pPr>
        <w:pStyle w:val="A2"/>
      </w:pPr>
      <w:r w:rsidRPr="006320A2">
        <w:rPr>
          <w:lang w:val="vi-VN"/>
        </w:rPr>
        <w:lastRenderedPageBreak/>
        <w:t>3</w:t>
      </w:r>
      <w:r w:rsidR="00DA24D2" w:rsidRPr="00C001EC">
        <w:t>.</w:t>
      </w:r>
      <w:r w:rsidR="00CE7209" w:rsidRPr="00C001EC">
        <w:t>11</w:t>
      </w:r>
      <w:r w:rsidR="00DA24D2" w:rsidRPr="00C001EC">
        <w:t>.1. Nội dung</w:t>
      </w:r>
      <w:r w:rsidR="00DA24D2" w:rsidRPr="006320A2">
        <w:rPr>
          <w:lang w:val="vi-VN"/>
        </w:rPr>
        <w:t xml:space="preserve"> chính sách</w:t>
      </w:r>
      <w:r w:rsidR="00DA24D2" w:rsidRPr="00C001EC">
        <w:t xml:space="preserve"> </w:t>
      </w:r>
      <w:r w:rsidR="00DA24D2" w:rsidRPr="006320A2">
        <w:rPr>
          <w:lang w:val="vi-VN"/>
        </w:rPr>
        <w:t xml:space="preserve">trực tiếp từ </w:t>
      </w:r>
      <w:r w:rsidR="00DA24D2" w:rsidRPr="00C001EC">
        <w:t xml:space="preserve">Chương trình </w:t>
      </w:r>
      <w:r w:rsidR="00DA24D2" w:rsidRPr="006320A2">
        <w:rPr>
          <w:lang w:val="vi-VN"/>
        </w:rPr>
        <w:t>OCOP</w:t>
      </w:r>
      <w:r w:rsidR="00DA24D2" w:rsidRPr="00C001EC">
        <w:t xml:space="preserve"> </w:t>
      </w:r>
    </w:p>
    <w:p w:rsidR="00DA24D2" w:rsidRPr="00C001EC" w:rsidRDefault="00DA24D2" w:rsidP="00DA24D2">
      <w:pPr>
        <w:widowControl w:val="0"/>
        <w:spacing w:before="120" w:after="120" w:line="360" w:lineRule="exact"/>
        <w:ind w:firstLine="709"/>
        <w:jc w:val="both"/>
        <w:rPr>
          <w:rFonts w:eastAsia="Times New Roman"/>
          <w:sz w:val="28"/>
          <w:szCs w:val="28"/>
          <w:lang w:eastAsia="zh-CN"/>
        </w:rPr>
      </w:pPr>
      <w:r w:rsidRPr="00C001EC">
        <w:rPr>
          <w:rFonts w:eastAsia="Times New Roman"/>
          <w:sz w:val="28"/>
          <w:szCs w:val="28"/>
          <w:lang w:eastAsia="zh-CN"/>
        </w:rPr>
        <w:t>Đối với các chủ thể, chính sách hỗ trợ trực tiếp từ Chương trình OCOP được quy định cụ thể tại Thông tư số 08/2019/TT-BTC ngày 30/1/2019, cụ thể như sau:</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a) Chi xây dựng Đề án, Kế hoạch cấp tỉnh, huyện, bao gồm chi hỗ trợ điều tra, khảo sát, thu thập dữ liệu sản phẩm, thuê chuyên gia tư vấn xây dựng đề án, kế hoạc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b) Chi hỗ trợ truyền thông, thông tin tuyên truyền; dữ liệu sản phẩm, tham gia hoạt động xúc tiến thương mại sản phẩm đạt sao OCOP; xây dựng tài liệu hướng dẫn, tập huấn, quảng bá phục vụ Chương trình OCO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c) Chi kiểm tra, hướng dẫn thực hiện Chương trình OCO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d) Chi tập huấn, đào tạo cán bộ thực hiện Chương trình OCOP, bao gồm tham quan, học tập kinh nghiệm trong và ngoài tỉnh. Trường hợp tổ chức đi thăm quan, học tâp kinh nghiệm quốc tế cần được thực hiện theo các chỉ đạo của cấp có thẩm quyền, đúng quy định quản lý tài chín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 Chi tập huấn, đào tạo tổ chức, cá nhân tham gia chu trình OCOP các cấ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e) Chi tổ chức thi và đánh giá, phân hạng sản phẩm OCOP các cấp hàng năm, trong đó bao gồm chi thuê chuyên gia, vận chuyển và bảo quản sản phẩm dự thi, tổ chức chấm thi, chi phí kiểm tra chất lượng sản phẩm theo yêu cầu, tổ chức công bố kết quả;</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g) Chi hỗ trợ quản lý nhãn hiệu các sản phẩm OCOP, bao gồm cả chi phí đăng ký nhãn hiệu sản phẩm, hỗ trợ chi phí thiết kế nhãn hiệu sản phẩm tham gia </w:t>
      </w:r>
      <w:r w:rsidR="002024BB">
        <w:rPr>
          <w:sz w:val="28"/>
          <w:szCs w:val="26"/>
        </w:rPr>
        <w:t>C</w:t>
      </w:r>
      <w:r w:rsidRPr="00C001EC">
        <w:rPr>
          <w:sz w:val="28"/>
          <w:szCs w:val="26"/>
        </w:rPr>
        <w:t>hu trình OCOP, in tem, giấy chứng nhận.</w:t>
      </w:r>
    </w:p>
    <w:p w:rsidR="00DA24D2" w:rsidRPr="00C001EC" w:rsidRDefault="00DA24D2" w:rsidP="00DA24D2">
      <w:pPr>
        <w:widowControl w:val="0"/>
        <w:spacing w:before="120" w:after="0" w:line="360" w:lineRule="exact"/>
        <w:jc w:val="center"/>
        <w:rPr>
          <w:rFonts w:eastAsia="Times New Roman"/>
        </w:rPr>
      </w:pPr>
      <w:r w:rsidRPr="00C001EC">
        <w:rPr>
          <w:i/>
          <w:sz w:val="28"/>
          <w:szCs w:val="26"/>
          <w:lang w:val="it-IT"/>
        </w:rPr>
        <w:t>(Các chủ thể OCOP được hưởng chính sách trong các mục đ,e,g)</w:t>
      </w:r>
    </w:p>
    <w:p w:rsidR="00DA24D2" w:rsidRPr="00C001EC" w:rsidRDefault="00150399" w:rsidP="00DA24D2">
      <w:pPr>
        <w:pStyle w:val="A2"/>
      </w:pPr>
      <w:r w:rsidRPr="00C001EC">
        <w:rPr>
          <w:lang w:val="en-US"/>
        </w:rPr>
        <w:t>3</w:t>
      </w:r>
      <w:r w:rsidR="00DA24D2" w:rsidRPr="00C001EC">
        <w:t>.</w:t>
      </w:r>
      <w:r w:rsidR="00CE7209" w:rsidRPr="00C001EC">
        <w:rPr>
          <w:lang w:val="en-US"/>
        </w:rPr>
        <w:t>11</w:t>
      </w:r>
      <w:r w:rsidR="00DA24D2" w:rsidRPr="00C001EC">
        <w:t>.</w:t>
      </w:r>
      <w:r w:rsidR="00DA24D2" w:rsidRPr="00C001EC">
        <w:rPr>
          <w:lang w:val="en-US"/>
        </w:rPr>
        <w:t>2</w:t>
      </w:r>
      <w:r w:rsidR="00DA24D2" w:rsidRPr="00C001EC">
        <w:t>.</w:t>
      </w:r>
      <w:r w:rsidR="00DA24D2" w:rsidRPr="00C001EC">
        <w:rPr>
          <w:lang w:val="en-US"/>
        </w:rPr>
        <w:t xml:space="preserve"> Một số chính sách hỗ trợ cho các chủ thể OCOP</w:t>
      </w:r>
    </w:p>
    <w:p w:rsidR="00DA24D2" w:rsidRPr="00C001EC" w:rsidRDefault="00DA24D2" w:rsidP="00DA24D2">
      <w:pPr>
        <w:widowControl w:val="0"/>
        <w:spacing w:before="120" w:after="120" w:line="360" w:lineRule="exact"/>
        <w:ind w:firstLine="567"/>
        <w:jc w:val="both"/>
        <w:rPr>
          <w:rFonts w:eastAsia="Times New Roman"/>
          <w:i/>
          <w:sz w:val="28"/>
          <w:szCs w:val="28"/>
          <w:lang w:eastAsia="zh-CN"/>
        </w:rPr>
      </w:pPr>
      <w:r w:rsidRPr="00C001EC">
        <w:rPr>
          <w:rFonts w:eastAsia="Times New Roman"/>
          <w:i/>
          <w:sz w:val="28"/>
          <w:szCs w:val="28"/>
          <w:lang w:eastAsia="zh-CN"/>
        </w:rPr>
        <w:t>a) Chính sách vốn, tín dụng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ể tạo điều kiện cho người dân khắc phục các khó khăn về vốn cho sản xuất trong nông nghiệp và phát triển nông thôn, Nhà nước đã thực hiện nhiều chính sách thể hiện bằng việc tổ chức và vận hành các Ngân hàng, các tổ chức tín dụng, quỹ tín dụng nhân dân. Cụ thể là các văn bản sau:</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55/2015/NĐ-CP ngày 09/06/2015 về Chính sách tín dụng phục vụ phát triển nông nghiệp nông thôn;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116/2018/NĐ-CP ngày 07/09/2018 về sửa đổi, bổ sung nghị định </w:t>
      </w:r>
      <w:r w:rsidRPr="00C001EC">
        <w:rPr>
          <w:sz w:val="28"/>
          <w:szCs w:val="26"/>
        </w:rPr>
        <w:lastRenderedPageBreak/>
        <w:t xml:space="preserve">55/2015/NĐ-CP;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Văn bản số 18/2018/VBHN-NHNN ngày 25/09/2018 về Chính sách tín dụng phục vụ phát triển nông nghiệp, nông thôn (Thông tư 10/2015/TT-NHNN hướng dẫn thực hiện Nghị định 55/2015/NĐ-CP và Thông tư 25/2018/TT-NHNN ngày 24/10/2018 sửa đổi Thông tư 10/2025/TT-NHNN). </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b) Chính sách phát triển nguồn nhân lực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Việc đào tạo nguồn nhân lực cho nông nghiệp và nông thôn có ý nghĩa quyết định đến phát triển nông nghiệp và nông thôn. Cùng với các hệ thống giáo dục và đào tạo theo hệ thống giáo dục Việt Nam, Chính phủ và các Bộ ngành đã thực hiện chính sách hỗ trợ đào tạo cho lao động nông thôn, cụ thể:</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1956/QĐ-TTg ngày 27/11/2009 của Thủ tướng Chính phủ về việc Phê duyệt Đề án “Đào tạo nghề cho lao động nông thôn đến năm 2020”. Sửa đổi bằng Quyết định số 971/QĐ-TTg ngày 1/7/2015;</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152/2016/TT-BTC ngày 17/10/2016 về Quy định quản lý và sử dụng kinh phí hỗ trợ đào tạo trình độ sơ cấp và đào tạo dưới 3 tháng;</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40/2019/TT-BTC ngày 28/6/2019 về sửa đổi Thông tư 152/2016/TT-BTC.</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 xml:space="preserve">c) Chính sách phát triển </w:t>
      </w:r>
      <w:r w:rsidR="00271E4B" w:rsidRPr="00C001EC">
        <w:rPr>
          <w:rFonts w:eastAsia="Times New Roman"/>
          <w:i/>
          <w:sz w:val="28"/>
          <w:szCs w:val="28"/>
        </w:rPr>
        <w:t>HTX</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Luật </w:t>
      </w:r>
      <w:r w:rsidR="00271E4B" w:rsidRPr="00C001EC">
        <w:rPr>
          <w:sz w:val="28"/>
          <w:szCs w:val="26"/>
        </w:rPr>
        <w:t>HTX</w:t>
      </w:r>
      <w:r w:rsidRPr="00C001EC">
        <w:rPr>
          <w:sz w:val="28"/>
          <w:szCs w:val="26"/>
        </w:rPr>
        <w:t xml:space="preserve"> 2012 đã đánh dấu một bước đột phá cho phát triển </w:t>
      </w:r>
      <w:r w:rsidR="00271E4B" w:rsidRPr="00C001EC">
        <w:rPr>
          <w:sz w:val="28"/>
          <w:szCs w:val="26"/>
        </w:rPr>
        <w:t>HTX</w:t>
      </w:r>
      <w:r w:rsidRPr="00C001EC">
        <w:rPr>
          <w:sz w:val="28"/>
          <w:szCs w:val="26"/>
        </w:rPr>
        <w:t xml:space="preserve"> ở Việt Nam nói chung và phát triển </w:t>
      </w:r>
      <w:r w:rsidR="00271E4B" w:rsidRPr="00C001EC">
        <w:rPr>
          <w:sz w:val="28"/>
          <w:szCs w:val="26"/>
        </w:rPr>
        <w:t>HTX</w:t>
      </w:r>
      <w:r w:rsidRPr="00C001EC">
        <w:rPr>
          <w:sz w:val="28"/>
          <w:szCs w:val="26"/>
        </w:rPr>
        <w:t xml:space="preserve"> nông nghiệp nói riêng. Chính phủ đã ban hành một số văn bản để hướng dẫn, hỗ trợ </w:t>
      </w:r>
      <w:r w:rsidR="00271E4B" w:rsidRPr="00C001EC">
        <w:rPr>
          <w:sz w:val="28"/>
          <w:szCs w:val="26"/>
        </w:rPr>
        <w:t>HTX</w:t>
      </w:r>
      <w:r w:rsidRPr="00C001EC">
        <w:rPr>
          <w:sz w:val="28"/>
          <w:szCs w:val="26"/>
        </w:rPr>
        <w:t xml:space="preserve"> phát triể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193/2013/NĐ-CP ngày 21/11/2013 về Quy định chi tiết một số điều của Luật </w:t>
      </w:r>
      <w:r w:rsidR="00271E4B" w:rsidRPr="00C001EC">
        <w:rPr>
          <w:sz w:val="28"/>
          <w:szCs w:val="26"/>
        </w:rPr>
        <w:t>HTX</w:t>
      </w:r>
      <w:r w:rsidRPr="00C001EC">
        <w:rPr>
          <w:sz w:val="28"/>
          <w:szCs w:val="26"/>
        </w:rPr>
        <w:t>;</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Quyết định số 2261/2014/QĐ-TTg, ngày 15/12/2014 về việc phê duyệt chương trình hỗ trợ phát triển </w:t>
      </w:r>
      <w:r w:rsidR="00271E4B" w:rsidRPr="00C001EC">
        <w:rPr>
          <w:sz w:val="28"/>
          <w:szCs w:val="26"/>
        </w:rPr>
        <w:t>HTX</w:t>
      </w:r>
      <w:r w:rsidRPr="00C001EC">
        <w:rPr>
          <w:sz w:val="28"/>
          <w:szCs w:val="26"/>
        </w:rPr>
        <w:t xml:space="preserve"> giai đoạn 2015-2020;</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Thông tư 340/2016/TT-BTC ngày 29/12/2016 về hướng dẫn về mức hỗ trợ và cơ chế tài chính hỗ trợ bồi dưỡng nguồn nhân lực của </w:t>
      </w:r>
      <w:r w:rsidR="00271E4B" w:rsidRPr="00C001EC">
        <w:rPr>
          <w:sz w:val="28"/>
          <w:szCs w:val="26"/>
        </w:rPr>
        <w:t>HTX</w:t>
      </w:r>
      <w:r w:rsidRPr="00C001EC">
        <w:rPr>
          <w:sz w:val="28"/>
          <w:szCs w:val="26"/>
        </w:rPr>
        <w:t xml:space="preserve">, tổ chức lại hoạt động của </w:t>
      </w:r>
      <w:r w:rsidR="00271E4B" w:rsidRPr="00C001EC">
        <w:rPr>
          <w:sz w:val="28"/>
          <w:szCs w:val="26"/>
        </w:rPr>
        <w:t>HTX</w:t>
      </w:r>
      <w:r w:rsidRPr="00C001EC">
        <w:rPr>
          <w:sz w:val="28"/>
          <w:szCs w:val="26"/>
        </w:rPr>
        <w:t xml:space="preserve"> theo chương trình hỗ trợ phát triển </w:t>
      </w:r>
      <w:r w:rsidR="00271E4B" w:rsidRPr="00C001EC">
        <w:rPr>
          <w:sz w:val="28"/>
          <w:szCs w:val="26"/>
        </w:rPr>
        <w:t>HTX</w:t>
      </w:r>
      <w:r w:rsidRPr="00C001EC">
        <w:rPr>
          <w:sz w:val="28"/>
          <w:szCs w:val="26"/>
        </w:rPr>
        <w:t xml:space="preserve"> giai đoạn 2015-2020;</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Quyết định 461/QĐ-TTg ngày 28/4/2018 của Thủ tướng Chính phủ về việc phê duyệt Đề án phát triển 15.000 </w:t>
      </w:r>
      <w:r w:rsidR="00271E4B" w:rsidRPr="00C001EC">
        <w:rPr>
          <w:sz w:val="28"/>
          <w:szCs w:val="26"/>
        </w:rPr>
        <w:t>HTX</w:t>
      </w:r>
      <w:r w:rsidRPr="00C001EC">
        <w:rPr>
          <w:sz w:val="28"/>
          <w:szCs w:val="26"/>
        </w:rPr>
        <w:t xml:space="preserve">, liên hiệp </w:t>
      </w:r>
      <w:r w:rsidR="00271E4B" w:rsidRPr="00C001EC">
        <w:rPr>
          <w:sz w:val="28"/>
          <w:szCs w:val="26"/>
        </w:rPr>
        <w:t>HTX</w:t>
      </w:r>
      <w:r w:rsidRPr="00C001EC">
        <w:rPr>
          <w:sz w:val="28"/>
          <w:szCs w:val="26"/>
        </w:rPr>
        <w:t xml:space="preserve"> nông nghiệp hoạt động có hiệu quả đến năm 2020.</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 xml:space="preserve">d) Chính sách hỗ trợ doanh nghiệp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lastRenderedPageBreak/>
        <w:t>Các doanh nghiệp nhỏ và vừa luôn là đối tượng yếu thế trong cạnh tranh, trong khi đó các doanh nghiệp nhỏ và vừa có một vị trí quan trọng trong nền kinh tế. Việc hỗ trợ các doanh nghiệp nhỏ và vừa được thể hiệ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39/2018/NĐ-CP ngày 11/3/2018 về Quy định chi tiết một số điều của Luật hỗ trợ Doanh nghiệp nhỏ và vừa;</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49/2019/TT-BTC ngày 8/8/2019 về hướng dẫn quản lý và sử dụng kinh phí ngân sách Nhà nước hỗ trợ Phát triển nhân lực cho doanh nghiệp nhỏ và vừa;</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Với đặc điểm của sản xuất nông nghiệp, việc phát triển doanh nghiệp nhỏ và vừa sẽ có tác động tốt đến phát triển nông nghiệp, nông thôn.</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đ) Chính sách khoa học công nghệ</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Nhằm tăng cường thu hút đầu tư khoa học công nghệ vào sản xuất nông nghiệp, Chính phủ và các địa phương đã có các chính sách khuyến khích và thu hút các doanh nghiệp đầu tư vào lĩnh vực này.</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57/2018/NĐ-CP ngày 17/4/2018 về cơ chế, chính sách khuyến khích doanh nghiệp đầu tư vào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04/2018/TT-BKHĐT ngày 6/12/2018 về hướng dẫn thực hiện nghị định số 57/2018/NĐ-CP ngày 14/4/2018 về cơ chế, chính sách khuyến khích doanh nghiệp đầu tư vào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ồng thời Chính phủ cũng có những chương trình đầu tư phát triển công nghệ cao cho các lĩnh vực sản xuất và đời sống;</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số 2457/QĐ-TTg ngày 31/12/2010 về việc phê duyệt chương trình Quốc gia Phát triển Công nghệ cao;</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02/2012/TT-BKHCN ngày 18/01/2012 về hướng dẫn quản lý chương trình Quốc gia phát triển công nghệ cao đến năm 2020;</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66/2014/QĐ-TTg ngày 25/11/2014 về việc phê duyệt danh mục công nghệ cao được ưu tiên đầu tư phát triển và danh mục sản phẩm công nghệ cao được khuyến khích phát triển.</w:t>
      </w:r>
    </w:p>
    <w:p w:rsidR="00DA24D2" w:rsidRPr="00C001EC" w:rsidRDefault="00DA24D2" w:rsidP="00DA24D2">
      <w:pPr>
        <w:widowControl w:val="0"/>
        <w:spacing w:before="120" w:after="0" w:line="360" w:lineRule="exact"/>
        <w:ind w:firstLine="567"/>
        <w:jc w:val="both"/>
        <w:rPr>
          <w:szCs w:val="26"/>
        </w:rPr>
      </w:pPr>
      <w:r w:rsidRPr="00C001EC">
        <w:rPr>
          <w:i/>
          <w:sz w:val="28"/>
          <w:szCs w:val="26"/>
        </w:rPr>
        <w:t>e) Chính sách hỗ trợ phát triển sản xuất</w:t>
      </w:r>
    </w:p>
    <w:p w:rsidR="00DA24D2" w:rsidRPr="00C001EC" w:rsidRDefault="00A324C4" w:rsidP="00DA24D2">
      <w:pPr>
        <w:widowControl w:val="0"/>
        <w:spacing w:before="120" w:after="0" w:line="360" w:lineRule="exact"/>
        <w:ind w:firstLine="567"/>
        <w:jc w:val="both"/>
        <w:rPr>
          <w:sz w:val="28"/>
          <w:szCs w:val="26"/>
        </w:rPr>
      </w:pPr>
      <w:r w:rsidRPr="00C001EC">
        <w:rPr>
          <w:sz w:val="28"/>
          <w:szCs w:val="26"/>
        </w:rPr>
        <w:t>Có nhiều</w:t>
      </w:r>
      <w:r w:rsidR="00DA24D2" w:rsidRPr="00C001EC">
        <w:rPr>
          <w:sz w:val="28"/>
          <w:szCs w:val="26"/>
        </w:rPr>
        <w:t xml:space="preserve"> chính sách hỗ trợ phát triển sản xuấ</w:t>
      </w:r>
      <w:r w:rsidRPr="00C001EC">
        <w:rPr>
          <w:sz w:val="28"/>
          <w:szCs w:val="26"/>
        </w:rPr>
        <w:t>t</w:t>
      </w:r>
      <w:r w:rsidR="00DA24D2" w:rsidRPr="00C001EC">
        <w:rPr>
          <w:sz w:val="28"/>
          <w:szCs w:val="26"/>
        </w:rPr>
        <w:t xml:space="preserve">, </w:t>
      </w:r>
      <w:r w:rsidR="009E656C" w:rsidRPr="00C001EC">
        <w:rPr>
          <w:sz w:val="28"/>
          <w:szCs w:val="26"/>
        </w:rPr>
        <w:t xml:space="preserve">liên kết tiêu thụ sản phẩm, </w:t>
      </w:r>
      <w:r w:rsidR="00DA24D2" w:rsidRPr="00C001EC">
        <w:rPr>
          <w:sz w:val="28"/>
          <w:szCs w:val="26"/>
        </w:rPr>
        <w:t xml:space="preserve">có thể trực tiếp hoặc gián tiếp, </w:t>
      </w:r>
      <w:r w:rsidR="009E656C" w:rsidRPr="00C001EC">
        <w:rPr>
          <w:sz w:val="28"/>
          <w:szCs w:val="26"/>
        </w:rPr>
        <w:t>cụ thể như</w:t>
      </w:r>
      <w:r w:rsidRPr="00C001EC">
        <w:rPr>
          <w:sz w:val="28"/>
          <w:szCs w:val="26"/>
        </w:rPr>
        <w:t xml:space="preserve"> sau</w:t>
      </w:r>
      <w:r w:rsidR="00DA24D2" w:rsidRPr="00C001EC">
        <w:rPr>
          <w:sz w:val="28"/>
          <w:szCs w:val="26"/>
        </w:rPr>
        <w:t xml:space="preserve">: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83/2018/NĐ-CP ngày 24/5/2018 của Chỉnh phủ về công tác </w:t>
      </w:r>
      <w:r w:rsidRPr="00C001EC">
        <w:rPr>
          <w:sz w:val="28"/>
          <w:szCs w:val="26"/>
        </w:rPr>
        <w:lastRenderedPageBreak/>
        <w:t>Khuyến nông;</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05/2017/TT-BNNPTNT ngày 1/3/2017 về hướng dẫn một số nội dung thực hiện chương trình Mục tiêu Quốc gia xây dựng nông thôn mới giai đoạn 2016-2020. Thông tư 04/2019/TT-BNNPTNT ngày 1/4/2019 sửa đổi Thông tư 05/2017/TT-BNNPTNT;</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4781/QĐ-BNN-VPĐP năm 2017 về Sổ tay hướng dẫn phát triển sản xuất;</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98/2018/NĐ-CP ngày 21/8/2018 về Chính sách khuyến khích phát triển hợp tác, liên kết trong sản xuất và tiêu thụ sản phẩm nông nghiệ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Việc liên kết phát triển sản xuất và tiêu thụ theo chuỗi giá trị đã tạo ra một động lực mới cho phát triển sản xuất nông nghiệp bền vững, đáp ứng nhu cầu về sản phẩm nông nghiệp cho tiêu dung trong nước và cho xuất khẩu.</w:t>
      </w:r>
    </w:p>
    <w:p w:rsidR="00DA24D2" w:rsidRPr="00C001EC" w:rsidRDefault="00DA24D2" w:rsidP="00DA24D2">
      <w:pPr>
        <w:widowControl w:val="0"/>
        <w:spacing w:before="120" w:after="0" w:line="360" w:lineRule="exact"/>
        <w:ind w:firstLine="567"/>
        <w:jc w:val="both"/>
        <w:rPr>
          <w:szCs w:val="26"/>
        </w:rPr>
      </w:pPr>
      <w:r w:rsidRPr="00C001EC">
        <w:rPr>
          <w:i/>
          <w:sz w:val="28"/>
          <w:szCs w:val="26"/>
        </w:rPr>
        <w:t>f) Chính sách phát triển ngành nghề</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ể phát triển ngành nghề nông thôn, Chính phủ đã ban hàn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52/2018/NĐ-CP ngày 12/4/2018 về Phát triển ngành nghề nông thôn;</w:t>
      </w:r>
    </w:p>
    <w:p w:rsidR="00DA24D2" w:rsidRPr="00C001EC" w:rsidRDefault="00AF6E07" w:rsidP="00DA24D2">
      <w:pPr>
        <w:widowControl w:val="0"/>
        <w:spacing w:before="120" w:after="0" w:line="360" w:lineRule="exact"/>
        <w:ind w:firstLine="567"/>
        <w:jc w:val="both"/>
        <w:rPr>
          <w:sz w:val="28"/>
          <w:szCs w:val="26"/>
        </w:rPr>
      </w:pPr>
      <w:r w:rsidRPr="00C001EC">
        <w:rPr>
          <w:sz w:val="28"/>
          <w:szCs w:val="26"/>
        </w:rPr>
        <w:t>- Quyết định số</w:t>
      </w:r>
      <w:r w:rsidR="00DA24D2" w:rsidRPr="00C001EC">
        <w:rPr>
          <w:sz w:val="28"/>
          <w:szCs w:val="26"/>
        </w:rPr>
        <w:t xml:space="preserve"> 1511/QĐ-BNN-KTHT ngày 04/05/2019 Ban hành kế hoạch triển khai thực hiện nghị định 52/2018/NĐ-CP.</w:t>
      </w:r>
    </w:p>
    <w:p w:rsidR="00DA24D2" w:rsidRPr="00C001EC" w:rsidRDefault="00DA24D2" w:rsidP="00DA24D2">
      <w:pPr>
        <w:widowControl w:val="0"/>
        <w:spacing w:before="120" w:after="0" w:line="360" w:lineRule="exact"/>
        <w:ind w:firstLine="567"/>
        <w:jc w:val="both"/>
        <w:rPr>
          <w:szCs w:val="26"/>
        </w:rPr>
      </w:pPr>
      <w:r w:rsidRPr="00C001EC">
        <w:rPr>
          <w:i/>
          <w:sz w:val="28"/>
          <w:szCs w:val="26"/>
        </w:rPr>
        <w:t>g) Chính sách hỗ trợ bảo hiểm nông nghiệ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ể hỗ trợ cho người nông dân và sản xuất nông nghiệp tránh được rủi ro, chủ động đầu tư cho sản xuất, Chính phủ đã ban hàn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58/2018/NĐ-CP ngày 18/4/2018 về Bảo hiểm nông nghiệ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22/2019/QĐ-TTg ngày 26/6/2019 về thưc hiện chính sách hỗ trợ bảo hiểm nông nghiệp.</w:t>
      </w:r>
    </w:p>
    <w:p w:rsidR="00A50517" w:rsidRPr="00C001EC" w:rsidRDefault="00150399" w:rsidP="00445977">
      <w:pPr>
        <w:pStyle w:val="A1"/>
        <w:rPr>
          <w:rFonts w:ascii="Times New Roman" w:hAnsi="Times New Roman"/>
        </w:rPr>
      </w:pPr>
      <w:bookmarkStart w:id="442" w:name="_Toc53584179"/>
      <w:r w:rsidRPr="00C001EC">
        <w:rPr>
          <w:rFonts w:ascii="Times New Roman" w:hAnsi="Times New Roman"/>
        </w:rPr>
        <w:t>3</w:t>
      </w:r>
      <w:r w:rsidR="00A50517" w:rsidRPr="00C001EC">
        <w:rPr>
          <w:rFonts w:ascii="Times New Roman" w:hAnsi="Times New Roman"/>
        </w:rPr>
        <w:t>.1</w:t>
      </w:r>
      <w:r w:rsidR="00CE7209" w:rsidRPr="00C001EC">
        <w:rPr>
          <w:rFonts w:ascii="Times New Roman" w:hAnsi="Times New Roman"/>
        </w:rPr>
        <w:t>2</w:t>
      </w:r>
      <w:r w:rsidR="00AF6E07" w:rsidRPr="00C001EC">
        <w:rPr>
          <w:rFonts w:ascii="Times New Roman" w:hAnsi="Times New Roman"/>
        </w:rPr>
        <w:t>.</w:t>
      </w:r>
      <w:r w:rsidR="00A50517" w:rsidRPr="00C001EC">
        <w:rPr>
          <w:rFonts w:ascii="Times New Roman" w:hAnsi="Times New Roman"/>
        </w:rPr>
        <w:t xml:space="preserve"> Hướng dẫn lựa chọn tổ chức, cá nhân tư vấn Chương trình OCOP</w:t>
      </w:r>
      <w:bookmarkEnd w:id="442"/>
    </w:p>
    <w:p w:rsidR="003F0D41" w:rsidRPr="00C001EC" w:rsidRDefault="003F0D41" w:rsidP="00FF2C31">
      <w:pPr>
        <w:widowControl w:val="0"/>
        <w:spacing w:before="120" w:after="0" w:line="360" w:lineRule="exact"/>
        <w:ind w:firstLine="567"/>
        <w:jc w:val="both"/>
        <w:rPr>
          <w:szCs w:val="26"/>
        </w:rPr>
      </w:pPr>
      <w:r w:rsidRPr="00C001EC">
        <w:rPr>
          <w:sz w:val="28"/>
          <w:szCs w:val="26"/>
        </w:rPr>
        <w:t xml:space="preserve">Trên cơ sở điều kiện và nhu cầu thực tiễn, các địa phương có thể lựa chọn tổ chức, cá nhân tư vấn Chương trình OCOP giúp các chủ thể tham gia Chương trình OCOP và các cơ quan quản lý ở địa phương trong xây dựng kế hoạch, hình thành ý tưởng, lựa chọn sản phẩm, hỗ trợ kỹ thuật (hỗ trợ theo chuỗi giá trị để hình thành sản phẩm OCOP), nâng cao năng lực, nâng cấp và hoàn thiện các điều kiện để được công nhận sản phẩm OCOP, phát triển sản phẩm và xúc tiến thương mại; lựa chọn tổ chức, cá nhân tư vấn Chương trình OCOP có kinh nghiệm về lĩnh vực cung cấp </w:t>
      </w:r>
      <w:r w:rsidRPr="00C001EC">
        <w:rPr>
          <w:sz w:val="28"/>
          <w:szCs w:val="26"/>
        </w:rPr>
        <w:lastRenderedPageBreak/>
        <w:t>dịch vụ tư vấn, đảm bảo chất lượng, hiệu quả và phát triển được sản phẩm, đáp ứng yêu cầu của đối tượng tư vấn, cụ thể:</w:t>
      </w:r>
    </w:p>
    <w:p w:rsidR="003F0D41" w:rsidRPr="00C001EC" w:rsidRDefault="003F0D41" w:rsidP="00FF2C31">
      <w:pPr>
        <w:widowControl w:val="0"/>
        <w:spacing w:before="120" w:after="0" w:line="360" w:lineRule="exact"/>
        <w:ind w:firstLine="567"/>
        <w:jc w:val="both"/>
        <w:rPr>
          <w:sz w:val="28"/>
          <w:szCs w:val="26"/>
        </w:rPr>
      </w:pPr>
      <w:r w:rsidRPr="00C001EC">
        <w:rPr>
          <w:sz w:val="28"/>
          <w:szCs w:val="26"/>
        </w:rPr>
        <w:t>- Đối với tổ chức: Có tư cách pháp nhân, có năng lực và kinh nghiệm trong lĩnh vực tư vấn, đào tạo nghề Chương trình OCOP; Có kinh nghiệm, năng lực trong tư vấn và hỗ trợ phát triển chuỗi giá trị sản phẩm;</w:t>
      </w:r>
    </w:p>
    <w:p w:rsidR="00AF6E07" w:rsidRPr="00C001EC" w:rsidRDefault="00AF6E07" w:rsidP="00AF6E07">
      <w:pPr>
        <w:widowControl w:val="0"/>
        <w:spacing w:before="120" w:after="0" w:line="360" w:lineRule="exact"/>
        <w:ind w:firstLine="567"/>
        <w:jc w:val="both"/>
        <w:rPr>
          <w:sz w:val="28"/>
          <w:szCs w:val="26"/>
        </w:rPr>
      </w:pPr>
      <w:bookmarkStart w:id="443" w:name="_Toc40106864"/>
      <w:bookmarkStart w:id="444" w:name="_Toc40295984"/>
      <w:bookmarkStart w:id="445" w:name="_Toc42522068"/>
      <w:bookmarkStart w:id="446" w:name="_Toc47032295"/>
      <w:bookmarkStart w:id="447" w:name="_Toc49715309"/>
      <w:bookmarkEnd w:id="440"/>
      <w:bookmarkEnd w:id="441"/>
      <w:r w:rsidRPr="00C001EC">
        <w:rPr>
          <w:sz w:val="28"/>
          <w:szCs w:val="26"/>
        </w:rPr>
        <w:t>- Đối với cá nhân: có trình độ chuyên môn, kinh nghiệm thuộc lĩnh vực tư vấn, đào tạo nghề và am hiểu về Chương trình OCOP.</w:t>
      </w:r>
    </w:p>
    <w:p w:rsidR="00CE7209" w:rsidRPr="00C001EC" w:rsidRDefault="00CE7209">
      <w:pPr>
        <w:widowControl w:val="0"/>
        <w:spacing w:before="120" w:after="0" w:line="360" w:lineRule="exact"/>
        <w:ind w:firstLine="567"/>
        <w:jc w:val="both"/>
        <w:rPr>
          <w:sz w:val="28"/>
          <w:szCs w:val="26"/>
        </w:rPr>
      </w:pPr>
      <w:r w:rsidRPr="00C001EC">
        <w:rPr>
          <w:sz w:val="28"/>
          <w:szCs w:val="26"/>
        </w:rPr>
        <w:t>Ưu tiên các tổ chức, cá nhân tư vấn có sự am hiểu về Chương trình OCOP, bám sát tình hình thực tế của địa phương. Có tinh thần hỗ trợ, đoàn kết để chia sẻ, phối hợp với các tổ chức, cá nhân tư vấn khác để xây dựng và phát triển Chương trình OCOP bền vững và hiệu quả.</w:t>
      </w:r>
    </w:p>
    <w:p w:rsidR="00445977" w:rsidRPr="00C001EC" w:rsidRDefault="00150399" w:rsidP="00445977">
      <w:pPr>
        <w:pStyle w:val="A1"/>
        <w:rPr>
          <w:rFonts w:ascii="Times New Roman" w:hAnsi="Times New Roman"/>
        </w:rPr>
      </w:pPr>
      <w:bookmarkStart w:id="448" w:name="_Toc53584180"/>
      <w:r w:rsidRPr="00C001EC">
        <w:rPr>
          <w:rFonts w:ascii="Times New Roman" w:hAnsi="Times New Roman"/>
        </w:rPr>
        <w:t>3</w:t>
      </w:r>
      <w:r w:rsidR="00445977" w:rsidRPr="00C001EC">
        <w:rPr>
          <w:rFonts w:ascii="Times New Roman" w:hAnsi="Times New Roman"/>
        </w:rPr>
        <w:t>.1</w:t>
      </w:r>
      <w:r w:rsidR="00CE7209" w:rsidRPr="00C001EC">
        <w:rPr>
          <w:rFonts w:ascii="Times New Roman" w:hAnsi="Times New Roman"/>
        </w:rPr>
        <w:t>3</w:t>
      </w:r>
      <w:r w:rsidR="00445977" w:rsidRPr="00C001EC">
        <w:rPr>
          <w:rFonts w:ascii="Times New Roman" w:hAnsi="Times New Roman"/>
        </w:rPr>
        <w:t>. Thực hành chấm đánh giá, xếp hạng sản phẩm OCOP</w:t>
      </w:r>
      <w:bookmarkEnd w:id="443"/>
      <w:bookmarkEnd w:id="444"/>
      <w:bookmarkEnd w:id="445"/>
      <w:bookmarkEnd w:id="446"/>
      <w:bookmarkEnd w:id="447"/>
      <w:bookmarkEnd w:id="448"/>
    </w:p>
    <w:p w:rsidR="00445977" w:rsidRPr="00C001EC" w:rsidRDefault="00445977" w:rsidP="00FF2C31">
      <w:pPr>
        <w:widowControl w:val="0"/>
        <w:spacing w:before="120" w:after="0" w:line="360" w:lineRule="exact"/>
        <w:ind w:firstLine="567"/>
        <w:jc w:val="both"/>
        <w:rPr>
          <w:sz w:val="28"/>
          <w:szCs w:val="26"/>
        </w:rPr>
      </w:pPr>
      <w:r w:rsidRPr="00C001EC">
        <w:rPr>
          <w:sz w:val="28"/>
          <w:szCs w:val="26"/>
        </w:rPr>
        <w:t xml:space="preserve">Thực hành chấm đánh giá, xếp hạng sản phẩm OCOP là một trong những tiết thực hành quan trọng nhằm giúp các học viên là cán bộ quản lý Chương trình </w:t>
      </w:r>
      <w:r w:rsidR="00883704" w:rsidRPr="00C001EC">
        <w:rPr>
          <w:sz w:val="28"/>
          <w:szCs w:val="26"/>
        </w:rPr>
        <w:t>OCOP</w:t>
      </w:r>
      <w:r w:rsidRPr="00C001EC">
        <w:rPr>
          <w:sz w:val="28"/>
          <w:szCs w:val="26"/>
        </w:rPr>
        <w:t xml:space="preserve"> có kỹ năng thành thạo chấm điểm và phân hạng sản phẩm theo Quyết định số 1048/QĐ-TTg vào ngày 21</w:t>
      </w:r>
      <w:r w:rsidR="009E656C" w:rsidRPr="00C001EC">
        <w:rPr>
          <w:sz w:val="28"/>
          <w:szCs w:val="26"/>
        </w:rPr>
        <w:t>/</w:t>
      </w:r>
      <w:r w:rsidRPr="00C001EC">
        <w:rPr>
          <w:sz w:val="28"/>
          <w:szCs w:val="26"/>
        </w:rPr>
        <w:t>8</w:t>
      </w:r>
      <w:r w:rsidR="009E656C" w:rsidRPr="00C001EC">
        <w:rPr>
          <w:sz w:val="28"/>
          <w:szCs w:val="26"/>
        </w:rPr>
        <w:t>/</w:t>
      </w:r>
      <w:r w:rsidRPr="00C001EC">
        <w:rPr>
          <w:sz w:val="28"/>
          <w:szCs w:val="26"/>
        </w:rPr>
        <w:t>2019 của Thủ tướng Chính phủ và Quyết đinh số 781/QĐ-TTg ngày 8/6/2020 của Thủ tướng Chính phủ.</w:t>
      </w:r>
    </w:p>
    <w:p w:rsidR="00445977" w:rsidRPr="00C001EC" w:rsidRDefault="00150399" w:rsidP="00445977">
      <w:pPr>
        <w:pStyle w:val="A2"/>
        <w:rPr>
          <w:lang w:val="it-IT"/>
        </w:rPr>
      </w:pPr>
      <w:bookmarkStart w:id="449" w:name="_Toc40106865"/>
      <w:bookmarkStart w:id="450" w:name="_Toc40295985"/>
      <w:bookmarkStart w:id="451" w:name="_Toc42522069"/>
      <w:bookmarkStart w:id="452" w:name="_Toc47032296"/>
      <w:bookmarkStart w:id="453" w:name="_Toc49715310"/>
      <w:r w:rsidRPr="00C001EC">
        <w:rPr>
          <w:lang w:val="it-IT"/>
        </w:rPr>
        <w:t>3</w:t>
      </w:r>
      <w:r w:rsidR="00445977" w:rsidRPr="00C001EC">
        <w:rPr>
          <w:lang w:val="it-IT"/>
        </w:rPr>
        <w:t>.1</w:t>
      </w:r>
      <w:r w:rsidR="00CE7209" w:rsidRPr="00C001EC">
        <w:rPr>
          <w:lang w:val="it-IT"/>
        </w:rPr>
        <w:t>3</w:t>
      </w:r>
      <w:r w:rsidR="00445977" w:rsidRPr="00C001EC">
        <w:rPr>
          <w:lang w:val="it-IT"/>
        </w:rPr>
        <w:t>.1. Khái quát chấm đánh giá, xếp hạng sản phẩm OCOP</w:t>
      </w:r>
      <w:bookmarkEnd w:id="449"/>
      <w:bookmarkEnd w:id="450"/>
      <w:bookmarkEnd w:id="451"/>
      <w:bookmarkEnd w:id="452"/>
      <w:bookmarkEnd w:id="453"/>
    </w:p>
    <w:p w:rsidR="00445977" w:rsidRPr="006320A2" w:rsidRDefault="00445977" w:rsidP="00FF2C31">
      <w:pPr>
        <w:widowControl w:val="0"/>
        <w:spacing w:before="120" w:after="0" w:line="360" w:lineRule="exact"/>
        <w:ind w:firstLine="567"/>
        <w:jc w:val="both"/>
        <w:rPr>
          <w:sz w:val="28"/>
          <w:szCs w:val="26"/>
          <w:lang w:val="it-IT"/>
        </w:rPr>
      </w:pPr>
      <w:r w:rsidRPr="006320A2">
        <w:rPr>
          <w:sz w:val="28"/>
          <w:szCs w:val="26"/>
          <w:lang w:val="it-IT"/>
        </w:rPr>
        <w:t>Chấm đánh giá sản phẩm OCOP là dựa vào bộ tiêu chí đánh giá cho từng sản phẩm OCOP, chúng ta lựa chọn bộ tiêu chí và phiếu chấm phù hợp đối với từng phân nhóm sản phẩm để chấm điểm.</w:t>
      </w:r>
    </w:p>
    <w:p w:rsidR="00445977" w:rsidRPr="006320A2" w:rsidRDefault="00445977" w:rsidP="00FF2C31">
      <w:pPr>
        <w:widowControl w:val="0"/>
        <w:spacing w:before="120" w:after="0" w:line="360" w:lineRule="exact"/>
        <w:ind w:firstLine="567"/>
        <w:jc w:val="both"/>
        <w:rPr>
          <w:sz w:val="28"/>
          <w:szCs w:val="26"/>
          <w:lang w:val="it-IT"/>
        </w:rPr>
      </w:pPr>
      <w:r w:rsidRPr="006320A2">
        <w:rPr>
          <w:sz w:val="28"/>
          <w:szCs w:val="26"/>
          <w:lang w:val="it-IT"/>
        </w:rPr>
        <w:t>Xếp hạng sản phẩm OCOP chính là phân hạng sao cho sản phẩm OCOP (1 sao, 2 sao, 3 sao, 4 sao và 5 sao), là kết quả hay tổng số điểm trên phiếu chấm cho từng phân nhóm sản phẩm dựa theo bộ tiêu chí. Phân hạng sao cho sản phẩm OCOP đều phải căn cứ vào quy định phân hạng cho sản phẩm OCOP trong Quyết định số 1048/QĐ-TTg ngày 21 tháng 8 năm 2019 của Thủ tướng Chính phủ và Quyết đinh số 781/QĐ-TTg ngày 8/6/2020 của Thủ tướng Chính phủ.</w:t>
      </w:r>
    </w:p>
    <w:p w:rsidR="00445977" w:rsidRPr="00C001EC" w:rsidRDefault="00150399" w:rsidP="00445977">
      <w:pPr>
        <w:pStyle w:val="A2"/>
        <w:rPr>
          <w:lang w:val="it-IT"/>
        </w:rPr>
      </w:pPr>
      <w:bookmarkStart w:id="454" w:name="_Toc40106866"/>
      <w:bookmarkStart w:id="455" w:name="_Toc40295986"/>
      <w:bookmarkStart w:id="456" w:name="_Toc42522070"/>
      <w:bookmarkStart w:id="457" w:name="_Toc47032297"/>
      <w:bookmarkStart w:id="458" w:name="_Toc49715311"/>
      <w:r w:rsidRPr="00C001EC">
        <w:rPr>
          <w:lang w:val="it-IT"/>
        </w:rPr>
        <w:t>3</w:t>
      </w:r>
      <w:r w:rsidR="00445977" w:rsidRPr="00C001EC">
        <w:rPr>
          <w:lang w:val="it-IT"/>
        </w:rPr>
        <w:t>.1</w:t>
      </w:r>
      <w:r w:rsidR="00CE7209" w:rsidRPr="00C001EC">
        <w:rPr>
          <w:lang w:val="it-IT"/>
        </w:rPr>
        <w:t>3</w:t>
      </w:r>
      <w:r w:rsidR="00445977" w:rsidRPr="00C001EC">
        <w:rPr>
          <w:lang w:val="it-IT"/>
        </w:rPr>
        <w:t>.2. Tổ chức dạy thực hành chấm đánh giá, xếp hạng sản phẩm OCOP</w:t>
      </w:r>
      <w:bookmarkEnd w:id="454"/>
      <w:bookmarkEnd w:id="455"/>
      <w:bookmarkEnd w:id="456"/>
      <w:bookmarkEnd w:id="457"/>
      <w:bookmarkEnd w:id="458"/>
    </w:p>
    <w:p w:rsidR="00445977" w:rsidRDefault="00445977" w:rsidP="00FF2C31">
      <w:pPr>
        <w:widowControl w:val="0"/>
        <w:spacing w:before="120" w:after="0" w:line="360" w:lineRule="exact"/>
        <w:ind w:firstLine="567"/>
        <w:jc w:val="both"/>
        <w:rPr>
          <w:sz w:val="28"/>
          <w:szCs w:val="26"/>
          <w:lang w:val="it-IT"/>
        </w:rPr>
      </w:pPr>
      <w:r w:rsidRPr="006320A2">
        <w:rPr>
          <w:sz w:val="28"/>
          <w:szCs w:val="26"/>
          <w:lang w:val="it-IT"/>
        </w:rPr>
        <w:t>Để tổ chức dạy thực hành chấm đánh giá, xếp hạng sản phẩm OCOP một cách có hiệu quả nhất thông thường chúng ta phải thực hiện theo 5 bước cơ bản theo sơ đồ sau:</w:t>
      </w:r>
    </w:p>
    <w:p w:rsidR="008E2826" w:rsidRPr="006320A2" w:rsidRDefault="008E2826" w:rsidP="00FF2C31">
      <w:pPr>
        <w:widowControl w:val="0"/>
        <w:spacing w:before="120" w:after="0" w:line="360" w:lineRule="exact"/>
        <w:ind w:firstLine="567"/>
        <w:jc w:val="both"/>
        <w:rPr>
          <w:sz w:val="28"/>
          <w:szCs w:val="26"/>
          <w:lang w:val="it-IT"/>
        </w:rPr>
      </w:pPr>
    </w:p>
    <w:p w:rsidR="00445977" w:rsidRPr="00C001EC" w:rsidRDefault="00445977" w:rsidP="00445977">
      <w:pPr>
        <w:widowControl w:val="0"/>
        <w:spacing w:after="0" w:line="312" w:lineRule="auto"/>
        <w:jc w:val="both"/>
        <w:rPr>
          <w:rFonts w:eastAsia="Times New Roman"/>
          <w:sz w:val="26"/>
          <w:szCs w:val="26"/>
          <w:lang w:val="it-IT"/>
        </w:rPr>
      </w:pPr>
    </w:p>
    <w:p w:rsidR="00445977" w:rsidRPr="00C001EC" w:rsidRDefault="007A6A16" w:rsidP="00445977">
      <w:pPr>
        <w:widowControl w:val="0"/>
        <w:spacing w:after="0" w:line="312" w:lineRule="auto"/>
        <w:jc w:val="both"/>
        <w:rPr>
          <w:rFonts w:eastAsia="Times New Roman"/>
          <w:sz w:val="26"/>
          <w:szCs w:val="26"/>
          <w:lang w:val="it-IT"/>
        </w:rPr>
      </w:pPr>
      <w:r w:rsidRPr="007A6A16">
        <w:rPr>
          <w:rFonts w:eastAsia="Times New Roman"/>
          <w:noProof/>
          <w:lang w:eastAsia="ko-KR"/>
        </w:rPr>
        <w:lastRenderedPageBreak/>
        <w:pict>
          <v:group id="Group 7208" o:spid="_x0000_s1026" style="position:absolute;left:0;text-align:left;margin-left:23.45pt;margin-top:-9.4pt;width:444.85pt;height:84.9pt;z-index:251658240;mso-width-relative:margin;mso-height-relative:margin" coordsize="69437,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">
            <v:roundrect id="Rounded Rectangle 7" o:spid="_x0000_s1027" style="position:absolute;top:190;width:11239;height:676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kn98UA&#10;AADdAAAADwAAAGRycy9kb3ducmV2LnhtbESPzWrCQBSF90LfYbhCd3USCVXTjEFaIsV20xi6vmSu&#10;STBzJ2Smmr69Uyi4PJyfj5Plk+nFhUbXWVYQLyIQxLXVHTcKqmPxtAbhPLLG3jIp+CUH+fZhlmGq&#10;7ZW/6FL6RoQRdikqaL0fUild3ZJBt7ADcfBOdjTogxwbqUe8hnHTy2UUPUuDHQdCiwO9tlSfyx8T&#10;IPhRVPvDKnZvu8+9NKfEfG8SpR7n0+4FhKfJ38P/7XetYLWMNvD3JjwBu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2Sf3xQAAAN0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 xml:space="preserve">Chia nhóm </w:t>
                    </w:r>
                  </w:p>
                </w:txbxContent>
              </v:textbox>
            </v:roundrect>
            <v:roundrect id="Rounded Rectangle 8" o:spid="_x0000_s1028" style="position:absolute;left:14573;top:190;width:11239;height:704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oYt8EA&#10;AADdAAAADwAAAGRycy9kb3ducmV2LnhtbERPTWvCQBC9F/wPywje6iYiVaOriKJI20tVPA/ZMQlm&#10;Z0N21fjvO4dCj4/3vVh1rlYPakPl2UA6TEAR595WXBg4n3bvU1AhIlusPZOBFwVYLXtvC8ysf/IP&#10;PY6xUBLCIUMDZYxNpnXIS3IYhr4hFu7qW4dRYFto2+JTwl2tR0nyoR1WLA0lNrQpKb8d705K8Gt3&#10;3n9O0rBdf++1u47dZTY2ZtDv1nNQkbr4L/5zH6yBySiV/fJGnoB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86GLfBAAAA3QAAAA8AAAAAAAAAAAAAAAAAmAIAAGRycy9kb3du&#10;cmV2LnhtbFBLBQYAAAAABAAEAPUAAACGAwAAAAA=&#10;" strokeweight="2pt">
              <v:textbox>
                <w:txbxContent>
                  <w:p w:rsidR="00EE41A8" w:rsidRPr="003B3B28" w:rsidRDefault="00EE41A8" w:rsidP="00445977">
                    <w:pPr>
                      <w:jc w:val="center"/>
                      <w:rPr>
                        <w:sz w:val="28"/>
                      </w:rPr>
                    </w:pPr>
                    <w:r w:rsidRPr="003B3B28">
                      <w:rPr>
                        <w:sz w:val="28"/>
                      </w:rPr>
                      <w:t xml:space="preserve">Chuẩn bị công cụ </w:t>
                    </w:r>
                  </w:p>
                </w:txbxContent>
              </v:textbox>
            </v:roundrect>
            <v:roundrect id="Rounded Rectangle 9" o:spid="_x0000_s1029" style="position:absolute;left:29051;top:381;width:11239;height:676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a9LMUA&#10;AADdAAAADwAAAGRycy9kb3ducmV2LnhtbESPS2vCQBSF9wX/w3AL3dVJJGibZiJiUcS6qQ1dXzI3&#10;D5q5EzLTmP57RxC6PJzHx8nWk+nESINrLSuI5xEI4tLqlmsFxdfu+QWE88gaO8uk4I8crPPZQ4ap&#10;thf+pPHsaxFG2KWooPG+T6V0ZUMG3dz2xMGr7GDQBznUUg94CeOmk4soWkqDLQdCgz1tGyp/zr8m&#10;QPBjV+yPq9i9b057aarEfL8mSj09Tps3EJ4m/x++tw9awWoRx3B7E56Az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r0sxQAAAN0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 xml:space="preserve">Tổ chức chấm </w:t>
                    </w:r>
                  </w:p>
                </w:txbxContent>
              </v:textbox>
            </v:roundrect>
            <v:roundrect id="Rounded Rectangle 10" o:spid="_x0000_s1030" style="position:absolute;left:43719;top:190;width:11240;height:695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QjW8MA&#10;AADdAAAADwAAAGRycy9kb3ducmV2LnhtbESPzYrCMBSF94LvEK4wO01bZByrUURRhtHNVHF9aa5t&#10;sbkpTdTO208EweXh/Hyc+bIztbhT6yrLCuJRBII4t7riQsHpuB1+gXAeWWNtmRT8kYPlot+bY6rt&#10;g3/pnvlChBF2KSoovW9SKV1ekkE3sg1x8C62NeiDbAupW3yEcVPLJIo+pcGKA6HEhtYl5dfsZgIE&#10;99vT7mcSu83qsJPmMjbn6Vipj0G3moHw1Pl3+NX+1gomSZzA8014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QjW8MAAADdAAAADwAAAAAAAAAAAAAAAACYAgAAZHJzL2Rv&#10;d25yZXYueG1sUEsFBgAAAAAEAAQA9QAAAIgDAAAAAA==&#10;" strokeweight="2pt">
              <v:textbox>
                <w:txbxContent>
                  <w:p w:rsidR="00EE41A8" w:rsidRPr="003B3B28" w:rsidRDefault="00EE41A8" w:rsidP="00445977">
                    <w:pPr>
                      <w:jc w:val="center"/>
                      <w:rPr>
                        <w:sz w:val="28"/>
                      </w:rPr>
                    </w:pPr>
                    <w:r w:rsidRPr="003B3B28">
                      <w:rPr>
                        <w:sz w:val="28"/>
                      </w:rPr>
                      <w:t xml:space="preserve">Xử lý các tình huống </w:t>
                    </w:r>
                  </w:p>
                </w:txbxContent>
              </v:textbox>
            </v:roundrect>
            <v:roundrect id="Rounded Rectangle 11" o:spid="_x0000_s1031" style="position:absolute;left:58197;width:11240;height:714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wMQA&#10;AADdAAAADwAAAGRycy9kb3ducmV2LnhtbESPzYrCMBSF94LvEK7gbkyrMnU6RhFFkdGNjsz60lzb&#10;YnNTmqj17Y0w4PJwfj7OdN6aStyocaVlBfEgAkGcWV1yruD0u/6YgHAeWWNlmRQ8yMF81u1MMdX2&#10;zge6HX0uwgi7FBUU3teplC4ryKAb2Jo4eGfbGPRBNrnUDd7DuKnkMIo+pcGSA6HAmpYFZZfj1QQI&#10;7tanzU8Su9Viv5HmPDZ/X2Ol+r128Q3CU+vf4f/2VitIhvEIXm/CE5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hsDEAAAA3QAAAA8AAAAAAAAAAAAAAAAAmAIAAGRycy9k&#10;b3ducmV2LnhtbFBLBQYAAAAABAAEAPUAAACJAwAAAAA=&#10;" strokeweight="2pt">
              <v:textbox>
                <w:txbxContent>
                  <w:p w:rsidR="00EE41A8" w:rsidRPr="003B3B28" w:rsidRDefault="00EE41A8" w:rsidP="00445977">
                    <w:pPr>
                      <w:jc w:val="center"/>
                      <w:rPr>
                        <w:sz w:val="28"/>
                      </w:rPr>
                    </w:pPr>
                    <w:r w:rsidRPr="003B3B28">
                      <w:rPr>
                        <w:sz w:val="28"/>
                      </w:rPr>
                      <w:t xml:space="preserve">Thảo luận và đánh giá </w:t>
                    </w:r>
                  </w:p>
                </w:txbxContent>
              </v:textbox>
            </v:roundrect>
            <v:shapetype id="_x0000_t32" coordsize="21600,21600" o:spt="32" o:oned="t" path="m,l21600,21600e" filled="f">
              <v:path arrowok="t" fillok="f" o:connecttype="none"/>
              <o:lock v:ext="edit" shapetype="t"/>
            </v:shapetype>
            <v:shape id="Straight Arrow Connector 12" o:spid="_x0000_s1032" type="#_x0000_t32" style="position:absolute;left:11430;top:3238;width:323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NyvMcAAADdAAAADwAAAGRycy9kb3ducmV2LnhtbESPT2vCQBTE7wW/w/IK3uomIlajq0ih&#10;IpYe/ENob4/sMwnNvg27q0Y/fbdQ8DjMzG+Y+bIzjbiQ87VlBekgAUFcWF1zqeB4eH+ZgPABWWNj&#10;mRTcyMNy0XuaY6btlXd02YdSRAj7DBVUIbSZlL6oyKAf2JY4eifrDIYoXSm1w2uEm0YOk2QsDdYc&#10;Fyps6a2i4md/Ngq+Pqbn/JZ/0jZPp9tvdMbfD2ul+s/dagYiUBce4f/2Rit4HaYj+HsTn4B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I3K8xwAAAN0AAAAPAAAAAAAA&#10;AAAAAAAAAKECAABkcnMvZG93bnJldi54bWxQSwUGAAAAAAQABAD5AAAAlQMAAAAA&#10;">
              <v:stroke endarrow="block"/>
            </v:shape>
            <v:shape id="Straight Arrow Connector 13" o:spid="_x0000_s1033" type="#_x0000_t32" style="position:absolute;left:25812;top:3238;width:323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XJ8cAAADdAAAADwAAAGRycy9kb3ducmV2LnhtbESPT2vCQBTE7wW/w/IK3uomglajq0ih&#10;IpYe/ENob4/sMwnNvg27q0Y/fbdQ8DjMzG+Y+bIzjbiQ87VlBekgAUFcWF1zqeB4eH+ZgPABWWNj&#10;mRTcyMNy0XuaY6btlXd02YdSRAj7DBVUIbSZlL6oyKAf2JY4eifrDIYoXSm1w2uEm0YOk2QsDdYc&#10;Fyps6a2i4md/Ngq+Pqbn/JZ/0jZPp9tvdMbfD2ul+s/dagYiUBce4f/2Rit4HaYj+HsTn4B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b9cnxwAAAN0AAAAPAAAAAAAA&#10;AAAAAAAAAKECAABkcnMvZG93bnJldi54bWxQSwUGAAAAAAQABAD5AAAAlQMAAAAA&#10;">
              <v:stroke endarrow="block"/>
            </v:shape>
            <v:shape id="Straight Arrow Connector 15" o:spid="_x0000_s1034" type="#_x0000_t32" style="position:absolute;left:40290;top:3238;width:323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1JUMcAAADdAAAADwAAAGRycy9kb3ducmV2LnhtbESPT2vCQBTE7wW/w/IEb3UTD1ajq4jQ&#10;IpYe/EPQ2yP7TILZt2F31dhP3y0Uehxm5jfMfNmZRtzJ+dqygnSYgCAurK65VHA8vL9OQPiArLGx&#10;TAqe5GG56L3MMdP2wTu670MpIoR9hgqqENpMSl9UZNAPbUscvYt1BkOUrpTa4SPCTSNHSTKWBmuO&#10;CxW2tK6ouO5vRsHpc3rLn/kXbfN0uj2jM/778KHUoN+tZiACdeE//NfeaAVvo3QMv2/iE5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UlQxwAAAN0AAAAPAAAAAAAA&#10;AAAAAAAAAKECAABkcnMvZG93bnJldi54bWxQSwUGAAAAAAQABAD5AAAAlQMAAAAA&#10;">
              <v:stroke endarrow="block"/>
            </v:shape>
            <v:shape id="Straight Arrow Connector 16" o:spid="_x0000_s1035" type="#_x0000_t32" style="position:absolute;left:54959;top:3333;width:323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Hsy8YAAADdAAAADwAAAGRycy9kb3ducmV2LnhtbESPQWvCQBSE74L/YXmF3nQTD7WmrlIE&#10;pVg8VEtob4/sMwlm34bdVaO/3hUEj8PMfMNM551pxImcry0rSIcJCOLC6ppLBb+75eAdhA/IGhvL&#10;pOBCHuazfm+KmbZn/qHTNpQiQthnqKAKoc2k9EVFBv3QtsTR21tnMETpSqkdniPcNHKUJG/SYM1x&#10;ocKWFhUVh+3RKPj7nhzzS76hdZ5O1v/ojL/uVkq9vnSfHyACdeEZfrS/tILxKB3D/U18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x7MvGAAAA3QAAAA8AAAAAAAAA&#10;AAAAAAAAoQIAAGRycy9kb3ducmV2LnhtbFBLBQYAAAAABAAEAPkAAACUAwAAAAA=&#10;">
              <v:stroke endarrow="block"/>
            </v:shape>
          </v:group>
        </w:pict>
      </w:r>
    </w:p>
    <w:p w:rsidR="00445977" w:rsidRPr="00C001EC" w:rsidRDefault="00445977" w:rsidP="00445977">
      <w:pPr>
        <w:widowControl w:val="0"/>
        <w:spacing w:after="0" w:line="312" w:lineRule="auto"/>
        <w:jc w:val="both"/>
        <w:rPr>
          <w:rFonts w:eastAsia="Times New Roman"/>
          <w:sz w:val="26"/>
          <w:szCs w:val="26"/>
          <w:lang w:val="it-IT"/>
        </w:rPr>
      </w:pPr>
    </w:p>
    <w:p w:rsidR="00445977" w:rsidRPr="00C001EC" w:rsidRDefault="00445977" w:rsidP="00445977">
      <w:pPr>
        <w:widowControl w:val="0"/>
        <w:spacing w:after="0" w:line="312" w:lineRule="auto"/>
        <w:jc w:val="both"/>
        <w:rPr>
          <w:rFonts w:eastAsia="Times New Roman"/>
          <w:sz w:val="26"/>
          <w:szCs w:val="26"/>
          <w:lang w:val="it-IT"/>
        </w:rPr>
      </w:pPr>
    </w:p>
    <w:p w:rsidR="00445977" w:rsidRPr="00C001EC" w:rsidRDefault="007A6A16" w:rsidP="00445977">
      <w:pPr>
        <w:widowControl w:val="0"/>
        <w:spacing w:after="0" w:line="312" w:lineRule="auto"/>
        <w:jc w:val="both"/>
        <w:rPr>
          <w:rFonts w:eastAsia="Times New Roman"/>
          <w:b/>
          <w:sz w:val="26"/>
          <w:szCs w:val="26"/>
          <w:lang w:val="it-IT"/>
        </w:rPr>
      </w:pPr>
      <w:r w:rsidRPr="007A6A16">
        <w:rPr>
          <w:rFonts w:eastAsia="Times New Roman"/>
          <w:noProof/>
          <w:lang w:eastAsia="ko-KR"/>
        </w:rPr>
        <w:pict>
          <v:rect id="Rectangle 7207" o:spid="_x0000_s1036" style="position:absolute;left:0;text-align:left;margin-left:5.75pt;margin-top:18.9pt;width:458.25pt;height:24.75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" fillcolor="window" stroked="f" strokeweight="2pt">
            <v:path arrowok="t"/>
            <v:textbox>
              <w:txbxContent>
                <w:p w:rsidR="00EE41A8" w:rsidRPr="00FF2C31" w:rsidRDefault="00EE41A8" w:rsidP="009E656C">
                  <w:pPr>
                    <w:jc w:val="center"/>
                    <w:rPr>
                      <w:b/>
                      <w:sz w:val="28"/>
                      <w:szCs w:val="26"/>
                    </w:rPr>
                  </w:pPr>
                  <w:r w:rsidRPr="00FF2C31">
                    <w:rPr>
                      <w:b/>
                      <w:sz w:val="28"/>
                      <w:szCs w:val="26"/>
                    </w:rPr>
                    <w:t>Hình 2. Các bước thực hành chấm đánh giá, xếp hạng sản phẩm OCOP</w:t>
                  </w:r>
                </w:p>
              </w:txbxContent>
            </v:textbox>
          </v:rect>
        </w:pict>
      </w:r>
    </w:p>
    <w:p w:rsidR="00445977" w:rsidRPr="00C001EC" w:rsidRDefault="00445977" w:rsidP="00445977">
      <w:pPr>
        <w:widowControl w:val="0"/>
        <w:spacing w:after="0" w:line="312" w:lineRule="auto"/>
        <w:jc w:val="both"/>
        <w:rPr>
          <w:rFonts w:eastAsia="Times New Roman"/>
          <w:b/>
          <w:sz w:val="26"/>
          <w:szCs w:val="26"/>
          <w:lang w:val="it-IT"/>
        </w:rPr>
      </w:pP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b/>
          <w:sz w:val="28"/>
          <w:szCs w:val="28"/>
        </w:rPr>
        <w:t xml:space="preserve">a) </w:t>
      </w:r>
      <w:r w:rsidR="00445977" w:rsidRPr="00C001EC">
        <w:rPr>
          <w:rFonts w:eastAsia="Times New Roman"/>
          <w:b/>
          <w:sz w:val="28"/>
          <w:szCs w:val="28"/>
        </w:rPr>
        <w:t>Bước 1:</w:t>
      </w:r>
      <w:r w:rsidR="00445977" w:rsidRPr="00C001EC">
        <w:rPr>
          <w:rFonts w:eastAsia="Times New Roman"/>
          <w:sz w:val="28"/>
          <w:szCs w:val="28"/>
        </w:rPr>
        <w:t xml:space="preserve"> Chia nhóm </w:t>
      </w:r>
      <w:r w:rsidRPr="00C001EC">
        <w:rPr>
          <w:rFonts w:eastAsia="Times New Roman"/>
          <w:sz w:val="28"/>
          <w:szCs w:val="28"/>
        </w:rPr>
        <w:t>sản phẩm</w:t>
      </w:r>
    </w:p>
    <w:p w:rsidR="00445977" w:rsidRPr="00C001EC" w:rsidRDefault="009E656C" w:rsidP="00FF2C31">
      <w:pPr>
        <w:widowControl w:val="0"/>
        <w:spacing w:before="120" w:after="0" w:line="360" w:lineRule="exact"/>
        <w:ind w:firstLine="567"/>
        <w:jc w:val="both"/>
        <w:rPr>
          <w:rFonts w:eastAsia="Times New Roman"/>
          <w:kern w:val="24"/>
          <w:sz w:val="28"/>
          <w:szCs w:val="28"/>
        </w:rPr>
      </w:pPr>
      <w:r w:rsidRPr="00C001EC">
        <w:rPr>
          <w:rFonts w:eastAsia="Times New Roman"/>
          <w:i/>
          <w:sz w:val="28"/>
          <w:szCs w:val="28"/>
        </w:rPr>
        <w:t xml:space="preserve">- Chia nhóm sản phẩm: </w:t>
      </w:r>
      <w:r w:rsidR="00445977" w:rsidRPr="00C001EC">
        <w:rPr>
          <w:rFonts w:eastAsia="Times New Roman"/>
          <w:sz w:val="28"/>
          <w:szCs w:val="28"/>
        </w:rPr>
        <w:t xml:space="preserve">Nhóm sản phẩm được chia thành 6 nhóm theo phân loại sản phẩm tham gia Chương trình </w:t>
      </w:r>
      <w:r w:rsidR="00883704" w:rsidRPr="00C001EC">
        <w:rPr>
          <w:rFonts w:eastAsia="Times New Roman"/>
          <w:sz w:val="28"/>
          <w:szCs w:val="28"/>
        </w:rPr>
        <w:t>OCOP</w:t>
      </w:r>
      <w:r w:rsidR="00445977" w:rsidRPr="00C001EC">
        <w:rPr>
          <w:rFonts w:eastAsia="Times New Roman"/>
          <w:sz w:val="28"/>
          <w:szCs w:val="28"/>
        </w:rPr>
        <w:t xml:space="preserve"> trong </w:t>
      </w:r>
      <w:r w:rsidR="00445977" w:rsidRPr="00C001EC">
        <w:rPr>
          <w:rFonts w:eastAsia="Times New Roman"/>
          <w:kern w:val="24"/>
          <w:sz w:val="28"/>
          <w:szCs w:val="28"/>
        </w:rPr>
        <w:t>Quyết định số 1048/QĐ-TTg</w:t>
      </w:r>
      <w:r w:rsidRPr="00C001EC">
        <w:rPr>
          <w:rFonts w:eastAsia="Times New Roman"/>
          <w:kern w:val="24"/>
          <w:sz w:val="28"/>
          <w:szCs w:val="28"/>
        </w:rPr>
        <w:t xml:space="preserve">, </w:t>
      </w:r>
      <w:r w:rsidR="00445977" w:rsidRPr="00C001EC">
        <w:rPr>
          <w:rFonts w:eastAsia="Times New Roman"/>
          <w:kern w:val="24"/>
          <w:sz w:val="28"/>
          <w:szCs w:val="28"/>
        </w:rPr>
        <w:t xml:space="preserve">gồm: </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1: Ngành thực phẩm;</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2: Ngành đồ uống;</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3: Ngành thảo dược;</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4: Ngành thủ công mỹ nghệ, trang trí;</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5: Ngành vải, may mặc;</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 xml:space="preserve">Nhóm 6: Ngành </w:t>
      </w:r>
      <w:r w:rsidRPr="00C001EC">
        <w:rPr>
          <w:rFonts w:eastAsia="Times New Roman"/>
          <w:sz w:val="28"/>
          <w:szCs w:val="28"/>
        </w:rPr>
        <w:t>D</w:t>
      </w:r>
      <w:r w:rsidR="00445977" w:rsidRPr="00C001EC">
        <w:rPr>
          <w:rFonts w:eastAsia="Times New Roman"/>
          <w:sz w:val="28"/>
          <w:szCs w:val="28"/>
        </w:rPr>
        <w:t xml:space="preserve">ịch vụ du lịch </w:t>
      </w:r>
      <w:r w:rsidRPr="00C001EC">
        <w:rPr>
          <w:rFonts w:eastAsia="Times New Roman"/>
          <w:sz w:val="28"/>
          <w:szCs w:val="28"/>
        </w:rPr>
        <w:t>cộng đồng và Điểm du lịch</w:t>
      </w:r>
      <w:r w:rsidR="00445977" w:rsidRPr="00C001EC">
        <w:rPr>
          <w:rFonts w:eastAsia="Times New Roman"/>
          <w:sz w:val="28"/>
          <w:szCs w:val="28"/>
        </w:rPr>
        <w:t>.</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 xml:space="preserve">- </w:t>
      </w:r>
      <w:r w:rsidR="00445977" w:rsidRPr="00C001EC">
        <w:rPr>
          <w:rFonts w:eastAsia="Times New Roman"/>
          <w:i/>
          <w:sz w:val="28"/>
          <w:szCs w:val="28"/>
        </w:rPr>
        <w:t>Chia nhóm học viên</w:t>
      </w:r>
      <w:r w:rsidRPr="00C001EC">
        <w:rPr>
          <w:rFonts w:eastAsia="Times New Roman"/>
          <w:i/>
          <w:sz w:val="28"/>
          <w:szCs w:val="28"/>
        </w:rPr>
        <w:t>:</w:t>
      </w:r>
      <w:r w:rsidRPr="00C001EC">
        <w:rPr>
          <w:rFonts w:eastAsia="Times New Roman"/>
          <w:sz w:val="28"/>
          <w:szCs w:val="28"/>
        </w:rPr>
        <w:t xml:space="preserve"> </w:t>
      </w:r>
      <w:r w:rsidR="00445977" w:rsidRPr="00C001EC">
        <w:rPr>
          <w:rFonts w:eastAsia="Times New Roman"/>
          <w:sz w:val="28"/>
          <w:szCs w:val="28"/>
        </w:rPr>
        <w:t>Dựa vào số lượng học viên thực tế tham gia lớp đào tạo để chúng ta chia nhóm, cơ bản học viên sẽ được chia thành các nhóm nhỏ, mỗi một nhóm phải có đủ số người tương ứng với hội đồng cấp huyện ít nhất có 5 - 7 người, hội đồng cấp tỉnh ít nhất là có 9 - 11 người (số lượng thành viên cho một hội đồng cấp huyện và cấp tỉnh). Để việc tổ chức buổi thực hành có hiệu quả, ta có thể chia nhóm học viên theo 2 phương pháp.</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 xml:space="preserve">+ </w:t>
      </w:r>
      <w:r w:rsidR="00445977" w:rsidRPr="00C001EC">
        <w:rPr>
          <w:rFonts w:eastAsia="Times New Roman"/>
          <w:i/>
          <w:sz w:val="28"/>
          <w:szCs w:val="28"/>
        </w:rPr>
        <w:t>Phương pháp 1:</w:t>
      </w:r>
      <w:r w:rsidR="00445977" w:rsidRPr="00C001EC">
        <w:rPr>
          <w:rFonts w:eastAsia="Times New Roman"/>
          <w:sz w:val="28"/>
          <w:szCs w:val="28"/>
        </w:rPr>
        <w:t xml:space="preserve"> Chia nhóm học viên theo địa lý, tức là các học viên thuộc cùng một huyện hoặc cùng một tỉnh vào thành một nhóm. </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Ưu điểm:</w:t>
      </w:r>
      <w:r w:rsidRPr="00C001EC">
        <w:rPr>
          <w:rFonts w:eastAsia="Times New Roman"/>
          <w:sz w:val="28"/>
          <w:szCs w:val="28"/>
        </w:rPr>
        <w:t xml:space="preserve"> Các học viên trong một huyện hoặc một tỉnh trong chương trình đào tạo OCOP hầu như đều có mối quan hệ trong công việc và có quen biết nhau nên tương tác trong nhóm tương đối tốt. </w:t>
      </w:r>
    </w:p>
    <w:p w:rsidR="00445977" w:rsidRPr="00C001EC" w:rsidRDefault="00445977" w:rsidP="00FF2C31">
      <w:pPr>
        <w:widowControl w:val="0"/>
        <w:spacing w:before="120" w:after="0" w:line="360" w:lineRule="exact"/>
        <w:ind w:firstLine="567"/>
        <w:jc w:val="both"/>
        <w:rPr>
          <w:rFonts w:eastAsia="Times New Roman"/>
          <w:spacing w:val="-6"/>
          <w:sz w:val="28"/>
          <w:szCs w:val="28"/>
        </w:rPr>
      </w:pPr>
      <w:r w:rsidRPr="00C001EC">
        <w:rPr>
          <w:rFonts w:eastAsia="Times New Roman"/>
          <w:i/>
          <w:spacing w:val="-6"/>
          <w:sz w:val="28"/>
          <w:szCs w:val="28"/>
        </w:rPr>
        <w:t>Nhược điểm:</w:t>
      </w:r>
      <w:r w:rsidRPr="00C001EC">
        <w:rPr>
          <w:rFonts w:eastAsia="Times New Roman"/>
          <w:spacing w:val="-6"/>
          <w:sz w:val="28"/>
          <w:szCs w:val="28"/>
        </w:rPr>
        <w:t xml:space="preserve"> Các thành viên dễ bị chi phối lẫn nhau về quan hệ phân cấp chức vụ. Thành viên có vị trí công việc thấp hơn so với các thành viên khác trong nhóm dễ bị chi phối về suy nghĩ, đưa ra quyết định và thường không chủ động và phát huy hết được vai trò của mình trong vai được đảm nhiệm.</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 xml:space="preserve">+ </w:t>
      </w:r>
      <w:r w:rsidR="00445977" w:rsidRPr="00C001EC">
        <w:rPr>
          <w:rFonts w:eastAsia="Times New Roman"/>
          <w:i/>
          <w:sz w:val="28"/>
          <w:szCs w:val="28"/>
        </w:rPr>
        <w:t>Phương pháp 2:</w:t>
      </w:r>
      <w:r w:rsidR="00445977" w:rsidRPr="00C001EC">
        <w:rPr>
          <w:rFonts w:eastAsia="Times New Roman"/>
          <w:sz w:val="28"/>
          <w:szCs w:val="28"/>
        </w:rPr>
        <w:t xml:space="preserve"> Chia nhóm học viên theo vị trí ngồi trong lớp đào tạo.</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Ưu điểm:</w:t>
      </w:r>
      <w:r w:rsidRPr="00C001EC">
        <w:rPr>
          <w:rFonts w:eastAsia="Times New Roman"/>
          <w:sz w:val="28"/>
          <w:szCs w:val="28"/>
        </w:rPr>
        <w:t xml:space="preserve"> Các học viên ở đâu ngồi đó không lộn xộn, có thể đưa ra các chứng </w:t>
      </w:r>
      <w:r w:rsidRPr="00C001EC">
        <w:rPr>
          <w:rFonts w:eastAsia="Times New Roman"/>
          <w:sz w:val="28"/>
          <w:szCs w:val="28"/>
        </w:rPr>
        <w:lastRenderedPageBreak/>
        <w:t>kiến, ý kiến và quan điểm của mình mà không bị chi phối về vị trí mối quan hệ trong công việc trong huyện và tỉnh.</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Trên đây là hai phương pháp cơ bản dùng để chia nhóm trong tổ chức thực hành chấm đánh giá và xếp hạng sản phẩm OCOP, mặc dù phương pháp nào đều nhược điểm của nó nhưng không đáng kể.</w:t>
      </w:r>
    </w:p>
    <w:p w:rsidR="00445977" w:rsidRPr="00C001EC" w:rsidRDefault="009E656C"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 xml:space="preserve">b) </w:t>
      </w:r>
      <w:r w:rsidR="00445977" w:rsidRPr="00C001EC">
        <w:rPr>
          <w:rFonts w:eastAsia="Times New Roman"/>
          <w:b/>
          <w:sz w:val="28"/>
          <w:szCs w:val="28"/>
        </w:rPr>
        <w:t xml:space="preserve">Bước 2: </w:t>
      </w:r>
      <w:r w:rsidR="00445977" w:rsidRPr="00C001EC">
        <w:rPr>
          <w:rFonts w:eastAsia="Times New Roman"/>
          <w:sz w:val="28"/>
          <w:szCs w:val="28"/>
        </w:rPr>
        <w:t>Chuẩn bị công cụ</w:t>
      </w:r>
    </w:p>
    <w:p w:rsidR="00445977" w:rsidRPr="00C001EC" w:rsidRDefault="00445977" w:rsidP="00FF2C31">
      <w:pPr>
        <w:widowControl w:val="0"/>
        <w:tabs>
          <w:tab w:val="left" w:pos="709"/>
        </w:tabs>
        <w:spacing w:before="120" w:after="0" w:line="360" w:lineRule="exact"/>
        <w:ind w:firstLine="567"/>
        <w:jc w:val="both"/>
        <w:rPr>
          <w:rFonts w:eastAsia="Times New Roman"/>
          <w:sz w:val="28"/>
          <w:szCs w:val="28"/>
        </w:rPr>
      </w:pPr>
      <w:r w:rsidRPr="00C001EC">
        <w:rPr>
          <w:rFonts w:eastAsia="Times New Roman"/>
          <w:sz w:val="28"/>
          <w:szCs w:val="28"/>
        </w:rPr>
        <w:tab/>
        <w:t xml:space="preserve">Chuẩn bị công cụ cho việc tổ chức thực hành là bước hết sức cần thiết cho bước tổ chức chấm. Để bước tổ chức chấm đạt hiệu quả cao thì bước chuẩn bị công cụ cần chuẩn bị như sau: </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 xml:space="preserve">Hồ sơ mẫu cho tất cả 6 nhóm ngành. Ngành thực phẩm; Ngành đồ uống; Ngành thảo dược; Ngành thủ công mỹ nghệ, trang trí; Ngành vải, may mặc; Ngành </w:t>
      </w:r>
      <w:r w:rsidR="009E656C" w:rsidRPr="00C001EC">
        <w:rPr>
          <w:rFonts w:eastAsia="Times New Roman"/>
          <w:sz w:val="28"/>
          <w:szCs w:val="28"/>
        </w:rPr>
        <w:t xml:space="preserve">Dịch </w:t>
      </w:r>
      <w:r w:rsidRPr="00C001EC">
        <w:rPr>
          <w:rFonts w:eastAsia="Times New Roman"/>
          <w:sz w:val="28"/>
          <w:szCs w:val="28"/>
        </w:rPr>
        <w:t xml:space="preserve">vụ du lịch </w:t>
      </w:r>
      <w:r w:rsidR="009E656C" w:rsidRPr="00C001EC">
        <w:rPr>
          <w:rFonts w:eastAsia="Times New Roman"/>
          <w:sz w:val="28"/>
          <w:szCs w:val="28"/>
        </w:rPr>
        <w:t>cộng đồng và Điểm du lịch</w:t>
      </w:r>
      <w:r w:rsidRPr="00C001EC">
        <w:rPr>
          <w:rFonts w:eastAsia="Times New Roman"/>
          <w:sz w:val="28"/>
          <w:szCs w:val="28"/>
        </w:rPr>
        <w:t>;</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Chuẩn bị 6 phiếu đã chấm và phân hạng sản phẩm OCOP theo bộ tiêu chí cho 6 nhóm sản phẩm;</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Chuẩn bị các phiếu chấm điểm theo bộ tiêu chí cho 6 nhóm sản phẩm, số lượng phiếu sẽ tương đương với số lượng thành viên trong nhóm;</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Sản phẩm mẫu đối với 5 nhóm ngành sau: Ngành thực phẩm; Ngành đồ uống; Ngành thảo dược; Ngành thủ công mỹ nghệ, trang trí. Đối với ngành dịch vụ du lịch nông thôn và bán hàng thì cần có hình ảnh hoặc video minh chứng;</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Chuẩn bị dụng cụ để phục vụ cho tiết thực hành như: Máy tính, chuột, bút, máy chiếu, loa đài, tivi hoặc màn hình chiếu, file hồ sơ mềm cho 6 nhóm sản phẩm.</w:t>
      </w:r>
    </w:p>
    <w:p w:rsidR="00445977" w:rsidRPr="00C001EC" w:rsidRDefault="009E656C"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 xml:space="preserve">c) </w:t>
      </w:r>
      <w:r w:rsidR="00445977" w:rsidRPr="00C001EC">
        <w:rPr>
          <w:rFonts w:eastAsia="Times New Roman"/>
          <w:b/>
          <w:sz w:val="28"/>
          <w:szCs w:val="28"/>
        </w:rPr>
        <w:t xml:space="preserve">Bước 3: </w:t>
      </w:r>
      <w:r w:rsidR="00445977" w:rsidRPr="00C001EC">
        <w:rPr>
          <w:rFonts w:eastAsia="Times New Roman"/>
          <w:sz w:val="28"/>
          <w:szCs w:val="28"/>
        </w:rPr>
        <w:t>Tổ chức chấm</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Đây là bước chính trong tiết thực hành chấm đánh giá, xếp hạng sản phẩm OCOP. Sau khi hoàn thành bước 1 và bước 2 thì đối với mỗi nhóm đảm nhiệm chấm cho mỗi nhóm sản phẩm và mỗi nhóm cũng được coi là một hội đồng chấm sản phẩm OCOP. Trong mỗi nhóm sẽ tự phân vai cho nhau, mỗi vai có chức năng và vai trò trả lời từng vị trí mà thành viên đó đảm nhiệm. </w:t>
      </w:r>
    </w:p>
    <w:p w:rsidR="00445977" w:rsidRPr="00C001EC" w:rsidRDefault="00445977" w:rsidP="00FF2C31">
      <w:pPr>
        <w:widowControl w:val="0"/>
        <w:spacing w:before="120" w:after="0" w:line="360" w:lineRule="exact"/>
        <w:ind w:firstLine="567"/>
        <w:jc w:val="both"/>
        <w:rPr>
          <w:rFonts w:eastAsia="Times New Roman"/>
          <w:i/>
          <w:sz w:val="28"/>
          <w:szCs w:val="28"/>
        </w:rPr>
      </w:pPr>
      <w:r w:rsidRPr="00C001EC">
        <w:rPr>
          <w:rFonts w:eastAsia="Times New Roman"/>
          <w:sz w:val="28"/>
          <w:szCs w:val="28"/>
        </w:rPr>
        <w:t xml:space="preserve">Đối với hội đồng cấp tỉnh: Có từ Có từ 09 đến 11 thành viên, trong đó có Chủ tịch Hội đồng: là lãnh đạo Ủy ban nhân dân cấp tỉnh. Đại diện các sở ngành có: Nông nghiệp và Phát triển nông thôn (Chi cục Quản lý chất lượng nông lâm sản và thủy sản); Công Thương; Khoa học và Công nghệ (Tiêu chuẩn đo lường chất lượng, Sở hữu trí tuệ); Văn hóa, Thể thao và Du lịch; đại diện cơ quan tham mưu triển khai chương trình nông thôn mới, Chương trình </w:t>
      </w:r>
      <w:r w:rsidR="00883704" w:rsidRPr="00C001EC">
        <w:rPr>
          <w:rFonts w:eastAsia="Times New Roman"/>
          <w:sz w:val="28"/>
          <w:szCs w:val="28"/>
        </w:rPr>
        <w:t>OCOP</w:t>
      </w:r>
      <w:r w:rsidRPr="00C001EC">
        <w:rPr>
          <w:rFonts w:eastAsia="Times New Roman"/>
          <w:sz w:val="28"/>
          <w:szCs w:val="28"/>
        </w:rPr>
        <w:t xml:space="preserve"> cấp tỉnh; Đại diện các </w:t>
      </w:r>
      <w:r w:rsidRPr="00C001EC">
        <w:rPr>
          <w:rFonts w:eastAsia="Times New Roman"/>
          <w:sz w:val="28"/>
          <w:szCs w:val="28"/>
        </w:rPr>
        <w:lastRenderedPageBreak/>
        <w:t xml:space="preserve">sở, ngành có liên quan khác tùy theo đối tượng sản phẩm: Y tế; Tài nguyên và Môi trường... Đại diện khác: Chuyên gia tư vấn Chương trình </w:t>
      </w:r>
      <w:r w:rsidR="00883704" w:rsidRPr="00C001EC">
        <w:rPr>
          <w:rFonts w:eastAsia="Times New Roman"/>
          <w:sz w:val="28"/>
          <w:szCs w:val="28"/>
        </w:rPr>
        <w:t>OCOP</w:t>
      </w:r>
      <w:r w:rsidRPr="00C001EC">
        <w:rPr>
          <w:rFonts w:eastAsia="Times New Roman"/>
          <w:sz w:val="28"/>
          <w:szCs w:val="28"/>
        </w:rPr>
        <w:t>; đại diện các hiệp hội, hội có liên quan (</w:t>
      </w:r>
      <w:r w:rsidRPr="00C001EC">
        <w:rPr>
          <w:rFonts w:eastAsia="Times New Roman"/>
          <w:i/>
          <w:sz w:val="28"/>
          <w:szCs w:val="28"/>
        </w:rPr>
        <w:t xml:space="preserve">mục 2-b, phụ lục II </w:t>
      </w:r>
      <w:r w:rsidRPr="00C001EC">
        <w:rPr>
          <w:rFonts w:eastAsia="Times New Roman"/>
          <w:i/>
          <w:kern w:val="24"/>
          <w:sz w:val="28"/>
          <w:szCs w:val="28"/>
        </w:rPr>
        <w:t>Quyết định số 1048/QĐ-TTg)</w:t>
      </w:r>
      <w:r w:rsidRPr="00C001EC">
        <w:rPr>
          <w:rFonts w:eastAsia="Times New Roman"/>
          <w:i/>
          <w:sz w:val="28"/>
          <w:szCs w:val="28"/>
        </w:rPr>
        <w:t>.</w:t>
      </w:r>
    </w:p>
    <w:p w:rsidR="00445977" w:rsidRPr="00C001EC" w:rsidRDefault="00445977" w:rsidP="00FF2C31">
      <w:pPr>
        <w:widowControl w:val="0"/>
        <w:spacing w:before="120" w:after="0" w:line="360" w:lineRule="exact"/>
        <w:ind w:firstLine="567"/>
        <w:jc w:val="both"/>
        <w:rPr>
          <w:rFonts w:eastAsia="Times New Roman"/>
          <w:i/>
          <w:sz w:val="28"/>
          <w:szCs w:val="28"/>
        </w:rPr>
      </w:pPr>
      <w:r w:rsidRPr="00C001EC">
        <w:rPr>
          <w:rFonts w:eastAsia="Times New Roman"/>
          <w:sz w:val="28"/>
          <w:szCs w:val="28"/>
        </w:rPr>
        <w:t xml:space="preserve">Đối với hội đồng cấp huyện: Có từ 05 đến 07 thành viên, chủ tịch Hội đồng (lãnh đạo Ủy ban nhân dân cấp huyện); Đại diện từ các phòng ban chuyên môn, tổ chức có liên quan, chuyên gia tư vấn Chương trình </w:t>
      </w:r>
      <w:r w:rsidR="00883704" w:rsidRPr="00C001EC">
        <w:rPr>
          <w:rFonts w:eastAsia="Times New Roman"/>
          <w:sz w:val="28"/>
          <w:szCs w:val="28"/>
        </w:rPr>
        <w:t>OCOP</w:t>
      </w:r>
      <w:r w:rsidRPr="00C001EC">
        <w:rPr>
          <w:rFonts w:eastAsia="Times New Roman"/>
          <w:sz w:val="28"/>
          <w:szCs w:val="28"/>
        </w:rPr>
        <w:t xml:space="preserve"> (</w:t>
      </w:r>
      <w:r w:rsidRPr="00C001EC">
        <w:rPr>
          <w:rFonts w:eastAsia="Times New Roman"/>
          <w:i/>
          <w:sz w:val="28"/>
          <w:szCs w:val="28"/>
        </w:rPr>
        <w:t xml:space="preserve">mục 2-c, phụ lục II </w:t>
      </w:r>
      <w:r w:rsidRPr="00C001EC">
        <w:rPr>
          <w:rFonts w:eastAsia="Times New Roman"/>
          <w:i/>
          <w:kern w:val="24"/>
          <w:sz w:val="28"/>
          <w:szCs w:val="28"/>
        </w:rPr>
        <w:t>Quyết định số 1048/QĐ-TTg)</w:t>
      </w:r>
      <w:r w:rsidRPr="00C001EC">
        <w:rPr>
          <w:rFonts w:eastAsia="Times New Roman"/>
          <w:i/>
          <w:sz w:val="28"/>
          <w:szCs w:val="28"/>
        </w:rPr>
        <w:t>.</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Tổ chức thực hành chấm sẽ được tổ chức lần lượt cho từng sản phẩm trong 6 nhóm sản phẩm và đảm bảo rằng tất cả các nhóm đều được thực hành chấm hết 6 nhóm sản phẩm này.</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Cuối cùng là kết quả tổng điểm chấm và phân hạng sao cho từng sản phẩm của 6 nhóm sản phẩm từ các nhóm. </w:t>
      </w:r>
    </w:p>
    <w:p w:rsidR="00445977" w:rsidRPr="00C001EC" w:rsidRDefault="009E656C"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 xml:space="preserve">d) </w:t>
      </w:r>
      <w:r w:rsidR="00445977" w:rsidRPr="00C001EC">
        <w:rPr>
          <w:rFonts w:eastAsia="Times New Roman"/>
          <w:b/>
          <w:sz w:val="28"/>
          <w:szCs w:val="28"/>
        </w:rPr>
        <w:t xml:space="preserve">Bước 4: </w:t>
      </w:r>
      <w:r w:rsidR="00445977" w:rsidRPr="00C001EC">
        <w:rPr>
          <w:rFonts w:eastAsia="Times New Roman"/>
          <w:sz w:val="28"/>
          <w:szCs w:val="28"/>
        </w:rPr>
        <w:t>Xử lý các tình huống</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Thời gian: Nếu thời gian không được sắp xếp một cách hợp lý thì sẽ ảnh hưởng đến tính hiệu quả của buổi thực hành. Cho nên trong tình huống này chúng ta cần phải sắp xếp thời gian một cách chính xác. </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Một số tình huống chúng ta sẽ gặp trong các sắm vai cho các thành viên trong hội đồng chấm, một số nhóm sẽ thừa thành viên. Trong trường hợp này chúng tả xử lý tình huống bằng cách, một vị trí trong thành viên trong hội đồng có thể do 2 hay nhiều người đảm nhiệm cùng một lúc và họ sẽ phải thảo luận với nhau về câu trả lời cũng như mục chấm điểm mà do họ đảm nhiệm và đưa ra kết quả cuối cùng cho nhóm.</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b/>
          <w:sz w:val="28"/>
          <w:szCs w:val="28"/>
        </w:rPr>
        <w:t xml:space="preserve">đ) </w:t>
      </w:r>
      <w:r w:rsidR="00445977" w:rsidRPr="00C001EC">
        <w:rPr>
          <w:rFonts w:eastAsia="Times New Roman"/>
          <w:b/>
          <w:sz w:val="28"/>
          <w:szCs w:val="28"/>
        </w:rPr>
        <w:t xml:space="preserve">Bước 5: </w:t>
      </w:r>
      <w:r w:rsidR="00445977" w:rsidRPr="00C001EC">
        <w:rPr>
          <w:rFonts w:eastAsia="Times New Roman"/>
          <w:sz w:val="28"/>
          <w:szCs w:val="28"/>
        </w:rPr>
        <w:t>Thảo luận và đánh giá</w:t>
      </w:r>
    </w:p>
    <w:p w:rsidR="00445977" w:rsidRPr="00C001EC" w:rsidRDefault="00445977" w:rsidP="00FF2C31">
      <w:pPr>
        <w:widowControl w:val="0"/>
        <w:tabs>
          <w:tab w:val="left" w:pos="709"/>
        </w:tabs>
        <w:spacing w:before="120" w:after="0" w:line="360" w:lineRule="exact"/>
        <w:ind w:firstLine="567"/>
        <w:jc w:val="both"/>
        <w:rPr>
          <w:rFonts w:eastAsia="Times New Roman"/>
          <w:sz w:val="28"/>
          <w:szCs w:val="28"/>
        </w:rPr>
      </w:pPr>
      <w:r w:rsidRPr="00C001EC">
        <w:rPr>
          <w:rFonts w:eastAsia="Times New Roman"/>
          <w:sz w:val="28"/>
          <w:szCs w:val="28"/>
        </w:rPr>
        <w:tab/>
        <w:t>Đây được coi là bước cuối cùng của buổi thực hành, là bước thảo luận và đánh giá kết quả chấm đánh giá và xếp hạng sản phẩm OCOP của từng nhóm cho từng sản phẩm trong 6 nhóm sản phẩm. Bước này được tiến hành như sau:</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Đưa bảng kết quả điểm và phân hạng sản phẩm đã chấm do người hướng dẫn thực hành chấm trước chiếu lên màn hình, so sánh kết quả tổng điểm và phân hạng sao cho sản phẩm OCOP;</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So sánh lần lượt số điểm chấm theo bộ tiêu chí cho từng sản phẩm của người hướng dẫn thực hành chấm và các nhóm chấm;</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pacing w:val="-6"/>
          <w:sz w:val="28"/>
          <w:szCs w:val="28"/>
        </w:rPr>
      </w:pPr>
      <w:r w:rsidRPr="00C001EC">
        <w:rPr>
          <w:rFonts w:eastAsia="Times New Roman"/>
          <w:spacing w:val="-6"/>
          <w:sz w:val="28"/>
          <w:szCs w:val="28"/>
        </w:rPr>
        <w:t>Đưa ra nhận xét và thảo luận nếu như số điểm và phân hạng sao cho sản phẩm giữa người hướng dẫn thực hành và các nhóm chênh lệch nhau;</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pacing w:val="-8"/>
          <w:sz w:val="28"/>
          <w:szCs w:val="28"/>
        </w:rPr>
      </w:pPr>
      <w:r w:rsidRPr="00C001EC">
        <w:rPr>
          <w:rFonts w:eastAsia="Times New Roman"/>
          <w:spacing w:val="-8"/>
          <w:sz w:val="28"/>
          <w:szCs w:val="28"/>
        </w:rPr>
        <w:lastRenderedPageBreak/>
        <w:t>Kết luận cuối cùng cho tổng số điểm cho từng sản phẩm và kết luận cho kết quả chấm điểm và phân hạng sao sản phẩm OCOP của từng nhóm;</w:t>
      </w:r>
    </w:p>
    <w:p w:rsidR="002B7442"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Nêu một số lưu ý và khắc phục mà các nhóm vướng phải khi tham gia thực hành chấm đánh giá, xếp hạng sản phẩm OCOP.</w:t>
      </w:r>
    </w:p>
    <w:p w:rsidR="00445977" w:rsidRPr="00C001EC" w:rsidRDefault="00E105AC" w:rsidP="00445977">
      <w:pPr>
        <w:pStyle w:val="A1"/>
        <w:rPr>
          <w:rFonts w:ascii="Times New Roman" w:hAnsi="Times New Roman"/>
          <w:lang w:val="pt-BR"/>
        </w:rPr>
      </w:pPr>
      <w:bookmarkStart w:id="459" w:name="_Toc40106867"/>
      <w:bookmarkStart w:id="460" w:name="_Toc40295987"/>
      <w:bookmarkStart w:id="461" w:name="_Toc42522071"/>
      <w:bookmarkStart w:id="462" w:name="_Toc47032298"/>
      <w:bookmarkStart w:id="463" w:name="_Toc49715312"/>
      <w:bookmarkStart w:id="464" w:name="_Toc53584181"/>
      <w:r w:rsidRPr="00C001EC">
        <w:rPr>
          <w:rFonts w:ascii="Times New Roman" w:hAnsi="Times New Roman"/>
          <w:lang w:val="pt-BR"/>
        </w:rPr>
        <w:t>3</w:t>
      </w:r>
      <w:r w:rsidR="00445977" w:rsidRPr="00C001EC">
        <w:rPr>
          <w:rFonts w:ascii="Times New Roman" w:hAnsi="Times New Roman"/>
          <w:lang w:val="pt-BR"/>
        </w:rPr>
        <w:t>.1</w:t>
      </w:r>
      <w:r w:rsidR="00CE7209" w:rsidRPr="00C001EC">
        <w:rPr>
          <w:rFonts w:ascii="Times New Roman" w:hAnsi="Times New Roman"/>
          <w:lang w:val="pt-BR"/>
        </w:rPr>
        <w:t>4</w:t>
      </w:r>
      <w:r w:rsidR="00445977" w:rsidRPr="00C001EC">
        <w:rPr>
          <w:rFonts w:ascii="Times New Roman" w:hAnsi="Times New Roman"/>
          <w:lang w:val="pt-BR"/>
        </w:rPr>
        <w:t>. Tổ chức học tập, trao đổi kinh nghiệm trong và ngoài tỉnh</w:t>
      </w:r>
      <w:bookmarkEnd w:id="459"/>
      <w:bookmarkEnd w:id="460"/>
      <w:bookmarkEnd w:id="461"/>
      <w:bookmarkEnd w:id="462"/>
      <w:bookmarkEnd w:id="463"/>
      <w:bookmarkEnd w:id="464"/>
      <w:r w:rsidR="00445977" w:rsidRPr="00C001EC">
        <w:rPr>
          <w:rFonts w:ascii="Times New Roman" w:hAnsi="Times New Roman"/>
          <w:lang w:val="pt-BR"/>
        </w:rPr>
        <w:t xml:space="preserve"> </w:t>
      </w:r>
    </w:p>
    <w:p w:rsidR="00545E45" w:rsidRPr="00C001EC" w:rsidRDefault="00445977" w:rsidP="00AF6E07">
      <w:pPr>
        <w:widowControl w:val="0"/>
        <w:numPr>
          <w:ilvl w:val="0"/>
          <w:numId w:val="21"/>
        </w:numPr>
        <w:tabs>
          <w:tab w:val="left" w:pos="720"/>
          <w:tab w:val="left" w:pos="851"/>
        </w:tabs>
        <w:spacing w:before="120" w:after="0" w:line="360" w:lineRule="exact"/>
        <w:ind w:left="0" w:firstLine="567"/>
        <w:jc w:val="both"/>
        <w:rPr>
          <w:rFonts w:eastAsia="Times New Roman"/>
          <w:sz w:val="26"/>
          <w:szCs w:val="26"/>
          <w:lang w:val="pt-BR"/>
        </w:rPr>
      </w:pPr>
      <w:r w:rsidRPr="006320A2">
        <w:rPr>
          <w:rFonts w:eastAsia="Times New Roman"/>
          <w:sz w:val="28"/>
          <w:szCs w:val="28"/>
          <w:lang w:val="pt-BR"/>
        </w:rPr>
        <w:t xml:space="preserve">Tổ chức học tập và trao đổi kinh nghiệm trong và ngoài tỉnh đối với lớp cán bộ quản lý Chương trình </w:t>
      </w:r>
      <w:r w:rsidR="00725DEB" w:rsidRPr="006320A2">
        <w:rPr>
          <w:rFonts w:eastAsia="Times New Roman"/>
          <w:sz w:val="28"/>
          <w:szCs w:val="28"/>
          <w:lang w:val="pt-BR"/>
        </w:rPr>
        <w:t>OCOP</w:t>
      </w:r>
      <w:r w:rsidRPr="006320A2">
        <w:rPr>
          <w:rFonts w:eastAsia="Times New Roman"/>
          <w:sz w:val="28"/>
          <w:szCs w:val="28"/>
          <w:lang w:val="pt-BR"/>
        </w:rPr>
        <w:t xml:space="preserve"> chúng ta cần thực hiện 4 bước như sau: </w:t>
      </w:r>
    </w:p>
    <w:p w:rsidR="00545E45" w:rsidRPr="00C001EC" w:rsidRDefault="00545E45" w:rsidP="00445977">
      <w:pPr>
        <w:widowControl w:val="0"/>
        <w:tabs>
          <w:tab w:val="left" w:pos="567"/>
        </w:tabs>
        <w:spacing w:after="0" w:line="312" w:lineRule="auto"/>
        <w:jc w:val="both"/>
        <w:rPr>
          <w:rFonts w:eastAsia="Times New Roman"/>
          <w:sz w:val="26"/>
          <w:szCs w:val="26"/>
          <w:lang w:val="pt-BR"/>
        </w:rPr>
      </w:pPr>
    </w:p>
    <w:p w:rsidR="00445977" w:rsidRPr="00C001EC" w:rsidRDefault="007A6A16" w:rsidP="00445977">
      <w:pPr>
        <w:widowControl w:val="0"/>
        <w:tabs>
          <w:tab w:val="left" w:pos="567"/>
        </w:tabs>
        <w:spacing w:after="0" w:line="312" w:lineRule="auto"/>
        <w:jc w:val="both"/>
        <w:rPr>
          <w:rFonts w:eastAsia="Times New Roman"/>
          <w:sz w:val="26"/>
          <w:szCs w:val="26"/>
          <w:lang w:val="pt-BR"/>
        </w:rPr>
      </w:pPr>
      <w:r w:rsidRPr="007A6A16">
        <w:rPr>
          <w:rFonts w:eastAsia="Times New Roman"/>
          <w:noProof/>
          <w:lang w:eastAsia="ko-KR"/>
        </w:rPr>
        <w:pict>
          <v:group id="Group 142" o:spid="_x0000_s1037" style="position:absolute;left:0;text-align:left;margin-left:25.8pt;margin-top:2pt;width:422.7pt;height:243.5pt;z-index:251663360" coordorigin="1655,8775" coordsize="8454,5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">
            <v:roundrect id="Rounded Rectangle 55" o:spid="_x0000_s1038" style="position:absolute;left:4616;top:10301;width:1760;height:123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WOVsMA&#10;AADcAAAADwAAAGRycy9kb3ducmV2LnhtbESPS6vCMBCF94L/IYzgTlMvxUc1inhRLurGB66HZmyL&#10;zaQ0UXv/vREEdzOcM+c7M1s0phQPql1hWcGgH4EgTq0uOFNwPq17YxDOI2ssLZOCf3KwmLdbM0y0&#10;ffKBHkefiRDCLkEFufdVIqVLczLo+rYiDtrV1gZ9WOtM6hqfIdyU8ieKhtJgwYGQY0WrnNLb8W4C&#10;BHfr82Y7Grjf5X4jzTU2l0msVLfTLKcgPDX+a/5c/+lQP47h/UyYQM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WOVsMAAADcAAAADwAAAAAAAAAAAAAAAACYAgAAZHJzL2Rv&#10;d25yZXYueG1sUEsFBgAAAAAEAAQA9QAAAIgDAAAAAA==&#10;" strokeweight="2pt">
              <v:textbox>
                <w:txbxContent>
                  <w:p w:rsidR="00EE41A8" w:rsidRPr="003B3B28" w:rsidRDefault="00EE41A8" w:rsidP="00445977">
                    <w:pPr>
                      <w:jc w:val="center"/>
                      <w:rPr>
                        <w:sz w:val="28"/>
                      </w:rPr>
                    </w:pPr>
                    <w:r w:rsidRPr="003B3B28">
                      <w:rPr>
                        <w:sz w:val="28"/>
                      </w:rPr>
                      <w:t xml:space="preserve">Xây dựng kế hoạch </w:t>
                    </w:r>
                  </w:p>
                </w:txbxContent>
              </v:textbox>
            </v:roundrect>
            <v:roundrect id="Rounded Rectangle 56" o:spid="_x0000_s1039" style="position:absolute;left:3338;top:12116;width:1759;height:107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A/8MA&#10;AADcAAAADwAAAGRycy9kb3ducmV2LnhtbESPS4vCQBCE7wv+h6EFb+vEt0ZHERdF1IsPPDeZNglm&#10;ekJm1Oy/d4SFvXVT1fVVzxa1KcSTKpdbVtBpRyCIE6tzThVczuvvMQjnkTUWlknBLzlYzBtfM4y1&#10;ffGRniefihDCLkYFmfdlLKVLMjLo2rYkDtrNVgZ9WKtU6gpfIdwUshtFQ2kw50DIsKRVRsn99DAB&#10;gvv1ZbMbddzP8rCR5tY310lfqVazXk5BeKr9v/nveqtD/UEPPs+ECeT8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WA/8MAAADcAAAADwAAAAAAAAAAAAAAAACYAgAAZHJzL2Rv&#10;d25yZXYueG1sUEsFBgAAAAAEAAQA9QAAAIgDAAAAAA==&#10;" strokeweight="2pt">
              <v:textbox>
                <w:txbxContent>
                  <w:p w:rsidR="00EE41A8" w:rsidRPr="003B3B28" w:rsidRDefault="00EE41A8" w:rsidP="00445977">
                    <w:pPr>
                      <w:spacing w:before="240"/>
                      <w:jc w:val="center"/>
                      <w:rPr>
                        <w:sz w:val="28"/>
                      </w:rPr>
                    </w:pPr>
                    <w:r w:rsidRPr="003B3B28">
                      <w:rPr>
                        <w:sz w:val="28"/>
                      </w:rPr>
                      <w:t xml:space="preserve">Thời gian </w:t>
                    </w:r>
                  </w:p>
                </w:txbxContent>
              </v:textbox>
            </v:roundrect>
            <v:roundrect id="Rounded Rectangle 54" o:spid="_x0000_s1040" style="position:absolute;left:7945;top:10089;width:2164;height:216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wYi8UA&#10;AADcAAAADwAAAGRycy9kb3ducmV2LnhtbESPQWvCQBCF70L/wzKF3pqNJdYaXUNoUUr1Yho8D9kx&#10;CWZnQ3bV9N93CwVvM7w373uzykbTiSsNrrWsYBrFIIgrq1uuFZTfm+c3EM4ja+wsk4IfcpCtHyYr&#10;TLW98YGuha9FCGGXooLG+z6V0lUNGXSR7YmDdrKDQR/WoZZ6wFsIN518ieNXabDlQGiwp/eGqnNx&#10;MQGCu025/ZpP3Ue+30pzSsxxkSj19DjmSxCeRn83/19/6lB/lsDfM2EC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BiLxQAAANwAAAAPAAAAAAAAAAAAAAAAAJgCAABkcnMv&#10;ZG93bnJldi54bWxQSwUGAAAAAAQABAD1AAAAigMAAAAA&#10;" strokeweight="2pt">
              <v:textbox>
                <w:txbxContent>
                  <w:p w:rsidR="00EE41A8" w:rsidRPr="00166090" w:rsidRDefault="00EE41A8" w:rsidP="00445977">
                    <w:pPr>
                      <w:spacing w:after="0"/>
                      <w:jc w:val="center"/>
                      <w:rPr>
                        <w:szCs w:val="24"/>
                      </w:rPr>
                    </w:pPr>
                    <w:r w:rsidRPr="00166090">
                      <w:rPr>
                        <w:szCs w:val="24"/>
                      </w:rPr>
                      <w:t>Tổ chức chuyến thăm quan học tập, trao đổi kinh nghiệm</w:t>
                    </w:r>
                  </w:p>
                </w:txbxContent>
              </v:textbox>
            </v:roundrect>
            <v:roundrect id="Rounded Rectangle 25" o:spid="_x0000_s1041" style="position:absolute;left:5854;top:12096;width:1759;height:107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C9EMUA&#10;AADcAAAADwAAAGRycy9kb3ducmV2LnhtbESPT2vCQBDF74V+h2UK3urGktSaZhVRFKleqtLzkJ38&#10;odnZkF2T9Nt3hUJvM7w37/cmW42mET11rrasYDaNQBDnVtdcKrheds9vIJxH1thYJgU/5GC1fHzI&#10;MNV24E/qz74UIYRdigoq79tUSpdXZNBNbUsctMJ2Bn1Yu1LqDocQbhr5EkWv0mDNgVBhS5uK8u/z&#10;zQQIHnfX/cd85rbr016aIjZfi1ipydO4fgfhafT/5r/rgw71kwTuz4QJ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L0QxQAAANwAAAAPAAAAAAAAAAAAAAAAAJgCAABkcnMv&#10;ZG93bnJldi54bWxQSwUGAAAAAAQABAD1AAAAigMAAAAA&#10;" strokeweight="2pt">
              <v:textbox>
                <w:txbxContent>
                  <w:p w:rsidR="00EE41A8" w:rsidRPr="003B3B28" w:rsidRDefault="00EE41A8" w:rsidP="00445977">
                    <w:pPr>
                      <w:spacing w:before="240"/>
                      <w:jc w:val="center"/>
                      <w:rPr>
                        <w:sz w:val="28"/>
                      </w:rPr>
                    </w:pPr>
                    <w:r w:rsidRPr="003B3B28">
                      <w:rPr>
                        <w:sz w:val="28"/>
                      </w:rPr>
                      <w:t xml:space="preserve">Liên hệ </w:t>
                    </w:r>
                  </w:p>
                </w:txbxContent>
              </v:textbox>
            </v:roundrect>
            <v:roundrect id="Rounded Rectangle 29" o:spid="_x0000_s1042" style="position:absolute;left:6097;top:8780;width:1759;height:107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IjZ8UA&#10;AADcAAAADwAAAGRycy9kb3ducmV2LnhtbESPQWvCQBCF7wX/wzKCt7qJqK2pmxBaDKX2UpWeh+yY&#10;BLOzIbua+O+7hUJvM7w373uzzUbTihv1rrGsIJ5HIIhLqxuuFJyOu8dnEM4ja2wtk4I7OcjSycMW&#10;E20H/qLbwVcihLBLUEHtfZdI6cqaDLq57YiDdra9QR/WvpK6xyGEm1YuomgtDTYcCDV29FpTeTlc&#10;TYDgfncqPp5i95Z/FtKcl+Z7s1RqNh3zFxCeRv9v/rt+16H+ag2/z4QJZP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ciNnxQAAANw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 xml:space="preserve">Lựa chọn địa điểm </w:t>
                    </w:r>
                  </w:p>
                </w:txbxContent>
              </v:textbox>
            </v:roundrect>
            <v:shape id="Straight Arrow Connector 30" o:spid="_x0000_s1043" type="#_x0000_t32" style="position:absolute;left:5822;top:9850;width:974;height:45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TSvsEAAADcAAAADwAAAGRycy9kb3ducmV2LnhtbERPS2sCMRC+F/ofwhS8dbMtaGU1SisI&#10;4qX4AD0Om3E3uJksm7hZ/30jCL3Nx/ec+XKwjeip88axgo8sB0FcOm24UnA8rN+nIHxA1tg4JgV3&#10;8rBcvL7MsdAu8o76fahECmFfoII6hLaQ0pc1WfSZa4kTd3GdxZBgV0ndYUzhtpGfeT6RFg2nhhpb&#10;WtVUXvc3q8DEX9O3m1X82Z7OXkcy97EzSo3ehu8ZiEBD+Bc/3Rud5o+/4PFMukA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9NK+wQAAANwAAAAPAAAAAAAAAAAAAAAA&#10;AKECAABkcnMvZG93bnJldi54bWxQSwUGAAAAAAQABAD5AAAAjwMAAAAA&#10;">
              <v:stroke endarrow="block"/>
            </v:shape>
            <v:shape id="Straight Arrow Connector 31" o:spid="_x0000_s1044" type="#_x0000_t32" style="position:absolute;left:4101;top:9840;width:1253;height:48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oNj8YAAADcAAAADwAAAGRycy9kb3ducmV2LnhtbESPQWvCQBCF70L/wzIFb7qxYK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6DY/GAAAA3AAAAA8AAAAAAAAA&#10;AAAAAAAAoQIAAGRycy9kb3ducmV2LnhtbFBLBQYAAAAABAAEAPkAAACUAwAAAAA=&#10;">
              <v:stroke endarrow="block"/>
            </v:shape>
            <v:roundrect id="Rounded Rectangle 32" o:spid="_x0000_s1045" style="position:absolute;left:1655;top:10608;width:1759;height:1231;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23FcUA&#10;AADcAAAADwAAAGRycy9kb3ducmV2LnhtbESPT2vCQBDF74V+h2UKvenGEqtGV5GWiFQv/sHzkB2T&#10;YHY2ZNck/fZdQehthvfm/d4sVr2pREuNKy0rGA0jEMSZ1SXnCs6ndDAF4TyyxsoyKfglB6vl68sC&#10;E207PlB79LkIIewSVFB4XydSuqwgg25oa+KgXW1j0Ie1yaVusAvhppIfUfQpDZYcCAXW9FVQdjve&#10;TYDgLj1vfiYj973eb6S5xuYyi5V6f+vXcxCeev9vfl5vdag/nsHjmTCB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7bcVxQAAANwAAAAPAAAAAAAAAAAAAAAAAJgCAABkcnMv&#10;ZG93bnJldi54bWxQSwUGAAAAAAQABAD1AAAAigMAAAAA&#10;" strokeweight="2pt">
              <v:textbox>
                <w:txbxContent>
                  <w:p w:rsidR="00EE41A8" w:rsidRPr="003B3B28" w:rsidRDefault="00EE41A8" w:rsidP="00445977">
                    <w:pPr>
                      <w:spacing w:before="240"/>
                      <w:jc w:val="center"/>
                      <w:rPr>
                        <w:sz w:val="28"/>
                      </w:rPr>
                    </w:pPr>
                    <w:r w:rsidRPr="003B3B28">
                      <w:rPr>
                        <w:sz w:val="28"/>
                      </w:rPr>
                      <w:t>Mục đích</w:t>
                    </w:r>
                    <w:r>
                      <w:rPr>
                        <w:sz w:val="28"/>
                      </w:rPr>
                      <w:t xml:space="preserve"> </w:t>
                    </w:r>
                  </w:p>
                </w:txbxContent>
              </v:textbox>
            </v:roundrect>
            <v:shape id="Straight Arrow Connector 33" o:spid="_x0000_s1046" type="#_x0000_t32" style="position:absolute;left:3427;top:10875;width:117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HiYsUAAADdAAAADwAAAGRycy9kb3ducmV2LnhtbESPQWsCMRSE74L/ITzBm2btQetqFBEq&#10;oniolqXeHpvX3aWblyWJuvrrjVDocZiZb5j5sjW1uJLzlWUFo2ECgji3uuJCwdfpY/AOwgdkjbVl&#10;UnAnD8tFtzPHVNsbf9L1GAoRIexTVFCG0KRS+rwkg35oG+Lo/VhnMETpCqkd3iLc1PItScbSYMVx&#10;ocSG1iXlv8eLUfC9n16ye3agXTaa7s7ojH+cNkr1e+1qBiJQG/7Df+2tVjCJSHi9iU9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HiYsUAAADdAAAADwAAAAAAAAAA&#10;AAAAAAChAgAAZHJzL2Rvd25yZXYueG1sUEsFBgAAAAAEAAQA+QAAAJMDAAAAAA==&#10;">
              <v:stroke endarrow="block"/>
            </v:shape>
            <v:roundrect id="Rounded Rectangle 34" o:spid="_x0000_s1047" style="position:absolute;left:3368;top:8775;width:1759;height:107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8r8cUA&#10;AADdAAAADwAAAGRycy9kb3ducmV2LnhtbESPS2vCQBSF9wX/w3AL3dVJJGibZiJiUcS6qQ1dXzI3&#10;D5q5EzLTmP57RxC6PJzHx8nWk+nESINrLSuI5xEI4tLqlmsFxdfu+QWE88gaO8uk4I8crPPZQ4ap&#10;thf+pPHsaxFG2KWooPG+T6V0ZUMG3dz2xMGr7GDQBznUUg94CeOmk4soWkqDLQdCgz1tGyp/zr8m&#10;QPBjV+yPq9i9b057aarEfL8mSj09Tps3EJ4m/x++tw9awWoRxXB7E56Az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ryvxxQAAAN0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Ban tổ chức</w:t>
                    </w:r>
                  </w:p>
                </w:txbxContent>
              </v:textbox>
            </v:roundrect>
            <v:shape id="Straight Arrow Connector 35" o:spid="_x0000_s1048" type="#_x0000_t32" style="position:absolute;left:4025;top:11535;width:1177;height:55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Qq5MQAAADdAAAADwAAAGRycy9kb3ducmV2LnhtbESPQWsCMRSE70L/Q3gFb5rtgrasRmkF&#10;QbyItlCPj81zN7h5WTbpZv33RhB6HGbmG2a5Hmwjeuq8cazgbZqBIC6dNlwp+PneTj5A+ICssXFM&#10;Cm7kYb16GS2x0C7ykfpTqESCsC9QQR1CW0jpy5os+qlriZN3cZ3FkGRXSd1hTHDbyDzL5tKi4bRQ&#10;Y0ubmsrr6c8qMPFg+na3iV/737PXkcxt5oxS49fhcwEi0BD+w8/2Tit4z7McHm/SE5C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NCrkxAAAAN0AAAAPAAAAAAAAAAAA&#10;AAAAAKECAABkcnMvZG93bnJldi54bWxQSwUGAAAAAAQABAD5AAAAkgMAAAAA&#10;">
              <v:stroke endarrow="block"/>
            </v:shape>
            <v:shape id="Straight Arrow Connector 36" o:spid="_x0000_s1049" type="#_x0000_t32" style="position:absolute;left:5578;top:11535;width:1038;height:55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KPFcUAAADdAAAADwAAAGRycy9kb3ducmV2LnhtbESPT2vCQBTE74V+h+UJvdWNadAaXaVY&#10;CkV68c+hx0f2uQlm34bsU9Nv3y0IPQ4z8xtmuR58q67Uxyawgck4A0VcBduwM3A8fDy/goqCbLEN&#10;TAZ+KMJ69fiwxNKGG+/ouhenEoRjiQZqka7UOlY1eYzj0BEn7xR6j5Jk77Tt8ZbgvtV5lk21x4bT&#10;Qo0dbWqqzvuLN/B99F/zvHj3rnAH2Qltm7yYGvM0Gt4WoIQG+Q/f25/WwCzPXuDvTXoCe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KPFcUAAADdAAAADwAAAAAAAAAA&#10;AAAAAAChAgAAZHJzL2Rvd25yZXYueG1sUEsFBgAAAAAEAAQA+QAAAJMDAAAAAA==&#10;">
              <v:stroke endarrow="block"/>
            </v:shape>
            <v:shape id="Straight Arrow Connector 37" o:spid="_x0000_s1050" type="#_x0000_t32" style="position:absolute;left:6376;top:10858;width:155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kYcYAAADdAAAADwAAAGRycy9kb3ducmV2LnhtbESPQWsCMRSE7wX/Q3iCt5pVitXVKFJo&#10;EaWHqix6e2yeu4ublyWJuvrrTaHQ4zAz3zCzRWtqcSXnK8sKBv0EBHFudcWFgv3u83UMwgdkjbVl&#10;UnAnD4t552WGqbY3/qHrNhQiQtinqKAMoUml9HlJBn3fNsTRO1lnMETpCqkd3iLc1HKYJCNpsOK4&#10;UGJDHyXl5+3FKDhsJpfsnn3TOhtM1kd0xj92X0r1uu1yCiJQG/7Df+2VVvA+TN7g9018AnL+B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65GHGAAAA3QAAAA8AAAAAAAAA&#10;AAAAAAAAoQIAAGRycy9kb3ducmV2LnhtbFBLBQYAAAAABAAEAPkAAACUAwAAAAA=&#10;">
              <v:stroke endarrow="block"/>
            </v:shape>
            <v:roundrect id="Rounded Rectangle 58" o:spid="_x0000_s1051" style="position:absolute;left:7945;top:12885;width:2164;height:104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t8sUA&#10;AADdAAAADwAAAGRycy9kb3ducmV2LnhtbESPSWvDMBCF74H+BzGF3Bo5Ic3iWjGmwaGkvWSh58Ea&#10;L9QaGUt13H9fFQo5Pt7y8ZJ0NK0YqHeNZQXzWQSCuLC64UrB9ZI/bUA4j6yxtUwKfshBunuYJBhr&#10;e+MTDWdfiTDCLkYFtfddLKUrajLoZrYjDl5pe4M+yL6SusdbGDetXETRShpsOBBq7Oi1puLr/G0C&#10;BN/z6+G4nrt99nGQplyaz+1SqenjmL2A8DT6e/i//aYVrBfRM/y9CU9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lC3yxQAAAN0AAAAPAAAAAAAAAAAAAAAAAJgCAABkcnMv&#10;ZG93bnJldi54bWxQSwUGAAAAAAQABAD1AAAAigMAAAAA&#10;" strokeweight="2pt">
              <v:textbox>
                <w:txbxContent>
                  <w:p w:rsidR="00EE41A8" w:rsidRPr="003B3B28" w:rsidRDefault="00EE41A8" w:rsidP="00445977">
                    <w:pPr>
                      <w:spacing w:after="0" w:line="240" w:lineRule="auto"/>
                      <w:jc w:val="center"/>
                      <w:rPr>
                        <w:spacing w:val="-8"/>
                        <w:sz w:val="28"/>
                      </w:rPr>
                    </w:pPr>
                    <w:r w:rsidRPr="003B3B28">
                      <w:rPr>
                        <w:spacing w:val="-8"/>
                        <w:sz w:val="28"/>
                      </w:rPr>
                      <w:t>Làm bài thu hoạch</w:t>
                    </w:r>
                  </w:p>
                </w:txbxContent>
              </v:textbox>
            </v:roundrect>
            <v:shape id="Straight Arrow Connector 59" o:spid="_x0000_s1052" type="#_x0000_t32" style="position:absolute;left:8924;top:12301;width:0;height:53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8s58QAAADdAAAADwAAAGRycy9kb3ducmV2LnhtbESPQWvCQBSE70L/w/IK3nTTgFqia7BC&#10;QbyUaqE9PrLPZDH7NmS32fjv3ULB4zAz3zCbcrStGKj3xrGCl3kGgrhy2nCt4Ov8PnsF4QOyxtYx&#10;KbiRh3L7NNlgoV3kTxpOoRYJwr5ABU0IXSGlrxqy6OeuI07exfUWQ5J9LXWPMcFtK/MsW0qLhtNC&#10;gx3tG6qup1+rwMQPM3SHfXw7fv94HcncFs4oNX0ed2sQgcbwCP+3D1rBKs+W8PcmPQG5v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yznxAAAAN0AAAAPAAAAAAAAAAAA&#10;AAAAAKECAABkcnMvZG93bnJldi54bWxQSwUGAAAAAAQABAD5AAAAkgMAAAAA&#10;">
              <v:stroke endarrow="block"/>
            </v:shape>
          </v:group>
        </w:pict>
      </w: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993"/>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36" w:lineRule="auto"/>
        <w:jc w:val="center"/>
        <w:rPr>
          <w:rFonts w:eastAsia="Times New Roman"/>
          <w:b/>
          <w:sz w:val="28"/>
          <w:szCs w:val="26"/>
          <w:lang w:val="pt-BR"/>
        </w:rPr>
      </w:pPr>
      <w:r w:rsidRPr="00C001EC">
        <w:rPr>
          <w:rFonts w:eastAsia="Times New Roman"/>
          <w:b/>
          <w:sz w:val="28"/>
          <w:szCs w:val="26"/>
          <w:lang w:val="pt-BR"/>
        </w:rPr>
        <w:t>Hình 3. Các bước tổ chức học tập, trao đổi kinh nghiệm trong và ngoài tỉnh</w:t>
      </w:r>
    </w:p>
    <w:p w:rsidR="00445977" w:rsidRPr="00C001EC" w:rsidRDefault="00725DEB" w:rsidP="00FF2C31">
      <w:pPr>
        <w:widowControl w:val="0"/>
        <w:tabs>
          <w:tab w:val="left" w:pos="993"/>
        </w:tabs>
        <w:spacing w:before="120" w:after="0" w:line="360" w:lineRule="exact"/>
        <w:ind w:firstLine="567"/>
        <w:jc w:val="both"/>
        <w:rPr>
          <w:rFonts w:eastAsia="Times New Roman"/>
          <w:b/>
          <w:sz w:val="28"/>
          <w:szCs w:val="26"/>
          <w:lang w:val="pt-BR"/>
        </w:rPr>
      </w:pPr>
      <w:r w:rsidRPr="00C001EC">
        <w:rPr>
          <w:rFonts w:eastAsia="Times New Roman"/>
          <w:b/>
          <w:sz w:val="28"/>
          <w:szCs w:val="26"/>
          <w:lang w:val="pt-BR"/>
        </w:rPr>
        <w:t xml:space="preserve">a) </w:t>
      </w:r>
      <w:r w:rsidR="00445977" w:rsidRPr="00C001EC">
        <w:rPr>
          <w:rFonts w:eastAsia="Times New Roman"/>
          <w:b/>
          <w:sz w:val="28"/>
          <w:szCs w:val="26"/>
          <w:lang w:val="pt-BR"/>
        </w:rPr>
        <w:t xml:space="preserve">Bước 1. Mục đích </w:t>
      </w:r>
    </w:p>
    <w:p w:rsidR="00445977" w:rsidRPr="00C001EC" w:rsidRDefault="00445977" w:rsidP="00FF2C31">
      <w:pPr>
        <w:widowControl w:val="0"/>
        <w:tabs>
          <w:tab w:val="left" w:pos="709"/>
        </w:tabs>
        <w:spacing w:before="120" w:after="0" w:line="360" w:lineRule="exact"/>
        <w:ind w:firstLine="567"/>
        <w:jc w:val="both"/>
        <w:rPr>
          <w:rFonts w:eastAsia="Times New Roman"/>
          <w:sz w:val="28"/>
          <w:szCs w:val="26"/>
          <w:lang w:val="pt-BR"/>
        </w:rPr>
      </w:pPr>
      <w:r w:rsidRPr="00C001EC">
        <w:rPr>
          <w:rFonts w:eastAsia="Times New Roman"/>
          <w:sz w:val="28"/>
          <w:szCs w:val="26"/>
          <w:lang w:val="pt-BR"/>
        </w:rPr>
        <w:t>Để tổ chức được một lớp thăm quan học tập, trao đổi kinh nghiệm trong và ngoài tỉnh bài bản và có hiệu quả điều đầy tiên chúng ta cần xác định được mục đích của chuyến thăm quan.</w:t>
      </w:r>
    </w:p>
    <w:p w:rsidR="00445977" w:rsidRPr="00C001EC" w:rsidRDefault="00AF6E07" w:rsidP="00AF6E07">
      <w:pPr>
        <w:widowControl w:val="0"/>
        <w:tabs>
          <w:tab w:val="left" w:pos="709"/>
        </w:tabs>
        <w:spacing w:before="120" w:after="0" w:line="360" w:lineRule="exact"/>
        <w:ind w:firstLine="567"/>
        <w:jc w:val="both"/>
        <w:rPr>
          <w:rFonts w:eastAsia="Times New Roman"/>
          <w:i/>
          <w:sz w:val="28"/>
          <w:szCs w:val="26"/>
          <w:lang w:val="pt-BR"/>
        </w:rPr>
      </w:pPr>
      <w:r w:rsidRPr="00C001EC">
        <w:rPr>
          <w:rFonts w:eastAsia="Times New Roman"/>
          <w:i/>
          <w:sz w:val="28"/>
          <w:szCs w:val="26"/>
          <w:lang w:val="pt-BR"/>
        </w:rPr>
        <w:t xml:space="preserve">Mục đích: </w:t>
      </w:r>
      <w:r w:rsidR="00445977" w:rsidRPr="00C001EC">
        <w:rPr>
          <w:rFonts w:eastAsia="Times New Roman"/>
          <w:sz w:val="28"/>
          <w:szCs w:val="26"/>
          <w:lang w:val="pt-BR"/>
        </w:rPr>
        <w:t>Xác định rõ mục đích chuyến thăm quan học tập, trao đổi kinh nghiệm trong và ngoài tỉnh sẽ đạt được kinh nghiệm gì và kiến thực tiễn nào?</w:t>
      </w:r>
    </w:p>
    <w:p w:rsidR="00445977" w:rsidRPr="00C001EC" w:rsidRDefault="00445977" w:rsidP="00FF2C31">
      <w:pPr>
        <w:widowControl w:val="0"/>
        <w:numPr>
          <w:ilvl w:val="0"/>
          <w:numId w:val="32"/>
        </w:numPr>
        <w:tabs>
          <w:tab w:val="left" w:pos="709"/>
        </w:tabs>
        <w:spacing w:before="120" w:after="0" w:line="360" w:lineRule="exact"/>
        <w:ind w:left="0" w:firstLine="567"/>
        <w:jc w:val="both"/>
        <w:rPr>
          <w:rFonts w:eastAsia="Times New Roman"/>
          <w:i/>
          <w:sz w:val="28"/>
          <w:szCs w:val="26"/>
          <w:lang w:val="pt-BR"/>
        </w:rPr>
      </w:pPr>
      <w:r w:rsidRPr="00C001EC">
        <w:rPr>
          <w:rFonts w:eastAsia="Times New Roman"/>
          <w:sz w:val="28"/>
          <w:szCs w:val="26"/>
          <w:lang w:val="pt-BR"/>
        </w:rPr>
        <w:t>Tổ chức hội đồng đánh giá và phân hạng sản phẩm OCOP cấp huyện, tỉnh;</w:t>
      </w:r>
    </w:p>
    <w:p w:rsidR="00445977" w:rsidRPr="00C001EC" w:rsidRDefault="00445977" w:rsidP="00FF2C31">
      <w:pPr>
        <w:widowControl w:val="0"/>
        <w:numPr>
          <w:ilvl w:val="0"/>
          <w:numId w:val="32"/>
        </w:numPr>
        <w:tabs>
          <w:tab w:val="left" w:pos="709"/>
        </w:tabs>
        <w:spacing w:before="120" w:after="0" w:line="360" w:lineRule="exact"/>
        <w:ind w:left="0" w:firstLine="567"/>
        <w:jc w:val="both"/>
        <w:rPr>
          <w:rFonts w:eastAsia="Times New Roman"/>
          <w:i/>
          <w:sz w:val="28"/>
          <w:szCs w:val="26"/>
          <w:lang w:val="pt-BR"/>
        </w:rPr>
      </w:pPr>
      <w:r w:rsidRPr="00C001EC">
        <w:rPr>
          <w:rFonts w:eastAsia="Times New Roman"/>
          <w:sz w:val="28"/>
          <w:szCs w:val="26"/>
          <w:lang w:val="pt-BR"/>
        </w:rPr>
        <w:t>Các sản phẩm/dịch vụ đạt phân hạng cao trong OCOP.</w:t>
      </w:r>
    </w:p>
    <w:p w:rsidR="00445977" w:rsidRPr="00C001EC" w:rsidRDefault="00445977" w:rsidP="00FF2C31">
      <w:pPr>
        <w:pStyle w:val="ListParagraph"/>
        <w:widowControl w:val="0"/>
        <w:numPr>
          <w:ilvl w:val="0"/>
          <w:numId w:val="65"/>
        </w:numPr>
        <w:tabs>
          <w:tab w:val="left" w:pos="993"/>
        </w:tabs>
        <w:spacing w:before="120" w:after="0" w:line="360" w:lineRule="exact"/>
        <w:jc w:val="both"/>
        <w:rPr>
          <w:rFonts w:eastAsia="Times New Roman"/>
          <w:b/>
          <w:sz w:val="28"/>
          <w:szCs w:val="26"/>
          <w:lang w:val="pt-BR"/>
        </w:rPr>
      </w:pPr>
      <w:r w:rsidRPr="00C001EC">
        <w:rPr>
          <w:rFonts w:eastAsia="Times New Roman"/>
          <w:b/>
          <w:sz w:val="28"/>
          <w:szCs w:val="26"/>
          <w:lang w:val="pt-BR"/>
        </w:rPr>
        <w:t xml:space="preserve">Bước 2. Xây dựng kế hoạch </w:t>
      </w:r>
    </w:p>
    <w:p w:rsidR="00445977" w:rsidRPr="00C001EC" w:rsidRDefault="00445977" w:rsidP="00FF2C31">
      <w:pPr>
        <w:widowControl w:val="0"/>
        <w:tabs>
          <w:tab w:val="left" w:pos="993"/>
        </w:tabs>
        <w:spacing w:before="60" w:after="0" w:line="360" w:lineRule="exact"/>
        <w:ind w:firstLine="567"/>
        <w:jc w:val="both"/>
        <w:rPr>
          <w:rFonts w:eastAsia="Times New Roman"/>
          <w:i/>
          <w:sz w:val="28"/>
          <w:szCs w:val="26"/>
          <w:lang w:val="pt-BR"/>
        </w:rPr>
      </w:pPr>
      <w:r w:rsidRPr="00C001EC">
        <w:rPr>
          <w:rFonts w:eastAsia="Times New Roman"/>
          <w:i/>
          <w:sz w:val="28"/>
          <w:szCs w:val="26"/>
          <w:lang w:val="pt-BR"/>
        </w:rPr>
        <w:t>Ban tổ chức</w:t>
      </w:r>
    </w:p>
    <w:p w:rsidR="00445977" w:rsidRPr="00C001EC" w:rsidRDefault="00445977" w:rsidP="00FF2C31">
      <w:pPr>
        <w:widowControl w:val="0"/>
        <w:numPr>
          <w:ilvl w:val="0"/>
          <w:numId w:val="3"/>
        </w:numPr>
        <w:tabs>
          <w:tab w:val="left" w:pos="993"/>
        </w:tabs>
        <w:spacing w:before="60" w:after="0" w:line="360" w:lineRule="exact"/>
        <w:ind w:left="0" w:firstLine="567"/>
        <w:jc w:val="both"/>
        <w:rPr>
          <w:rFonts w:eastAsia="Times New Roman"/>
          <w:sz w:val="28"/>
          <w:szCs w:val="26"/>
          <w:lang w:val="pt-BR"/>
        </w:rPr>
      </w:pPr>
      <w:r w:rsidRPr="00C001EC">
        <w:rPr>
          <w:rFonts w:eastAsia="Times New Roman"/>
          <w:sz w:val="28"/>
          <w:szCs w:val="26"/>
          <w:lang w:val="pt-BR"/>
        </w:rPr>
        <w:lastRenderedPageBreak/>
        <w:t>Thường mỗi lớp đều cử ra ban cán sự lớp trong đó có lớp trưởng và lớp phó…, ban tổ chức chuyến thăm quan học tập, trao đổi kinh nghiệm thường là do ban cán sự lớp đảm nhiệm và lên kế hoạch sau khi thống nhất với các thành viên trong lớp học.</w:t>
      </w:r>
    </w:p>
    <w:p w:rsidR="00445977" w:rsidRPr="00C001EC" w:rsidRDefault="00445977" w:rsidP="00FF2C31">
      <w:pPr>
        <w:widowControl w:val="0"/>
        <w:numPr>
          <w:ilvl w:val="0"/>
          <w:numId w:val="3"/>
        </w:numPr>
        <w:tabs>
          <w:tab w:val="left" w:pos="993"/>
        </w:tabs>
        <w:spacing w:before="60" w:after="0" w:line="360" w:lineRule="exact"/>
        <w:ind w:left="0" w:firstLine="567"/>
        <w:jc w:val="both"/>
        <w:rPr>
          <w:rFonts w:eastAsia="Times New Roman"/>
          <w:sz w:val="28"/>
          <w:szCs w:val="26"/>
          <w:lang w:val="pt-BR"/>
        </w:rPr>
      </w:pPr>
      <w:r w:rsidRPr="00C001EC">
        <w:rPr>
          <w:rFonts w:eastAsia="Times New Roman"/>
          <w:sz w:val="28"/>
          <w:szCs w:val="26"/>
          <w:lang w:val="pt-BR"/>
        </w:rPr>
        <w:t>Thay mặt lớp liên hệ địa điểm thăm quan cũng như tổ chức chuyến thăm quan học tập, trao đổi kinh nghiệm.</w:t>
      </w:r>
    </w:p>
    <w:p w:rsidR="00445977" w:rsidRPr="00C001EC" w:rsidRDefault="00445977" w:rsidP="00FF2C31">
      <w:pPr>
        <w:widowControl w:val="0"/>
        <w:tabs>
          <w:tab w:val="left" w:pos="993"/>
        </w:tabs>
        <w:spacing w:before="60" w:after="0" w:line="360" w:lineRule="exact"/>
        <w:ind w:firstLine="567"/>
        <w:jc w:val="both"/>
        <w:rPr>
          <w:rFonts w:eastAsia="Times New Roman"/>
          <w:i/>
          <w:sz w:val="28"/>
          <w:szCs w:val="26"/>
        </w:rPr>
      </w:pPr>
      <w:r w:rsidRPr="00C001EC">
        <w:rPr>
          <w:rFonts w:eastAsia="Times New Roman"/>
          <w:i/>
          <w:sz w:val="28"/>
          <w:szCs w:val="26"/>
        </w:rPr>
        <w:t>Lựa chọn địa điểm</w:t>
      </w:r>
    </w:p>
    <w:p w:rsidR="00445977" w:rsidRPr="00C001EC" w:rsidRDefault="00445977" w:rsidP="00AF6E07">
      <w:pPr>
        <w:widowControl w:val="0"/>
        <w:numPr>
          <w:ilvl w:val="0"/>
          <w:numId w:val="80"/>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Đúng mục đích chuyến thăm quan;</w:t>
      </w:r>
    </w:p>
    <w:p w:rsidR="00445977" w:rsidRPr="00C001EC" w:rsidRDefault="00445977" w:rsidP="00AF6E07">
      <w:pPr>
        <w:widowControl w:val="0"/>
        <w:numPr>
          <w:ilvl w:val="0"/>
          <w:numId w:val="80"/>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Phù hợp với kinh phí tổ chức;</w:t>
      </w:r>
    </w:p>
    <w:p w:rsidR="00445977" w:rsidRPr="00C001EC" w:rsidRDefault="00445977" w:rsidP="00AF6E07">
      <w:pPr>
        <w:widowControl w:val="0"/>
        <w:numPr>
          <w:ilvl w:val="0"/>
          <w:numId w:val="80"/>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Thuận tiện việc đi lại.</w:t>
      </w:r>
    </w:p>
    <w:p w:rsidR="00445977" w:rsidRPr="00C001EC" w:rsidRDefault="00445977" w:rsidP="00FF2C31">
      <w:pPr>
        <w:widowControl w:val="0"/>
        <w:tabs>
          <w:tab w:val="left" w:pos="993"/>
        </w:tabs>
        <w:spacing w:before="60" w:after="0" w:line="360" w:lineRule="exact"/>
        <w:ind w:firstLine="567"/>
        <w:jc w:val="both"/>
        <w:rPr>
          <w:rFonts w:eastAsia="Times New Roman"/>
          <w:i/>
          <w:sz w:val="28"/>
          <w:szCs w:val="26"/>
        </w:rPr>
      </w:pPr>
      <w:r w:rsidRPr="00C001EC">
        <w:rPr>
          <w:rFonts w:eastAsia="Times New Roman"/>
          <w:i/>
          <w:sz w:val="28"/>
          <w:szCs w:val="26"/>
        </w:rPr>
        <w:t>Thời gian</w:t>
      </w:r>
    </w:p>
    <w:p w:rsidR="00445977" w:rsidRPr="00C001EC" w:rsidRDefault="00445977" w:rsidP="00AF6E07">
      <w:pPr>
        <w:widowControl w:val="0"/>
        <w:numPr>
          <w:ilvl w:val="0"/>
          <w:numId w:val="81"/>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Thời gian phù hợp với việc tổ chức và mục đích chuyến thăm quan học tập, trao đổi kinh nghiệm;</w:t>
      </w:r>
    </w:p>
    <w:p w:rsidR="00445977" w:rsidRPr="00C001EC" w:rsidRDefault="00445977" w:rsidP="00AF6E07">
      <w:pPr>
        <w:widowControl w:val="0"/>
        <w:numPr>
          <w:ilvl w:val="0"/>
          <w:numId w:val="81"/>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Trao đổi cụ thể với bên là địa đến của buổi thăm quan học tập, trao đổi kinh nghiệm để đưa ra thời gian chính xác.</w:t>
      </w:r>
    </w:p>
    <w:p w:rsidR="00445977" w:rsidRPr="00C001EC" w:rsidRDefault="00AF6E07" w:rsidP="00AF6E07">
      <w:pPr>
        <w:widowControl w:val="0"/>
        <w:tabs>
          <w:tab w:val="left" w:pos="993"/>
        </w:tabs>
        <w:spacing w:before="60" w:after="0" w:line="360" w:lineRule="exact"/>
        <w:ind w:firstLine="567"/>
        <w:jc w:val="both"/>
        <w:rPr>
          <w:rFonts w:eastAsia="Times New Roman"/>
          <w:i/>
          <w:sz w:val="28"/>
          <w:szCs w:val="26"/>
        </w:rPr>
      </w:pPr>
      <w:r w:rsidRPr="00C001EC">
        <w:rPr>
          <w:rFonts w:eastAsia="Times New Roman"/>
          <w:i/>
          <w:sz w:val="28"/>
          <w:szCs w:val="26"/>
        </w:rPr>
        <w:t xml:space="preserve">Liên hệ : </w:t>
      </w:r>
      <w:r w:rsidR="00445977" w:rsidRPr="00C001EC">
        <w:rPr>
          <w:rFonts w:eastAsia="Times New Roman"/>
          <w:spacing w:val="-4"/>
          <w:sz w:val="28"/>
          <w:szCs w:val="26"/>
        </w:rPr>
        <w:t>Liên hệ với người phụ trách chính về OCOP của các huyện và tỉnh nơi</w:t>
      </w:r>
      <w:r w:rsidRPr="00C001EC">
        <w:rPr>
          <w:rFonts w:eastAsia="Times New Roman"/>
          <w:spacing w:val="-4"/>
          <w:sz w:val="28"/>
          <w:szCs w:val="26"/>
        </w:rPr>
        <w:t xml:space="preserve"> địa điểm đến cần thăm quan </w:t>
      </w:r>
      <w:r w:rsidR="00445977" w:rsidRPr="00C001EC">
        <w:rPr>
          <w:rFonts w:eastAsia="Times New Roman"/>
          <w:spacing w:val="-4"/>
          <w:sz w:val="28"/>
          <w:szCs w:val="26"/>
        </w:rPr>
        <w:t xml:space="preserve">(cán bộ quản lý Chương trình </w:t>
      </w:r>
      <w:r w:rsidR="00883704" w:rsidRPr="00C001EC">
        <w:rPr>
          <w:rFonts w:eastAsia="Times New Roman"/>
          <w:spacing w:val="-4"/>
          <w:sz w:val="28"/>
          <w:szCs w:val="26"/>
        </w:rPr>
        <w:t>OCOP</w:t>
      </w:r>
      <w:r w:rsidR="00445977" w:rsidRPr="00C001EC">
        <w:rPr>
          <w:rFonts w:eastAsia="Times New Roman"/>
          <w:spacing w:val="-4"/>
          <w:sz w:val="28"/>
          <w:szCs w:val="26"/>
        </w:rPr>
        <w:t xml:space="preserve"> cấp huyện hoặc tỉnh).</w:t>
      </w:r>
    </w:p>
    <w:p w:rsidR="00445977" w:rsidRPr="00C001EC" w:rsidRDefault="003F0D41" w:rsidP="00FF2C31">
      <w:pPr>
        <w:widowControl w:val="0"/>
        <w:tabs>
          <w:tab w:val="left" w:pos="993"/>
        </w:tabs>
        <w:spacing w:before="60" w:after="0" w:line="360" w:lineRule="exact"/>
        <w:ind w:firstLine="567"/>
        <w:jc w:val="both"/>
        <w:rPr>
          <w:rFonts w:eastAsia="Times New Roman"/>
          <w:sz w:val="28"/>
          <w:szCs w:val="26"/>
        </w:rPr>
      </w:pPr>
      <w:r w:rsidRPr="00C001EC">
        <w:rPr>
          <w:rFonts w:eastAsia="Times New Roman"/>
          <w:sz w:val="28"/>
          <w:szCs w:val="26"/>
        </w:rPr>
        <w:t>- K</w:t>
      </w:r>
      <w:r w:rsidR="00445977" w:rsidRPr="00C001EC">
        <w:rPr>
          <w:rFonts w:eastAsia="Times New Roman"/>
          <w:sz w:val="28"/>
          <w:szCs w:val="26"/>
        </w:rPr>
        <w:t xml:space="preserve">ế hoạch thăm quan học tập, trao đổi kinh nghiệm trong và ngoài tỉnh dựa trên mẫu </w:t>
      </w:r>
      <w:r w:rsidR="00725DEB" w:rsidRPr="00C001EC">
        <w:rPr>
          <w:rFonts w:eastAsia="Times New Roman"/>
          <w:i/>
          <w:sz w:val="28"/>
          <w:szCs w:val="26"/>
        </w:rPr>
        <w:t>tham khảo tại Phụ lục 12</w:t>
      </w:r>
      <w:r w:rsidR="00725DEB" w:rsidRPr="00C001EC">
        <w:rPr>
          <w:rFonts w:eastAsia="Times New Roman"/>
          <w:sz w:val="28"/>
          <w:szCs w:val="26"/>
        </w:rPr>
        <w:t>.</w:t>
      </w:r>
    </w:p>
    <w:p w:rsidR="00445977" w:rsidRPr="00C001EC" w:rsidRDefault="00445977" w:rsidP="00FF2C31">
      <w:pPr>
        <w:widowControl w:val="0"/>
        <w:tabs>
          <w:tab w:val="left" w:pos="709"/>
        </w:tabs>
        <w:spacing w:before="60" w:after="0" w:line="360" w:lineRule="exact"/>
        <w:ind w:firstLine="567"/>
        <w:jc w:val="both"/>
        <w:rPr>
          <w:rFonts w:eastAsia="Times New Roman"/>
          <w:b/>
          <w:sz w:val="28"/>
          <w:szCs w:val="26"/>
        </w:rPr>
      </w:pPr>
      <w:r w:rsidRPr="00C001EC">
        <w:rPr>
          <w:rFonts w:eastAsia="Times New Roman"/>
          <w:b/>
          <w:sz w:val="28"/>
          <w:szCs w:val="26"/>
        </w:rPr>
        <w:t>Bước 3: Tổ chức buổi thăm quan học tập</w:t>
      </w:r>
    </w:p>
    <w:p w:rsidR="00445977" w:rsidRPr="00C001EC" w:rsidRDefault="00445977"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Sau khi chúng ta hoàn thành bước 1 và bước 2, bước thứ 3 là bước thực hiện tổ chức chuyến thăm quan học tập, trao đổi kinh nghiệm dựa trên bản kế hoạch. </w:t>
      </w:r>
    </w:p>
    <w:p w:rsidR="00445977" w:rsidRPr="00C001EC" w:rsidRDefault="00445977" w:rsidP="00FF2C31">
      <w:pPr>
        <w:widowControl w:val="0"/>
        <w:tabs>
          <w:tab w:val="left" w:pos="709"/>
        </w:tabs>
        <w:spacing w:before="60" w:after="0" w:line="360" w:lineRule="exact"/>
        <w:ind w:firstLine="567"/>
        <w:jc w:val="both"/>
        <w:rPr>
          <w:rFonts w:eastAsia="Times New Roman"/>
          <w:b/>
          <w:sz w:val="28"/>
          <w:szCs w:val="26"/>
        </w:rPr>
      </w:pPr>
      <w:r w:rsidRPr="00C001EC">
        <w:rPr>
          <w:rFonts w:eastAsia="Times New Roman"/>
          <w:b/>
          <w:sz w:val="28"/>
          <w:szCs w:val="26"/>
        </w:rPr>
        <w:t>Bước 4: Làm bài thu hoạch</w:t>
      </w:r>
    </w:p>
    <w:p w:rsidR="00445977" w:rsidRPr="00C001EC" w:rsidRDefault="00D7291E"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Sau khi chuyến thăm quan học tập và chia s</w:t>
      </w:r>
      <w:r w:rsidR="003F0D41" w:rsidRPr="00C001EC">
        <w:rPr>
          <w:rFonts w:eastAsia="Times New Roman"/>
          <w:sz w:val="28"/>
          <w:szCs w:val="26"/>
        </w:rPr>
        <w:t>ẻ</w:t>
      </w:r>
      <w:r w:rsidR="00445977" w:rsidRPr="00C001EC">
        <w:rPr>
          <w:rFonts w:eastAsia="Times New Roman"/>
          <w:sz w:val="28"/>
          <w:szCs w:val="26"/>
        </w:rPr>
        <w:t xml:space="preserve"> kinh nghiệm các học viên làm bài thu hoạch, bài thu hoạch được đánh giá dựa vào các tiêu chí:</w:t>
      </w:r>
    </w:p>
    <w:p w:rsidR="00445977" w:rsidRPr="00C001EC" w:rsidRDefault="00D7291E"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Nắm hết các nội dung của chuyến học tập, chia sẽ kinh nghiệm;</w:t>
      </w:r>
    </w:p>
    <w:p w:rsidR="003F0D41" w:rsidRPr="00C001EC" w:rsidRDefault="00D7291E"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 xml:space="preserve">Với các đối tượng, nhóm sản phẩm đã được thăm quan so với các tiêu chí </w:t>
      </w:r>
      <w:r w:rsidR="003F0D41" w:rsidRPr="00C001EC">
        <w:rPr>
          <w:rFonts w:eastAsia="Times New Roman"/>
          <w:sz w:val="28"/>
          <w:szCs w:val="26"/>
        </w:rPr>
        <w:t xml:space="preserve">đánh giá </w:t>
      </w:r>
      <w:r w:rsidR="00445977" w:rsidRPr="00C001EC">
        <w:rPr>
          <w:rFonts w:eastAsia="Times New Roman"/>
          <w:sz w:val="28"/>
          <w:szCs w:val="26"/>
        </w:rPr>
        <w:t>OCOP hiện tại đang phân hạng nào và muốn lên hạng thì những tiêu chí nào khả thi nhất?</w:t>
      </w:r>
      <w:r w:rsidR="003F0D41" w:rsidRPr="00C001EC">
        <w:rPr>
          <w:rFonts w:eastAsia="Times New Roman"/>
          <w:sz w:val="28"/>
          <w:szCs w:val="26"/>
        </w:rPr>
        <w:t xml:space="preserve"> </w:t>
      </w:r>
    </w:p>
    <w:p w:rsidR="00294E8B" w:rsidRPr="00C001EC" w:rsidRDefault="00271E4B"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Đưa ra nhận xét và kết luận cho bài thu hoạch.</w:t>
      </w:r>
    </w:p>
    <w:p w:rsidR="00271E4B" w:rsidRPr="00C001EC" w:rsidRDefault="00271E4B" w:rsidP="00271E4B">
      <w:pPr>
        <w:widowControl w:val="0"/>
        <w:tabs>
          <w:tab w:val="left" w:pos="142"/>
          <w:tab w:val="left" w:pos="709"/>
        </w:tabs>
        <w:spacing w:before="120" w:after="0" w:line="280" w:lineRule="exact"/>
        <w:jc w:val="center"/>
        <w:rPr>
          <w:rFonts w:eastAsia="Times New Roman"/>
          <w:b/>
          <w:sz w:val="28"/>
          <w:szCs w:val="28"/>
        </w:rPr>
      </w:pPr>
      <w:bookmarkStart w:id="465" w:name="_Toc40299017"/>
      <w:bookmarkStart w:id="466" w:name="_Toc42593666"/>
      <w:bookmarkStart w:id="467" w:name="_Toc49775402"/>
      <w:r w:rsidRPr="00C001EC">
        <w:rPr>
          <w:rFonts w:eastAsia="Times New Roman"/>
          <w:b/>
          <w:sz w:val="28"/>
          <w:szCs w:val="28"/>
        </w:rPr>
        <w:br w:type="page"/>
      </w:r>
    </w:p>
    <w:p w:rsidR="00066DF4" w:rsidRPr="00100A36" w:rsidRDefault="005A34FE" w:rsidP="00166090">
      <w:pPr>
        <w:pStyle w:val="A1"/>
        <w:jc w:val="center"/>
        <w:rPr>
          <w:rFonts w:hint="eastAsia"/>
        </w:rPr>
      </w:pPr>
      <w:bookmarkStart w:id="468" w:name="_Toc53584182"/>
      <w:bookmarkEnd w:id="465"/>
      <w:bookmarkEnd w:id="466"/>
      <w:bookmarkEnd w:id="467"/>
      <w:r w:rsidRPr="00166090">
        <w:rPr>
          <w:rFonts w:ascii="Times New Roman" w:hAnsi="Times New Roman"/>
        </w:rPr>
        <w:lastRenderedPageBreak/>
        <w:t>PHẦN 4</w:t>
      </w:r>
      <w:bookmarkEnd w:id="468"/>
    </w:p>
    <w:p w:rsidR="005155FE" w:rsidRPr="00C001EC" w:rsidRDefault="005155FE" w:rsidP="00166090">
      <w:pPr>
        <w:pStyle w:val="A1"/>
        <w:jc w:val="center"/>
        <w:rPr>
          <w:rFonts w:hint="eastAsia"/>
          <w:lang w:val="zh-CN"/>
        </w:rPr>
      </w:pPr>
      <w:bookmarkStart w:id="469" w:name="_Toc42593667"/>
      <w:bookmarkStart w:id="470" w:name="_Toc49775403"/>
      <w:bookmarkStart w:id="471" w:name="_Toc53584183"/>
      <w:r w:rsidRPr="00166090">
        <w:rPr>
          <w:rFonts w:ascii="Times New Roman" w:hAnsi="Times New Roman"/>
        </w:rPr>
        <w:t>KIẾN THỨ</w:t>
      </w:r>
      <w:r w:rsidRPr="00C001EC">
        <w:rPr>
          <w:rFonts w:ascii="Times New Roman" w:hAnsi="Times New Roman"/>
        </w:rPr>
        <w:t>C BỔ TRỢ</w:t>
      </w:r>
      <w:bookmarkEnd w:id="469"/>
      <w:bookmarkEnd w:id="470"/>
      <w:bookmarkEnd w:id="471"/>
    </w:p>
    <w:p w:rsidR="005155FE" w:rsidRPr="00C001EC" w:rsidRDefault="005155FE" w:rsidP="00FF2C31">
      <w:pPr>
        <w:pStyle w:val="A"/>
        <w:spacing w:before="240" w:line="360" w:lineRule="exact"/>
        <w:ind w:firstLine="720"/>
        <w:jc w:val="both"/>
        <w:rPr>
          <w:rFonts w:eastAsia="Calibri"/>
          <w:b w:val="0"/>
          <w:szCs w:val="28"/>
          <w:lang w:val="en-US"/>
        </w:rPr>
      </w:pPr>
      <w:bookmarkStart w:id="472" w:name="_Toc53584184"/>
      <w:r w:rsidRPr="00C001EC">
        <w:rPr>
          <w:rFonts w:eastAsia="Calibri"/>
          <w:b w:val="0"/>
          <w:szCs w:val="28"/>
          <w:lang w:val="en-US"/>
        </w:rPr>
        <w:t xml:space="preserve">Ngoài những kiến thức cơ bản về </w:t>
      </w:r>
      <w:r w:rsidR="00271E4B" w:rsidRPr="00C001EC">
        <w:rPr>
          <w:rFonts w:eastAsia="Calibri"/>
          <w:b w:val="0"/>
          <w:szCs w:val="28"/>
          <w:lang w:val="en-US"/>
        </w:rPr>
        <w:t>C</w:t>
      </w:r>
      <w:r w:rsidRPr="00C001EC">
        <w:rPr>
          <w:rFonts w:eastAsia="Calibri"/>
          <w:b w:val="0"/>
          <w:szCs w:val="28"/>
          <w:lang w:val="en-US"/>
        </w:rPr>
        <w:t xml:space="preserve">hương trình </w:t>
      </w:r>
      <w:r w:rsidR="00271E4B" w:rsidRPr="00C001EC">
        <w:rPr>
          <w:rFonts w:eastAsia="Calibri"/>
          <w:b w:val="0"/>
          <w:szCs w:val="28"/>
          <w:lang w:val="en-US"/>
        </w:rPr>
        <w:t>OCOP</w:t>
      </w:r>
      <w:r w:rsidRPr="00C001EC">
        <w:rPr>
          <w:rFonts w:eastAsia="Calibri"/>
          <w:b w:val="0"/>
          <w:szCs w:val="28"/>
          <w:lang w:val="en-US"/>
        </w:rPr>
        <w:t xml:space="preserve"> và các kiến thức chuyên môn nghiêp vụ như đã trình bày ở các phần trước, một cán bộ làm công tác tư vấn, tập huấn về </w:t>
      </w:r>
      <w:r w:rsidR="00271E4B" w:rsidRPr="00C001EC">
        <w:rPr>
          <w:rFonts w:eastAsia="Calibri"/>
          <w:b w:val="0"/>
          <w:szCs w:val="28"/>
          <w:lang w:val="en-US"/>
        </w:rPr>
        <w:t>Chương trình OCOP</w:t>
      </w:r>
      <w:r w:rsidRPr="00C001EC">
        <w:rPr>
          <w:rFonts w:eastAsia="Calibri"/>
          <w:b w:val="0"/>
          <w:szCs w:val="28"/>
          <w:lang w:val="en-US"/>
        </w:rPr>
        <w:t xml:space="preserve"> còn cần phải có các hiểu biết chuyên sâu về bản chất và vai trò của các bên liên quan tham gia chương trình. Các kiến thức này sẽ giúp cho cán bộ tư vấn trong quá trình tác nghiệp có thể hỗ trợ triển khai chương trình theo đúng quan điểm, mục tiêu và nội dung của </w:t>
      </w:r>
      <w:r w:rsidR="00271E4B" w:rsidRPr="00C001EC">
        <w:rPr>
          <w:rFonts w:eastAsia="Calibri"/>
          <w:b w:val="0"/>
          <w:szCs w:val="28"/>
          <w:lang w:val="en-US"/>
        </w:rPr>
        <w:t>Chương trình OCOP</w:t>
      </w:r>
      <w:r w:rsidRPr="00C001EC">
        <w:rPr>
          <w:rFonts w:eastAsia="Calibri"/>
          <w:b w:val="0"/>
          <w:szCs w:val="28"/>
          <w:lang w:val="en-US"/>
        </w:rPr>
        <w:t>. Các kiến thức bổ trợ dưới đây có thể hữu ích cho cán bộ tư vấn khi tác nghiệp và hỗ trợ thành công.</w:t>
      </w:r>
      <w:bookmarkEnd w:id="472"/>
    </w:p>
    <w:p w:rsidR="00A810E8" w:rsidRPr="00C001EC" w:rsidRDefault="00A810E8" w:rsidP="005155FE">
      <w:pPr>
        <w:pStyle w:val="A1"/>
        <w:rPr>
          <w:rFonts w:ascii="Times New Roman" w:hAnsi="Times New Roman"/>
        </w:rPr>
      </w:pPr>
      <w:bookmarkStart w:id="473" w:name="_Toc53584185"/>
      <w:bookmarkStart w:id="474" w:name="_Toc40299019"/>
      <w:bookmarkStart w:id="475" w:name="_Toc42593668"/>
      <w:bookmarkStart w:id="476" w:name="_Toc49775404"/>
      <w:r w:rsidRPr="00C001EC">
        <w:rPr>
          <w:rFonts w:ascii="Times New Roman" w:hAnsi="Times New Roman"/>
        </w:rPr>
        <w:t>4.1. Yêu cầu đối với tổ chức, cá nhân tư vấn Chương trình OCOP</w:t>
      </w:r>
      <w:bookmarkEnd w:id="473"/>
    </w:p>
    <w:p w:rsidR="00A810E8" w:rsidRPr="00C001EC" w:rsidRDefault="00B32B26" w:rsidP="00166090">
      <w:pPr>
        <w:pStyle w:val="A"/>
        <w:spacing w:before="120" w:line="360" w:lineRule="exact"/>
        <w:ind w:firstLine="567"/>
        <w:jc w:val="both"/>
        <w:rPr>
          <w:rFonts w:eastAsia="Calibri"/>
          <w:b w:val="0"/>
          <w:szCs w:val="28"/>
        </w:rPr>
      </w:pPr>
      <w:bookmarkStart w:id="477" w:name="_Toc53584186"/>
      <w:r w:rsidRPr="00C001EC">
        <w:rPr>
          <w:rFonts w:eastAsia="Calibri"/>
          <w:b w:val="0"/>
          <w:szCs w:val="28"/>
          <w:lang w:val="en-US"/>
        </w:rPr>
        <w:t>Tư vấn Chương trình OCOP đóng vai trò quan trọng trong triển khai chương trình, là sứ giả mang tư tưởng, quan điểm, nguyên tắc và ý nghĩa của Chương trình OCOP đến với các địa phương, chủ thể và người dân. Do đó, để phát triển mạng lưới tư vấn Chương trình OCOP chuyên nghiệp, hiệu quả, yêu cầu đối với tổ chức, cá nhân OCOP cần phải:</w:t>
      </w:r>
      <w:bookmarkEnd w:id="477"/>
    </w:p>
    <w:p w:rsidR="00B32B26" w:rsidRPr="00C001EC" w:rsidRDefault="00B32B26" w:rsidP="00166090">
      <w:pPr>
        <w:pStyle w:val="A"/>
        <w:spacing w:before="120" w:line="360" w:lineRule="exact"/>
        <w:ind w:firstLine="567"/>
        <w:jc w:val="both"/>
        <w:rPr>
          <w:rFonts w:eastAsia="Calibri"/>
          <w:b w:val="0"/>
          <w:szCs w:val="28"/>
        </w:rPr>
      </w:pPr>
      <w:bookmarkStart w:id="478" w:name="_Toc53584187"/>
      <w:r w:rsidRPr="00C001EC">
        <w:rPr>
          <w:rFonts w:eastAsia="Calibri"/>
          <w:b w:val="0"/>
          <w:szCs w:val="28"/>
          <w:lang w:val="en-US"/>
        </w:rPr>
        <w:t>- Hiểu rõ các chủ trương, chính sách của Đảng, Nhà nước về Chương trình OCOP, trong quá trình triển khai cần bám sát vào các văn bản của Chính phủ, Bộ Nông nghiệp và Phát triển nông thôn và các văn bản liên quan;</w:t>
      </w:r>
      <w:bookmarkEnd w:id="478"/>
    </w:p>
    <w:p w:rsidR="00B32B26" w:rsidRPr="00C001EC" w:rsidRDefault="00B32B26" w:rsidP="00166090">
      <w:pPr>
        <w:pStyle w:val="A"/>
        <w:spacing w:before="120" w:line="360" w:lineRule="exact"/>
        <w:ind w:firstLine="567"/>
        <w:jc w:val="both"/>
        <w:rPr>
          <w:rFonts w:eastAsia="Calibri"/>
          <w:b w:val="0"/>
          <w:szCs w:val="28"/>
        </w:rPr>
      </w:pPr>
      <w:bookmarkStart w:id="479" w:name="_Toc53584188"/>
      <w:r w:rsidRPr="00C001EC">
        <w:rPr>
          <w:rFonts w:eastAsia="Calibri"/>
          <w:b w:val="0"/>
          <w:szCs w:val="28"/>
          <w:lang w:val="en-US"/>
        </w:rPr>
        <w:t>- Có năng lực, chuyên môn, hiểu biết về các lĩnh vực tư vấn;</w:t>
      </w:r>
      <w:bookmarkEnd w:id="479"/>
    </w:p>
    <w:p w:rsidR="00B32B26" w:rsidRPr="00C001EC" w:rsidRDefault="00B32B26" w:rsidP="00166090">
      <w:pPr>
        <w:pStyle w:val="A"/>
        <w:spacing w:before="120" w:line="360" w:lineRule="exact"/>
        <w:ind w:firstLine="567"/>
        <w:jc w:val="both"/>
        <w:rPr>
          <w:rFonts w:eastAsia="Calibri"/>
          <w:b w:val="0"/>
          <w:szCs w:val="28"/>
        </w:rPr>
      </w:pPr>
      <w:bookmarkStart w:id="480" w:name="_Toc53584189"/>
      <w:r w:rsidRPr="00C001EC">
        <w:rPr>
          <w:rFonts w:eastAsia="Calibri"/>
          <w:b w:val="0"/>
          <w:szCs w:val="28"/>
          <w:lang w:val="en-US"/>
        </w:rPr>
        <w:t>- Am hiểu, bám sát tình hình thực tế tại địa phương;</w:t>
      </w:r>
      <w:bookmarkEnd w:id="480"/>
    </w:p>
    <w:p w:rsidR="00B32B26" w:rsidRPr="00166090" w:rsidRDefault="00B32B26" w:rsidP="00166090">
      <w:pPr>
        <w:pStyle w:val="A"/>
        <w:spacing w:before="120" w:line="360" w:lineRule="exact"/>
        <w:ind w:firstLine="567"/>
        <w:jc w:val="both"/>
        <w:rPr>
          <w:rFonts w:eastAsia="Calibri"/>
          <w:b w:val="0"/>
          <w:szCs w:val="28"/>
        </w:rPr>
      </w:pPr>
      <w:bookmarkStart w:id="481" w:name="_Toc53584190"/>
      <w:r w:rsidRPr="00C001EC">
        <w:rPr>
          <w:rFonts w:eastAsia="Calibri"/>
          <w:b w:val="0"/>
          <w:szCs w:val="28"/>
          <w:lang w:val="en-US"/>
        </w:rPr>
        <w:t>- Có tinh thần hỗ trợ, đoàn kết để chia sẻ, hợp tác và phối hợp với các tư vấn khác để cùng phát triển.</w:t>
      </w:r>
      <w:bookmarkEnd w:id="481"/>
    </w:p>
    <w:p w:rsidR="005155FE" w:rsidRPr="00C001EC" w:rsidRDefault="00A810E8" w:rsidP="005155FE">
      <w:pPr>
        <w:pStyle w:val="A1"/>
        <w:rPr>
          <w:rFonts w:ascii="Times New Roman" w:eastAsia="Calibri" w:hAnsi="Times New Roman"/>
        </w:rPr>
      </w:pPr>
      <w:bookmarkStart w:id="482" w:name="_Toc53584191"/>
      <w:r w:rsidRPr="00C001EC">
        <w:rPr>
          <w:rFonts w:ascii="Times New Roman" w:hAnsi="Times New Roman"/>
        </w:rPr>
        <w:t>4</w:t>
      </w:r>
      <w:r w:rsidR="005155FE" w:rsidRPr="00C001EC">
        <w:rPr>
          <w:rFonts w:ascii="Times New Roman" w:hAnsi="Times New Roman"/>
        </w:rPr>
        <w:t>.</w:t>
      </w:r>
      <w:r w:rsidRPr="00C001EC">
        <w:rPr>
          <w:rFonts w:ascii="Times New Roman" w:hAnsi="Times New Roman"/>
        </w:rPr>
        <w:t>2</w:t>
      </w:r>
      <w:r w:rsidR="005155FE" w:rsidRPr="00C001EC">
        <w:rPr>
          <w:rFonts w:ascii="Times New Roman" w:hAnsi="Times New Roman"/>
        </w:rPr>
        <w:t xml:space="preserve">. </w:t>
      </w:r>
      <w:r w:rsidR="005155FE" w:rsidRPr="00C001EC">
        <w:rPr>
          <w:rFonts w:ascii="Times New Roman" w:eastAsia="Calibri" w:hAnsi="Times New Roman"/>
        </w:rPr>
        <w:t xml:space="preserve">Vai trò của các bên liên quan trong </w:t>
      </w:r>
      <w:bookmarkEnd w:id="474"/>
      <w:bookmarkEnd w:id="475"/>
      <w:r w:rsidR="005155FE" w:rsidRPr="00C001EC">
        <w:rPr>
          <w:rFonts w:ascii="Times New Roman" w:eastAsia="Calibri" w:hAnsi="Times New Roman"/>
        </w:rPr>
        <w:t xml:space="preserve">Chương trình </w:t>
      </w:r>
      <w:bookmarkEnd w:id="476"/>
      <w:r w:rsidR="00883704" w:rsidRPr="00C001EC">
        <w:rPr>
          <w:rFonts w:ascii="Times New Roman" w:eastAsia="Calibri" w:hAnsi="Times New Roman"/>
        </w:rPr>
        <w:t>OCOP</w:t>
      </w:r>
      <w:bookmarkEnd w:id="482"/>
    </w:p>
    <w:p w:rsidR="005155FE" w:rsidRPr="00C001EC" w:rsidRDefault="005155FE" w:rsidP="005155FE">
      <w:pPr>
        <w:pStyle w:val="A2"/>
      </w:pPr>
      <w:bookmarkStart w:id="483" w:name="_Toc40299020"/>
      <w:bookmarkStart w:id="484" w:name="_Toc42593669"/>
      <w:bookmarkStart w:id="485" w:name="_Toc49775405"/>
      <w:r w:rsidRPr="00C001EC">
        <w:t>4.</w:t>
      </w:r>
      <w:r w:rsidR="00A810E8" w:rsidRPr="00C001EC">
        <w:rPr>
          <w:lang w:val="en-US"/>
        </w:rPr>
        <w:t>2</w:t>
      </w:r>
      <w:r w:rsidRPr="00C001EC">
        <w:t>.1. Vai trò của Nhà nước</w:t>
      </w:r>
      <w:bookmarkEnd w:id="483"/>
      <w:bookmarkEnd w:id="484"/>
      <w:bookmarkEnd w:id="485"/>
      <w:r w:rsidRPr="00C001EC">
        <w:t xml:space="preserve"> </w:t>
      </w:r>
    </w:p>
    <w:p w:rsidR="005155FE" w:rsidRPr="00C001EC" w:rsidRDefault="005155FE" w:rsidP="00FF2C31">
      <w:pPr>
        <w:pStyle w:val="A"/>
        <w:spacing w:before="120" w:line="360" w:lineRule="exact"/>
        <w:ind w:firstLine="720"/>
        <w:jc w:val="both"/>
        <w:rPr>
          <w:rFonts w:eastAsia="Calibri"/>
          <w:szCs w:val="28"/>
        </w:rPr>
      </w:pPr>
      <w:bookmarkStart w:id="486" w:name="_Toc52317986"/>
      <w:bookmarkStart w:id="487" w:name="_Toc53584192"/>
      <w:r w:rsidRPr="00C001EC">
        <w:rPr>
          <w:rFonts w:eastAsia="Calibri"/>
          <w:b w:val="0"/>
          <w:szCs w:val="28"/>
          <w:lang w:val="en-US"/>
        </w:rPr>
        <w:t>- Nhà nước đóng vai trò kiến tạo, ban hành khung pháp lý và chính sách để thực hiện; định hướng quy hoạch các vùng sản xuất hàng hoá, dịch vụ; quản lý và giám sát tiêu chuẩn chất lượng sản phẩm; hỗ trợ các khâu: Đào tạo, tập huấn, hướng dẫn kỹ thuật, ứng dụng khoa học công nghệ, xây dựng thương hiệu, xúc tiến thương mại, quảng bá sản phẩm, tín dụng.</w:t>
      </w:r>
      <w:bookmarkEnd w:id="486"/>
      <w:bookmarkEnd w:id="487"/>
    </w:p>
    <w:p w:rsidR="005155FE" w:rsidRPr="00C001EC" w:rsidRDefault="005155FE" w:rsidP="00FF2C31">
      <w:pPr>
        <w:pStyle w:val="A"/>
        <w:spacing w:before="120" w:line="360" w:lineRule="exact"/>
        <w:ind w:firstLine="720"/>
        <w:jc w:val="both"/>
        <w:rPr>
          <w:rFonts w:eastAsia="Calibri"/>
          <w:szCs w:val="28"/>
        </w:rPr>
      </w:pPr>
      <w:bookmarkStart w:id="488" w:name="_Toc52317987"/>
      <w:bookmarkStart w:id="489" w:name="_Toc53584193"/>
      <w:r w:rsidRPr="00C001EC">
        <w:rPr>
          <w:rFonts w:eastAsia="Calibri"/>
          <w:b w:val="0"/>
          <w:szCs w:val="28"/>
          <w:lang w:val="en-US"/>
        </w:rPr>
        <w:t xml:space="preserve">- Đẩy mạnh và ứng dụng triệt để Cánh mạng công nghiệp lần thứ tư (4.0), tổ chức sản xuất sản phẩm OCOP theo mô hình Nông nghiệp 4.0 với 3 trụ cột quan </w:t>
      </w:r>
      <w:r w:rsidRPr="00C001EC">
        <w:rPr>
          <w:rFonts w:eastAsia="Calibri"/>
          <w:b w:val="0"/>
          <w:szCs w:val="28"/>
          <w:lang w:val="en-US"/>
        </w:rPr>
        <w:lastRenderedPageBreak/>
        <w:t>trọng là Nông trại thông minh - Nông dân thông minh - và Công chức thông minh (Smart Farm - Smart Farmers - Smart Officer)</w:t>
      </w:r>
      <w:bookmarkEnd w:id="488"/>
      <w:bookmarkEnd w:id="489"/>
      <w:r w:rsidR="002024BB">
        <w:rPr>
          <w:rFonts w:eastAsia="Calibri"/>
          <w:b w:val="0"/>
          <w:szCs w:val="28"/>
          <w:lang w:val="en-US"/>
        </w:rPr>
        <w:t>.</w:t>
      </w:r>
    </w:p>
    <w:p w:rsidR="005155FE" w:rsidRPr="00C001EC" w:rsidRDefault="005155FE" w:rsidP="00FF2C31">
      <w:pPr>
        <w:pStyle w:val="A"/>
        <w:spacing w:before="120" w:line="360" w:lineRule="exact"/>
        <w:ind w:firstLine="720"/>
        <w:jc w:val="both"/>
        <w:rPr>
          <w:rFonts w:eastAsia="Calibri"/>
          <w:szCs w:val="28"/>
        </w:rPr>
      </w:pPr>
      <w:bookmarkStart w:id="490" w:name="_Toc52317988"/>
      <w:bookmarkStart w:id="491" w:name="_Toc53582980"/>
      <w:bookmarkStart w:id="492" w:name="_Toc53584194"/>
      <w:r w:rsidRPr="00C001EC">
        <w:rPr>
          <w:rFonts w:eastAsia="Calibri"/>
          <w:b w:val="0"/>
          <w:szCs w:val="28"/>
          <w:lang w:val="en-US"/>
        </w:rPr>
        <w:t>- Nâng cao năng lực nội tại của các tổ chức kinh tế OCOP. Nâng cao chất lượng đào tạo nguồn nhân lực, đổi mới mô hình quản trị phù hợp. Hỗ trợ nâng cao trình độ khoa học công nghệ, hợp tác, chuyển giao công nghệ sạch cho các địa phương sản xuất và chế biến các sản phẩm OCOP.</w:t>
      </w:r>
      <w:bookmarkEnd w:id="490"/>
      <w:bookmarkEnd w:id="491"/>
      <w:bookmarkEnd w:id="492"/>
    </w:p>
    <w:p w:rsidR="005155FE" w:rsidRPr="00C001EC" w:rsidRDefault="005155FE" w:rsidP="005155FE">
      <w:pPr>
        <w:pStyle w:val="A2"/>
      </w:pPr>
      <w:bookmarkStart w:id="493" w:name="_Toc40299021"/>
      <w:bookmarkStart w:id="494" w:name="_Toc42593670"/>
      <w:bookmarkStart w:id="495" w:name="_Toc49775406"/>
      <w:r w:rsidRPr="00C001EC">
        <w:t>4.</w:t>
      </w:r>
      <w:r w:rsidR="00A810E8" w:rsidRPr="00C001EC">
        <w:t>2</w:t>
      </w:r>
      <w:r w:rsidRPr="00C001EC">
        <w:t>.2. Vai trò của doanh nghiệp</w:t>
      </w:r>
      <w:bookmarkEnd w:id="493"/>
      <w:bookmarkEnd w:id="494"/>
      <w:bookmarkEnd w:id="495"/>
    </w:p>
    <w:p w:rsidR="005155FE" w:rsidRPr="00C001EC" w:rsidRDefault="005155FE" w:rsidP="00FF2C31">
      <w:pPr>
        <w:pStyle w:val="A"/>
        <w:spacing w:before="120" w:line="360" w:lineRule="exact"/>
        <w:ind w:firstLine="720"/>
        <w:jc w:val="both"/>
        <w:rPr>
          <w:rFonts w:eastAsia="Calibri"/>
          <w:szCs w:val="28"/>
        </w:rPr>
      </w:pPr>
      <w:bookmarkStart w:id="496" w:name="_Toc52317989"/>
      <w:bookmarkStart w:id="497" w:name="_Toc53582981"/>
      <w:bookmarkStart w:id="498" w:name="_Toc53584195"/>
      <w:r w:rsidRPr="00C001EC">
        <w:rPr>
          <w:rFonts w:eastAsia="Calibri"/>
          <w:b w:val="0"/>
          <w:szCs w:val="28"/>
          <w:lang w:val="en-US"/>
        </w:rPr>
        <w:t>- Doanh nghiệp có vai trò tìm, hoặc mở thị trường tiêu thụ cho các sản phẩm OCOP; tổ chức liên kết với nông dân vùng quy hoạch nguyên liệu, phối hợp với các cơ quan khoa học để có quy trình công nghệ mới huấn luyện cho nông dân, đầu tư cho nông dân sản xuất…;</w:t>
      </w:r>
      <w:bookmarkEnd w:id="496"/>
      <w:bookmarkEnd w:id="497"/>
      <w:bookmarkEnd w:id="498"/>
      <w:r w:rsidRPr="00C001EC">
        <w:rPr>
          <w:rFonts w:eastAsia="Calibri"/>
          <w:b w:val="0"/>
          <w:szCs w:val="28"/>
          <w:lang w:val="en-US"/>
        </w:rPr>
        <w:t xml:space="preserve"> </w:t>
      </w:r>
    </w:p>
    <w:p w:rsidR="005155FE" w:rsidRPr="00C001EC" w:rsidRDefault="005155FE" w:rsidP="00FF2C31">
      <w:pPr>
        <w:pStyle w:val="A"/>
        <w:spacing w:before="120" w:line="360" w:lineRule="exact"/>
        <w:ind w:firstLine="720"/>
        <w:jc w:val="both"/>
        <w:rPr>
          <w:i/>
          <w:szCs w:val="28"/>
        </w:rPr>
      </w:pPr>
      <w:bookmarkStart w:id="499" w:name="_Toc40299022"/>
      <w:bookmarkStart w:id="500" w:name="_Toc52317990"/>
      <w:bookmarkStart w:id="501" w:name="_Toc53582982"/>
      <w:bookmarkStart w:id="502" w:name="_Toc53584196"/>
      <w:r w:rsidRPr="00C001EC">
        <w:rPr>
          <w:rFonts w:eastAsia="Calibri"/>
          <w:b w:val="0"/>
          <w:szCs w:val="28"/>
          <w:lang w:val="en-US"/>
        </w:rPr>
        <w:t>- Doanh nghiệp có vai trò thu mua nguyên liệu, chế biến theo kỹ thuật cạnh tranh, đăng ký xây dựng thương hiệu cho các sản phẩm OCOP</w:t>
      </w:r>
      <w:bookmarkEnd w:id="499"/>
      <w:r w:rsidRPr="00C001EC">
        <w:rPr>
          <w:rFonts w:eastAsia="Calibri"/>
          <w:b w:val="0"/>
          <w:szCs w:val="28"/>
          <w:lang w:val="en-US"/>
        </w:rPr>
        <w:t>;</w:t>
      </w:r>
      <w:bookmarkEnd w:id="500"/>
      <w:bookmarkEnd w:id="501"/>
      <w:bookmarkEnd w:id="502"/>
    </w:p>
    <w:p w:rsidR="005155FE" w:rsidRPr="00C001EC" w:rsidRDefault="005155FE" w:rsidP="00FF2C31">
      <w:pPr>
        <w:pStyle w:val="A"/>
        <w:spacing w:before="120" w:line="360" w:lineRule="exact"/>
        <w:ind w:firstLine="720"/>
        <w:jc w:val="both"/>
        <w:rPr>
          <w:rFonts w:eastAsia="Calibri"/>
          <w:b w:val="0"/>
          <w:bCs w:val="0"/>
          <w:szCs w:val="28"/>
        </w:rPr>
      </w:pPr>
      <w:bookmarkStart w:id="503" w:name="_Toc52317991"/>
      <w:bookmarkStart w:id="504" w:name="_Toc53582983"/>
      <w:bookmarkStart w:id="505" w:name="_Toc53584197"/>
      <w:r w:rsidRPr="00C001EC">
        <w:rPr>
          <w:rFonts w:eastAsia="Calibri"/>
          <w:b w:val="0"/>
          <w:szCs w:val="28"/>
          <w:lang w:val="en-US"/>
        </w:rPr>
        <w:t>- Doanh nghiệp đóng vai trò là chủ thể thực hiện phát triển sản xuất hàng hóa nông nghiệp tập trung, theo quy hoạch trên cơ sở khai thác tài nguyên đất đai có sẵn của các hộ nông dân, HTX nằm trong vùng quy hoạch sản xuất tập trung hoặc trên địa bàn nông thôn.</w:t>
      </w:r>
      <w:bookmarkEnd w:id="503"/>
      <w:bookmarkEnd w:id="504"/>
      <w:bookmarkEnd w:id="505"/>
    </w:p>
    <w:p w:rsidR="005155FE" w:rsidRPr="00C001EC" w:rsidRDefault="005155FE" w:rsidP="00FF2C31">
      <w:pPr>
        <w:pStyle w:val="A2"/>
      </w:pPr>
      <w:bookmarkStart w:id="506" w:name="_Toc40299023"/>
      <w:bookmarkStart w:id="507" w:name="_Toc42593671"/>
      <w:r w:rsidRPr="00C001EC">
        <w:t>4.</w:t>
      </w:r>
      <w:r w:rsidR="00A810E8" w:rsidRPr="00C001EC">
        <w:rPr>
          <w:lang w:val="en-US"/>
        </w:rPr>
        <w:t>2</w:t>
      </w:r>
      <w:r w:rsidRPr="00C001EC">
        <w:t xml:space="preserve">.3. Vai trò của </w:t>
      </w:r>
      <w:bookmarkEnd w:id="506"/>
      <w:bookmarkEnd w:id="507"/>
      <w:r w:rsidR="00271E4B" w:rsidRPr="00C001EC">
        <w:t>HTX</w:t>
      </w:r>
    </w:p>
    <w:p w:rsidR="005155FE" w:rsidRPr="00C001EC" w:rsidRDefault="005155FE" w:rsidP="00FF2C31">
      <w:pPr>
        <w:pStyle w:val="A"/>
        <w:spacing w:before="120" w:line="360" w:lineRule="exact"/>
        <w:ind w:firstLine="720"/>
        <w:jc w:val="both"/>
        <w:rPr>
          <w:rFonts w:eastAsia="Calibri"/>
          <w:szCs w:val="28"/>
          <w:lang w:val="en-US"/>
        </w:rPr>
      </w:pPr>
      <w:bookmarkStart w:id="508" w:name="_Toc52317992"/>
      <w:bookmarkStart w:id="509" w:name="_Toc53582984"/>
      <w:bookmarkStart w:id="510" w:name="_Toc53584198"/>
      <w:bookmarkStart w:id="511" w:name="_Toc437545731"/>
      <w:bookmarkStart w:id="512" w:name="_Toc437585311"/>
      <w:bookmarkStart w:id="513" w:name="_Toc445049421"/>
      <w:r w:rsidRPr="00C001EC">
        <w:rPr>
          <w:rFonts w:eastAsia="Calibri"/>
          <w:b w:val="0"/>
          <w:szCs w:val="28"/>
          <w:lang w:val="en-US"/>
        </w:rPr>
        <w:t>- Khắc phục những hạn chế, những bất cập của kinh tế hộ;</w:t>
      </w:r>
      <w:bookmarkEnd w:id="508"/>
      <w:bookmarkEnd w:id="509"/>
      <w:bookmarkEnd w:id="510"/>
    </w:p>
    <w:p w:rsidR="005155FE" w:rsidRPr="00C001EC" w:rsidRDefault="005155FE" w:rsidP="00FF2C31">
      <w:pPr>
        <w:pStyle w:val="A"/>
        <w:spacing w:before="120" w:line="360" w:lineRule="exact"/>
        <w:ind w:firstLine="720"/>
        <w:jc w:val="both"/>
        <w:rPr>
          <w:rFonts w:eastAsia="Calibri"/>
          <w:szCs w:val="28"/>
          <w:lang w:val="en-US"/>
        </w:rPr>
      </w:pPr>
      <w:bookmarkStart w:id="514" w:name="_Toc52317993"/>
      <w:bookmarkStart w:id="515" w:name="_Toc53582985"/>
      <w:bookmarkStart w:id="516" w:name="_Toc53584199"/>
      <w:r w:rsidRPr="00C001EC">
        <w:rPr>
          <w:rFonts w:eastAsia="Calibri"/>
          <w:b w:val="0"/>
          <w:szCs w:val="28"/>
          <w:lang w:val="en-US"/>
        </w:rPr>
        <w:t>- Liên kết sản xuất, phát triển kinh tế</w:t>
      </w:r>
      <w:bookmarkEnd w:id="511"/>
      <w:bookmarkEnd w:id="512"/>
      <w:bookmarkEnd w:id="513"/>
      <w:r w:rsidRPr="00C001EC">
        <w:rPr>
          <w:rFonts w:eastAsia="Calibri"/>
          <w:b w:val="0"/>
          <w:szCs w:val="28"/>
          <w:lang w:val="en-US"/>
        </w:rPr>
        <w:t>, cung ứng dịch vụ cho thành viên, là cầu nối giữa nông dân với doanh nghiệp và thị trường đặc biệt trong việc phát triển mỗi làng một sản phẩm;</w:t>
      </w:r>
      <w:bookmarkEnd w:id="514"/>
      <w:bookmarkEnd w:id="515"/>
      <w:bookmarkEnd w:id="516"/>
    </w:p>
    <w:p w:rsidR="005155FE" w:rsidRPr="00C001EC" w:rsidRDefault="005155FE" w:rsidP="00FF2C31">
      <w:pPr>
        <w:pStyle w:val="A"/>
        <w:spacing w:before="120" w:line="360" w:lineRule="exact"/>
        <w:ind w:firstLine="720"/>
        <w:jc w:val="both"/>
        <w:rPr>
          <w:rFonts w:eastAsia="Calibri"/>
          <w:szCs w:val="28"/>
          <w:lang w:val="en-US"/>
        </w:rPr>
      </w:pPr>
      <w:bookmarkStart w:id="517" w:name="_Toc437545732"/>
      <w:bookmarkStart w:id="518" w:name="_Toc437585312"/>
      <w:bookmarkStart w:id="519" w:name="_Toc445049422"/>
      <w:bookmarkStart w:id="520" w:name="_Toc52317994"/>
      <w:bookmarkStart w:id="521" w:name="_Toc53582986"/>
      <w:bookmarkStart w:id="522" w:name="_Toc53584200"/>
      <w:r w:rsidRPr="00C001EC">
        <w:rPr>
          <w:rFonts w:eastAsia="Calibri"/>
          <w:b w:val="0"/>
          <w:szCs w:val="28"/>
          <w:lang w:val="en-US"/>
        </w:rPr>
        <w:t>- Đưa tiến bộ khoa học kỹ thuật</w:t>
      </w:r>
      <w:bookmarkEnd w:id="517"/>
      <w:bookmarkEnd w:id="518"/>
      <w:bookmarkEnd w:id="519"/>
      <w:r w:rsidRPr="00C001EC">
        <w:rPr>
          <w:rFonts w:eastAsia="Calibri"/>
          <w:b w:val="0"/>
          <w:szCs w:val="28"/>
          <w:lang w:val="en-US"/>
        </w:rPr>
        <w:t xml:space="preserve">, công nghệ mới trong việc phát triển sản phẩm nông nghiệp, dịch vụ nông nghiệp cho Chương trình </w:t>
      </w:r>
      <w:r w:rsidR="00271E4B" w:rsidRPr="00C001EC">
        <w:rPr>
          <w:rFonts w:eastAsia="Calibri"/>
          <w:b w:val="0"/>
          <w:szCs w:val="28"/>
          <w:lang w:val="en-US"/>
        </w:rPr>
        <w:t>OCOP</w:t>
      </w:r>
      <w:r w:rsidRPr="00C001EC">
        <w:rPr>
          <w:rFonts w:eastAsia="Calibri"/>
          <w:b w:val="0"/>
          <w:szCs w:val="28"/>
          <w:lang w:val="en-US"/>
        </w:rPr>
        <w:t xml:space="preserve"> và nông thôn mới;</w:t>
      </w:r>
      <w:bookmarkEnd w:id="520"/>
      <w:bookmarkEnd w:id="521"/>
      <w:bookmarkEnd w:id="522"/>
    </w:p>
    <w:p w:rsidR="005155FE" w:rsidRPr="00C001EC" w:rsidRDefault="005155FE" w:rsidP="00FF2C31">
      <w:pPr>
        <w:pStyle w:val="A"/>
        <w:spacing w:before="120" w:line="360" w:lineRule="exact"/>
        <w:ind w:firstLine="720"/>
        <w:jc w:val="both"/>
        <w:rPr>
          <w:rFonts w:eastAsia="Calibri"/>
          <w:szCs w:val="28"/>
          <w:lang w:val="en-US"/>
        </w:rPr>
      </w:pPr>
      <w:bookmarkStart w:id="523" w:name="_Toc52317995"/>
      <w:bookmarkStart w:id="524" w:name="_Toc53582987"/>
      <w:bookmarkStart w:id="525" w:name="_Toc53584201"/>
      <w:r w:rsidRPr="00C001EC">
        <w:rPr>
          <w:rFonts w:eastAsia="Calibri"/>
          <w:b w:val="0"/>
          <w:szCs w:val="28"/>
          <w:lang w:val="en-US"/>
        </w:rPr>
        <w:t>- HTX là tổ chức tiếp nhận hỗ trợ của nhà nước đối với nông dân;</w:t>
      </w:r>
      <w:bookmarkEnd w:id="523"/>
      <w:bookmarkEnd w:id="524"/>
      <w:bookmarkEnd w:id="525"/>
    </w:p>
    <w:p w:rsidR="005155FE" w:rsidRPr="00C001EC" w:rsidRDefault="005155FE" w:rsidP="00FF2C31">
      <w:pPr>
        <w:pStyle w:val="A"/>
        <w:spacing w:before="120" w:line="360" w:lineRule="exact"/>
        <w:ind w:firstLine="720"/>
        <w:jc w:val="both"/>
        <w:rPr>
          <w:rFonts w:eastAsia="Calibri"/>
          <w:szCs w:val="28"/>
          <w:lang w:val="en-US"/>
        </w:rPr>
      </w:pPr>
      <w:bookmarkStart w:id="526" w:name="_Toc437545733"/>
      <w:bookmarkStart w:id="527" w:name="_Toc437585313"/>
      <w:bookmarkStart w:id="528" w:name="_Toc445049423"/>
      <w:bookmarkStart w:id="529" w:name="_Toc52317996"/>
      <w:bookmarkStart w:id="530" w:name="_Toc53582988"/>
      <w:bookmarkStart w:id="531" w:name="_Toc53584202"/>
      <w:r w:rsidRPr="00C001EC">
        <w:rPr>
          <w:rFonts w:eastAsia="Calibri"/>
          <w:b w:val="0"/>
          <w:szCs w:val="28"/>
          <w:lang w:val="en-US"/>
        </w:rPr>
        <w:t>- Vai trò trong công tác xã hội, tạo việc làm, nâng cao thu nhập, đảm bảo đời sống</w:t>
      </w:r>
      <w:bookmarkEnd w:id="526"/>
      <w:bookmarkEnd w:id="527"/>
      <w:bookmarkEnd w:id="528"/>
      <w:r w:rsidRPr="00C001EC">
        <w:rPr>
          <w:rFonts w:eastAsia="Calibri"/>
          <w:b w:val="0"/>
          <w:szCs w:val="28"/>
          <w:lang w:val="en-US"/>
        </w:rPr>
        <w:t xml:space="preserve"> cho nông dân;</w:t>
      </w:r>
      <w:bookmarkEnd w:id="529"/>
      <w:bookmarkEnd w:id="530"/>
      <w:bookmarkEnd w:id="531"/>
    </w:p>
    <w:p w:rsidR="005155FE" w:rsidRPr="00C001EC" w:rsidRDefault="005155FE" w:rsidP="00FF2C31">
      <w:pPr>
        <w:pStyle w:val="A"/>
        <w:spacing w:before="120" w:line="360" w:lineRule="exact"/>
        <w:ind w:firstLine="720"/>
        <w:jc w:val="both"/>
        <w:rPr>
          <w:rFonts w:eastAsia="Calibri"/>
          <w:szCs w:val="28"/>
          <w:lang w:val="en-US"/>
        </w:rPr>
      </w:pPr>
      <w:bookmarkStart w:id="532" w:name="_Toc437545734"/>
      <w:bookmarkStart w:id="533" w:name="_Toc437585314"/>
      <w:bookmarkStart w:id="534" w:name="_Toc52317997"/>
      <w:bookmarkStart w:id="535" w:name="_Toc53582989"/>
      <w:bookmarkStart w:id="536" w:name="_Toc53584203"/>
      <w:r w:rsidRPr="00C001EC">
        <w:rPr>
          <w:rFonts w:eastAsia="Calibri"/>
          <w:b w:val="0"/>
          <w:szCs w:val="28"/>
          <w:lang w:val="en-US"/>
        </w:rPr>
        <w:t>- Vai trò trong phát triển cơ sở hạ tầng nông thôn</w:t>
      </w:r>
      <w:bookmarkEnd w:id="532"/>
      <w:bookmarkEnd w:id="533"/>
      <w:r w:rsidRPr="00C001EC">
        <w:rPr>
          <w:rFonts w:eastAsia="Calibri"/>
          <w:b w:val="0"/>
          <w:szCs w:val="28"/>
          <w:lang w:val="en-US"/>
        </w:rPr>
        <w:t>, đóng góp và thúc đẩy xây dựng nông thôn mới.</w:t>
      </w:r>
      <w:bookmarkEnd w:id="534"/>
      <w:bookmarkEnd w:id="535"/>
      <w:bookmarkEnd w:id="536"/>
    </w:p>
    <w:p w:rsidR="005155FE" w:rsidRPr="00C001EC" w:rsidRDefault="005155FE" w:rsidP="005155FE">
      <w:pPr>
        <w:pStyle w:val="A1"/>
        <w:rPr>
          <w:rFonts w:ascii="Times New Roman" w:hAnsi="Times New Roman"/>
        </w:rPr>
      </w:pPr>
      <w:bookmarkStart w:id="537" w:name="_Toc40299024"/>
      <w:bookmarkStart w:id="538" w:name="_Toc42593672"/>
      <w:bookmarkStart w:id="539" w:name="_Toc49775407"/>
      <w:bookmarkStart w:id="540" w:name="_Toc53584204"/>
      <w:r w:rsidRPr="00C001EC">
        <w:rPr>
          <w:rFonts w:ascii="Times New Roman" w:hAnsi="Times New Roman"/>
        </w:rPr>
        <w:t>4.</w:t>
      </w:r>
      <w:r w:rsidR="00A810E8" w:rsidRPr="00C001EC">
        <w:rPr>
          <w:rFonts w:ascii="Times New Roman" w:hAnsi="Times New Roman"/>
        </w:rPr>
        <w:t>3</w:t>
      </w:r>
      <w:r w:rsidRPr="00C001EC">
        <w:rPr>
          <w:rFonts w:ascii="Times New Roman" w:hAnsi="Times New Roman"/>
        </w:rPr>
        <w:t xml:space="preserve">. </w:t>
      </w:r>
      <w:r w:rsidRPr="00C001EC">
        <w:rPr>
          <w:rFonts w:ascii="Times New Roman" w:eastAsia="Calibri" w:hAnsi="Times New Roman"/>
        </w:rPr>
        <w:t>Sự khác nhau (bản chất) giữa HTX và doanh nghiệp</w:t>
      </w:r>
      <w:bookmarkEnd w:id="537"/>
      <w:bookmarkEnd w:id="538"/>
      <w:bookmarkEnd w:id="539"/>
      <w:bookmarkEnd w:id="540"/>
    </w:p>
    <w:p w:rsidR="005155FE" w:rsidRPr="00C001EC" w:rsidRDefault="00271E4B" w:rsidP="00FF2C31">
      <w:pPr>
        <w:pStyle w:val="A"/>
        <w:spacing w:before="120" w:line="360" w:lineRule="exact"/>
        <w:ind w:firstLine="720"/>
        <w:jc w:val="both"/>
        <w:rPr>
          <w:rFonts w:eastAsia="Calibri"/>
          <w:szCs w:val="28"/>
          <w:lang w:val="en-US"/>
        </w:rPr>
      </w:pPr>
      <w:bookmarkStart w:id="541" w:name="_Toc52317999"/>
      <w:bookmarkStart w:id="542" w:name="_Toc53582991"/>
      <w:bookmarkStart w:id="543" w:name="_Toc53584205"/>
      <w:r w:rsidRPr="00C001EC">
        <w:rPr>
          <w:rFonts w:eastAsia="Calibri"/>
          <w:b w:val="0"/>
          <w:szCs w:val="28"/>
          <w:lang w:val="en-US"/>
        </w:rPr>
        <w:lastRenderedPageBreak/>
        <w:t>HTX</w:t>
      </w:r>
      <w:r w:rsidR="005155FE" w:rsidRPr="00C001EC">
        <w:rPr>
          <w:rFonts w:eastAsia="Calibri"/>
          <w:b w:val="0"/>
          <w:szCs w:val="28"/>
          <w:lang w:val="en-US"/>
        </w:rPr>
        <w:t xml:space="preserve"> và doanh nghiệp đều là tổ chức tự nguyện, có tư cách pháp nhân. Luật </w:t>
      </w:r>
      <w:r w:rsidRPr="00C001EC">
        <w:rPr>
          <w:rFonts w:eastAsia="Calibri"/>
          <w:b w:val="0"/>
          <w:szCs w:val="28"/>
          <w:lang w:val="en-US"/>
        </w:rPr>
        <w:t>HTX</w:t>
      </w:r>
      <w:r w:rsidR="005155FE" w:rsidRPr="00C001EC">
        <w:rPr>
          <w:rFonts w:eastAsia="Calibri"/>
          <w:b w:val="0"/>
          <w:szCs w:val="28"/>
          <w:lang w:val="en-US"/>
        </w:rPr>
        <w:t xml:space="preserve"> năm 2012 đã quy định đầy đủ đặc điểm riêng của </w:t>
      </w:r>
      <w:r w:rsidRPr="00C001EC">
        <w:rPr>
          <w:rFonts w:eastAsia="Calibri"/>
          <w:b w:val="0"/>
          <w:szCs w:val="28"/>
          <w:lang w:val="en-US"/>
        </w:rPr>
        <w:t>HTX</w:t>
      </w:r>
      <w:r w:rsidR="005155FE" w:rsidRPr="00C001EC">
        <w:rPr>
          <w:rFonts w:eastAsia="Calibri"/>
          <w:b w:val="0"/>
          <w:szCs w:val="28"/>
          <w:lang w:val="en-US"/>
        </w:rPr>
        <w:t xml:space="preserve"> và đặc điểm chung của tổ chức kinh tế. Trong đó có một số nội dung về quyền, nghĩa vụ, cơ cấu tổ chức tương đối giống doanh nghiệp, hoàn toàn đầy đủ cho </w:t>
      </w:r>
      <w:r w:rsidRPr="00C001EC">
        <w:rPr>
          <w:rFonts w:eastAsia="Calibri"/>
          <w:b w:val="0"/>
          <w:szCs w:val="28"/>
          <w:lang w:val="en-US"/>
        </w:rPr>
        <w:t>HTX</w:t>
      </w:r>
      <w:r w:rsidR="005155FE" w:rsidRPr="00C001EC">
        <w:rPr>
          <w:rFonts w:eastAsia="Calibri"/>
          <w:b w:val="0"/>
          <w:szCs w:val="28"/>
          <w:lang w:val="en-US"/>
        </w:rPr>
        <w:t xml:space="preserve"> hoạt động hiệu quả. Bên cạnh đó </w:t>
      </w:r>
      <w:r w:rsidRPr="00C001EC">
        <w:rPr>
          <w:rFonts w:eastAsia="Calibri"/>
          <w:b w:val="0"/>
          <w:szCs w:val="28"/>
          <w:lang w:val="en-US"/>
        </w:rPr>
        <w:t>HTX</w:t>
      </w:r>
      <w:r w:rsidR="005155FE" w:rsidRPr="00C001EC">
        <w:rPr>
          <w:rFonts w:eastAsia="Calibri"/>
          <w:b w:val="0"/>
          <w:szCs w:val="28"/>
          <w:lang w:val="en-US"/>
        </w:rPr>
        <w:t xml:space="preserve"> có những đặc điểm riêng khác với doanh nghiệp về bản chất. Tuy nhiên, sau Luật </w:t>
      </w:r>
      <w:r w:rsidRPr="00C001EC">
        <w:rPr>
          <w:rFonts w:eastAsia="Calibri"/>
          <w:b w:val="0"/>
          <w:szCs w:val="28"/>
          <w:lang w:val="en-US"/>
        </w:rPr>
        <w:t>HTX</w:t>
      </w:r>
      <w:r w:rsidR="005155FE" w:rsidRPr="00C001EC">
        <w:rPr>
          <w:rFonts w:eastAsia="Calibri"/>
          <w:b w:val="0"/>
          <w:szCs w:val="28"/>
          <w:lang w:val="en-US"/>
        </w:rPr>
        <w:t xml:space="preserve"> năm 2012 đến nay, do vẫn còn có sự nhầm lẫn giữa tổ chức </w:t>
      </w:r>
      <w:r w:rsidRPr="00C001EC">
        <w:rPr>
          <w:rFonts w:eastAsia="Calibri"/>
          <w:b w:val="0"/>
          <w:szCs w:val="28"/>
          <w:lang w:val="en-US"/>
        </w:rPr>
        <w:t>HTX</w:t>
      </w:r>
      <w:r w:rsidR="005155FE" w:rsidRPr="00C001EC">
        <w:rPr>
          <w:rFonts w:eastAsia="Calibri"/>
          <w:b w:val="0"/>
          <w:szCs w:val="28"/>
          <w:lang w:val="en-US"/>
        </w:rPr>
        <w:t xml:space="preserve"> với tổ chức doanh nghiệp nên nhiều </w:t>
      </w:r>
      <w:r w:rsidRPr="00C001EC">
        <w:rPr>
          <w:rFonts w:eastAsia="Calibri"/>
          <w:b w:val="0"/>
          <w:szCs w:val="28"/>
          <w:lang w:val="en-US"/>
        </w:rPr>
        <w:t>HTX</w:t>
      </w:r>
      <w:r w:rsidR="005155FE" w:rsidRPr="00C001EC">
        <w:rPr>
          <w:rFonts w:eastAsia="Calibri"/>
          <w:b w:val="0"/>
          <w:szCs w:val="28"/>
          <w:lang w:val="en-US"/>
        </w:rPr>
        <w:t xml:space="preserve"> chưa tuân nghiêm các quy định của pháp luật, còn có những biểu hiện hình thức, xa rời bản chất các nguyên tắc, giá trị </w:t>
      </w:r>
      <w:r w:rsidRPr="00C001EC">
        <w:rPr>
          <w:rFonts w:eastAsia="Calibri"/>
          <w:b w:val="0"/>
          <w:szCs w:val="28"/>
          <w:lang w:val="en-US"/>
        </w:rPr>
        <w:t>HTX</w:t>
      </w:r>
      <w:r w:rsidR="005155FE" w:rsidRPr="00C001EC">
        <w:rPr>
          <w:rFonts w:eastAsia="Calibri"/>
          <w:b w:val="0"/>
          <w:szCs w:val="28"/>
          <w:lang w:val="en-US"/>
        </w:rPr>
        <w:t xml:space="preserve">. Trước vấn đề này cần làm rõ sự giống nhau và khác nhau giữa hoạt động </w:t>
      </w:r>
      <w:r w:rsidRPr="00C001EC">
        <w:rPr>
          <w:rFonts w:eastAsia="Calibri"/>
          <w:b w:val="0"/>
          <w:szCs w:val="28"/>
          <w:lang w:val="en-US"/>
        </w:rPr>
        <w:t>HTX</w:t>
      </w:r>
      <w:r w:rsidR="005155FE" w:rsidRPr="00C001EC">
        <w:rPr>
          <w:rFonts w:eastAsia="Calibri"/>
          <w:b w:val="0"/>
          <w:szCs w:val="28"/>
          <w:lang w:val="en-US"/>
        </w:rPr>
        <w:t xml:space="preserve"> với hoạt động của doanh nghiệp. Có thể phân biệt như sau:</w:t>
      </w:r>
      <w:bookmarkEnd w:id="541"/>
      <w:bookmarkEnd w:id="542"/>
      <w:bookmarkEnd w:id="543"/>
    </w:p>
    <w:p w:rsidR="005155FE" w:rsidRPr="00C001EC" w:rsidRDefault="005155FE" w:rsidP="005155FE">
      <w:pPr>
        <w:pStyle w:val="A2"/>
      </w:pPr>
      <w:bookmarkStart w:id="544" w:name="_Toc42593673"/>
      <w:bookmarkStart w:id="545" w:name="_Toc49775408"/>
      <w:r w:rsidRPr="00C001EC">
        <w:t>4.</w:t>
      </w:r>
      <w:r w:rsidR="00A810E8" w:rsidRPr="00C001EC">
        <w:t>3</w:t>
      </w:r>
      <w:r w:rsidRPr="00C001EC">
        <w:t>.</w:t>
      </w:r>
      <w:r w:rsidRPr="00C001EC">
        <w:rPr>
          <w:lang w:val="vi-VN"/>
        </w:rPr>
        <w:t xml:space="preserve">1. </w:t>
      </w:r>
      <w:r w:rsidRPr="00C001EC">
        <w:t>Về địa vị pháp lý</w:t>
      </w:r>
      <w:bookmarkEnd w:id="544"/>
      <w:bookmarkEnd w:id="545"/>
    </w:p>
    <w:p w:rsidR="005155FE" w:rsidRPr="006320A2"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lang w:val="vi-VN"/>
        </w:rPr>
      </w:pPr>
      <w:r w:rsidRPr="00C001EC">
        <w:rPr>
          <w:rFonts w:eastAsia="Times New Roman"/>
          <w:color w:val="000000" w:themeColor="text1"/>
          <w:sz w:val="28"/>
          <w:szCs w:val="28"/>
          <w:lang w:eastAsia="zh-CN"/>
        </w:rPr>
        <w:t xml:space="preserve">Doanh nghiệp là tổ chức kinh tế trong đó thành viên chỉ là người góp vốn cho doanh nghiệp và chia lãi theo vốn góp, mọi lợi ích trước hết là của chủ doanh nghiệp. </w:t>
      </w:r>
      <w:r w:rsidRPr="00C001EC">
        <w:rPr>
          <w:rFonts w:eastAsia="Times New Roman"/>
          <w:color w:val="000000" w:themeColor="text1"/>
          <w:sz w:val="28"/>
          <w:szCs w:val="28"/>
        </w:rPr>
        <w:t>Như vậy doanh nghiệp là tổ chức kinh tế “đối vốn” mục tiêu của doanh nghiệp là hoạt động chỉ đáp ứng nhu cầu dịch vụ cho thị trường, không phải là cho nhu cầu của người góp vốn.</w:t>
      </w:r>
      <w:r w:rsidRPr="00C001EC">
        <w:rPr>
          <w:rFonts w:eastAsia="Times New Roman"/>
          <w:color w:val="000000" w:themeColor="text1"/>
          <w:sz w:val="28"/>
          <w:szCs w:val="28"/>
          <w:lang w:val="vi-VN"/>
        </w:rPr>
        <w:t xml:space="preserve"> </w:t>
      </w:r>
      <w:r w:rsidRPr="006320A2">
        <w:rPr>
          <w:rFonts w:eastAsia="Times New Roman"/>
          <w:color w:val="000000" w:themeColor="text1"/>
          <w:sz w:val="28"/>
          <w:szCs w:val="28"/>
          <w:lang w:val="vi-VN"/>
        </w:rPr>
        <w:t>Người tham gia doanh nghiệp chỉ có tư cách duy nhất là nhà đầu tư.</w:t>
      </w:r>
    </w:p>
    <w:p w:rsidR="005155FE" w:rsidRPr="006320A2"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lang w:val="vi-VN"/>
        </w:rPr>
      </w:pPr>
      <w:r w:rsidRPr="00C001EC">
        <w:rPr>
          <w:rFonts w:eastAsia="Times New Roman"/>
          <w:color w:val="000000" w:themeColor="text1"/>
          <w:sz w:val="28"/>
          <w:szCs w:val="28"/>
          <w:lang w:val="vi-VN"/>
        </w:rPr>
        <w:t>Trong</w:t>
      </w:r>
      <w:r w:rsidRPr="006320A2">
        <w:rPr>
          <w:rFonts w:eastAsia="Times New Roman"/>
          <w:color w:val="000000" w:themeColor="text1"/>
          <w:sz w:val="28"/>
          <w:szCs w:val="28"/>
          <w:lang w:val="vi-VN"/>
        </w:rPr>
        <w:t xml:space="preserve">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người tham gia luôn có hai tư cách vừa là người chủ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ại vừa là khách hàng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sử dụng sản phẩm, dịch vụ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w:t>
      </w:r>
      <w:r w:rsidRPr="00C001EC">
        <w:rPr>
          <w:rFonts w:eastAsia="Times New Roman"/>
          <w:color w:val="000000" w:themeColor="text1"/>
          <w:sz w:val="28"/>
          <w:szCs w:val="28"/>
          <w:lang w:val="vi-VN"/>
        </w:rPr>
        <w:t>.</w:t>
      </w:r>
      <w:r w:rsidRPr="006320A2">
        <w:rPr>
          <w:rFonts w:eastAsia="Times New Roman"/>
          <w:color w:val="000000" w:themeColor="text1"/>
          <w:sz w:val="28"/>
          <w:szCs w:val="28"/>
          <w:lang w:val="vi-VN"/>
        </w:rPr>
        <w:t xml:space="preserve"> Trong đó, tư cách quan trọng nhất của xã viên là khách hàng. Vì vậy, Luật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2012 quy định, nếu xã viên không tham gia mua - bán hàng hoá, dịch vụ với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rong khoảng thời gian nhất định, thì đương nhiên mất tư cách xã viên. Mục đích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à tối đa hóa lợi ích cho thành viên bản chất là “đối nhân” mọi lợi ích thuộc về thành viên. Thông qua đáp ứng nhu cầu chung của thành viên về sản phẩm, dịch vụ, việc làm, nâng cao thu nhập một cách hiệu quả hơn so với từng thành viên hoạt động riêng lẻ. Bên cạnh nguyên tắc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phải hoạt động có hiệu quả như doanh nghiệp.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vẫn phải có lãi để đổi mới và tiếp tục phát triển đem lại lợi nhuận cho thành viên, còn có mục đích cao cả khác mà doanh nghiệp không có được là sự tương trợ, giúp đỡ nhau, giữa các thành viên đáp ứng nhu cầu chung, về kinh tế, văn hóa, xã hội cho các thành viê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không chỉ lấy lợi ích kinh tế mà cả lợi ích xã hội, lợi ích văn hóa của các thành viên làm mục tiêu hoạt động.</w:t>
      </w:r>
    </w:p>
    <w:p w:rsidR="005155FE" w:rsidRPr="00C001EC" w:rsidRDefault="005155FE">
      <w:pPr>
        <w:pStyle w:val="A2"/>
      </w:pPr>
      <w:bookmarkStart w:id="546" w:name="_Toc42593674"/>
      <w:bookmarkStart w:id="547" w:name="_Toc49775409"/>
      <w:r w:rsidRPr="00C001EC">
        <w:t>4.</w:t>
      </w:r>
      <w:r w:rsidR="00A810E8" w:rsidRPr="006320A2">
        <w:rPr>
          <w:lang w:val="vi-VN"/>
        </w:rPr>
        <w:t>3</w:t>
      </w:r>
      <w:r w:rsidRPr="00C001EC">
        <w:t>.2. Về cơ chế quản lý</w:t>
      </w:r>
      <w:bookmarkEnd w:id="546"/>
      <w:bookmarkEnd w:id="547"/>
    </w:p>
    <w:p w:rsidR="005155FE" w:rsidRPr="006320A2" w:rsidRDefault="005155FE" w:rsidP="00FF2C31">
      <w:pPr>
        <w:shd w:val="clear" w:color="auto" w:fill="FFFFFF"/>
        <w:spacing w:before="120" w:after="0" w:line="360" w:lineRule="exact"/>
        <w:ind w:firstLine="567"/>
        <w:jc w:val="both"/>
        <w:rPr>
          <w:color w:val="000000" w:themeColor="text1"/>
          <w:sz w:val="28"/>
          <w:szCs w:val="28"/>
          <w:lang w:val="vi-VN"/>
        </w:rPr>
      </w:pPr>
      <w:r w:rsidRPr="006320A2">
        <w:rPr>
          <w:rFonts w:eastAsia="Times New Roman"/>
          <w:color w:val="000000" w:themeColor="text1"/>
          <w:sz w:val="28"/>
          <w:szCs w:val="28"/>
          <w:lang w:val="vi-VN"/>
        </w:rPr>
        <w:t xml:space="preserve">Về phương diện quản lý, trong doanh nghiệp quyền lực thuộc về người góp nhiều vốn, còn đối với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mọi thành viên có quyền ngang nhau trong mọi vấn </w:t>
      </w:r>
      <w:r w:rsidRPr="006320A2">
        <w:rPr>
          <w:rFonts w:eastAsia="Times New Roman"/>
          <w:color w:val="000000" w:themeColor="text1"/>
          <w:sz w:val="28"/>
          <w:szCs w:val="28"/>
          <w:lang w:val="vi-VN"/>
        </w:rPr>
        <w:lastRenderedPageBreak/>
        <w:t xml:space="preserve">đề liên quan đế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Nguyên tắc bình đẳng trong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uôn là đặc điểm nổi trội so với doanh nghiệp. </w:t>
      </w:r>
    </w:p>
    <w:p w:rsidR="005155FE" w:rsidRPr="006320A2" w:rsidRDefault="00271E4B"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HTX</w:t>
      </w:r>
      <w:r w:rsidR="005155FE" w:rsidRPr="006320A2">
        <w:rPr>
          <w:rFonts w:eastAsia="Times New Roman"/>
          <w:color w:val="000000" w:themeColor="text1"/>
          <w:sz w:val="28"/>
          <w:szCs w:val="28"/>
          <w:lang w:val="vi-VN"/>
        </w:rPr>
        <w:t xml:space="preserve"> hướng vào lợi ích cho các thành viên, tất cả thành viên đều có bình đẳng và biểu quyết ngang nhau trong việc quyết định tổ chức, quản lý và hoạt động của </w:t>
      </w:r>
      <w:r w:rsidRPr="006320A2">
        <w:rPr>
          <w:rFonts w:eastAsia="Times New Roman"/>
          <w:color w:val="000000" w:themeColor="text1"/>
          <w:sz w:val="28"/>
          <w:szCs w:val="28"/>
          <w:lang w:val="vi-VN"/>
        </w:rPr>
        <w:t>HTX</w:t>
      </w:r>
      <w:r w:rsidR="005155FE" w:rsidRPr="006320A2">
        <w:rPr>
          <w:rFonts w:eastAsia="Times New Roman"/>
          <w:color w:val="000000" w:themeColor="text1"/>
          <w:sz w:val="28"/>
          <w:szCs w:val="28"/>
          <w:lang w:val="vi-VN"/>
        </w:rPr>
        <w:t xml:space="preserve"> không phụ thuộc số lượng vốn góp vào </w:t>
      </w:r>
      <w:r w:rsidRPr="006320A2">
        <w:rPr>
          <w:rFonts w:eastAsia="Times New Roman"/>
          <w:color w:val="000000" w:themeColor="text1"/>
          <w:sz w:val="28"/>
          <w:szCs w:val="28"/>
          <w:lang w:val="vi-VN"/>
        </w:rPr>
        <w:t>HTX</w:t>
      </w:r>
      <w:r w:rsidR="005155FE" w:rsidRPr="006320A2">
        <w:rPr>
          <w:rFonts w:eastAsia="Times New Roman"/>
          <w:color w:val="000000" w:themeColor="text1"/>
          <w:sz w:val="28"/>
          <w:szCs w:val="28"/>
          <w:lang w:val="vi-VN"/>
        </w:rPr>
        <w:t xml:space="preserve"> nhiều hay ít. </w:t>
      </w:r>
    </w:p>
    <w:p w:rsidR="005155FE" w:rsidRPr="00C001EC"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Trong doanh nghiệp thì quyền lực nói chung và quyền lực trong việc quyết định các vấn đề quan trọng của doanh nghiệp nói riêng, được phân bổ đều cho các thành viên theo tỉ lệ vốn góp của họ, hay nói cách khác, quyền lực thuộc về người góp nhiều vốn.</w:t>
      </w:r>
    </w:p>
    <w:p w:rsidR="005155FE" w:rsidRPr="00C001EC" w:rsidRDefault="005155FE">
      <w:pPr>
        <w:pStyle w:val="A2"/>
      </w:pPr>
      <w:bookmarkStart w:id="548" w:name="_Toc42593675"/>
      <w:bookmarkStart w:id="549" w:name="_Toc49775410"/>
      <w:r w:rsidRPr="00C001EC">
        <w:t>4.</w:t>
      </w:r>
      <w:r w:rsidR="00A810E8" w:rsidRPr="006320A2">
        <w:rPr>
          <w:lang w:val="vi-VN"/>
        </w:rPr>
        <w:t>3</w:t>
      </w:r>
      <w:r w:rsidRPr="00C001EC">
        <w:t>.3. Về đối tượng phục vụ</w:t>
      </w:r>
      <w:bookmarkEnd w:id="548"/>
      <w:bookmarkEnd w:id="549"/>
    </w:p>
    <w:p w:rsidR="005155FE" w:rsidRPr="006320A2"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 xml:space="preserve">Doanh nghiệp phục vụ thị trường, cò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phục vụ thị trường là thứ yếu, chủ yếu phục vụ nhu cầu hàng hoá, dịch vụ cho xã viên, hoạt động vì lợi ích của xã viên, chứ không phải cho bản thâ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w:t>
      </w:r>
    </w:p>
    <w:p w:rsidR="005155FE" w:rsidRPr="00C001EC"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 xml:space="preserve">Đặc trưng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hành viên vừa là chủ vừa là khách hàng và sử dụng sản phẩm, dịch vụ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Đối tượng phục vụ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rước hết là các thành viên vì vậy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uôn có khách hàng là các thành viê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cung ứng sản phẩm, dịch vụ cho thành viên, quan hệ kinh tế giữa thành viên và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à bình đẳng. Đối tượng phục vụ của doanh nghiệp là khách hàng trên thị trường. Do vậy, doanh nghiệp phải tìm kiếm khách hàng trên thị trường.</w:t>
      </w:r>
    </w:p>
    <w:p w:rsidR="005155FE" w:rsidRPr="00C001EC" w:rsidRDefault="005155FE">
      <w:pPr>
        <w:pStyle w:val="A2"/>
      </w:pPr>
      <w:bookmarkStart w:id="550" w:name="_Toc42593676"/>
      <w:bookmarkStart w:id="551" w:name="_Toc49775411"/>
      <w:r w:rsidRPr="00C001EC">
        <w:t>4.</w:t>
      </w:r>
      <w:r w:rsidR="00A810E8" w:rsidRPr="00C001EC">
        <w:t>3</w:t>
      </w:r>
      <w:r w:rsidRPr="00C001EC">
        <w:t>.4. Về sở hữu tài sản</w:t>
      </w:r>
      <w:bookmarkEnd w:id="550"/>
      <w:bookmarkEnd w:id="551"/>
    </w:p>
    <w:p w:rsidR="005155FE" w:rsidRPr="006320A2"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 xml:space="preserve">Về sở hữu tài sản đối với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do thành viên góp vốn vào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và sở hữu tài sản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heo vốn góp điều lệ, đồng thời thành viên vẫn có thể sở hữu tư nhân, tư liệu sản xuất và hoạt động kinh tế tư nhân, cá thể. Tài sản chung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à tài sản thuộc sở hữu cộng đồng thành viên, là tài sản không chia (theo Luật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2012 tài sản không chia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bao gồm: Quyền sử dụng đất do Nhà nước giao đất, cho thuê đất, các khoản nợ, hỗ trợ không hoàn lại của Nhà nước, khoản tặng, cho theo thỏa thuận là tài sản không chia, vốn và tài sản khác được quy định đưa vào tài sản không chia). Doanh nghiệp sở hữu tài sản theo tỷ lệ vốn góp điều lệ.</w:t>
      </w:r>
    </w:p>
    <w:p w:rsidR="005155FE" w:rsidRPr="00C001EC" w:rsidRDefault="005155FE">
      <w:pPr>
        <w:pStyle w:val="A2"/>
      </w:pPr>
      <w:bookmarkStart w:id="552" w:name="_Toc42593677"/>
      <w:bookmarkStart w:id="553" w:name="_Toc49775412"/>
      <w:r w:rsidRPr="00C001EC">
        <w:t>4.</w:t>
      </w:r>
      <w:r w:rsidR="00A810E8" w:rsidRPr="006320A2">
        <w:rPr>
          <w:lang w:val="vi-VN"/>
        </w:rPr>
        <w:t>3</w:t>
      </w:r>
      <w:r w:rsidRPr="00C001EC">
        <w:t>.5. Về phân phối thu nhập</w:t>
      </w:r>
      <w:bookmarkEnd w:id="552"/>
      <w:bookmarkEnd w:id="553"/>
    </w:p>
    <w:p w:rsidR="005155FE" w:rsidRPr="006320A2" w:rsidRDefault="005155FE" w:rsidP="00FF2C31">
      <w:pPr>
        <w:shd w:val="clear" w:color="auto" w:fill="FFFFFF"/>
        <w:spacing w:before="120" w:after="0" w:line="360" w:lineRule="exact"/>
        <w:ind w:firstLine="567"/>
        <w:jc w:val="both"/>
        <w:rPr>
          <w:rFonts w:eastAsia="Times New Roman"/>
          <w:color w:val="000000" w:themeColor="text1"/>
          <w:spacing w:val="-4"/>
          <w:sz w:val="28"/>
          <w:szCs w:val="28"/>
          <w:lang w:val="vi-VN"/>
        </w:rPr>
      </w:pPr>
      <w:r w:rsidRPr="006320A2">
        <w:rPr>
          <w:rFonts w:eastAsia="Times New Roman"/>
          <w:color w:val="000000" w:themeColor="text1"/>
          <w:spacing w:val="-4"/>
          <w:sz w:val="28"/>
          <w:szCs w:val="28"/>
          <w:lang w:val="vi-VN"/>
        </w:rPr>
        <w:t xml:space="preserve">Luật </w:t>
      </w:r>
      <w:r w:rsidR="00271E4B" w:rsidRPr="006320A2">
        <w:rPr>
          <w:rFonts w:eastAsia="Times New Roman"/>
          <w:color w:val="000000" w:themeColor="text1"/>
          <w:spacing w:val="-4"/>
          <w:sz w:val="28"/>
          <w:szCs w:val="28"/>
          <w:lang w:val="vi-VN"/>
        </w:rPr>
        <w:t>HTX</w:t>
      </w:r>
      <w:r w:rsidRPr="006320A2">
        <w:rPr>
          <w:rFonts w:eastAsia="Times New Roman"/>
          <w:color w:val="000000" w:themeColor="text1"/>
          <w:spacing w:val="-4"/>
          <w:sz w:val="28"/>
          <w:szCs w:val="28"/>
          <w:lang w:val="vi-VN"/>
        </w:rPr>
        <w:t xml:space="preserve"> 2012 đã tiếp cận được thông lệ chung của thế giới, đó chính là quy định phân phối lợi nhuận. Việc phân phối lợi nhuận trong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chủ yếu dựa vào mức độ sử dụng sản phẩm, dịch vụ của thành viên hoặc theo công sức lao động đóng góp của thành viên đối với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chứ không phải là số vốn góp vào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Điều này có nghĩa là trong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w:t>
      </w:r>
      <w:r w:rsidRPr="006320A2">
        <w:rPr>
          <w:rFonts w:eastAsia="Times New Roman"/>
          <w:color w:val="000000" w:themeColor="text1"/>
          <w:spacing w:val="-4"/>
          <w:sz w:val="28"/>
          <w:szCs w:val="28"/>
          <w:lang w:val="vi-VN"/>
        </w:rPr>
        <w:t xml:space="preserve"> thành viên nào sử dụng nhiều sản phẩm, dịch vụ của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thì </w:t>
      </w:r>
      <w:r w:rsidRPr="006320A2">
        <w:rPr>
          <w:rFonts w:eastAsia="Times New Roman"/>
          <w:color w:val="000000" w:themeColor="text1"/>
          <w:spacing w:val="-4"/>
          <w:sz w:val="28"/>
          <w:szCs w:val="28"/>
          <w:lang w:val="vi-VN"/>
        </w:rPr>
        <w:lastRenderedPageBreak/>
        <w:t xml:space="preserve">thành viên đó được hưởng nhiều hơn từ thu nhập do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mang lại. Như vậy việc phân chia theo vốn góp trong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chỉ là thứ yếu.</w:t>
      </w:r>
    </w:p>
    <w:p w:rsidR="005155FE" w:rsidRPr="006320A2"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Trong doanh nghiệp lợi nhuận được phân chia cho các thành viên, chủ yếu căn cứ trên tỷ lệ sở hữu vốn của các cổ đông, thành viên doanh nghiệp.</w:t>
      </w:r>
    </w:p>
    <w:p w:rsidR="005155FE" w:rsidRPr="00C001EC" w:rsidRDefault="005155FE">
      <w:pPr>
        <w:pStyle w:val="A2"/>
      </w:pPr>
      <w:bookmarkStart w:id="554" w:name="_Toc42593678"/>
      <w:bookmarkStart w:id="555" w:name="_Toc49775413"/>
      <w:r w:rsidRPr="00C001EC">
        <w:t>4.</w:t>
      </w:r>
      <w:r w:rsidR="00A810E8" w:rsidRPr="00C001EC">
        <w:t>3</w:t>
      </w:r>
      <w:r w:rsidRPr="00C001EC">
        <w:t>.6. Về chính sách ưu đãi, hỗ trợ</w:t>
      </w:r>
      <w:bookmarkEnd w:id="554"/>
      <w:bookmarkEnd w:id="555"/>
      <w:r w:rsidRPr="00C001EC">
        <w:t xml:space="preserve"> </w:t>
      </w:r>
    </w:p>
    <w:p w:rsidR="005155FE" w:rsidRPr="00C001EC" w:rsidRDefault="00271E4B" w:rsidP="00FF2C31">
      <w:pPr>
        <w:shd w:val="clear" w:color="auto" w:fill="FFFFFF"/>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lang w:eastAsia="zh-CN"/>
        </w:rPr>
        <w:t>HTX</w:t>
      </w:r>
      <w:r w:rsidR="005155FE" w:rsidRPr="00C001EC">
        <w:rPr>
          <w:rFonts w:eastAsia="Times New Roman"/>
          <w:color w:val="000000" w:themeColor="text1"/>
          <w:sz w:val="28"/>
          <w:szCs w:val="28"/>
          <w:lang w:eastAsia="zh-CN"/>
        </w:rPr>
        <w:t xml:space="preserve"> là hình thức tổ chức kinh tế mà thành viên là người nông dân, người lao động, các doanh nghiệp vừa và nhỏ. </w:t>
      </w:r>
      <w:r w:rsidR="005155FE" w:rsidRPr="00C001EC">
        <w:rPr>
          <w:rFonts w:eastAsia="Times New Roman"/>
          <w:color w:val="000000" w:themeColor="text1"/>
          <w:sz w:val="28"/>
          <w:szCs w:val="28"/>
        </w:rPr>
        <w:t xml:space="preserve">Vì vậy, có chính sách đặc thù dành riêng cho </w:t>
      </w:r>
      <w:r w:rsidRPr="00C001EC">
        <w:rPr>
          <w:rFonts w:eastAsia="Times New Roman"/>
          <w:color w:val="000000" w:themeColor="text1"/>
          <w:sz w:val="28"/>
          <w:szCs w:val="28"/>
        </w:rPr>
        <w:t>HTX</w:t>
      </w:r>
      <w:r w:rsidR="005155FE" w:rsidRPr="00C001EC">
        <w:rPr>
          <w:rFonts w:eastAsia="Times New Roman"/>
          <w:color w:val="000000" w:themeColor="text1"/>
          <w:sz w:val="28"/>
          <w:szCs w:val="28"/>
        </w:rPr>
        <w:t xml:space="preserve">. Một số chính sách ưu đãi hỗ trợ </w:t>
      </w:r>
      <w:r w:rsidRPr="00C001EC">
        <w:rPr>
          <w:rFonts w:eastAsia="Times New Roman"/>
          <w:color w:val="000000" w:themeColor="text1"/>
          <w:sz w:val="28"/>
          <w:szCs w:val="28"/>
        </w:rPr>
        <w:t>HTX</w:t>
      </w:r>
      <w:r w:rsidR="005155FE" w:rsidRPr="00C001EC">
        <w:rPr>
          <w:rFonts w:eastAsia="Times New Roman"/>
          <w:color w:val="000000" w:themeColor="text1"/>
          <w:sz w:val="28"/>
          <w:szCs w:val="28"/>
        </w:rPr>
        <w:t xml:space="preserve"> phát triển, sự quan tâm này còn thể hiện ở chỗ Luật </w:t>
      </w:r>
      <w:r w:rsidRPr="00C001EC">
        <w:rPr>
          <w:rFonts w:eastAsia="Times New Roman"/>
          <w:color w:val="000000" w:themeColor="text1"/>
          <w:sz w:val="28"/>
          <w:szCs w:val="28"/>
        </w:rPr>
        <w:t>HTX</w:t>
      </w:r>
      <w:r w:rsidR="005155FE" w:rsidRPr="00C001EC">
        <w:rPr>
          <w:rFonts w:eastAsia="Times New Roman"/>
          <w:color w:val="000000" w:themeColor="text1"/>
          <w:sz w:val="28"/>
          <w:szCs w:val="28"/>
        </w:rPr>
        <w:t xml:space="preserve"> 2012 dành hẳn một điều để quy định về vấn đề này và luật giao cho Chính phủ quy định cụ thể.</w:t>
      </w:r>
    </w:p>
    <w:p w:rsidR="005155FE" w:rsidRPr="00C001EC" w:rsidRDefault="005155FE" w:rsidP="00FF2C31">
      <w:pPr>
        <w:pStyle w:val="A1"/>
        <w:jc w:val="both"/>
        <w:rPr>
          <w:rFonts w:ascii="Times New Roman" w:eastAsia="Calibri" w:hAnsi="Times New Roman"/>
          <w:szCs w:val="28"/>
        </w:rPr>
      </w:pPr>
      <w:bookmarkStart w:id="556" w:name="_Toc40299026"/>
      <w:bookmarkStart w:id="557" w:name="_Toc42593679"/>
      <w:bookmarkStart w:id="558" w:name="_Toc49775414"/>
      <w:bookmarkStart w:id="559" w:name="_Toc53584206"/>
      <w:r w:rsidRPr="00C001EC">
        <w:rPr>
          <w:rFonts w:ascii="Times New Roman" w:eastAsia="Calibri" w:hAnsi="Times New Roman"/>
          <w:szCs w:val="28"/>
        </w:rPr>
        <w:t>4.</w:t>
      </w:r>
      <w:r w:rsidR="00A810E8" w:rsidRPr="00C001EC">
        <w:rPr>
          <w:rFonts w:ascii="Times New Roman" w:eastAsia="Calibri" w:hAnsi="Times New Roman"/>
          <w:szCs w:val="28"/>
        </w:rPr>
        <w:t>4</w:t>
      </w:r>
      <w:r w:rsidRPr="00C001EC">
        <w:rPr>
          <w:rFonts w:ascii="Times New Roman" w:eastAsia="Calibri" w:hAnsi="Times New Roman"/>
          <w:szCs w:val="28"/>
        </w:rPr>
        <w:t xml:space="preserve">. Liên kết chuỗi giá trị trong </w:t>
      </w:r>
      <w:bookmarkEnd w:id="556"/>
      <w:bookmarkEnd w:id="557"/>
      <w:r w:rsidRPr="00C001EC">
        <w:rPr>
          <w:rFonts w:ascii="Times New Roman" w:eastAsia="Calibri" w:hAnsi="Times New Roman"/>
          <w:szCs w:val="28"/>
        </w:rPr>
        <w:t xml:space="preserve">Chương trình </w:t>
      </w:r>
      <w:bookmarkEnd w:id="558"/>
      <w:r w:rsidR="00883704" w:rsidRPr="00C001EC">
        <w:rPr>
          <w:rFonts w:ascii="Times New Roman" w:eastAsia="Calibri" w:hAnsi="Times New Roman"/>
          <w:szCs w:val="28"/>
        </w:rPr>
        <w:t>OCOP</w:t>
      </w:r>
      <w:bookmarkEnd w:id="559"/>
    </w:p>
    <w:p w:rsidR="005155FE" w:rsidRPr="00C001EC" w:rsidRDefault="005155FE">
      <w:pPr>
        <w:pStyle w:val="A2"/>
      </w:pPr>
      <w:bookmarkStart w:id="560" w:name="_Toc40299027"/>
      <w:bookmarkStart w:id="561" w:name="_Toc42593680"/>
      <w:bookmarkStart w:id="562" w:name="_Toc49775415"/>
      <w:r w:rsidRPr="00C001EC">
        <w:rPr>
          <w:lang w:val="en-US"/>
        </w:rPr>
        <w:t>4.</w:t>
      </w:r>
      <w:r w:rsidR="00A810E8" w:rsidRPr="00C001EC">
        <w:rPr>
          <w:lang w:val="en-US"/>
        </w:rPr>
        <w:t>4</w:t>
      </w:r>
      <w:r w:rsidRPr="00C001EC">
        <w:rPr>
          <w:lang w:val="en-US"/>
        </w:rPr>
        <w:t>.</w:t>
      </w:r>
      <w:r w:rsidRPr="00C001EC">
        <w:t>1. Bản chất và các hình thức liên kết của chuỗi giá trị</w:t>
      </w:r>
      <w:bookmarkEnd w:id="560"/>
      <w:bookmarkEnd w:id="561"/>
      <w:bookmarkEnd w:id="562"/>
    </w:p>
    <w:p w:rsidR="005155FE" w:rsidRPr="00C001EC" w:rsidRDefault="005155FE">
      <w:pPr>
        <w:pStyle w:val="A3"/>
        <w:rPr>
          <w:szCs w:val="28"/>
        </w:rPr>
      </w:pPr>
      <w:bookmarkStart w:id="563" w:name="_Toc40299028"/>
      <w:r w:rsidRPr="00C001EC">
        <w:rPr>
          <w:szCs w:val="28"/>
        </w:rPr>
        <w:t>4.</w:t>
      </w:r>
      <w:r w:rsidR="00A810E8" w:rsidRPr="00C001EC">
        <w:rPr>
          <w:szCs w:val="28"/>
        </w:rPr>
        <w:t>4</w:t>
      </w:r>
      <w:r w:rsidRPr="00C001EC">
        <w:rPr>
          <w:szCs w:val="28"/>
        </w:rPr>
        <w:t>.1.1 Bản chất liên kết theo chuỗi giá trị</w:t>
      </w:r>
      <w:bookmarkEnd w:id="563"/>
    </w:p>
    <w:p w:rsidR="005155FE"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Chuỗi giá trị được hiểu là một chuỗi các hoạt động từ cung cấp các dịch vụ đầu vào đến sản xuất, thu hái, chế biến, phân phối và tiêu dùng đối với một sản phẩm cụ thể và được hình thành theo nhu cầu của thị trường (Gereffi, 2009). Các hoạt động trong chuỗi được sắp xếp có tổ chức, hợp tác, điều phối và xây dựng quan hệ cùng có lợi giữa nhà sản xuất, nhà chế biến, và nhà phân phối của một sản phẩm và các dịch vụ liên quan. Để tối ưu hóa giá trị đòi hỏi việc hình thành mô hình liên kết, trong đó việc lựa chọn sản phẩm và công nghệ thích hợp của các chủ thể (tác nhân) trong chuỗi là cần thiết. Các hoạt động trong mỗi khâu trong chuỗi tập trung vào sự hình thành giá trị gia tăng. </w:t>
      </w:r>
    </w:p>
    <w:p w:rsidR="00EE41A8" w:rsidRPr="00C001EC" w:rsidRDefault="00EE41A8" w:rsidP="00FF2C31">
      <w:pPr>
        <w:spacing w:before="120" w:after="0" w:line="360" w:lineRule="exact"/>
        <w:ind w:firstLine="567"/>
        <w:jc w:val="both"/>
        <w:rPr>
          <w:color w:val="000000" w:themeColor="text1"/>
          <w:sz w:val="28"/>
          <w:szCs w:val="28"/>
        </w:rPr>
      </w:pPr>
      <w:r w:rsidRPr="00FF2C31">
        <w:rPr>
          <w:noProof/>
          <w:color w:val="000000" w:themeColor="text1"/>
          <w:sz w:val="28"/>
          <w:szCs w:val="28"/>
        </w:rPr>
        <w:drawing>
          <wp:anchor distT="0" distB="0" distL="114300" distR="114300" simplePos="0" relativeHeight="251739136" behindDoc="0" locked="0" layoutInCell="1" allowOverlap="1">
            <wp:simplePos x="0" y="0"/>
            <wp:positionH relativeFrom="column">
              <wp:posOffset>748030</wp:posOffset>
            </wp:positionH>
            <wp:positionV relativeFrom="paragraph">
              <wp:posOffset>308610</wp:posOffset>
            </wp:positionV>
            <wp:extent cx="5089525" cy="2880995"/>
            <wp:effectExtent l="0" t="0" r="0" b="0"/>
            <wp:wrapTopAndBottom/>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89525" cy="2880995"/>
                    </a:xfrm>
                    <a:prstGeom prst="rect">
                      <a:avLst/>
                    </a:prstGeom>
                    <a:noFill/>
                    <a:ln>
                      <a:noFill/>
                    </a:ln>
                  </pic:spPr>
                </pic:pic>
              </a:graphicData>
            </a:graphic>
          </wp:anchor>
        </w:drawing>
      </w:r>
    </w:p>
    <w:p w:rsidR="005155FE" w:rsidRPr="00C001EC" w:rsidRDefault="005155FE" w:rsidP="00FF2C31">
      <w:pPr>
        <w:pStyle w:val="B1"/>
        <w:spacing w:before="120" w:line="360" w:lineRule="exact"/>
        <w:rPr>
          <w:sz w:val="28"/>
          <w:szCs w:val="28"/>
        </w:rPr>
      </w:pPr>
      <w:r w:rsidRPr="00C001EC">
        <w:rPr>
          <w:sz w:val="28"/>
          <w:szCs w:val="28"/>
        </w:rPr>
        <w:lastRenderedPageBreak/>
        <w:t>Hình 4: Chuỗi giá trị và mô hình vận hành chuỗi</w:t>
      </w:r>
    </w:p>
    <w:p w:rsidR="005155FE" w:rsidRPr="00C001EC" w:rsidRDefault="005155FE" w:rsidP="00FF2C31">
      <w:pPr>
        <w:spacing w:before="120" w:after="0" w:line="360" w:lineRule="exact"/>
        <w:jc w:val="center"/>
        <w:rPr>
          <w:bCs/>
          <w:i/>
          <w:iCs/>
          <w:color w:val="000000" w:themeColor="text1"/>
          <w:kern w:val="36"/>
          <w:szCs w:val="28"/>
        </w:rPr>
      </w:pPr>
      <w:r w:rsidRPr="00C001EC">
        <w:rPr>
          <w:bCs/>
          <w:i/>
          <w:iCs/>
          <w:color w:val="000000" w:themeColor="text1"/>
          <w:kern w:val="36"/>
          <w:szCs w:val="28"/>
        </w:rPr>
        <w:t xml:space="preserve">Nguồn: </w:t>
      </w:r>
      <w:r w:rsidR="007A6A16" w:rsidRPr="00C001EC">
        <w:rPr>
          <w:bCs/>
          <w:i/>
          <w:iCs/>
          <w:color w:val="000000" w:themeColor="text1"/>
          <w:kern w:val="36"/>
          <w:szCs w:val="28"/>
        </w:rPr>
        <w:fldChar w:fldCharType="begin"/>
      </w:r>
      <w:r w:rsidRPr="00C001EC">
        <w:rPr>
          <w:bCs/>
          <w:i/>
          <w:iCs/>
          <w:color w:val="000000" w:themeColor="text1"/>
          <w:kern w:val="36"/>
          <w:szCs w:val="28"/>
        </w:rPr>
        <w:instrText xml:space="preserve"> ADDIN EN.CITE &lt;EndNote&gt;&lt;Cite AuthorYear="1"&gt;&lt;Author&gt;Seuring&lt;/Author&gt;&lt;Year&gt;2008&lt;/Year&gt;&lt;RecNum&gt;139&lt;/RecNum&gt;&lt;DisplayText&gt;Seuring và Müller (2008)&lt;/DisplayText&gt;&lt;record&gt;&lt;rec-number&gt;139&lt;/rec-number&gt;&lt;foreign-keys&gt;&lt;key app="EN" db-id="e2xz5fsduxfx5mev9dm5f9sdxrpdt22f2d9s"&gt;139&lt;/key&gt;&lt;/foreign-keys&gt;&lt;ref-type name="Journal Article"&gt;17&lt;/ref-type&gt;&lt;contributors&gt;&lt;authors&gt;&lt;author&gt;Seuring, Stefan&lt;/author&gt;&lt;author&gt;Müller, Martin&lt;/author&gt;&lt;/authors&gt;&lt;/contributors&gt;&lt;titles&gt;&lt;title&gt;From a literature review to a conceptual framework for sustainable supply chain management&lt;/title&gt;&lt;secondary-title&gt;Journal of cleaner production&lt;/secondary-title&gt;&lt;/titles&gt;&lt;periodical&gt;&lt;full-title&gt;Journal of cleaner production&lt;/full-title&gt;&lt;/periodical&gt;&lt;pages&gt;1699-1710&lt;/pages&gt;&lt;volume&gt;16&lt;/volume&gt;&lt;number&gt;15&lt;/number&gt;&lt;dates&gt;&lt;year&gt;2008&lt;/year&gt;&lt;/dates&gt;&lt;isbn&gt;0959-6526&lt;/isbn&gt;&lt;urls&gt;&lt;/urls&gt;&lt;/record&gt;&lt;/Cite&gt;&lt;/EndNote&gt;</w:instrText>
      </w:r>
      <w:r w:rsidR="007A6A16" w:rsidRPr="00C001EC">
        <w:rPr>
          <w:bCs/>
          <w:i/>
          <w:iCs/>
          <w:color w:val="000000" w:themeColor="text1"/>
          <w:kern w:val="36"/>
          <w:szCs w:val="28"/>
        </w:rPr>
        <w:fldChar w:fldCharType="separate"/>
      </w:r>
      <w:hyperlink w:anchor="_ENREF_18" w:tooltip="Seuring, 2008 #139" w:history="1">
        <w:r w:rsidRPr="00C001EC">
          <w:rPr>
            <w:bCs/>
            <w:i/>
            <w:iCs/>
            <w:noProof/>
            <w:color w:val="000000" w:themeColor="text1"/>
            <w:kern w:val="36"/>
            <w:szCs w:val="28"/>
          </w:rPr>
          <w:t>Seuring và Müller (2008</w:t>
        </w:r>
      </w:hyperlink>
      <w:r w:rsidRPr="00C001EC">
        <w:rPr>
          <w:bCs/>
          <w:i/>
          <w:iCs/>
          <w:noProof/>
          <w:color w:val="000000" w:themeColor="text1"/>
          <w:kern w:val="36"/>
          <w:szCs w:val="28"/>
        </w:rPr>
        <w:t>)</w:t>
      </w:r>
      <w:r w:rsidR="007A6A16" w:rsidRPr="00C001EC">
        <w:rPr>
          <w:bCs/>
          <w:i/>
          <w:iCs/>
          <w:color w:val="000000" w:themeColor="text1"/>
          <w:kern w:val="36"/>
          <w:szCs w:val="28"/>
        </w:rPr>
        <w:fldChar w:fldCharType="end"/>
      </w:r>
      <w:r w:rsidRPr="00C001EC">
        <w:rPr>
          <w:bCs/>
          <w:i/>
          <w:iCs/>
          <w:color w:val="000000" w:themeColor="text1"/>
          <w:kern w:val="36"/>
          <w:szCs w:val="28"/>
        </w:rPr>
        <w:t>; Thai Minh (2017)</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Xem xét dưới dạng tổng quát, chuỗi giá trị có dạng như mô tả trong Hình 4.1. Một chuỗi giá trị thường có nhiều hoạt động trong từng mắt xích để đóng góp vào giá trị của sản phẩm cuối cùng. Các hoạt động cung cấp nguyên liệu, sản xuất là một trong số nhiều mắt xích trong việc nâng cao giá trị gia tăng sản phẩm. Các mắt xích trong nội bộ chuỗi theo hàng dọc thường có mối liên hết hai chiều. Các cơ quan nhà nước, ngân hàng, các doanh nghiệp cạnh tranh và hợp tác, cơ quan truyền thông có ảnh hưởng đến môi trường vận hành của chuỗi và sự phát triển của chuỗi giá trị.</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Động lực liên kết của các bên tham gia chuỗi xuất phát từ hai nguồn chính. Nguồn thứ nhất xuất phát từ yêu cầu ngày càng gia tăng của người tiêu dùng đối với chất lượng sản phẩm, đặc biệt là các sản phẩm về dược liệu và các thực phẩm. Do vậy, nguồn nguyên liệu cho sản xuất các sản phẩm trong chuỗi cần được cải thiện chất lượng. Các doanh nghiệp, </w:t>
      </w:r>
      <w:r w:rsidR="00271E4B" w:rsidRPr="00C001EC">
        <w:rPr>
          <w:color w:val="000000" w:themeColor="text1"/>
          <w:sz w:val="28"/>
          <w:szCs w:val="28"/>
        </w:rPr>
        <w:t>HTX</w:t>
      </w:r>
      <w:r w:rsidRPr="00C001EC">
        <w:rPr>
          <w:color w:val="000000" w:themeColor="text1"/>
          <w:sz w:val="28"/>
          <w:szCs w:val="28"/>
        </w:rPr>
        <w:t xml:space="preserve"> trong chuỗi sẽ gia tăng các yêu cầu, qua đó tạo áp lực cho nhà cung cấp (chẳng hạn các hộ, nhóm hộ - tác nhân đầu trong chuỗi) để đầu tư, cải thiện chất lượng sản phẩm. Nguồn áp lực thứ hai của các hộ đến từ thực trạng thiếu hụt các nguồn lực của bản thân mỗi tác nhân trong chuỗi và đòi hỏi sự liên kết để bổ sung nguồn lực phát triển của tác nhân đ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Người tiêu dùng là khởi đầu của chuỗi giá trị và tạo ra giá trị gia tăng được xuất phát từ nhu cầu của người tiêu dùng. Do vậy, để tạo ra giá trị gia tăng trong chuỗi giá trị cần giải đáp các câu hỏi như:</w:t>
      </w:r>
    </w:p>
    <w:p w:rsidR="005155FE" w:rsidRPr="00C001EC" w:rsidRDefault="005155FE" w:rsidP="00FF2C31">
      <w:pPr>
        <w:numPr>
          <w:ilvl w:val="0"/>
          <w:numId w:val="43"/>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Ng</w:t>
      </w:r>
      <w:r w:rsidRPr="00C001EC">
        <w:rPr>
          <w:color w:val="000000" w:themeColor="text1"/>
          <w:sz w:val="28"/>
          <w:szCs w:val="28"/>
          <w:lang w:val="vi-VN"/>
        </w:rPr>
        <w:t>ư</w:t>
      </w:r>
      <w:r w:rsidRPr="00C001EC">
        <w:rPr>
          <w:color w:val="000000" w:themeColor="text1"/>
          <w:sz w:val="28"/>
          <w:szCs w:val="28"/>
        </w:rPr>
        <w:t xml:space="preserve">ời tiêu dùng muốn gì? </w:t>
      </w:r>
    </w:p>
    <w:p w:rsidR="005155FE" w:rsidRPr="00C001EC" w:rsidRDefault="005155FE" w:rsidP="00FF2C31">
      <w:pPr>
        <w:numPr>
          <w:ilvl w:val="0"/>
          <w:numId w:val="43"/>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Cần phải tạo ra giá trị và giá trị gia tăng nào?</w:t>
      </w:r>
    </w:p>
    <w:p w:rsidR="005155FE" w:rsidRPr="00C001EC" w:rsidRDefault="005155FE" w:rsidP="00FF2C31">
      <w:pPr>
        <w:numPr>
          <w:ilvl w:val="0"/>
          <w:numId w:val="43"/>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Làm thế nào để bán các giá trị đó?</w:t>
      </w:r>
    </w:p>
    <w:p w:rsidR="005155FE" w:rsidRPr="00C001EC" w:rsidRDefault="005155FE" w:rsidP="00FF2C31">
      <w:pPr>
        <w:numPr>
          <w:ilvl w:val="0"/>
          <w:numId w:val="44"/>
        </w:numPr>
        <w:tabs>
          <w:tab w:val="clear" w:pos="720"/>
          <w:tab w:val="left" w:pos="709"/>
        </w:tabs>
        <w:spacing w:before="120" w:after="0" w:line="360" w:lineRule="exact"/>
        <w:ind w:left="0" w:firstLine="567"/>
        <w:jc w:val="both"/>
        <w:rPr>
          <w:color w:val="000000" w:themeColor="text1"/>
          <w:spacing w:val="-8"/>
          <w:sz w:val="28"/>
          <w:szCs w:val="28"/>
        </w:rPr>
      </w:pPr>
      <w:r w:rsidRPr="00C001EC">
        <w:rPr>
          <w:color w:val="000000" w:themeColor="text1"/>
          <w:spacing w:val="-8"/>
          <w:sz w:val="28"/>
          <w:szCs w:val="28"/>
        </w:rPr>
        <w:t>Làm thế nào để tiêu thụ các giá trị đó thông qua mạng l</w:t>
      </w:r>
      <w:r w:rsidRPr="00C001EC">
        <w:rPr>
          <w:color w:val="000000" w:themeColor="text1"/>
          <w:spacing w:val="-8"/>
          <w:sz w:val="28"/>
          <w:szCs w:val="28"/>
          <w:lang w:val="vi-VN"/>
        </w:rPr>
        <w:t>ư</w:t>
      </w:r>
      <w:r w:rsidRPr="00C001EC">
        <w:rPr>
          <w:color w:val="000000" w:themeColor="text1"/>
          <w:spacing w:val="-8"/>
          <w:sz w:val="28"/>
          <w:szCs w:val="28"/>
        </w:rPr>
        <w:t xml:space="preserve">ới tiêu thụ sản phẩm? </w:t>
      </w:r>
    </w:p>
    <w:p w:rsidR="005155FE" w:rsidRPr="00C001EC" w:rsidRDefault="005155FE">
      <w:pPr>
        <w:pStyle w:val="A3"/>
        <w:rPr>
          <w:szCs w:val="28"/>
        </w:rPr>
      </w:pPr>
      <w:bookmarkStart w:id="564" w:name="_Toc40299029"/>
      <w:r w:rsidRPr="00C001EC">
        <w:rPr>
          <w:szCs w:val="28"/>
        </w:rPr>
        <w:t>4.</w:t>
      </w:r>
      <w:r w:rsidR="00A810E8" w:rsidRPr="00C001EC">
        <w:rPr>
          <w:szCs w:val="28"/>
        </w:rPr>
        <w:t>4</w:t>
      </w:r>
      <w:r w:rsidRPr="00C001EC">
        <w:rPr>
          <w:szCs w:val="28"/>
        </w:rPr>
        <w:t>.1.2. Các hình thức liên kết theo chuỗi</w:t>
      </w:r>
      <w:bookmarkEnd w:id="564"/>
    </w:p>
    <w:p w:rsidR="005155FE" w:rsidRPr="00C001EC" w:rsidRDefault="005155FE" w:rsidP="00FF2C31">
      <w:pPr>
        <w:tabs>
          <w:tab w:val="left" w:pos="709"/>
        </w:tabs>
        <w:spacing w:before="120" w:after="0" w:line="360" w:lineRule="exact"/>
        <w:ind w:firstLine="567"/>
        <w:jc w:val="both"/>
        <w:rPr>
          <w:color w:val="000000" w:themeColor="text1"/>
          <w:spacing w:val="-4"/>
          <w:sz w:val="28"/>
          <w:szCs w:val="28"/>
        </w:rPr>
      </w:pPr>
      <w:r w:rsidRPr="00C001EC">
        <w:rPr>
          <w:i/>
          <w:iCs/>
          <w:color w:val="000000" w:themeColor="text1"/>
          <w:spacing w:val="-4"/>
          <w:sz w:val="28"/>
          <w:szCs w:val="28"/>
        </w:rPr>
        <w:tab/>
      </w:r>
      <w:r w:rsidRPr="00C001EC">
        <w:rPr>
          <w:color w:val="000000" w:themeColor="text1"/>
          <w:spacing w:val="-4"/>
          <w:sz w:val="28"/>
          <w:szCs w:val="28"/>
        </w:rPr>
        <w:t>Liên kết theo chuỗi giá trị sản phẩm là hình thức liên kết theo chuỗi từ cung ứng vật tư, dịch vụ đầu vào, sản xuất, sơ chế hoặc chế biến gắn với tiêu thụ sản phẩm. Nghị định số 98/2018/NĐ- CP chỉ ra các hình thức liên kết theo chuỗi như:</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từ cung ứng vật tư, dịch vụ đầu vào, tổ chức sản xuất, thu hoạch, sơ chế hoặc chế biến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cung ứng vật tư, dịch vụ đầu vào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Liên kết tổ chức sản xuất, thu hoạch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cung ứng vật tư, dịch vụ đầu vào, tổ chức sản xuất, thu hoạch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pacing w:val="-6"/>
          <w:sz w:val="28"/>
          <w:szCs w:val="28"/>
        </w:rPr>
      </w:pPr>
      <w:r w:rsidRPr="00C001EC">
        <w:rPr>
          <w:color w:val="000000" w:themeColor="text1"/>
          <w:spacing w:val="-6"/>
          <w:sz w:val="28"/>
          <w:szCs w:val="28"/>
        </w:rPr>
        <w:t>Liên kết tổ chức sản xuất, thu hoạch hoặc chế biến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cung ứng vật tư, dịch vụ đầu vào, sơ chế hoặc chế biến gắn với tiêu thụ sản phẩm nông nghiệp;</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sơ chế hoặc chế biến gắn với tiêu thụ sản phẩm.</w:t>
      </w:r>
    </w:p>
    <w:p w:rsidR="005155FE" w:rsidRPr="00C001EC" w:rsidRDefault="005155FE" w:rsidP="00FF2C31">
      <w:pPr>
        <w:shd w:val="clear" w:color="auto" w:fill="FFFFFF"/>
        <w:spacing w:before="120" w:after="0" w:line="360" w:lineRule="exact"/>
        <w:jc w:val="both"/>
        <w:rPr>
          <w:rFonts w:eastAsia="Times New Roman"/>
          <w:i/>
          <w:color w:val="000000" w:themeColor="text1"/>
          <w:sz w:val="28"/>
          <w:szCs w:val="28"/>
        </w:rPr>
      </w:pPr>
      <w:bookmarkStart w:id="565" w:name="_Toc40299030"/>
      <w:r w:rsidRPr="00C001EC">
        <w:rPr>
          <w:rFonts w:eastAsia="Times New Roman"/>
          <w:i/>
          <w:color w:val="000000" w:themeColor="text1"/>
          <w:sz w:val="28"/>
          <w:szCs w:val="28"/>
        </w:rPr>
        <w:t>4.</w:t>
      </w:r>
      <w:r w:rsidR="00A810E8" w:rsidRPr="00C001EC">
        <w:rPr>
          <w:rFonts w:eastAsia="Times New Roman"/>
          <w:i/>
          <w:color w:val="000000" w:themeColor="text1"/>
          <w:sz w:val="28"/>
          <w:szCs w:val="28"/>
        </w:rPr>
        <w:t>4</w:t>
      </w:r>
      <w:r w:rsidRPr="00C001EC">
        <w:rPr>
          <w:rFonts w:eastAsia="Times New Roman"/>
          <w:i/>
          <w:color w:val="000000" w:themeColor="text1"/>
          <w:sz w:val="28"/>
          <w:szCs w:val="28"/>
        </w:rPr>
        <w:t>.1.3 Phân tích và thiết kế các can thiệp trong phát triển chuỗi giá trị</w:t>
      </w:r>
      <w:bookmarkEnd w:id="565"/>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a) </w:t>
      </w:r>
      <w:r w:rsidR="005155FE" w:rsidRPr="00C001EC">
        <w:rPr>
          <w:i/>
          <w:color w:val="000000" w:themeColor="text1"/>
          <w:sz w:val="28"/>
          <w:szCs w:val="28"/>
        </w:rPr>
        <w:t>Phân tích chuỗi giá trị giúp làm rõ các vấn đề sau:</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Ai là người hưởng lợi và mục tiêu đặt ra là gì?</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Lựa chọn sản phẩm chuỗi, địa điểm, đối tác;</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iến hành thu thập số liệu để phân tích chuỗi và, sản phẩm chuỗi, và ngành hàng sản xuất;</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Phân tích số liệu.</w:t>
      </w:r>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b) </w:t>
      </w:r>
      <w:r w:rsidR="005155FE" w:rsidRPr="00C001EC">
        <w:rPr>
          <w:i/>
          <w:color w:val="000000" w:themeColor="text1"/>
          <w:sz w:val="28"/>
          <w:szCs w:val="28"/>
        </w:rPr>
        <w:t>Thiết kế các can thiệp phát triển chuỗi;</w:t>
      </w:r>
    </w:p>
    <w:p w:rsidR="005155FE" w:rsidRPr="00C001EC" w:rsidRDefault="005155FE" w:rsidP="00FF2C31">
      <w:pPr>
        <w:numPr>
          <w:ilvl w:val="0"/>
          <w:numId w:val="40"/>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Phân tích c</w:t>
      </w:r>
      <w:r w:rsidRPr="00C001EC">
        <w:rPr>
          <w:color w:val="000000" w:themeColor="text1"/>
          <w:sz w:val="28"/>
          <w:szCs w:val="28"/>
          <w:lang w:val="vi-VN"/>
        </w:rPr>
        <w:t>ơ</w:t>
      </w:r>
      <w:r w:rsidRPr="00C001EC">
        <w:rPr>
          <w:color w:val="000000" w:themeColor="text1"/>
          <w:sz w:val="28"/>
          <w:szCs w:val="28"/>
        </w:rPr>
        <w:t xml:space="preserve"> hội và giải pháp để nâng cấp và cải thiện sự vận hành và hiệu quả hoạt động của chuỗi;</w:t>
      </w:r>
    </w:p>
    <w:p w:rsidR="005155FE" w:rsidRPr="00C001EC" w:rsidRDefault="005155FE" w:rsidP="00FF2C31">
      <w:pPr>
        <w:numPr>
          <w:ilvl w:val="0"/>
          <w:numId w:val="40"/>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hiết kế xây dựng chiến l</w:t>
      </w:r>
      <w:r w:rsidRPr="00C001EC">
        <w:rPr>
          <w:color w:val="000000" w:themeColor="text1"/>
          <w:sz w:val="28"/>
          <w:szCs w:val="28"/>
          <w:lang w:val="vi-VN"/>
        </w:rPr>
        <w:t>ư</w:t>
      </w:r>
      <w:r w:rsidRPr="00C001EC">
        <w:rPr>
          <w:color w:val="000000" w:themeColor="text1"/>
          <w:sz w:val="28"/>
          <w:szCs w:val="28"/>
        </w:rPr>
        <w:t>ợc can thiệp.</w:t>
      </w:r>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c) </w:t>
      </w:r>
      <w:r w:rsidR="005155FE" w:rsidRPr="00C001EC">
        <w:rPr>
          <w:i/>
          <w:color w:val="000000" w:themeColor="text1"/>
          <w:sz w:val="28"/>
          <w:szCs w:val="28"/>
        </w:rPr>
        <w:t>Triển khai các can thiệp phát triển chuỗi</w:t>
      </w:r>
    </w:p>
    <w:p w:rsidR="005155FE" w:rsidRPr="00C001EC" w:rsidRDefault="005155FE" w:rsidP="00FF2C31">
      <w:pPr>
        <w:numPr>
          <w:ilvl w:val="0"/>
          <w:numId w:val="41"/>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oạt động nào, thời gian, địa điểm và ng</w:t>
      </w:r>
      <w:r w:rsidRPr="00C001EC">
        <w:rPr>
          <w:color w:val="000000" w:themeColor="text1"/>
          <w:sz w:val="28"/>
          <w:szCs w:val="28"/>
          <w:lang w:val="vi-VN"/>
        </w:rPr>
        <w:t>ư</w:t>
      </w:r>
      <w:r w:rsidRPr="00C001EC">
        <w:rPr>
          <w:color w:val="000000" w:themeColor="text1"/>
          <w:sz w:val="28"/>
          <w:szCs w:val="28"/>
        </w:rPr>
        <w:t>ời thực hiện;</w:t>
      </w:r>
    </w:p>
    <w:p w:rsidR="005155FE" w:rsidRPr="00C001EC" w:rsidRDefault="005155FE" w:rsidP="00FF2C31">
      <w:pPr>
        <w:numPr>
          <w:ilvl w:val="0"/>
          <w:numId w:val="41"/>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ám sát và đánh giá các can thiệp đó.</w:t>
      </w:r>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d) </w:t>
      </w:r>
      <w:r w:rsidR="005155FE" w:rsidRPr="00C001EC">
        <w:rPr>
          <w:i/>
          <w:color w:val="000000" w:themeColor="text1"/>
          <w:sz w:val="28"/>
          <w:szCs w:val="28"/>
        </w:rPr>
        <w:t>Giám sát và đánh giá các can thiệp phát triển chuỗi</w:t>
      </w:r>
      <w:r w:rsidR="00746637" w:rsidRPr="00C001EC">
        <w:rPr>
          <w:i/>
          <w:color w:val="000000" w:themeColor="text1"/>
          <w:sz w:val="28"/>
          <w:szCs w:val="28"/>
        </w:rPr>
        <w:t>,</w:t>
      </w:r>
      <w:r w:rsidR="005155FE" w:rsidRPr="00C001EC">
        <w:rPr>
          <w:i/>
          <w:color w:val="000000" w:themeColor="text1"/>
          <w:sz w:val="28"/>
          <w:szCs w:val="28"/>
        </w:rPr>
        <w:t xml:space="preserve"> </w:t>
      </w:r>
      <w:r w:rsidR="00746637" w:rsidRPr="00C001EC">
        <w:rPr>
          <w:i/>
          <w:color w:val="000000" w:themeColor="text1"/>
          <w:sz w:val="28"/>
          <w:szCs w:val="28"/>
        </w:rPr>
        <w:t>d</w:t>
      </w:r>
      <w:r w:rsidR="005155FE" w:rsidRPr="00C001EC">
        <w:rPr>
          <w:i/>
          <w:color w:val="000000" w:themeColor="text1"/>
          <w:sz w:val="28"/>
          <w:szCs w:val="28"/>
        </w:rPr>
        <w:t xml:space="preserve">ựa vào bộ chỉ số đánh giá </w:t>
      </w:r>
    </w:p>
    <w:p w:rsidR="005155FE" w:rsidRPr="00C001EC" w:rsidRDefault="005155FE" w:rsidP="00FF2C31">
      <w:pPr>
        <w:numPr>
          <w:ilvl w:val="0"/>
          <w:numId w:val="39"/>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ám sát hoạt động và tiến độ;</w:t>
      </w:r>
    </w:p>
    <w:p w:rsidR="005155FE" w:rsidRPr="00C001EC" w:rsidRDefault="005155FE" w:rsidP="00FF2C31">
      <w:pPr>
        <w:numPr>
          <w:ilvl w:val="0"/>
          <w:numId w:val="39"/>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Đánh giá kết quả;</w:t>
      </w:r>
    </w:p>
    <w:p w:rsidR="005155FE" w:rsidRPr="00C001EC" w:rsidRDefault="005155FE" w:rsidP="00FF2C31">
      <w:pPr>
        <w:numPr>
          <w:ilvl w:val="0"/>
          <w:numId w:val="39"/>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Đúc rút bài học và tiến hành phân tích lại chuỗi giá trị để xây dựng khung can thiệp tiếp theo.</w:t>
      </w:r>
    </w:p>
    <w:p w:rsidR="005155FE" w:rsidRPr="00C001EC" w:rsidRDefault="005155FE">
      <w:pPr>
        <w:pStyle w:val="A2"/>
      </w:pPr>
      <w:bookmarkStart w:id="566" w:name="_Toc40299031"/>
      <w:bookmarkStart w:id="567" w:name="_Toc42593681"/>
      <w:bookmarkStart w:id="568" w:name="_Toc49775416"/>
      <w:r w:rsidRPr="00C001EC">
        <w:t>4</w:t>
      </w:r>
      <w:r w:rsidRPr="00C001EC">
        <w:rPr>
          <w:lang w:val="en-US"/>
        </w:rPr>
        <w:t>.</w:t>
      </w:r>
      <w:r w:rsidR="00A810E8" w:rsidRPr="00C001EC">
        <w:rPr>
          <w:lang w:val="en-US"/>
        </w:rPr>
        <w:t>4</w:t>
      </w:r>
      <w:r w:rsidRPr="00C001EC">
        <w:t>.2. Tính tất yếu và những lợi ích liên kết theo chuỗi giá trị sản phẩm OCOP</w:t>
      </w:r>
      <w:bookmarkEnd w:id="566"/>
      <w:bookmarkEnd w:id="567"/>
      <w:bookmarkEnd w:id="568"/>
      <w:r w:rsidRPr="00C001EC">
        <w:t xml:space="preserve"> </w:t>
      </w:r>
    </w:p>
    <w:p w:rsidR="005155FE" w:rsidRPr="00C001EC" w:rsidRDefault="005155FE">
      <w:pPr>
        <w:pStyle w:val="A3"/>
        <w:rPr>
          <w:szCs w:val="28"/>
        </w:rPr>
      </w:pPr>
      <w:bookmarkStart w:id="569" w:name="_Toc40299032"/>
      <w:r w:rsidRPr="00C001EC">
        <w:rPr>
          <w:szCs w:val="28"/>
        </w:rPr>
        <w:t>4.</w:t>
      </w:r>
      <w:r w:rsidR="00A810E8" w:rsidRPr="00C001EC">
        <w:rPr>
          <w:szCs w:val="28"/>
        </w:rPr>
        <w:t>4</w:t>
      </w:r>
      <w:r w:rsidRPr="00C001EC">
        <w:rPr>
          <w:szCs w:val="28"/>
        </w:rPr>
        <w:t>.2.1 Sản phẩm OCOP còn gặp khó khăn trong tiêu thụ</w:t>
      </w:r>
      <w:bookmarkEnd w:id="569"/>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xml:space="preserve">Theo Văn phòng </w:t>
      </w:r>
      <w:r w:rsidR="000B5FE8">
        <w:rPr>
          <w:color w:val="000000" w:themeColor="text1"/>
          <w:sz w:val="28"/>
          <w:szCs w:val="28"/>
        </w:rPr>
        <w:t>Đ</w:t>
      </w:r>
      <w:r w:rsidRPr="00C001EC">
        <w:rPr>
          <w:color w:val="000000" w:themeColor="text1"/>
          <w:sz w:val="28"/>
          <w:szCs w:val="28"/>
        </w:rPr>
        <w:t xml:space="preserve">iều phối nông thôn mới Trung ương, tính đến hết năm 2019 </w:t>
      </w:r>
      <w:r w:rsidR="000B5FE8">
        <w:rPr>
          <w:color w:val="000000" w:themeColor="text1"/>
          <w:sz w:val="28"/>
          <w:szCs w:val="28"/>
        </w:rPr>
        <w:t>cả nước</w:t>
      </w:r>
      <w:r w:rsidRPr="00C001EC">
        <w:rPr>
          <w:color w:val="000000" w:themeColor="text1"/>
          <w:sz w:val="28"/>
          <w:szCs w:val="28"/>
        </w:rPr>
        <w:t xml:space="preserve"> đã có gần 3.300 tổ chức kinh tế đăng ký tham gia Chương trình </w:t>
      </w:r>
      <w:r w:rsidR="00746637" w:rsidRPr="00C001EC">
        <w:rPr>
          <w:color w:val="000000" w:themeColor="text1"/>
          <w:sz w:val="28"/>
          <w:szCs w:val="28"/>
        </w:rPr>
        <w:t>OCOP</w:t>
      </w:r>
      <w:r w:rsidRPr="00C001EC">
        <w:rPr>
          <w:color w:val="000000" w:themeColor="text1"/>
          <w:sz w:val="28"/>
          <w:szCs w:val="28"/>
        </w:rPr>
        <w:t xml:space="preserve">, tăng gần 200 tổ chức kinh tế. Trong đó, có 583 tổ chức kinh tế đã đề xuất và được đánh giá xếp hạng sản phẩm cấp Giấy chứng nhận từ ba sao trở lên. Mục tiêu của </w:t>
      </w:r>
      <w:r w:rsidR="000B5FE8">
        <w:rPr>
          <w:color w:val="000000" w:themeColor="text1"/>
          <w:sz w:val="28"/>
          <w:szCs w:val="28"/>
        </w:rPr>
        <w:t>C</w:t>
      </w:r>
      <w:r w:rsidRPr="00C001EC">
        <w:rPr>
          <w:color w:val="000000" w:themeColor="text1"/>
          <w:sz w:val="28"/>
          <w:szCs w:val="28"/>
        </w:rPr>
        <w:t xml:space="preserve">hương trình đến năm 2020 sẽ có </w:t>
      </w:r>
      <w:r w:rsidR="00746637" w:rsidRPr="00C001EC">
        <w:rPr>
          <w:color w:val="000000" w:themeColor="text1"/>
          <w:sz w:val="28"/>
          <w:szCs w:val="28"/>
        </w:rPr>
        <w:t>2.4</w:t>
      </w:r>
      <w:r w:rsidRPr="00C001EC">
        <w:rPr>
          <w:color w:val="000000" w:themeColor="text1"/>
          <w:sz w:val="28"/>
          <w:szCs w:val="28"/>
        </w:rPr>
        <w:t xml:space="preserve">00 sản phẩm OCOP nhưng đến </w:t>
      </w:r>
      <w:r w:rsidR="00746637" w:rsidRPr="00C001EC">
        <w:rPr>
          <w:color w:val="000000" w:themeColor="text1"/>
          <w:sz w:val="28"/>
          <w:szCs w:val="28"/>
        </w:rPr>
        <w:t>9/</w:t>
      </w:r>
      <w:r w:rsidRPr="00C001EC">
        <w:rPr>
          <w:color w:val="000000" w:themeColor="text1"/>
          <w:sz w:val="28"/>
          <w:szCs w:val="28"/>
        </w:rPr>
        <w:t>20</w:t>
      </w:r>
      <w:r w:rsidR="000B5FE8">
        <w:rPr>
          <w:color w:val="000000" w:themeColor="text1"/>
          <w:sz w:val="28"/>
          <w:szCs w:val="28"/>
        </w:rPr>
        <w:t>20</w:t>
      </w:r>
      <w:r w:rsidRPr="00C001EC">
        <w:rPr>
          <w:color w:val="000000" w:themeColor="text1"/>
          <w:sz w:val="28"/>
          <w:szCs w:val="28"/>
        </w:rPr>
        <w:t xml:space="preserve"> mới chỉ có trên </w:t>
      </w:r>
      <w:r w:rsidR="00746637" w:rsidRPr="00C001EC">
        <w:rPr>
          <w:color w:val="000000" w:themeColor="text1"/>
          <w:sz w:val="28"/>
          <w:szCs w:val="28"/>
        </w:rPr>
        <w:t xml:space="preserve">2.071 </w:t>
      </w:r>
      <w:r w:rsidRPr="00C001EC">
        <w:rPr>
          <w:color w:val="000000" w:themeColor="text1"/>
          <w:sz w:val="28"/>
          <w:szCs w:val="28"/>
        </w:rPr>
        <w:t xml:space="preserve">sản phẩm được công nhận </w:t>
      </w:r>
      <w:r w:rsidR="00746637" w:rsidRPr="00C001EC">
        <w:rPr>
          <w:color w:val="000000" w:themeColor="text1"/>
          <w:sz w:val="28"/>
          <w:szCs w:val="28"/>
        </w:rPr>
        <w:t>từ 3 sao trở lên</w:t>
      </w:r>
      <w:r w:rsidRPr="00C001EC">
        <w:rPr>
          <w:color w:val="000000" w:themeColor="text1"/>
          <w:sz w:val="28"/>
          <w:szCs w:val="28"/>
        </w:rPr>
        <w:t xml:space="preserve">.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Tuy </w:t>
      </w:r>
      <w:r w:rsidR="00746637" w:rsidRPr="00C001EC">
        <w:rPr>
          <w:color w:val="000000" w:themeColor="text1"/>
          <w:sz w:val="28"/>
          <w:szCs w:val="28"/>
        </w:rPr>
        <w:t>vậy</w:t>
      </w:r>
      <w:r w:rsidRPr="00C001EC">
        <w:rPr>
          <w:color w:val="000000" w:themeColor="text1"/>
          <w:sz w:val="28"/>
          <w:szCs w:val="28"/>
        </w:rPr>
        <w:t>, các sản phẩm OCOP còn gặp khó khăn trong tiêu thụ trong và ngoài nước. Một trong những rào cản đó là thiếu liên kết sản xuất theo chuỗi để mở rộng thị trường và phát triển bền vững. Vùng nguyên liệu phục vụ chế biến của nhiều sản phẩm không ổn định, sản xuất nhỏ lẻ, manh mún nên mối liên kết giữa các khâu theo chuỗi giá trị còn hạn chế (Sơn Hà, 2020).</w:t>
      </w:r>
    </w:p>
    <w:p w:rsidR="005155FE" w:rsidRPr="00C001EC" w:rsidRDefault="005155FE">
      <w:pPr>
        <w:pStyle w:val="A3"/>
        <w:rPr>
          <w:szCs w:val="28"/>
        </w:rPr>
      </w:pPr>
      <w:bookmarkStart w:id="570" w:name="_Toc40299033"/>
      <w:r w:rsidRPr="00C001EC">
        <w:rPr>
          <w:szCs w:val="28"/>
        </w:rPr>
        <w:t>4.</w:t>
      </w:r>
      <w:r w:rsidR="00A810E8" w:rsidRPr="00C001EC">
        <w:rPr>
          <w:szCs w:val="28"/>
        </w:rPr>
        <w:t>4</w:t>
      </w:r>
      <w:r w:rsidRPr="00C001EC">
        <w:rPr>
          <w:szCs w:val="28"/>
        </w:rPr>
        <w:t>.2.2. Tính tất yếu của liên kết theo chuỗi giá trị sản phẩm OCOP</w:t>
      </w:r>
      <w:bookmarkEnd w:id="570"/>
    </w:p>
    <w:p w:rsidR="005155FE" w:rsidRPr="00C001EC" w:rsidRDefault="005155FE" w:rsidP="00FF2C31">
      <w:pPr>
        <w:spacing w:before="120" w:after="0" w:line="360" w:lineRule="exact"/>
        <w:ind w:firstLine="567"/>
        <w:jc w:val="both"/>
        <w:rPr>
          <w:bCs/>
          <w:iCs/>
          <w:color w:val="000000" w:themeColor="text1"/>
          <w:kern w:val="36"/>
          <w:sz w:val="28"/>
          <w:szCs w:val="28"/>
        </w:rPr>
      </w:pPr>
      <w:r w:rsidRPr="00C001EC">
        <w:rPr>
          <w:color w:val="000000" w:themeColor="text1"/>
          <w:sz w:val="28"/>
          <w:szCs w:val="28"/>
        </w:rPr>
        <w:t xml:space="preserve">Để nâng cao khả năng cạnh tranh của sản phẩm OCOP, liên kết theo chuỗi giá trị từ cung ứng vật tư, dịch vụ đầu vào, sản xuất, sơ chế hoặc chế biến gắn với tiêu thụ sản phẩm OCOP là rất cần thiết. </w:t>
      </w:r>
      <w:r w:rsidRPr="00C001EC">
        <w:rPr>
          <w:bCs/>
          <w:iCs/>
          <w:color w:val="000000" w:themeColor="text1"/>
          <w:kern w:val="36"/>
          <w:sz w:val="28"/>
          <w:szCs w:val="28"/>
        </w:rPr>
        <w:t xml:space="preserve">Chuỗi giá trị sản phẩm OCOP được xây dựng trên cơ sở lấy nhu cầu thị trường là điểm xuất phát.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Việc đáp ứng yêu cầu thị trường khiến các mối liên kết trong chuỗi được phát triển. Người tiêu dùng cuối cùng luôn quan tâm đến chất lượng các loại sản phẩm như sự an toàn, giá trị dinh dưỡng, tính kinh tế, sự thân thiện môi trường trong sản xuất và tiêu dùng các sản phẩm OCOP. Những áp lực từ thị trường đó khiến các doanh nghiệp/hợp tác xã giữ vai trò “đầu tàu” trong chuỗi giá trị chịu áp lực. Doanh nghiệp/hợp tác xã sẽ chuyển áp lực này lên các đối tác cung cấp nguyên liệu (như nông dân, tổ hợp tác, hợp tác xã) và các đối các cung cấp các sản phẩm, dịch vụ hỗ trợ khác trong chuỗi liên kết. </w:t>
      </w:r>
    </w:p>
    <w:p w:rsidR="005155FE" w:rsidRPr="00C001EC" w:rsidRDefault="007A6A16" w:rsidP="00FF2C31">
      <w:pPr>
        <w:spacing w:before="120" w:after="0" w:line="360" w:lineRule="exact"/>
        <w:jc w:val="both"/>
        <w:rPr>
          <w:color w:val="000000" w:themeColor="text1"/>
          <w:sz w:val="28"/>
          <w:szCs w:val="28"/>
        </w:rPr>
      </w:pPr>
      <w:r>
        <w:rPr>
          <w:noProof/>
          <w:color w:val="000000" w:themeColor="text1"/>
          <w:sz w:val="28"/>
          <w:szCs w:val="28"/>
          <w:lang w:eastAsia="ko-KR"/>
        </w:rPr>
        <w:pict>
          <v:group id="Group 52" o:spid="_x0000_s1053" style="position:absolute;left:0;text-align:left;margin-left:-.15pt;margin-top:17.1pt;width:448pt;height:235.35pt;z-index:251665408;mso-width-relative:margin;mso-height-relative:margin" coordorigin="636,2029" coordsize="55919,31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">
            <v:shape id="Straight Arrow Connector 53" o:spid="_x0000_s1054" type="#_x0000_t32" style="position:absolute;left:5238;top:8783;width:0;height:278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CFmsUAAADbAAAADwAAAGRycy9kb3ducmV2LnhtbESPT2vCQBTE7wW/w/IEb3Xjf0mzSjFV&#10;LOhBG+j1kX1NYrNvQ3ar6bfvCkKPw8z8hknWnanFlVpXWVYwGkYgiHOrKy4UZB/b5yUI55E11pZJ&#10;wS85WK96TwnG2t74RNezL0SAsItRQel9E0vp8pIMuqFtiIP3ZVuDPsi2kLrFW4CbWo6jaC4NVhwW&#10;SmxoU1L+ff4xCo7vi8/lYXpY7N5OPHVFesmqNFVq0O9eX0B46vx/+NHeawWzCdy/hB8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CFmsUAAADbAAAADwAAAAAAAAAA&#10;AAAAAAChAgAAZHJzL2Rvd25yZXYueG1sUEsFBgAAAAAEAAQA+QAAAJMDAAAAAA==&#10;" filled="t" fillcolor="white [3201]" strokecolor="black [3200]" strokeweight=".25pt">
              <v:stroke endarrow="open"/>
            </v:shape>
            <v:group id="Group 54" o:spid="_x0000_s1055" style="position:absolute;left:636;top:2029;width:55920;height:31969" coordorigin=",2581" coordsize="55919,29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type id="_x0000_t202" coordsize="21600,21600" o:spt="202" path="m,l,21600r21600,l21600,xe">
                <v:stroke joinstyle="miter"/>
                <v:path gradientshapeok="t" o:connecttype="rect"/>
              </v:shapetype>
              <v:shape id="Text Box 55" o:spid="_x0000_s1056" type="#_x0000_t202" style="position:absolute;left:1748;top:27252;width:53622;height:45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pxOsIA&#10;AADbAAAADwAAAGRycy9kb3ducmV2LnhtbESPQWsCMRSE74X+h/AK3mq2BWW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SnE6wgAAANsAAAAPAAAAAAAAAAAAAAAAAJgCAABkcnMvZG93&#10;bnJldi54bWxQSwUGAAAAAAQABAD1AAAAhwMAAAAA&#10;" fillcolor="white [3201]" strokeweight=".5pt">
                <v:textbox>
                  <w:txbxContent>
                    <w:p w:rsidR="00EE41A8" w:rsidRPr="005E549A" w:rsidRDefault="00EE41A8" w:rsidP="005155FE">
                      <w:pPr>
                        <w:pStyle w:val="NormalWeb"/>
                        <w:kinsoku w:val="0"/>
                        <w:overflowPunct w:val="0"/>
                        <w:spacing w:before="0" w:beforeAutospacing="0" w:after="0" w:afterAutospacing="0"/>
                        <w:jc w:val="center"/>
                        <w:textAlignment w:val="baseline"/>
                        <w:rPr>
                          <w:bCs/>
                          <w:color w:val="000000" w:themeColor="text1"/>
                          <w:kern w:val="24"/>
                          <w:sz w:val="20"/>
                          <w:szCs w:val="44"/>
                        </w:rPr>
                      </w:pPr>
                      <w:r w:rsidRPr="005E549A">
                        <w:rPr>
                          <w:bCs/>
                          <w:color w:val="000000" w:themeColor="text1"/>
                          <w:kern w:val="24"/>
                          <w:sz w:val="20"/>
                          <w:szCs w:val="44"/>
                        </w:rPr>
                        <w:t xml:space="preserve">Tái cơ cấu nông nghiệp </w:t>
                      </w:r>
                    </w:p>
                    <w:p w:rsidR="00EE41A8" w:rsidRPr="005E549A" w:rsidRDefault="00EE41A8" w:rsidP="005155FE">
                      <w:pPr>
                        <w:pStyle w:val="NormalWeb"/>
                        <w:kinsoku w:val="0"/>
                        <w:overflowPunct w:val="0"/>
                        <w:spacing w:before="0" w:beforeAutospacing="0" w:after="0" w:afterAutospacing="0"/>
                        <w:jc w:val="center"/>
                        <w:textAlignment w:val="baseline"/>
                        <w:rPr>
                          <w:sz w:val="4"/>
                          <w:szCs w:val="20"/>
                        </w:rPr>
                      </w:pPr>
                      <w:r w:rsidRPr="005E549A">
                        <w:rPr>
                          <w:bCs/>
                          <w:color w:val="000000" w:themeColor="text1"/>
                          <w:kern w:val="24"/>
                          <w:sz w:val="20"/>
                          <w:szCs w:val="44"/>
                        </w:rPr>
                        <w:t>và vai trò kiến tạo của Nhà nước</w:t>
                      </w:r>
                    </w:p>
                  </w:txbxContent>
                </v:textbox>
              </v:shape>
              <v:group id="Group 56" o:spid="_x0000_s1057" style="position:absolute;top:2581;width:55919;height:24049" coordorigin="562,10265" coordsize="53696,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7" o:spid="_x0000_s1058" type="#_x0000_t13" style="position:absolute;left:21206;top:21499;width:3867;height:19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FIAMMA&#10;AADbAAAADwAAAGRycy9kb3ducmV2LnhtbESPS2vCQBSF9wX/w3CF7uqkShObOkpUhNKdj013l8w1&#10;CWbuxJkxpv++Uyi4PJzHx1msBtOKnpxvLCt4nSQgiEurG64UnI67lzkIH5A1tpZJwQ95WC1HTwvM&#10;tb3znvpDqEQcYZ+jgjqELpfSlzUZ9BPbEUfvbJ3BEKWrpHZ4j+OmldMkSaXBhiOhxo42NZWXw81E&#10;7pkvWdps2+tXui6z2fd7sdsGpZ7HQ/EBItAQHuH/9qdW8JbB35f4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FIAMMAAADbAAAADwAAAAAAAAAAAAAAAACYAgAAZHJzL2Rv&#10;d25yZXYueG1sUEsFBgAAAAAEAAQA9QAAAIgDAAAAAA==&#10;" adj="16065" fillcolor="white [3201]" strokecolor="black [3200]" strokeweight=".25pt"/>
                <v:group id="Group 60" o:spid="_x0000_s1059" style="position:absolute;left:562;top:10265;width:53696;height:24419" coordorigin="562,10265" coordsize="53696,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group id="Group 61" o:spid="_x0000_s1060" style="position:absolute;left:562;top:19214;width:36289;height:11526" coordorigin="-534,5022" coordsize="36288,11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group id="Group 62" o:spid="_x0000_s1061" style="position:absolute;left:14299;top:16336;width:21455;height:213" coordorigin="-4720,-9559" coordsize="21454,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Straight Arrow Connector 63" o:spid="_x0000_s1062" type="#_x0000_t32" style="position:absolute;left:13686;top:-9559;width:3048;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xPJ8UAAADbAAAADwAAAGRycy9kb3ducmV2LnhtbESPS4vCQBCE74L/YWjBm058oJJ1FDG6&#10;KOjBB+y1yfQmWTM9ITNq9t87wsIei6r6ipovG1OKB9WusKxg0I9AEKdWF5wpuF62vRkI55E1lpZJ&#10;wS85WC7arTnG2j75RI+zz0SAsItRQe59FUvp0pwMur6tiIP3bWuDPsg6k7rGZ4CbUg6jaCINFhwW&#10;cqxonVN6O9+NguN++jU7jA/Tz82Jxy5Lfq5FkijV7TSrDxCeGv8f/mvvtILJCN5fwg+Qi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xPJ8UAAADbAAAADwAAAAAAAAAA&#10;AAAAAAChAgAAZHJzL2Rvd25yZXYueG1sUEsFBgAAAAAEAAQA+QAAAJMDAAAAAA==&#10;" filled="t" fillcolor="white [3201]" strokecolor="black [3200]" strokeweight=".25pt">
                        <v:stroke endarrow="open"/>
                      </v:shape>
                      <v:shape id="Straight Arrow Connector 96" o:spid="_x0000_s1063" type="#_x0000_t32" style="position:absolute;left:-4720;top:-9346;width:3144;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6cmMQAAADbAAAADwAAAGRycy9kb3ducmV2LnhtbESPT4vCMBTE74LfITzBm6Yu4p+uUWSr&#10;soIedIW9Ppq3bbV5KU3U+u3NguBxmJnfMLNFY0pxo9oVlhUM+hEI4tTqgjMFp591bwLCeWSNpWVS&#10;8CAHi3m7NcNY2zsf6Hb0mQgQdjEqyL2vYildmpNB17cVcfD+bG3QB1lnUtd4D3BTyo8oGkmDBYeF&#10;HCv6yim9HK9GwX47/p3shrvxZnXgocuS86lIEqW6nWb5CcJT49/hV/tbK5iO4P9L+AFy/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pyYxAAAANsAAAAPAAAAAAAAAAAA&#10;AAAAAKECAABkcnMvZG93bnJldi54bWxQSwUGAAAAAAQABAD5AAAAkgMAAAAA&#10;" filled="t" fillcolor="white [3201]" strokecolor="black [3200]" strokeweight=".25pt">
                        <v:stroke endarrow="open"/>
                      </v:shape>
                    </v:group>
                    <v:shape id="Text Box 97" o:spid="_x0000_s1064" type="#_x0000_t202" style="position:absolute;left:-534;top:5022;width:8778;height:64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zFzMYA&#10;AADbAAAADwAAAGRycy9kb3ducmV2LnhtbESPT2vCQBTE70K/w/IK3uom2vondRURS3vpoVHo9Zl9&#10;JiHZt2F3jem37xYKHoeZ+Q2z3g6mFT05X1tWkE4SEMSF1TWXCk7Ht6clCB+QNbaWScEPedhuHkZr&#10;zLS98Rf1eShFhLDPUEEVQpdJ6YuKDPqJ7Yijd7HOYIjSlVI7vEW4aeU0SebSYM1xocKO9hUVTX41&#10;CvrLIZ2tFs3y9FI+v6fNzn2fP89KjR+H3SuIQEO4h//bH1rBagF/X+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zFzMYAAADbAAAADwAAAAAAAAAAAAAAAACYAgAAZHJz&#10;L2Rvd25yZXYueG1sUEsFBgAAAAAEAAQA9QAAAIsDAAAAAA==&#10;" fillcolor="white [3201]" strokecolor="black [3200]" strokeweight=".25pt">
                      <v:textbox>
                        <w:txbxContent>
                          <w:p w:rsidR="00EE41A8" w:rsidRPr="00A03267" w:rsidRDefault="00EE41A8" w:rsidP="005155FE">
                            <w:pPr>
                              <w:jc w:val="center"/>
                              <w:rPr>
                                <w:sz w:val="22"/>
                                <w:szCs w:val="20"/>
                              </w:rPr>
                            </w:pPr>
                            <w:r w:rsidRPr="00A03267">
                              <w:rPr>
                                <w:sz w:val="22"/>
                                <w:szCs w:val="20"/>
                              </w:rPr>
                              <w:t>Chủ thể OCOP &amp; đối tác</w:t>
                            </w:r>
                          </w:p>
                          <w:p w:rsidR="00EE41A8" w:rsidRPr="00A03267" w:rsidRDefault="00EE41A8" w:rsidP="005155FE">
                            <w:pPr>
                              <w:jc w:val="center"/>
                              <w:rPr>
                                <w:sz w:val="18"/>
                                <w:szCs w:val="20"/>
                              </w:rPr>
                            </w:pPr>
                          </w:p>
                        </w:txbxContent>
                      </v:textbox>
                    </v:shape>
                  </v:group>
                  <v:group id="Group 98" o:spid="_x0000_s1065" style="position:absolute;left:791;top:10265;width:53467;height:24419" coordorigin="791,10265" coordsize="53467,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Straight Arrow Connector 99" o:spid="_x0000_s1066" type="#_x0000_t32" style="position:absolute;left:4951;top:25648;width:1;height:203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EI6sQAAADbAAAADwAAAGRycy9kb3ducmV2LnhtbESPT4vCMBTE7wt+h/AW9ramK+KfahSx&#10;KgruQVfw+miebbV5KU1W67c3guBxmJnfMONpY0pxpdoVlhX8tCMQxKnVBWcKDn/L7wEI55E1lpZJ&#10;wZ0cTCetjzHG2t54R9e9z0SAsItRQe59FUvp0pwMuratiIN3srVBH2SdSV3jLcBNKTtR1JMGCw4L&#10;OVY0zym97P+Ngt9N/zjYdrf91WLHXZcl50ORJEp9fTazEQhPjX+HX+21VjAcwvNL+AFy8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YQjqxAAAANsAAAAPAAAAAAAAAAAA&#10;AAAAAKECAABkcnMvZG93bnJldi54bWxQSwUGAAAAAAQABAD5AAAAkgMAAAAA&#10;" filled="t" fillcolor="white [3201]" strokecolor="black [3200]" strokeweight=".25pt">
                      <v:stroke endarrow="open"/>
                    </v:shape>
                    <v:group id="Group 100" o:spid="_x0000_s1067" style="position:absolute;left:791;top:10265;width:53467;height:24419" coordorigin="791,10265" coordsize="53467,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Right Arrow 101" o:spid="_x0000_s1068" type="#_x0000_t13" style="position:absolute;left:9342;top:21679;width:3115;height:2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icAcIA&#10;AADcAAAADwAAAGRycy9kb3ducmV2LnhtbERPTWvCQBC9F/oflil4KWZjAiWkrlKFgp5Ko6jHITsm&#10;wexs2N1q/PduodDbPN7nzJej6cWVnO8sK5glKQji2uqOGwX73ee0AOEDssbeMim4k4fl4vlpjqW2&#10;N/6maxUaEUPYl6igDWEopfR1SwZ9YgfiyJ2tMxgidI3UDm8x3PQyS9M3abDj2NDiQOuW6kv1YxRs&#10;d+70VeDqcnjNzluTIed0zJWavIwf7yACjeFf/Ofe6Dg/ncHv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JwBwgAAANwAAAAPAAAAAAAAAAAAAAAAAJgCAABkcnMvZG93&#10;bnJldi54bWxQSwUGAAAAAAQABAD1AAAAhwMAAAAA&#10;" adj="13880" fillcolor="white [3201]" strokecolor="black [3200]" strokeweight=".25pt"/>
                      <v:group id="Group 102" o:spid="_x0000_s1069" style="position:absolute;left:791;top:10265;width:53467;height:24419" coordorigin="8042,12672" coordsize="53476,17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Text Box 103" o:spid="_x0000_s1070" type="#_x0000_t202" style="position:absolute;left:10257;top:12672;width:17418;height:42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v7+8AA&#10;AADcAAAADwAAAGRycy9kb3ducmV2LnhtbERPzWoCMRC+F3yHMEIvRZNuoMpqFBEK9taqDzBsxs3i&#10;ZrJsoq59+qYgeJuP73eW68G34kp9bAIbeJ8qEMRVsA3XBo6Hz8kcREzIFtvAZOBOEdar0csSSxtu&#10;/EPXfapFDuFYogGXUldKGStHHuM0dMSZO4XeY8qwr6Xt8ZbDfSsLpT6kx4Zzg8OOto6q8/7iDahm&#10;W+ji98trXXy/zdRZuw2zMa/jYbMAkWhIT/HDvbN5vtLw/0y+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v7+8AAAADcAAAADwAAAAAAAAAAAAAAAACYAgAAZHJzL2Rvd25y&#10;ZXYueG1sUEsFBgAAAAAEAAQA9QAAAIUDAAAAAA==&#10;" fillcolor="white [3201]" strokecolor="black [3200]" strokeweight=".25pt">
                          <v:textbox>
                            <w:txbxContent>
                              <w:p w:rsidR="00EE41A8" w:rsidRPr="00BA4FEA" w:rsidRDefault="00EE41A8" w:rsidP="005155FE">
                                <w:pPr>
                                  <w:rPr>
                                    <w:i/>
                                    <w:color w:val="000000"/>
                                    <w:sz w:val="22"/>
                                    <w:szCs w:val="18"/>
                                  </w:rPr>
                                </w:pPr>
                                <w:r>
                                  <w:rPr>
                                    <w:i/>
                                    <w:color w:val="000000"/>
                                    <w:sz w:val="22"/>
                                    <w:szCs w:val="18"/>
                                  </w:rPr>
                                  <w:t>Nhu cầu đ</w:t>
                                </w:r>
                                <w:r w:rsidRPr="00BA4FEA">
                                  <w:rPr>
                                    <w:i/>
                                    <w:color w:val="000000"/>
                                    <w:sz w:val="22"/>
                                    <w:szCs w:val="18"/>
                                  </w:rPr>
                                  <w:t xml:space="preserve">ầu tư, liên kết theo chuỗi </w:t>
                                </w:r>
                                <w:r>
                                  <w:rPr>
                                    <w:i/>
                                    <w:color w:val="000000"/>
                                    <w:sz w:val="22"/>
                                    <w:szCs w:val="18"/>
                                  </w:rPr>
                                  <w:t>giá trị</w:t>
                                </w:r>
                              </w:p>
                            </w:txbxContent>
                          </v:textbox>
                        </v:shape>
                        <v:group id="Group 104" o:spid="_x0000_s1071" style="position:absolute;left:8042;top:13437;width:53477;height:16982" coordorigin="8043,11051" coordsize="53480,11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group id="Group 105" o:spid="_x0000_s1072" style="position:absolute;left:8043;top:19383;width:53474;height:3564" coordorigin="8043,19389" coordsize="53479,3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107" o:spid="_x0000_s1073" type="#_x0000_t202" style="position:absolute;left:8043;top:19389;width:13805;height:3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D9+MEA&#10;AADcAAAADwAAAGRycy9kb3ducmV2LnhtbERPS2rDMBDdB3oHMYVuQiPFhqS4UYIxBNpdPj3AYE0t&#10;E2tkLNV2e/oqUOhuHu87u8PsOjHSEFrPGtYrBYK49qblRsPH9fj8AiJEZIOdZ9LwTQEO+4fFDgvj&#10;Jz7TeImNSCEcCtRgY+wLKUNtyWFY+Z44cZ9+cBgTHBppBpxSuOtkptRGOmw5NVjsqbJU3y5fToNq&#10;qyzPft5dnmen5Vbdclsya/30OJevICLN8V/8534zab7awv2ZdIH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A/fjBAAAA3AAAAA8AAAAAAAAAAAAAAAAAmAIAAGRycy9kb3du&#10;cmV2LnhtbFBLBQYAAAAABAAEAPUAAACGAwAAAAA=&#10;" fillcolor="white [3201]" strokecolor="black [3200]" strokeweight=".25pt">
                              <v:textbox>
                                <w:txbxContent>
                                  <w:p w:rsidR="00EE41A8" w:rsidRPr="003D0BB0" w:rsidRDefault="00EE41A8" w:rsidP="005155FE">
                                    <w:pPr>
                                      <w:spacing w:after="0" w:line="240" w:lineRule="auto"/>
                                      <w:rPr>
                                        <w:b/>
                                        <w:i/>
                                        <w:sz w:val="20"/>
                                        <w:szCs w:val="20"/>
                                      </w:rPr>
                                    </w:pPr>
                                    <w:r>
                                      <w:rPr>
                                        <w:i/>
                                        <w:color w:val="000000"/>
                                        <w:sz w:val="20"/>
                                        <w:szCs w:val="20"/>
                                      </w:rPr>
                                      <w:t>Gia tăng liên kết theo chuỗi giá trị</w:t>
                                    </w:r>
                                  </w:p>
                                </w:txbxContent>
                              </v:textbox>
                            </v:shape>
                            <v:shape id="Text Box 108" o:spid="_x0000_s1074" type="#_x0000_t202" style="position:absolute;left:44107;top:19392;width:17416;height:27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9pisMA&#10;AADcAAAADwAAAGRycy9kb3ducmV2LnhtbESPQWsCMRCF7wX/Qxihl6KJu1BlNYoIhfbWqj9g2Iyb&#10;xc1k2UTd9td3DoXeZnhv3vtmsxtDp+40pDayhcXcgCKuo2u5sXA+vc1WoFJGdthFJgvflGC3nTxt&#10;sHLxwV90P+ZGSQinCi34nPtK61R7CpjmsScW7RKHgFnWodFuwIeEh04XxrzqgC1Lg8eeDp7q6/EW&#10;LJj2UJTFz0coy+LzZWmupd8zW/s8HfdrUJnG/G/+u353gm+EVp6RCf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9pisMAAADcAAAADwAAAAAAAAAAAAAAAACYAgAAZHJzL2Rv&#10;d25yZXYueG1sUEsFBgAAAAAEAAQA9QAAAIgDAAAAAA==&#10;" fillcolor="white [3201]" strokecolor="black [3200]" strokeweight=".25pt">
                              <v:textbox>
                                <w:txbxContent>
                                  <w:p w:rsidR="00EE41A8" w:rsidRPr="003D0BB0" w:rsidRDefault="00EE41A8" w:rsidP="005155FE">
                                    <w:pPr>
                                      <w:spacing w:line="240" w:lineRule="auto"/>
                                      <w:rPr>
                                        <w:i/>
                                      </w:rPr>
                                    </w:pPr>
                                    <w:r>
                                      <w:rPr>
                                        <w:i/>
                                        <w:sz w:val="20"/>
                                      </w:rPr>
                                      <w:t>Cải thiện sinh kế người dân</w:t>
                                    </w:r>
                                  </w:p>
                                </w:txbxContent>
                              </v:textbox>
                            </v:shape>
                            <v:shape id="Text Box 109" o:spid="_x0000_s1075" type="#_x0000_t202" style="position:absolute;left:26197;top:19563;width:13724;height:30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PMEcEA&#10;AADcAAAADwAAAGRycy9kb3ducmV2LnhtbERP3WrCMBS+F/YO4Qx2IzNZC27rmooIg3mndQ9waM6a&#10;YnNSmky7Pb0RBO/Ox/d7ytXkenGiMXSeNbwsFAjixpuOWw3fh8/nNxAhIhvsPZOGPwqwqh5mJRbG&#10;n3lPpzq2IoVwKFCDjXEopAyNJYdh4QfixP340WFMcGylGfGcwl0vM6WW0mHHqcHiQBtLzbH+dRpU&#10;t8ny7H/r8jzbzV/VMbdrZq2fHqf1B4hIU7yLb+4vk+ard7g+ky6Q1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TzBHBAAAA3AAAAA8AAAAAAAAAAAAAAAAAmAIAAGRycy9kb3du&#10;cmV2LnhtbFBLBQYAAAAABAAEAPUAAACGAwAAAAA=&#10;" fillcolor="white [3201]" strokecolor="black [3200]" strokeweight=".25pt">
                              <v:textbox>
                                <w:txbxContent>
                                  <w:p w:rsidR="00EE41A8" w:rsidRPr="003D0BB0" w:rsidRDefault="00EE41A8" w:rsidP="005155FE">
                                    <w:pPr>
                                      <w:spacing w:line="240" w:lineRule="auto"/>
                                      <w:rPr>
                                        <w:i/>
                                        <w:sz w:val="20"/>
                                        <w:szCs w:val="20"/>
                                      </w:rPr>
                                    </w:pPr>
                                    <w:r>
                                      <w:rPr>
                                        <w:i/>
                                        <w:sz w:val="20"/>
                                        <w:szCs w:val="20"/>
                                      </w:rPr>
                                      <w:t>Gia tăng các nguồn vốn tài chính, xã hội</w:t>
                                    </w:r>
                                  </w:p>
                                  <w:p w:rsidR="00EE41A8" w:rsidRPr="003D0BB0" w:rsidRDefault="00EE41A8" w:rsidP="005155FE">
                                    <w:pPr>
                                      <w:spacing w:line="240" w:lineRule="auto"/>
                                      <w:rPr>
                                        <w:i/>
                                        <w:sz w:val="20"/>
                                      </w:rPr>
                                    </w:pPr>
                                  </w:p>
                                  <w:p w:rsidR="00EE41A8" w:rsidRPr="003D0BB0" w:rsidRDefault="00EE41A8" w:rsidP="005155FE">
                                    <w:pPr>
                                      <w:spacing w:line="240" w:lineRule="auto"/>
                                      <w:rPr>
                                        <w:i/>
                                        <w:sz w:val="18"/>
                                      </w:rPr>
                                    </w:pPr>
                                  </w:p>
                                </w:txbxContent>
                              </v:textbox>
                            </v:shape>
                          </v:group>
                          <v:shape id="Straight Arrow Connector 110" o:spid="_x0000_s1076" type="#_x0000_t32" style="position:absolute;left:47858;top:13146;width:0;height:1927;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J+UMUAAADcAAAADwAAAGRycy9kb3ducmV2LnhtbESPQW/CMAyF75P4D5GRdhspO6CpENAE&#10;QoPbxkDb0Wq8ttA4JQltt18/HybtZus9v/d5sRpcozoKsfZsYDrJQBEX3tZcGji+bx+eQMWEbLHx&#10;TAa+KcJqObpbYG59z2/UHVKpJIRjjgaqlNpc61hU5DBOfEss2pcPDpOsodQ2YC/hrtGPWTbTDmuW&#10;hgpbWldUXA43ZyBuPoM7+59b/9J1r/tZffrAa2PM/Xh4noNKNKR/89/1zgr+VPDlGZl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J+UMUAAADcAAAADwAAAAAAAAAA&#10;AAAAAAChAgAAZHJzL2Rvd25yZXYueG1sUEsFBgAAAAAEAAQA+QAAAJMDAAAAAA==&#10;" filled="t" fillcolor="white [3201]" strokecolor="black [3200]" strokeweight=".25pt">
                            <v:stroke endarrow="open"/>
                          </v:shape>
                          <v:shape id="Straight Arrow Connector 111" o:spid="_x0000_s1077" type="#_x0000_t32" style="position:absolute;left:48533;top:18459;width:4;height:93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TVAcMAAADcAAAADwAAAGRycy9kb3ducmV2LnhtbERPPWvDMBDdA/0P4grZYtltKMaJEkog&#10;YAod6rZDtsO62ibWyUiq7fTXV4FAtnu8z9vuZ9OLkZzvLCvIkhQEcW11x42Cr8/jKgfhA7LG3jIp&#10;uJCH/e5hscVC24k/aKxCI2II+wIVtCEMhZS+bsmgT+xAHLkf6wyGCF0jtcMphptePqXpizTYcWxo&#10;caBDS/W5+jUK3uqmd8/n+VRq+lvno3kvv1Ot1PJxft2ACDSHu/jmLnWcn2VwfSZeIH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01QHDAAAA3AAAAA8AAAAAAAAAAAAA&#10;AAAAoQIAAGRycy9kb3ducmV2LnhtbFBLBQYAAAAABAAEAPkAAACRAwAAAAA=&#10;" filled="t" fillcolor="white [3201]" strokecolor="black [3200]" strokeweight=".25pt">
                            <v:stroke endarrow="open"/>
                          </v:shape>
                          <v:shape id="Text Box 112" o:spid="_x0000_s1078" type="#_x0000_t202" style="position:absolute;left:32782;top:11051;width:28741;height:19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7IvcAA&#10;AADcAAAADwAAAGRycy9kb3ducmV2LnhtbERP22oCMRB9L/QfwhR8KTUxC1pWo4ggtG/18gHDZtws&#10;bibLJurWr28Kgm9zONdZrAbfiiv1sQlsYDJWIIirYBuuDRwP249PEDEhW2wDk4FfirBavr4ssLTh&#10;xju67lMtcgjHEg24lLpSylg58hjHoSPO3Cn0HlOGfS1tj7cc7luplZpKjw3nBocdbRxV5/3FG1DN&#10;Rhf6/u2LQv+8z9S5cGtmY0Zvw3oOItGQnuKH+8vm+RMN/8/kC+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7IvcAAAADcAAAADwAAAAAAAAAAAAAAAACYAgAAZHJzL2Rvd25y&#10;ZXYueG1sUEsFBgAAAAAEAAQA9QAAAIUDAAAAAA==&#10;" fillcolor="white [3201]" strokecolor="black [3200]" strokeweight=".25pt">
                            <v:textbox>
                              <w:txbxContent>
                                <w:p w:rsidR="00EE41A8" w:rsidRPr="00122660" w:rsidRDefault="00EE41A8" w:rsidP="005155FE">
                                  <w:pPr>
                                    <w:spacing w:line="240" w:lineRule="auto"/>
                                    <w:rPr>
                                      <w:i/>
                                      <w:sz w:val="26"/>
                                      <w:szCs w:val="18"/>
                                    </w:rPr>
                                  </w:pPr>
                                  <w:r w:rsidRPr="00122660">
                                    <w:rPr>
                                      <w:sz w:val="22"/>
                                      <w:szCs w:val="20"/>
                                    </w:rPr>
                                    <w:t xml:space="preserve">Áp lực thị trường: tiêu chuẩn </w:t>
                                  </w:r>
                                  <w:r>
                                    <w:rPr>
                                      <w:sz w:val="22"/>
                                      <w:szCs w:val="20"/>
                                    </w:rPr>
                                    <w:t xml:space="preserve">số lượng, </w:t>
                                  </w:r>
                                  <w:r w:rsidRPr="00122660">
                                    <w:rPr>
                                      <w:sz w:val="22"/>
                                      <w:szCs w:val="20"/>
                                    </w:rPr>
                                    <w:t>chất lượng sản phẩm OCOP</w:t>
                                  </w:r>
                                </w:p>
                              </w:txbxContent>
                            </v:textbox>
                          </v:shape>
                        </v:group>
                        <v:shape id="Straight Arrow Connector 113" o:spid="_x0000_s1079" type="#_x0000_t32" style="position:absolute;left:28465;top:14509;width:3895;height: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gJ8IAAADcAAAADwAAAGRycy9kb3ducmV2LnhtbERPS2vCQBC+C/6HZYTedKMFkegqokjb&#10;W32Uehyy0yQ1O5vurknqr+8WBG/z8T1nsepMJRpyvrSsYDxKQBBnVpecKzgdd8MZCB+QNVaWScEv&#10;eVgt+70Fptq2vKfmEHIRQ9inqKAIoU6l9FlBBv3I1sSR+7LOYIjQ5VI7bGO4qeQkSabSYMmxocCa&#10;NgVll8PVKPDbszPf9nZtX5rm/W1afnziT6XU06Bbz0EE6sJDfHe/6jh//Az/z8QL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DgJ8IAAADcAAAADwAAAAAAAAAAAAAA&#10;AAChAgAAZHJzL2Rvd25yZXYueG1sUEsFBgAAAAAEAAQA+QAAAJADAAAAAA==&#10;" filled="t" fillcolor="white [3201]" strokecolor="black [3200]" strokeweight=".25pt">
                          <v:stroke endarrow="open"/>
                        </v:shape>
                        <v:shape id="Text Box 114" o:spid="_x0000_s1080" type="#_x0000_t202" style="position:absolute;left:19629;top:18885;width:8724;height:53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bzlsQA&#10;AADcAAAADwAAAGRycy9kb3ducmV2LnhtbERPS2vCQBC+F/wPyxR6002s9ZG6ipSW9uLBB3gds2MS&#10;kp0Nu9sY/71bEHqbj+85y3VvGtGR85VlBekoAUGcW11xoeB4+BrOQfiArLGxTApu5GG9GjwtMdP2&#10;yjvq9qEQMYR9hgrKENpMSp+XZNCPbEscuYt1BkOErpDa4TWGm0aOk2QqDVYcG0ps6aOkvN7/GgXd&#10;5TN9Xczq+fGtmHyn9cadztuzUi/P/eYdRKA+/Isf7h8d56cT+HsmX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m85bEAAAA3AAAAA8AAAAAAAAAAAAAAAAAmAIAAGRycy9k&#10;b3ducmV2LnhtbFBLBQYAAAAABAAEAPUAAACJAwAAAAA=&#10;" fillcolor="white [3201]" strokecolor="black [3200]" strokeweight=".25pt">
                          <v:textbox>
                            <w:txbxContent>
                              <w:p w:rsidR="00EE41A8" w:rsidRPr="003D0BB0" w:rsidRDefault="00EE41A8" w:rsidP="005155FE">
                                <w:r>
                                  <w:rPr>
                                    <w:i/>
                                    <w:sz w:val="20"/>
                                  </w:rPr>
                                  <w:t>Đánh giá chứng nhận OCOP</w:t>
                                </w:r>
                              </w:p>
                            </w:txbxContent>
                          </v:textbox>
                        </v:shape>
                        <v:shape id="Text Box 115" o:spid="_x0000_s1081" type="#_x0000_t202" style="position:absolute;left:32360;top:18775;width:7953;height:544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pWDcMA&#10;AADcAAAADwAAAGRycy9kb3ducmV2LnhtbERPTWvCQBC9C/6HZQre6ia2Vk1dRUpLvXioCl7H7JiE&#10;ZGfD7hrTf98VCt7m8T5nue5NIzpyvrKsIB0nIIhzqysuFBwPX89zED4ga2wsk4Jf8rBeDQdLzLS9&#10;8Q91+1CIGMI+QwVlCG0mpc9LMujHtiWO3MU6gyFCV0jt8BbDTSMnSfImDVYcG0ps6aOkvN5fjYLu&#10;8pm+LGb1/DgtXr/TeuNO591ZqdFTv3kHEagPD/G/e6vj/HQK92fiB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pWDcMAAADcAAAADwAAAAAAAAAAAAAAAACYAgAAZHJzL2Rv&#10;d25yZXYueG1sUEsFBgAAAAAEAAQA9QAAAIgDAAAAAA==&#10;" fillcolor="white [3201]" strokecolor="black [3200]" strokeweight=".25pt">
                          <v:textbox>
                            <w:txbxContent>
                              <w:p w:rsidR="00EE41A8" w:rsidRPr="003D0BB0" w:rsidRDefault="00EE41A8" w:rsidP="005155FE">
                                <w:pPr>
                                  <w:spacing w:after="0"/>
                                  <w:rPr>
                                    <w:i/>
                                    <w:color w:val="000000"/>
                                    <w:sz w:val="20"/>
                                    <w:szCs w:val="20"/>
                                  </w:rPr>
                                </w:pPr>
                                <w:r>
                                  <w:rPr>
                                    <w:i/>
                                    <w:color w:val="000000"/>
                                    <w:sz w:val="20"/>
                                    <w:szCs w:val="20"/>
                                  </w:rPr>
                                  <w:t>Các tiêu chuẩn OCOP</w:t>
                                </w:r>
                              </w:p>
                            </w:txbxContent>
                          </v:textbox>
                        </v:shape>
                        <v:shape id="Text Box 116" o:spid="_x0000_s1082" type="#_x0000_t202" style="position:absolute;left:43544;top:19178;width:8622;height:504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jIesQA&#10;AADcAAAADwAAAGRycy9kb3ducmV2LnhtbERPS2vCQBC+F/oflil4001q6yO6ihRLe/HgA7yO2TEJ&#10;yc6G3TWm/75bEHqbj+85y3VvGtGR85VlBekoAUGcW11xoeB0/BzOQPiArLGxTAp+yMN69fy0xEzb&#10;O++pO4RCxBD2GSooQ2gzKX1ekkE/si1x5K7WGQwRukJqh/cYbhr5miQTabDi2FBiSx8l5fXhZhR0&#10;1206nk/r2em9ePtK6407X3YXpQYv/WYBIlAf/sUP97eO89MJ/D0TL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4yHrEAAAA3AAAAA8AAAAAAAAAAAAAAAAAmAIAAGRycy9k&#10;b3ducmV2LnhtbFBLBQYAAAAABAAEAPUAAACJAwAAAAA=&#10;" fillcolor="white [3201]" strokecolor="black [3200]" strokeweight=".25pt">
                          <v:textbox>
                            <w:txbxContent>
                              <w:p w:rsidR="00EE41A8" w:rsidRPr="003D0BB0" w:rsidRDefault="00EE41A8" w:rsidP="005155FE">
                                <w:pPr>
                                  <w:rPr>
                                    <w:i/>
                                    <w:color w:val="000000"/>
                                    <w:sz w:val="20"/>
                                    <w:szCs w:val="20"/>
                                  </w:rPr>
                                </w:pPr>
                                <w:r>
                                  <w:rPr>
                                    <w:i/>
                                    <w:color w:val="000000"/>
                                    <w:sz w:val="20"/>
                                    <w:szCs w:val="20"/>
                                  </w:rPr>
                                  <w:t>Thị trường</w:t>
                                </w:r>
                              </w:p>
                            </w:txbxContent>
                          </v:textbox>
                        </v:shape>
                        <v:shape id="Right Arrow 117" o:spid="_x0000_s1083" type="#_x0000_t13" style="position:absolute;left:40313;top:20968;width:3234;height:1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kwcAA&#10;AADcAAAADwAAAGRycy9kb3ducmV2LnhtbERPTYvCMBC9C/6HMII3TSuiUk3LsrCwh72s2vvYzLal&#10;zaQ2sdZ/bxYEb/N4n3PIRtOKgXpXW1YQLyMQxIXVNZcKzqevxQ6E88gaW8uk4EEOsnQ6OWCi7Z1/&#10;aTj6UoQQdgkqqLzvEildUZFBt7QdceD+bG/QB9iXUvd4D+Gmlaso2kiDNYeGCjv6rKhojjejYH25&#10;7po8zq+PH4tufaJt2QwXpeaz8WMPwtPo3+KX+1uH+fEW/p8JF8j0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7kwcAAAADcAAAADwAAAAAAAAAAAAAAAACYAgAAZHJzL2Rvd25y&#10;ZXYueG1sUEsFBgAAAAAEAAQA9QAAAIUDAAAAAA==&#10;" adj="17465" fillcolor="white [3201]" strokecolor="black [3200]" strokeweight=".25pt"/>
                      </v:group>
                    </v:group>
                  </v:group>
                </v:group>
              </v:group>
            </v:group>
          </v:group>
        </w:pict>
      </w:r>
    </w:p>
    <w:p w:rsidR="005155FE" w:rsidRPr="00C001EC" w:rsidRDefault="005155FE" w:rsidP="00FF2C31">
      <w:pPr>
        <w:spacing w:before="120" w:after="0" w:line="360" w:lineRule="exact"/>
        <w:jc w:val="both"/>
        <w:rPr>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pStyle w:val="B1"/>
        <w:spacing w:before="120" w:line="360" w:lineRule="exact"/>
        <w:rPr>
          <w:sz w:val="28"/>
          <w:szCs w:val="28"/>
        </w:rPr>
      </w:pPr>
      <w:r w:rsidRPr="00C001EC">
        <w:rPr>
          <w:sz w:val="28"/>
          <w:szCs w:val="28"/>
        </w:rPr>
        <w:lastRenderedPageBreak/>
        <w:t xml:space="preserve">Hình </w:t>
      </w:r>
      <w:r w:rsidR="00E105AC" w:rsidRPr="00C001EC">
        <w:rPr>
          <w:sz w:val="28"/>
          <w:szCs w:val="28"/>
        </w:rPr>
        <w:t>5</w:t>
      </w:r>
      <w:r w:rsidRPr="00C001EC">
        <w:rPr>
          <w:sz w:val="28"/>
          <w:szCs w:val="28"/>
        </w:rPr>
        <w:t>: Tính tất yếu của liên kết chuỗi nhìn từ áp lực thị trường</w:t>
      </w:r>
    </w:p>
    <w:p w:rsidR="005155FE" w:rsidRPr="00C001EC" w:rsidRDefault="005155FE" w:rsidP="00166090">
      <w:pPr>
        <w:spacing w:after="0" w:line="360" w:lineRule="exact"/>
        <w:jc w:val="center"/>
        <w:rPr>
          <w:i/>
          <w:iCs/>
          <w:color w:val="000000" w:themeColor="text1"/>
          <w:szCs w:val="28"/>
        </w:rPr>
      </w:pPr>
      <w:r w:rsidRPr="00C001EC">
        <w:rPr>
          <w:i/>
          <w:iCs/>
          <w:color w:val="000000" w:themeColor="text1"/>
          <w:szCs w:val="28"/>
        </w:rPr>
        <w:t xml:space="preserve">Nguồn: </w:t>
      </w:r>
      <w:r w:rsidRPr="00C001EC">
        <w:rPr>
          <w:i/>
          <w:iCs/>
          <w:color w:val="000000" w:themeColor="text1"/>
          <w:szCs w:val="28"/>
          <w:shd w:val="clear" w:color="auto" w:fill="FFFFFF"/>
        </w:rPr>
        <w:t>Luan, D. X., &amp; Tung, D. T. (2019)</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Để đảm bảo sự phát triển của chuỗi sản phẩm OCOP, doanh nghiệp/hợp tác xã giữ vai trò “đầu tàu” trong chuỗi phải xem xét những lợi ích dài hạn, đó là sự bền vững của chuỗi chứ không chỉ đơn thuần là xem xét đến hiệu quả thuần thúy của bản thân doanh nghiệp/hợp tác xã. Do vậy, liên kết theo chuỗi giá trị là xu hướng tất yếu. Quy trình sản xuất, thu hoạch, bảo quản và hoạt động thương mại của các chủ thể OCOP cần được thiết lập trên cơ sở yêu cầu của của thị trường về số lượng, chất lượng và mẫu mã. Yêu cầu của thị trường đối với các sản phẩm OCOP cũng thúc đẩy các địa phương hỗ trợ xây dựng quy trình kỹ thuật cho các mô hình liên kết.</w:t>
      </w:r>
    </w:p>
    <w:p w:rsidR="005155FE" w:rsidRPr="00C001EC" w:rsidRDefault="005155FE" w:rsidP="00FF2C31">
      <w:pPr>
        <w:pStyle w:val="Heading2"/>
        <w:spacing w:before="120" w:line="360" w:lineRule="exact"/>
        <w:jc w:val="both"/>
        <w:rPr>
          <w:rFonts w:ascii="Times New Roman" w:hAnsi="Times New Roman" w:cs="Times New Roman"/>
          <w:b w:val="0"/>
          <w:i/>
          <w:iCs/>
          <w:color w:val="000000" w:themeColor="text1"/>
          <w:sz w:val="28"/>
          <w:szCs w:val="28"/>
        </w:rPr>
      </w:pPr>
      <w:bookmarkStart w:id="571" w:name="_Toc40299034"/>
      <w:bookmarkStart w:id="572" w:name="_Toc42593682"/>
      <w:bookmarkStart w:id="573" w:name="_Toc52318001"/>
      <w:bookmarkStart w:id="574" w:name="_Toc53584207"/>
      <w:r w:rsidRPr="00C001EC">
        <w:rPr>
          <w:rFonts w:ascii="Times New Roman" w:hAnsi="Times New Roman" w:cs="Times New Roman"/>
          <w:b w:val="0"/>
          <w:i/>
          <w:iCs/>
          <w:color w:val="000000" w:themeColor="text1"/>
          <w:sz w:val="28"/>
          <w:szCs w:val="28"/>
        </w:rPr>
        <w:t>4.</w:t>
      </w:r>
      <w:r w:rsidR="00A810E8" w:rsidRPr="00C001EC">
        <w:rPr>
          <w:rFonts w:ascii="Times New Roman" w:hAnsi="Times New Roman" w:cs="Times New Roman"/>
          <w:b w:val="0"/>
          <w:i/>
          <w:iCs/>
          <w:color w:val="000000" w:themeColor="text1"/>
          <w:sz w:val="28"/>
          <w:szCs w:val="28"/>
        </w:rPr>
        <w:t>4</w:t>
      </w:r>
      <w:r w:rsidRPr="00C001EC">
        <w:rPr>
          <w:rFonts w:ascii="Times New Roman" w:hAnsi="Times New Roman" w:cs="Times New Roman"/>
          <w:b w:val="0"/>
          <w:i/>
          <w:iCs/>
          <w:color w:val="000000" w:themeColor="text1"/>
          <w:sz w:val="28"/>
          <w:szCs w:val="28"/>
        </w:rPr>
        <w:t>.2.3. Lợi ích liên kết theo chuỗi giá trị cho các chủ thể OCOP</w:t>
      </w:r>
      <w:bookmarkEnd w:id="571"/>
      <w:bookmarkEnd w:id="572"/>
      <w:bookmarkEnd w:id="573"/>
      <w:bookmarkEnd w:id="574"/>
    </w:p>
    <w:p w:rsidR="005155FE" w:rsidRPr="00C001EC" w:rsidRDefault="005155FE" w:rsidP="00FF2C31">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Chuỗi giá trị sản phẩm OCOP thường đòi hỏi khép kín từ khâu sản xuất đến thu mua, chế biến và tiêu thụ ở thị trường trong và ngoài nước. Liên kết theo chuỗi giá trị đem lại nhiều lợi ích cho các chủ thể OCOP như:</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Giúp các chủ thể OCOP tiếp cận nguồn lực (vốn, đất đai, công nghệ, nhân lực) thuận lợi hơn. Chẳng hạn, trong tiếp cận vốn vay, ngân hàng sẽ đánh giá các dòng thông tin và sản phẩm trong toàn bộ chuỗi để xác định nhu cầu, mức độ rủi ro của toàn chuỗi, mức độ tin cậy của từng tác nhân, qua đó cung ứng các dịch vụ tài chính phù hợp. Với cách tiếp cận theo chuỗi, cơ hội tiếp cận dịch vụ tài chính của các chủ thể OCOP sẽ được cải thiện;</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Gia tăng giá trị gia tăng sản phẩm, dịch vụ có lợi thế ở mỗi địa phương theo chuỗi giá trị, hạn chế được những rủi ro tiềm ẩn;</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húc đẩy sản xuất và tiêu thụ các sản phẩm OCOP có nguồn gốc xuất xứ rõ ràng, chất lượng tốt, tạo chuỗi liên kết sản xuất - tiêu thụ bền vững;</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ạo ra giá trị gia tăng từ tài nguyên bản địa sản phẩm OCOP, nâng cao được các giá trị văn hóa, bản sắc của địa phương;</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b/>
          <w:bCs/>
          <w:color w:val="000000" w:themeColor="text1"/>
          <w:spacing w:val="-6"/>
          <w:sz w:val="28"/>
          <w:szCs w:val="28"/>
        </w:rPr>
      </w:pPr>
      <w:r w:rsidRPr="00C001EC">
        <w:rPr>
          <w:color w:val="000000" w:themeColor="text1"/>
          <w:spacing w:val="-6"/>
          <w:sz w:val="28"/>
          <w:szCs w:val="28"/>
        </w:rPr>
        <w:t>Góp phần tăng quy mô sản xuất hàng hóa, áp dụng các quy trình sản xuất hiện đại và nâng cao năng lực quản lý, điều hành, tổ chức sản xuất theo hợp đồng;</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ải thiện thu nhập cho người dân, đóng góp vào công tác bảo tồn, phát huy thương hiệu các sản phẩm đặc sản vùng miền ở địa phương.</w:t>
      </w:r>
    </w:p>
    <w:p w:rsidR="005155FE" w:rsidRPr="00C001EC" w:rsidRDefault="005155FE">
      <w:pPr>
        <w:pStyle w:val="A2"/>
      </w:pPr>
      <w:bookmarkStart w:id="575" w:name="_Toc40299035"/>
      <w:bookmarkStart w:id="576" w:name="_Toc42593683"/>
      <w:bookmarkStart w:id="577" w:name="_Toc49775417"/>
      <w:r w:rsidRPr="00C001EC">
        <w:lastRenderedPageBreak/>
        <w:t>4.</w:t>
      </w:r>
      <w:r w:rsidR="00A810E8" w:rsidRPr="00C001EC">
        <w:rPr>
          <w:lang w:val="en-US"/>
        </w:rPr>
        <w:t>4</w:t>
      </w:r>
      <w:r w:rsidRPr="00C001EC">
        <w:rPr>
          <w:lang w:val="en-US"/>
        </w:rPr>
        <w:t>.</w:t>
      </w:r>
      <w:r w:rsidRPr="00C001EC">
        <w:t>3. Các hoạt động hỗ trợ của nhà nước để tăng cường liên kết chuỗi</w:t>
      </w:r>
      <w:bookmarkEnd w:id="575"/>
      <w:bookmarkEnd w:id="576"/>
      <w:bookmarkEnd w:id="577"/>
    </w:p>
    <w:p w:rsidR="005155FE" w:rsidRPr="00C001EC" w:rsidRDefault="005155FE">
      <w:pPr>
        <w:pStyle w:val="A3"/>
        <w:rPr>
          <w:bCs/>
          <w:szCs w:val="28"/>
        </w:rPr>
      </w:pPr>
      <w:bookmarkStart w:id="578" w:name="_Toc40299036"/>
      <w:bookmarkStart w:id="579" w:name="_Toc42593684"/>
      <w:r w:rsidRPr="00C001EC">
        <w:rPr>
          <w:szCs w:val="28"/>
        </w:rPr>
        <w:t>4.</w:t>
      </w:r>
      <w:r w:rsidR="00A810E8" w:rsidRPr="00C001EC">
        <w:rPr>
          <w:szCs w:val="28"/>
        </w:rPr>
        <w:t>4</w:t>
      </w:r>
      <w:r w:rsidRPr="00C001EC">
        <w:rPr>
          <w:szCs w:val="28"/>
        </w:rPr>
        <w:t>.3.1. Xác định các chuỗi sản phẩm OCOP có lợi thế và tầm nhìn phát triển chuỗi</w:t>
      </w:r>
      <w:bookmarkEnd w:id="578"/>
      <w:bookmarkEnd w:id="579"/>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Xác định sản phẩm lợi thế về tự nhiên, cảnh quan, văn hóa, tính cộng đồng địa phương để xây dựng chuỗi giá trị sản phẩm OCOP;</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ựa chọn sản phẩm nông nghiệp có lợi thế để tập trung hỗ trợ phát triển sản xuất kinh doanh, bảo đảm chất lượng gắn với thị trường thông qua hợp đồng;</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Định hướng quy hoạch các vùng sản xuất nguyên liệu cho sản phẩm OCOP, quản lý và giám sát tiêu chuẩn chất lượng sản phẩm. Các địa phương cần rà soát, đánh giá vùng nguyên liệu của các sản phẩm OCOP chủ lực để xây dựng vùng nguyên liệu đáp ứng được các tiêu chí sản phẩm OCOP.</w:t>
      </w:r>
    </w:p>
    <w:p w:rsidR="005155FE" w:rsidRPr="00C001EC" w:rsidRDefault="005155FE">
      <w:pPr>
        <w:pStyle w:val="A3"/>
        <w:rPr>
          <w:szCs w:val="28"/>
        </w:rPr>
      </w:pPr>
      <w:bookmarkStart w:id="580" w:name="_Toc40299037"/>
      <w:bookmarkStart w:id="581" w:name="_Toc42593685"/>
      <w:r w:rsidRPr="00C001EC">
        <w:rPr>
          <w:szCs w:val="28"/>
        </w:rPr>
        <w:t>4.</w:t>
      </w:r>
      <w:r w:rsidR="00A810E8" w:rsidRPr="00C001EC">
        <w:rPr>
          <w:szCs w:val="28"/>
        </w:rPr>
        <w:t>4</w:t>
      </w:r>
      <w:r w:rsidRPr="00C001EC">
        <w:rPr>
          <w:szCs w:val="28"/>
        </w:rPr>
        <w:t>.3.2. Liên kết giữa các bên liên quan để tổ chức Hội nghị kết nối sản phẩm OCOP với các điểm giới thiệu và bán sản phẩm OCOP</w:t>
      </w:r>
      <w:bookmarkEnd w:id="580"/>
      <w:bookmarkEnd w:id="581"/>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ổ chức các hội nghị kết nối giữa các chủ thể OCOP và các doanh nghiệp đối tác trong tiêu thụ sản phẩm;</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pacing w:val="-4"/>
          <w:sz w:val="28"/>
          <w:szCs w:val="28"/>
        </w:rPr>
      </w:pPr>
      <w:r w:rsidRPr="00C001EC">
        <w:rPr>
          <w:color w:val="000000" w:themeColor="text1"/>
          <w:spacing w:val="-4"/>
          <w:sz w:val="28"/>
          <w:szCs w:val="28"/>
        </w:rPr>
        <w:t xml:space="preserve">Các hoạt động kết nối này nhằm tạo cơ hội cho các chủ thể OCOP gặp gỡ, trao đổi kinh nghiệm, hợp tác với doanh nghiệp, đơn vị phân phối, trạm dừng nghỉ, doanh nghiệp lữ hành, doanh nghiệp thương mại điện tử, qua đó tạo chuỗi liên kết sản phẩm OCOP có nguồn gốc xuất xứ rõ ràng, có chất lượng tốt đến tay người tiêu dùng. </w:t>
      </w:r>
    </w:p>
    <w:p w:rsidR="005155FE" w:rsidRPr="00C001EC" w:rsidRDefault="005155FE">
      <w:pPr>
        <w:pStyle w:val="A3"/>
        <w:rPr>
          <w:szCs w:val="28"/>
        </w:rPr>
      </w:pPr>
      <w:bookmarkStart w:id="582" w:name="_Toc40299038"/>
      <w:bookmarkStart w:id="583" w:name="_Toc42593686"/>
      <w:r w:rsidRPr="00C001EC">
        <w:rPr>
          <w:szCs w:val="28"/>
        </w:rPr>
        <w:t>4.</w:t>
      </w:r>
      <w:r w:rsidR="00A810E8" w:rsidRPr="00C001EC">
        <w:rPr>
          <w:szCs w:val="28"/>
        </w:rPr>
        <w:t>4</w:t>
      </w:r>
      <w:r w:rsidRPr="00C001EC">
        <w:rPr>
          <w:szCs w:val="28"/>
        </w:rPr>
        <w:t>.3.3 Liên kết, tổ chức các hội thảo, hội nghị để thảo luận, chia sẻ kinh nghiệm và tháo gỡ khó khăn trong liên kết chuỗi giữa các bên</w:t>
      </w:r>
      <w:bookmarkEnd w:id="582"/>
      <w:bookmarkEnd w:id="583"/>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ổ chức các hội thảo, hội nghị về liên kết chuỗi, trao đổi kinh nghiệm về quản lý sản xuất, kinh doanh sản phẩm OCOP chất lượng cao;</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Đối tượng tham gia có thể là các chủ thể OCOP, doanh nghiệp, quản lý nhà nước và nhà khoa học.</w:t>
      </w:r>
    </w:p>
    <w:p w:rsidR="005155FE" w:rsidRPr="00C001EC" w:rsidRDefault="005155FE">
      <w:pPr>
        <w:pStyle w:val="A3"/>
        <w:rPr>
          <w:szCs w:val="28"/>
        </w:rPr>
      </w:pPr>
      <w:bookmarkStart w:id="584" w:name="_Toc40299039"/>
      <w:bookmarkStart w:id="585" w:name="_Toc42593687"/>
      <w:r w:rsidRPr="00C001EC">
        <w:rPr>
          <w:szCs w:val="28"/>
        </w:rPr>
        <w:t>4.</w:t>
      </w:r>
      <w:r w:rsidR="00A810E8" w:rsidRPr="00C001EC">
        <w:rPr>
          <w:szCs w:val="28"/>
        </w:rPr>
        <w:t>4</w:t>
      </w:r>
      <w:r w:rsidRPr="00C001EC">
        <w:rPr>
          <w:szCs w:val="28"/>
        </w:rPr>
        <w:t>.3.4. Đánh giá nhu cầu và hỗ trợ cho các chủ thể OCOP và các bên tham gia</w:t>
      </w:r>
      <w:bookmarkEnd w:id="584"/>
      <w:bookmarkEnd w:id="585"/>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Hỗ trợ nâng cao nhận thức và năng lực của các chủ thể OCOP và các bên tham gia chuỗi giá trị thông qua các khóa đào tạo, tập huấn, ứng dụng khoa học công nghệ, xây dựng thương hiệu;</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Hỗ trợ xây dựng hồ sơ công bố chất lượng, mã số, mã vạch, tem truy xuất nguồn gốc hệ thống nhận diện thương hiệu; </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Xây dựng các điểm giới thiệu và bán sản phẩm OCOP để quảng bá sản phẩm, làm nổi bật chất lượng, những yếu tố lịch sử, di sản văn hóa phi vật thể được kết tinh trong các sản phẩm;</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Hỗ trợ sản phẩm OCOP tham gia hội chợ trong nước và các tổ chức, cá nhân có sản phẩm đạt tiêu chuẩn cao;</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Ban hành các cơ chế chính sách khuyến khích, thu hút đầu tư từ doanh nghiệp, </w:t>
      </w:r>
      <w:r w:rsidR="00271E4B" w:rsidRPr="00C001EC">
        <w:rPr>
          <w:color w:val="000000" w:themeColor="text1"/>
          <w:sz w:val="28"/>
          <w:szCs w:val="28"/>
        </w:rPr>
        <w:t>HTX</w:t>
      </w:r>
      <w:r w:rsidRPr="00C001EC">
        <w:rPr>
          <w:color w:val="000000" w:themeColor="text1"/>
          <w:sz w:val="28"/>
          <w:szCs w:val="28"/>
        </w:rPr>
        <w:t xml:space="preserve">, chủ trì liên kết sản xuất, chế biến và tiêu thụ sản phẩm, tạo chuỗi giá trị bền vững; </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ác địa phương tham gia Chương trình </w:t>
      </w:r>
      <w:r w:rsidR="00883704" w:rsidRPr="00C001EC">
        <w:rPr>
          <w:color w:val="000000" w:themeColor="text1"/>
          <w:sz w:val="28"/>
          <w:szCs w:val="28"/>
        </w:rPr>
        <w:t>OCOP</w:t>
      </w:r>
      <w:r w:rsidRPr="00C001EC">
        <w:rPr>
          <w:color w:val="000000" w:themeColor="text1"/>
          <w:sz w:val="28"/>
          <w:szCs w:val="28"/>
        </w:rPr>
        <w:t xml:space="preserve"> cần khuyến khích </w:t>
      </w:r>
      <w:r w:rsidR="00271E4B" w:rsidRPr="00C001EC">
        <w:rPr>
          <w:color w:val="000000" w:themeColor="text1"/>
          <w:sz w:val="28"/>
          <w:szCs w:val="28"/>
        </w:rPr>
        <w:t>HTX</w:t>
      </w:r>
      <w:r w:rsidRPr="00C001EC">
        <w:rPr>
          <w:color w:val="000000" w:themeColor="text1"/>
          <w:sz w:val="28"/>
          <w:szCs w:val="28"/>
        </w:rPr>
        <w:t>, doanh nghiệp vừa và nhỏ ứng dụng khoa học công nghệ vào sản xuất, điều hành theo chuỗi liên kết giá trị. Các sản phẩm OCOP phải đáp ứng về số lượng, gia tăng về giá trị, đảm bảo tiêu chuẩn cao của Việt Nam và từng bước chuẩn hóa theo tiêu chuẩn quốc tế, phục vụ xuất khẩu;</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húc đẩy ứng dụng khoa học kỹ thuật thời kỳ cách mạng công nghiệp 4.0 trong liên kết chuỗi giá trị sản phẩm OCOP.</w:t>
      </w:r>
    </w:p>
    <w:p w:rsidR="005155FE" w:rsidRPr="00C001EC" w:rsidRDefault="005155FE">
      <w:pPr>
        <w:pStyle w:val="A2"/>
      </w:pPr>
      <w:bookmarkStart w:id="586" w:name="_Toc40299040"/>
      <w:bookmarkStart w:id="587" w:name="_Toc42593688"/>
      <w:bookmarkStart w:id="588" w:name="_Toc49775418"/>
      <w:r w:rsidRPr="00C001EC">
        <w:t>4.</w:t>
      </w:r>
      <w:r w:rsidR="00A810E8" w:rsidRPr="00C001EC">
        <w:rPr>
          <w:lang w:val="en-US"/>
        </w:rPr>
        <w:t>4</w:t>
      </w:r>
      <w:r w:rsidRPr="00C001EC">
        <w:rPr>
          <w:lang w:val="en-US"/>
        </w:rPr>
        <w:t>.</w:t>
      </w:r>
      <w:r w:rsidRPr="00C001EC">
        <w:t>4. Tiếp cận chính sách trong hỗ trợ thúc đẩy liên kết theo chuỗi giá trị OCOP</w:t>
      </w:r>
      <w:bookmarkEnd w:id="586"/>
      <w:bookmarkEnd w:id="587"/>
      <w:bookmarkEnd w:id="588"/>
    </w:p>
    <w:p w:rsidR="005155FE" w:rsidRPr="00C001EC" w:rsidRDefault="005155FE">
      <w:pPr>
        <w:pStyle w:val="A3"/>
        <w:rPr>
          <w:szCs w:val="28"/>
        </w:rPr>
      </w:pPr>
      <w:bookmarkStart w:id="589" w:name="_Toc40299041"/>
      <w:bookmarkStart w:id="590" w:name="_Toc42593689"/>
      <w:r w:rsidRPr="00C001EC">
        <w:rPr>
          <w:szCs w:val="28"/>
        </w:rPr>
        <w:t>4.</w:t>
      </w:r>
      <w:r w:rsidR="00A810E8" w:rsidRPr="00C001EC">
        <w:rPr>
          <w:szCs w:val="28"/>
        </w:rPr>
        <w:t>4</w:t>
      </w:r>
      <w:r w:rsidRPr="00C001EC">
        <w:rPr>
          <w:szCs w:val="28"/>
        </w:rPr>
        <w:t>.4.1. Chính sách hỗ trợ liên kết</w:t>
      </w:r>
      <w:bookmarkEnd w:id="589"/>
      <w:bookmarkEnd w:id="590"/>
    </w:p>
    <w:p w:rsidR="005155FE" w:rsidRPr="00C001EC" w:rsidRDefault="005155FE" w:rsidP="00FF2C31">
      <w:pPr>
        <w:widowControl w:val="0"/>
        <w:tabs>
          <w:tab w:val="left" w:pos="709"/>
        </w:tabs>
        <w:spacing w:before="120" w:after="0" w:line="360" w:lineRule="exact"/>
        <w:ind w:firstLine="567"/>
        <w:jc w:val="both"/>
        <w:rPr>
          <w:color w:val="000000" w:themeColor="text1"/>
          <w:sz w:val="28"/>
          <w:szCs w:val="28"/>
        </w:rPr>
      </w:pPr>
      <w:r w:rsidRPr="00C001EC">
        <w:rPr>
          <w:color w:val="000000" w:themeColor="text1"/>
          <w:sz w:val="28"/>
          <w:szCs w:val="28"/>
          <w:lang w:eastAsia="zh-CN"/>
        </w:rPr>
        <w:tab/>
      </w:r>
      <w:r w:rsidRPr="00C001EC">
        <w:rPr>
          <w:color w:val="000000" w:themeColor="text1"/>
          <w:sz w:val="28"/>
          <w:szCs w:val="28"/>
          <w:shd w:val="clear" w:color="auto" w:fill="FFFFFF"/>
        </w:rPr>
        <w:t>Để thúc đẩy liên kết trong sản xuất, tiêu thụ nông sản, Chính phủ đã ban hành nhiều chính sách khuyến khích như Quyết định 80/2002/QĐ-TTg,</w:t>
      </w:r>
      <w:r w:rsidR="00746637" w:rsidRPr="00C001EC">
        <w:rPr>
          <w:color w:val="000000" w:themeColor="text1"/>
          <w:sz w:val="28"/>
          <w:szCs w:val="28"/>
          <w:shd w:val="clear" w:color="auto" w:fill="FFFFFF"/>
        </w:rPr>
        <w:t xml:space="preserve"> </w:t>
      </w:r>
      <w:r w:rsidRPr="00C001EC">
        <w:rPr>
          <w:color w:val="000000" w:themeColor="text1"/>
          <w:sz w:val="28"/>
          <w:szCs w:val="28"/>
          <w:shd w:val="clear" w:color="auto" w:fill="FFFFFF"/>
        </w:rPr>
        <w:t xml:space="preserve">Quyết định 62/2013/QĐ-TTg và Nghị định 98/2018/NĐ-CP. Liên kết theo chuỗi giá trị sản phẩm OCOP cũng là một trong các hình thức liên kết cụ thể có thể vận dụng các chính sách hỗ trợ đó. Chẳng hạn, </w:t>
      </w:r>
      <w:r w:rsidRPr="00C001EC">
        <w:rPr>
          <w:color w:val="000000" w:themeColor="text1"/>
          <w:sz w:val="28"/>
          <w:szCs w:val="28"/>
        </w:rPr>
        <w:t>Nghị định số 98/2018/NĐ-CP ngày 05/7/2018 của Chính phủ được ban hành nhằm khuyến khích phát triển hợp tác, liên kết trong sản xuất và tiêu thụ sản phẩm OCOP mà các bên đối tác đều được hưởng lợi. Thông qua đó, chuỗi giá trị sản xuất và tiêu thụ sản phẩm OCOP được phát triển bền vững. Nội dung chủ yếu của Nghị định:</w:t>
      </w:r>
    </w:p>
    <w:p w:rsidR="005155FE" w:rsidRPr="00C001EC" w:rsidRDefault="005155FE" w:rsidP="00FF2C31">
      <w:pPr>
        <w:pStyle w:val="ListParagraph"/>
        <w:numPr>
          <w:ilvl w:val="0"/>
          <w:numId w:val="35"/>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Khuyến khích các hình thức liên kết từ cung ứng vật tư, dịch vụ đầu vào, tổ chức sản xuất, thu hoạch, sơ chế hoặc chế biến gắn với tiêu thụ sản phẩm;</w:t>
      </w:r>
    </w:p>
    <w:p w:rsidR="005155FE" w:rsidRPr="00C001EC" w:rsidRDefault="005155FE" w:rsidP="00FF2C31">
      <w:pPr>
        <w:pStyle w:val="ListParagraph"/>
        <w:numPr>
          <w:ilvl w:val="0"/>
          <w:numId w:val="35"/>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Khuyến khích ký kết hợp đồng liên kết gắn sản xuất với tiêu thụ sản phẩm và phát triển các dự án liên kết giữa doanh nghiệp và </w:t>
      </w:r>
      <w:r w:rsidR="00271E4B" w:rsidRPr="00C001EC">
        <w:rPr>
          <w:color w:val="000000" w:themeColor="text1"/>
          <w:sz w:val="28"/>
          <w:szCs w:val="28"/>
        </w:rPr>
        <w:t>HTX</w:t>
      </w:r>
      <w:r w:rsidRPr="00C001EC">
        <w:rPr>
          <w:color w:val="000000" w:themeColor="text1"/>
          <w:sz w:val="28"/>
          <w:szCs w:val="28"/>
        </w:rPr>
        <w:t>;</w:t>
      </w:r>
    </w:p>
    <w:p w:rsidR="005155FE" w:rsidRPr="00C001EC" w:rsidRDefault="005155FE" w:rsidP="00FF2C31">
      <w:pPr>
        <w:pStyle w:val="ListParagraph"/>
        <w:numPr>
          <w:ilvl w:val="0"/>
          <w:numId w:val="35"/>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ác chính sách ưu đãi, hỗ trợ: Hỗ trợ chi phí tư vấn xây dựng liên kết tối đa đến 300 triệu đồng; hỗ trợ hạ tầng phục vụ liên kết tối đa không quá 10 tỷ đồng; hỗ </w:t>
      </w:r>
      <w:r w:rsidRPr="00C001EC">
        <w:rPr>
          <w:color w:val="000000" w:themeColor="text1"/>
          <w:sz w:val="28"/>
          <w:szCs w:val="28"/>
        </w:rPr>
        <w:lastRenderedPageBreak/>
        <w:t>trợ khuyến nông, đào tạo, tập huấn, giống, vật tư, bao bì, nhãn mác sản phẩm, từ nguồn vốn hỗ trợ của Trung ương và địa phương.</w:t>
      </w:r>
    </w:p>
    <w:p w:rsidR="005155FE" w:rsidRPr="00C001EC" w:rsidRDefault="005155FE">
      <w:pPr>
        <w:pStyle w:val="A3"/>
        <w:rPr>
          <w:szCs w:val="28"/>
        </w:rPr>
      </w:pPr>
      <w:bookmarkStart w:id="591" w:name="_Toc40299042"/>
      <w:bookmarkStart w:id="592" w:name="_Toc42593690"/>
      <w:r w:rsidRPr="00C001EC">
        <w:rPr>
          <w:szCs w:val="28"/>
        </w:rPr>
        <w:t>4.</w:t>
      </w:r>
      <w:r w:rsidR="00A810E8" w:rsidRPr="00C001EC">
        <w:rPr>
          <w:szCs w:val="28"/>
        </w:rPr>
        <w:t>4</w:t>
      </w:r>
      <w:r w:rsidRPr="00C001EC">
        <w:rPr>
          <w:szCs w:val="28"/>
        </w:rPr>
        <w:t>.4.2 Điều kiện được hỗ trợ liên kết</w:t>
      </w:r>
      <w:bookmarkEnd w:id="591"/>
      <w:bookmarkEnd w:id="592"/>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Để nhận được các hỗ trợ này thì </w:t>
      </w:r>
      <w:r w:rsidR="00271E4B" w:rsidRPr="00C001EC">
        <w:rPr>
          <w:color w:val="000000" w:themeColor="text1"/>
          <w:sz w:val="28"/>
          <w:szCs w:val="28"/>
        </w:rPr>
        <w:t>HTX</w:t>
      </w:r>
      <w:r w:rsidRPr="00C001EC">
        <w:rPr>
          <w:color w:val="000000" w:themeColor="text1"/>
          <w:sz w:val="28"/>
          <w:szCs w:val="28"/>
        </w:rPr>
        <w:t xml:space="preserve">, doanh nghiệp tham gia liên kết phải đảm bảo các điều kiện cụ thể như: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huỗi liên kết phải phù hợp với quy hoạch phát triển kinh tế - xã hội của địa phương, đảm bảo các yêu cầu tiêu chuẩn chất lượng,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Thời gian liên kết tối thiểu từ 3-5 năm trở lên.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Nếu doanh nghiệp, hợp tác xã ký hợp đồng liên kết trực tiếp với cá nhân, nông dân thì doanh nghiệp, hợp tác xã sẽ là chủ trì liên kết.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Đối với các trường hợp doanh nghiệp, hợp tác xã ký hợp đồng liên kết với nhau thì các bên thống nhất cử ra chủ trì liên kết. </w:t>
      </w:r>
    </w:p>
    <w:p w:rsidR="005155FE" w:rsidRPr="00C001EC" w:rsidRDefault="005155FE">
      <w:pPr>
        <w:pStyle w:val="A3"/>
        <w:rPr>
          <w:szCs w:val="28"/>
        </w:rPr>
      </w:pPr>
      <w:bookmarkStart w:id="593" w:name="_Toc40299043"/>
      <w:bookmarkStart w:id="594" w:name="_Toc42593691"/>
      <w:r w:rsidRPr="00C001EC">
        <w:rPr>
          <w:szCs w:val="28"/>
        </w:rPr>
        <w:t>4.</w:t>
      </w:r>
      <w:r w:rsidR="00A810E8" w:rsidRPr="00C001EC">
        <w:rPr>
          <w:szCs w:val="28"/>
        </w:rPr>
        <w:t>4</w:t>
      </w:r>
      <w:r w:rsidRPr="00C001EC">
        <w:rPr>
          <w:szCs w:val="28"/>
        </w:rPr>
        <w:t>.4.3. Hồ sơ đăng ký hỗ trợ liên kết</w:t>
      </w:r>
      <w:bookmarkEnd w:id="593"/>
      <w:bookmarkEnd w:id="594"/>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Để được xem xét hỗ trợ, chủ trì liên kết cần chuẩn bị hồ sơ bao gồm</w:t>
      </w:r>
      <w:r w:rsidR="000B5FE8">
        <w:rPr>
          <w:color w:val="000000" w:themeColor="text1"/>
          <w:sz w:val="28"/>
          <w:szCs w:val="28"/>
        </w:rPr>
        <w:t>:</w:t>
      </w:r>
    </w:p>
    <w:p w:rsidR="005155FE" w:rsidRPr="00C001EC" w:rsidRDefault="005155FE" w:rsidP="00FF2C31">
      <w:pPr>
        <w:pStyle w:val="ListParagraph"/>
        <w:numPr>
          <w:ilvl w:val="0"/>
          <w:numId w:val="33"/>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Đơn đề nghị, dự án liên kết, thỏa thuận cử chủ trì liên kết, sao chụp các cam kết về tiêu chuẩn chất lượng sản phẩm; </w:t>
      </w:r>
    </w:p>
    <w:p w:rsidR="005155FE" w:rsidRPr="00C001EC" w:rsidRDefault="005155FE" w:rsidP="00FF2C31">
      <w:pPr>
        <w:pStyle w:val="ListParagraph"/>
        <w:numPr>
          <w:ilvl w:val="0"/>
          <w:numId w:val="33"/>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Hợp đồng liên kết. Đây là hợp đồng được ký giữa các bên tham gia liên kết theo nguyên tắc tự nguyện, nhằm thực hiện các hình thức liên kết. </w:t>
      </w:r>
    </w:p>
    <w:p w:rsidR="005155FE" w:rsidRPr="00C001EC" w:rsidRDefault="005155FE" w:rsidP="00FF2C31">
      <w:pPr>
        <w:pStyle w:val="ListParagraph"/>
        <w:numPr>
          <w:ilvl w:val="0"/>
          <w:numId w:val="33"/>
        </w:numPr>
        <w:tabs>
          <w:tab w:val="left" w:pos="720"/>
        </w:tabs>
        <w:spacing w:before="120" w:after="0" w:line="360" w:lineRule="exact"/>
        <w:ind w:left="0" w:firstLine="567"/>
        <w:contextualSpacing w:val="0"/>
        <w:jc w:val="both"/>
        <w:rPr>
          <w:color w:val="000000" w:themeColor="text1"/>
          <w:spacing w:val="-8"/>
          <w:sz w:val="28"/>
          <w:szCs w:val="28"/>
        </w:rPr>
      </w:pPr>
      <w:r w:rsidRPr="00C001EC">
        <w:rPr>
          <w:color w:val="000000" w:themeColor="text1"/>
          <w:spacing w:val="-8"/>
          <w:sz w:val="28"/>
          <w:szCs w:val="28"/>
        </w:rPr>
        <w:t>Dự án liên kết là dự án do doanh nghiệp hoặc hợp tác xã và các bên tham gia hợp đồng liên kết cùng thỏa thuận, xây dựng và triển khai đầu tư liên kết.</w:t>
      </w:r>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Hồ sơ được gửi tới cơ quan chức năng để thẩm định, xem xét hỗ trợ. Thông thường có 2 cấp phê duyệt hỗ trợ:</w:t>
      </w:r>
    </w:p>
    <w:p w:rsidR="005155FE" w:rsidRPr="00C001EC" w:rsidRDefault="00746637" w:rsidP="00FF2C31">
      <w:pPr>
        <w:pStyle w:val="ListParagraph"/>
        <w:numPr>
          <w:ilvl w:val="0"/>
          <w:numId w:val="4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ấp tỉnh: Chủ trì liên kết cần gửi hồ sơ tới Sở Nông nghiệp &amp; PTNT, để Sở chủ trì thành lập Hội đồng (Đại diện Sở Kế hoạch &amp; Đầu tư, Sở Tài chính, các sở ngành liên quan, lãnh đạo UBND cấp huyện có liên quan) để thẩm định và trình UBND tỉnh xem xét phê duyệt;</w:t>
      </w:r>
    </w:p>
    <w:p w:rsidR="005155FE" w:rsidRPr="00C001EC" w:rsidRDefault="00746637" w:rsidP="00FF2C31">
      <w:pPr>
        <w:pStyle w:val="ListParagraph"/>
        <w:numPr>
          <w:ilvl w:val="0"/>
          <w:numId w:val="4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ấp huyện: Phòng Nông nghiệp (hoặc Phòng Kinh tế) chủ trì thành lập Hội đồng xét duyệt để trình UBND huyện xem xét phê duyệt.</w:t>
      </w:r>
    </w:p>
    <w:p w:rsidR="005155FE" w:rsidRPr="00C001EC" w:rsidRDefault="005155FE" w:rsidP="00FF2C31">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ab/>
        <w:t>Dự án liên kết là một trong những tài liệu quan trọng để Nhà nước xem xét hỗ trợ. Ngoài ra, ngay cả khi không có sự hỗ trợ của nhà nước, thì việc xây dự dự án cũng giúp các bên trong chuỗi liên kết có thể xác định được hướng phát triển rõ ràng. Các thông tin cốt lõi trong dự án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Tên dự án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pacing w:val="-6"/>
          <w:sz w:val="28"/>
          <w:szCs w:val="28"/>
        </w:rPr>
      </w:pPr>
      <w:r w:rsidRPr="00C001EC">
        <w:rPr>
          <w:color w:val="000000" w:themeColor="text1"/>
          <w:spacing w:val="-6"/>
          <w:sz w:val="28"/>
          <w:szCs w:val="28"/>
        </w:rPr>
        <w:t>Các bên tham gia, địa chỉ, đại diện, đăng ký kinh doanh, số lượng các bên tham gia;</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Mục tiêu dự án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Nội dung của dự án liên kết: sản phẩm, tầm nhìn sản phẩm; quy mô liên kết, quy trình kỹ thuật áp dụng khi liên kết, hình thức liên kết, quyền hạn và trách nhiệm các bên, đánh giá về thị trường, các giải pháp thực hiện;</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Nội dung thỏa thuận giữa các bên tham gia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ác nội dung đề nghị hỗ trợ: chi phí xây dựng liên kết, hạ tầng phục vụ liên kết, các mô hình kỹ thuật, hỗ trợ đào tạo tập huấn, hỗ trợ bao bì nhãn mác sản phẩm, chuyển giao và ứng dụng công nghệ mới….</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Dự kiến hiệu quả của liên kết về kinh tế, xã hội, môi trường;</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ác rủi ro và giải pháp khắc phục các rủi ro.</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Kế hoạch sử dụng kinh phí hỗ trợ liên kết.</w:t>
      </w:r>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ác mẫu hồ sơ có thể tham khảo trong Nghị định số 98/2018/NĐ-CP ngày </w:t>
      </w:r>
      <w:r w:rsidR="00746637" w:rsidRPr="00C001EC">
        <w:rPr>
          <w:color w:val="000000" w:themeColor="text1"/>
          <w:sz w:val="28"/>
          <w:szCs w:val="28"/>
        </w:rPr>
        <w:t>05/</w:t>
      </w:r>
      <w:r w:rsidRPr="00C001EC">
        <w:rPr>
          <w:color w:val="000000" w:themeColor="text1"/>
          <w:sz w:val="28"/>
          <w:szCs w:val="28"/>
        </w:rPr>
        <w:t>7</w:t>
      </w:r>
      <w:r w:rsidR="00746637" w:rsidRPr="00C001EC">
        <w:rPr>
          <w:color w:val="000000" w:themeColor="text1"/>
          <w:sz w:val="28"/>
          <w:szCs w:val="28"/>
        </w:rPr>
        <w:t>/</w:t>
      </w:r>
      <w:r w:rsidRPr="00C001EC">
        <w:rPr>
          <w:color w:val="000000" w:themeColor="text1"/>
          <w:sz w:val="28"/>
          <w:szCs w:val="28"/>
        </w:rPr>
        <w:t>2018 của Chính Phủ. Phụ lục Nghị định có các mẫu như: Đơn đề nghị hỗ trợ liên kết, dự án liên kết, kế hoạch đề nghị hỗ trợ liên kết, bản thỏa thuận cử đơn vị làm chủ đầu tư dự án liên kết (hoặc chủ trì liên kết), kế hoạch đề nghị hỗ trợ liên kết, dự án liên kết, bản cam kết bảo đảm các quy định của pháp luật về tiểu chuẩn chất lượng, an toàn thực phẩm, an toàn dịch bệnh và bảo vệ môi trường.</w:t>
      </w:r>
    </w:p>
    <w:p w:rsidR="005155FE" w:rsidRPr="00C001EC" w:rsidRDefault="005155FE" w:rsidP="00FF2C31">
      <w:pPr>
        <w:pStyle w:val="A1"/>
        <w:jc w:val="both"/>
        <w:rPr>
          <w:rFonts w:ascii="Times New Roman" w:eastAsia="Calibri" w:hAnsi="Times New Roman"/>
          <w:szCs w:val="28"/>
        </w:rPr>
      </w:pPr>
      <w:bookmarkStart w:id="595" w:name="_Toc42593692"/>
      <w:bookmarkStart w:id="596" w:name="_Toc49775419"/>
      <w:bookmarkStart w:id="597" w:name="_Toc53584208"/>
      <w:bookmarkStart w:id="598" w:name="_Toc40299044"/>
      <w:r w:rsidRPr="00C001EC">
        <w:rPr>
          <w:rFonts w:ascii="Times New Roman" w:eastAsia="Calibri" w:hAnsi="Times New Roman"/>
          <w:szCs w:val="28"/>
        </w:rPr>
        <w:t>4.</w:t>
      </w:r>
      <w:r w:rsidR="00A810E8" w:rsidRPr="00C001EC">
        <w:rPr>
          <w:rFonts w:ascii="Times New Roman" w:eastAsia="Calibri" w:hAnsi="Times New Roman"/>
          <w:szCs w:val="28"/>
        </w:rPr>
        <w:t>5</w:t>
      </w:r>
      <w:r w:rsidRPr="00C001EC">
        <w:rPr>
          <w:rFonts w:ascii="Times New Roman" w:eastAsia="Calibri" w:hAnsi="Times New Roman"/>
          <w:szCs w:val="28"/>
        </w:rPr>
        <w:t>. Marketing sản phẩm OCOP</w:t>
      </w:r>
      <w:bookmarkEnd w:id="595"/>
      <w:bookmarkEnd w:id="596"/>
      <w:bookmarkEnd w:id="597"/>
      <w:r w:rsidRPr="00C001EC">
        <w:rPr>
          <w:rFonts w:ascii="Times New Roman" w:eastAsia="Calibri" w:hAnsi="Times New Roman"/>
          <w:szCs w:val="28"/>
        </w:rPr>
        <w:t xml:space="preserve"> </w:t>
      </w:r>
    </w:p>
    <w:p w:rsidR="005155FE" w:rsidRPr="00C001EC" w:rsidRDefault="005155FE">
      <w:pPr>
        <w:pStyle w:val="A2"/>
      </w:pPr>
      <w:bookmarkStart w:id="599" w:name="_Toc42593693"/>
      <w:bookmarkStart w:id="600" w:name="_Toc49775420"/>
      <w:r w:rsidRPr="00C001EC">
        <w:t>4.</w:t>
      </w:r>
      <w:r w:rsidR="00A810E8" w:rsidRPr="00C001EC">
        <w:rPr>
          <w:lang w:val="en-US"/>
        </w:rPr>
        <w:t>5</w:t>
      </w:r>
      <w:r w:rsidRPr="00C001EC">
        <w:t xml:space="preserve">.1. </w:t>
      </w:r>
      <w:r w:rsidR="000B5FE8">
        <w:rPr>
          <w:lang w:val="en-US"/>
        </w:rPr>
        <w:t>Khái niệm</w:t>
      </w:r>
      <w:r w:rsidRPr="00C001EC">
        <w:t xml:space="preserve"> Marketing</w:t>
      </w:r>
      <w:bookmarkEnd w:id="599"/>
      <w:bookmarkEnd w:id="600"/>
    </w:p>
    <w:p w:rsidR="005155FE" w:rsidRPr="00C001EC" w:rsidRDefault="005155FE" w:rsidP="00FF2C31">
      <w:pPr>
        <w:tabs>
          <w:tab w:val="left" w:pos="851"/>
        </w:tabs>
        <w:spacing w:before="120" w:after="0" w:line="360" w:lineRule="exact"/>
        <w:ind w:firstLine="567"/>
        <w:jc w:val="both"/>
        <w:rPr>
          <w:color w:val="000000" w:themeColor="text1"/>
          <w:sz w:val="28"/>
          <w:szCs w:val="28"/>
          <w:lang w:eastAsia="zh-CN"/>
        </w:rPr>
      </w:pPr>
      <w:r w:rsidRPr="00C001EC">
        <w:rPr>
          <w:color w:val="000000" w:themeColor="text1"/>
          <w:sz w:val="28"/>
          <w:szCs w:val="28"/>
          <w:lang w:eastAsia="zh-CN"/>
        </w:rPr>
        <w:t>Có năm quan điểm định hướng phát triển marketing mà các tổ chức thường vận dụng trong hoạt động marketing của mình.</w:t>
      </w:r>
    </w:p>
    <w:p w:rsidR="005155FE" w:rsidRPr="00C001EC" w:rsidRDefault="005155FE" w:rsidP="00FF2C31">
      <w:pPr>
        <w:numPr>
          <w:ilvl w:val="0"/>
          <w:numId w:val="62"/>
        </w:numPr>
        <w:tabs>
          <w:tab w:val="left" w:pos="851"/>
        </w:tabs>
        <w:spacing w:before="120" w:after="0" w:line="360" w:lineRule="exact"/>
        <w:ind w:left="0" w:firstLine="567"/>
        <w:jc w:val="both"/>
        <w:rPr>
          <w:color w:val="000000" w:themeColor="text1"/>
          <w:sz w:val="28"/>
          <w:szCs w:val="28"/>
        </w:rPr>
      </w:pPr>
      <w:r w:rsidRPr="00C001EC">
        <w:rPr>
          <w:b/>
          <w:color w:val="000000" w:themeColor="text1"/>
          <w:sz w:val="28"/>
          <w:szCs w:val="28"/>
        </w:rPr>
        <w:t>Quan điểm sản xuất</w:t>
      </w:r>
    </w:p>
    <w:p w:rsidR="005155FE" w:rsidRPr="00C001EC" w:rsidRDefault="005155FE" w:rsidP="00FF2C31">
      <w:pPr>
        <w:tabs>
          <w:tab w:val="left" w:pos="851"/>
        </w:tabs>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xml:space="preserve">Quan điểm sản xuất khẳng định rằng người tiêu dùng sẽ ưa thích những sản phẩm được bán rộng rãi và giá hạ. Những người lãnh đạo các tổ chức theo quan điểm sản xuất phải tập trung vào việc nâng cao hiệu quả sản xuất và mở rộng phạm vi phân phối. </w:t>
      </w:r>
    </w:p>
    <w:p w:rsidR="005155FE" w:rsidRPr="00C001EC" w:rsidRDefault="005155FE" w:rsidP="00FF2C31">
      <w:pPr>
        <w:numPr>
          <w:ilvl w:val="0"/>
          <w:numId w:val="62"/>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Quan điểm sản phẩm</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lastRenderedPageBreak/>
        <w:t>Quan điểm sản phẩm khẳng định rằng người tiêu dùng sẽ ưa thích những sản phẩm có chất lượng cao nhất, công dụng nhiều hay có những tính năng mới. Những người lãnh đạo các tổ chức theo quan điểm sản phẩm thường tập trung sức lực vào việc làm ra những sản phẩm thượng hạng và thường xuyên cải tiến chúng.</w:t>
      </w:r>
    </w:p>
    <w:p w:rsidR="005155FE" w:rsidRPr="00C001EC" w:rsidRDefault="005155FE" w:rsidP="00FF2C31">
      <w:pPr>
        <w:numPr>
          <w:ilvl w:val="0"/>
          <w:numId w:val="62"/>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Quan điểm bán hàng</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Quan điểm này cho rằng người tiêu dùng thường tỏ ra có sức ỳ hay thái độ ngần ngại trong việc mua hàng và cần được thuyết phục nhẹ nhàng thì mới mua hàng, nên cần có đầy đủ các công cụ bán hàng và khuyến mãi để kích thích mua hàng nhiều hơn.</w:t>
      </w:r>
    </w:p>
    <w:p w:rsidR="005155FE" w:rsidRPr="00C001EC" w:rsidRDefault="005155FE" w:rsidP="00FF2C31">
      <w:pPr>
        <w:numPr>
          <w:ilvl w:val="0"/>
          <w:numId w:val="62"/>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Quan điểm định hướng marketing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Quan điểm marketing khẳng định rằng, chìa khóa để đạt được những mục tiêu của tổ chức là xác định được những nhu cầu cùng mong muốn của các thị trường mục tiêu và đảm bảo mức độ thỏa mãn mong muốn bằng những phương thức hữu hiệu và hiệu quả so với các đối thủ cạnh tranh.</w:t>
      </w:r>
    </w:p>
    <w:p w:rsidR="005155FE" w:rsidRPr="00C001EC" w:rsidRDefault="005155FE">
      <w:pPr>
        <w:pStyle w:val="A2"/>
      </w:pPr>
      <w:bookmarkStart w:id="601" w:name="_Toc42593694"/>
      <w:bookmarkStart w:id="602" w:name="_Toc49775421"/>
      <w:r w:rsidRPr="00C001EC">
        <w:t>4.</w:t>
      </w:r>
      <w:r w:rsidR="00A810E8" w:rsidRPr="00C001EC">
        <w:rPr>
          <w:lang w:val="en-US"/>
        </w:rPr>
        <w:t>5</w:t>
      </w:r>
      <w:r w:rsidRPr="00C001EC">
        <w:t>.2. Phân tích các cơ hội Marketing</w:t>
      </w:r>
      <w:bookmarkEnd w:id="601"/>
      <w:bookmarkEnd w:id="602"/>
      <w:r w:rsidRPr="00C001EC">
        <w:t xml:space="preserve"> </w:t>
      </w:r>
    </w:p>
    <w:p w:rsidR="005155FE" w:rsidRPr="00C001EC" w:rsidRDefault="005155FE">
      <w:pPr>
        <w:pStyle w:val="A3"/>
        <w:rPr>
          <w:szCs w:val="28"/>
        </w:rPr>
      </w:pPr>
      <w:r w:rsidRPr="00C001EC">
        <w:rPr>
          <w:szCs w:val="28"/>
        </w:rPr>
        <w:t>4.</w:t>
      </w:r>
      <w:r w:rsidR="00A810E8" w:rsidRPr="00C001EC">
        <w:rPr>
          <w:szCs w:val="28"/>
        </w:rPr>
        <w:t>5</w:t>
      </w:r>
      <w:r w:rsidRPr="00C001EC">
        <w:rPr>
          <w:szCs w:val="28"/>
        </w:rPr>
        <w:t>.2.1. Phân tích môi trường marketing</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a) Môi trường vĩ mô</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nhân khẩu</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kinh tế</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tự nhiên</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công nghệ</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chính trị</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văn hóa</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 xml:space="preserve">b) Các yếu tố của môi trường vi mô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Những người cung ứng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ác trung gian marketing</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Khách hàng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Đối thủ cạnh tranh</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ông chúng trực tiếp</w:t>
      </w:r>
    </w:p>
    <w:p w:rsidR="005155FE" w:rsidRPr="00C001EC" w:rsidRDefault="005155FE" w:rsidP="00FF2C31">
      <w:pPr>
        <w:spacing w:before="120" w:after="0" w:line="360" w:lineRule="exact"/>
        <w:jc w:val="both"/>
        <w:rPr>
          <w:i/>
          <w:color w:val="000000" w:themeColor="text1"/>
          <w:sz w:val="28"/>
          <w:szCs w:val="28"/>
        </w:rPr>
      </w:pPr>
      <w:r w:rsidRPr="00C001EC">
        <w:rPr>
          <w:i/>
          <w:color w:val="000000" w:themeColor="text1"/>
          <w:sz w:val="28"/>
          <w:szCs w:val="28"/>
        </w:rPr>
        <w:t>4.</w:t>
      </w:r>
      <w:r w:rsidR="00A810E8" w:rsidRPr="00C001EC">
        <w:rPr>
          <w:i/>
          <w:color w:val="000000" w:themeColor="text1"/>
          <w:sz w:val="28"/>
          <w:szCs w:val="28"/>
        </w:rPr>
        <w:t>5</w:t>
      </w:r>
      <w:r w:rsidRPr="00C001EC">
        <w:rPr>
          <w:i/>
          <w:color w:val="000000" w:themeColor="text1"/>
          <w:sz w:val="28"/>
          <w:szCs w:val="28"/>
        </w:rPr>
        <w:t xml:space="preserve">.2.2. Phân tích đối thủ cạnh tranh </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lastRenderedPageBreak/>
        <w:t xml:space="preserve">- </w:t>
      </w:r>
      <w:r w:rsidR="005155FE" w:rsidRPr="00C001EC">
        <w:rPr>
          <w:color w:val="000000" w:themeColor="text1"/>
          <w:sz w:val="28"/>
          <w:szCs w:val="28"/>
        </w:rPr>
        <w:t>Cạnh tranh nhãn hiệu</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w:t>
      </w:r>
      <w:r w:rsidR="005155FE" w:rsidRPr="00C001EC">
        <w:rPr>
          <w:color w:val="000000" w:themeColor="text1"/>
          <w:sz w:val="28"/>
          <w:szCs w:val="28"/>
        </w:rPr>
        <w:t xml:space="preserve"> Cạnh tranh ngành</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w:t>
      </w:r>
      <w:r w:rsidR="005155FE" w:rsidRPr="00C001EC">
        <w:rPr>
          <w:color w:val="000000" w:themeColor="text1"/>
          <w:sz w:val="28"/>
          <w:szCs w:val="28"/>
        </w:rPr>
        <w:t xml:space="preserve"> Cạnh tranh công dụng</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w:t>
      </w:r>
      <w:r w:rsidR="005155FE" w:rsidRPr="00C001EC">
        <w:rPr>
          <w:color w:val="000000" w:themeColor="text1"/>
          <w:sz w:val="28"/>
          <w:szCs w:val="28"/>
        </w:rPr>
        <w:t xml:space="preserve"> Cạnh tranh chung</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Các chủ thể cần biết nắm vấn đề về các đối thủ cạnh tranh: Những ai là đối thủ cạnh tranh của ta? Chiến lược của họ như thế nào? Mục tiêu của họ là gì? Những điểm mạnh và điểm yếu của họ là gì? Cách thức phản ứng của họ ra sao? Chúng ta sẽ xem xét xem những thông tin này giúp ích cho chủ thể như thế nào trong việc hoạch định chiến lược Marketing của mình.</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Phân tích chiến lược Marketing của các đối thủ cạnh tranh</w:t>
      </w:r>
      <w:r w:rsidR="00047B59">
        <w:rPr>
          <w:color w:val="000000" w:themeColor="text1"/>
          <w:sz w:val="28"/>
          <w:szCs w:val="28"/>
        </w:rPr>
        <w:t>.</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Cần có những thông tin chi tiết trong từng mặt của chiến lược Marketing của từng đối thủ cạnh tranh:</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i/>
          <w:color w:val="000000" w:themeColor="text1"/>
          <w:sz w:val="28"/>
          <w:szCs w:val="28"/>
        </w:rPr>
        <w:t>- Phân phối:</w:t>
      </w:r>
      <w:r w:rsidRPr="00C001EC">
        <w:rPr>
          <w:color w:val="000000" w:themeColor="text1"/>
          <w:sz w:val="28"/>
          <w:szCs w:val="28"/>
        </w:rPr>
        <w:t xml:space="preserve"> Họ bán sản phẩm ở những đâu? Tại sao? Họ phân phối sản phẩm như thế nào? </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i/>
          <w:color w:val="000000" w:themeColor="text1"/>
          <w:sz w:val="28"/>
          <w:szCs w:val="28"/>
        </w:rPr>
        <w:t>- Khuếch trương sản phẩm</w:t>
      </w:r>
      <w:r w:rsidRPr="00C001EC">
        <w:rPr>
          <w:color w:val="000000" w:themeColor="text1"/>
          <w:sz w:val="28"/>
          <w:szCs w:val="28"/>
        </w:rPr>
        <w:t>: Bằng cách nào họ khuếch trương sản phẩm / dịch vụ của họ? Thông điệp quảng cáo của họ là gì?</w:t>
      </w:r>
    </w:p>
    <w:p w:rsidR="005155FE" w:rsidRPr="00C001EC" w:rsidRDefault="005155FE" w:rsidP="00FF2C31">
      <w:pPr>
        <w:tabs>
          <w:tab w:val="left" w:pos="993"/>
        </w:tabs>
        <w:spacing w:before="120" w:after="0" w:line="360" w:lineRule="exact"/>
        <w:ind w:firstLine="567"/>
        <w:jc w:val="both"/>
        <w:rPr>
          <w:color w:val="000000" w:themeColor="text1"/>
          <w:spacing w:val="-6"/>
          <w:sz w:val="28"/>
          <w:szCs w:val="28"/>
        </w:rPr>
      </w:pPr>
      <w:r w:rsidRPr="00C001EC">
        <w:rPr>
          <w:i/>
          <w:color w:val="000000" w:themeColor="text1"/>
          <w:spacing w:val="-6"/>
          <w:sz w:val="28"/>
          <w:szCs w:val="28"/>
        </w:rPr>
        <w:t>- Giá cả:</w:t>
      </w:r>
      <w:r w:rsidRPr="00C001EC">
        <w:rPr>
          <w:color w:val="000000" w:themeColor="text1"/>
          <w:spacing w:val="-6"/>
          <w:sz w:val="28"/>
          <w:szCs w:val="28"/>
        </w:rPr>
        <w:t xml:space="preserve"> Cấu trúc giá của họ như thế nào? Họ định vị như thế nào trên thị trường.</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i/>
          <w:color w:val="000000" w:themeColor="text1"/>
          <w:sz w:val="28"/>
          <w:szCs w:val="28"/>
        </w:rPr>
        <w:t>- Sản phẩm</w:t>
      </w:r>
      <w:r w:rsidRPr="00C001EC">
        <w:rPr>
          <w:color w:val="000000" w:themeColor="text1"/>
          <w:sz w:val="28"/>
          <w:szCs w:val="28"/>
        </w:rPr>
        <w:t>: Sản phẩm của họ như thế nào? Danh mục sản phẩm, bao bì, đặc tính nổi bật, dịch vụ khách hàng như thế nào?</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Xác định các mục tiêu của đối thủ cạnh tranh</w:t>
      </w:r>
      <w:r w:rsidR="00047B59">
        <w:rPr>
          <w:color w:val="000000" w:themeColor="text1"/>
          <w:sz w:val="28"/>
          <w:szCs w:val="28"/>
        </w:rPr>
        <w:t>.</w:t>
      </w:r>
    </w:p>
    <w:p w:rsidR="005155FE" w:rsidRPr="00C001EC" w:rsidRDefault="005155FE" w:rsidP="00FF2C31">
      <w:pPr>
        <w:numPr>
          <w:ilvl w:val="0"/>
          <w:numId w:val="63"/>
        </w:numPr>
        <w:tabs>
          <w:tab w:val="left" w:pos="993"/>
        </w:tabs>
        <w:spacing w:before="120" w:after="0" w:line="360" w:lineRule="exact"/>
        <w:ind w:left="0" w:firstLine="709"/>
        <w:jc w:val="both"/>
        <w:rPr>
          <w:b/>
          <w:color w:val="000000" w:themeColor="text1"/>
          <w:sz w:val="28"/>
          <w:szCs w:val="28"/>
        </w:rPr>
      </w:pPr>
      <w:r w:rsidRPr="00C001EC">
        <w:rPr>
          <w:b/>
          <w:color w:val="000000" w:themeColor="text1"/>
          <w:sz w:val="28"/>
          <w:szCs w:val="28"/>
        </w:rPr>
        <w:t>Đánh giá mặt mạnh và mặt yếu của các đối thủ cạnh tranh:</w:t>
      </w:r>
    </w:p>
    <w:p w:rsidR="005155FE" w:rsidRPr="00C001EC" w:rsidRDefault="005155FE" w:rsidP="00FF2C31">
      <w:pPr>
        <w:tabs>
          <w:tab w:val="left" w:pos="993"/>
        </w:tabs>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xml:space="preserve">- </w:t>
      </w:r>
      <w:r w:rsidRPr="00C001EC">
        <w:rPr>
          <w:i/>
          <w:color w:val="000000" w:themeColor="text1"/>
          <w:spacing w:val="-4"/>
          <w:sz w:val="28"/>
          <w:szCs w:val="28"/>
        </w:rPr>
        <w:t>Thị phần:</w:t>
      </w:r>
      <w:r w:rsidRPr="00C001EC">
        <w:rPr>
          <w:color w:val="000000" w:themeColor="text1"/>
          <w:spacing w:val="-4"/>
          <w:sz w:val="28"/>
          <w:szCs w:val="28"/>
        </w:rPr>
        <w:t xml:space="preserve"> Phần khối lượng bán ra của đối thủ cạnh tranh trên thị trường mục tiêu;</w:t>
      </w:r>
    </w:p>
    <w:p w:rsidR="005155FE" w:rsidRPr="00C001EC" w:rsidRDefault="005155FE" w:rsidP="00FF2C31">
      <w:pPr>
        <w:tabs>
          <w:tab w:val="left" w:pos="993"/>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xml:space="preserve">- </w:t>
      </w:r>
      <w:r w:rsidRPr="00C001EC">
        <w:rPr>
          <w:i/>
          <w:color w:val="000000" w:themeColor="text1"/>
          <w:spacing w:val="-6"/>
          <w:sz w:val="28"/>
          <w:szCs w:val="28"/>
        </w:rPr>
        <w:t>Phần tâm trí</w:t>
      </w:r>
      <w:r w:rsidRPr="00C001EC">
        <w:rPr>
          <w:color w:val="000000" w:themeColor="text1"/>
          <w:spacing w:val="-6"/>
          <w:sz w:val="28"/>
          <w:szCs w:val="28"/>
        </w:rPr>
        <w:t>: Tỷ lệ phần trăm khách hàng nêu tên đối thủ cạnh tranh. khi trả lời câu "Hãy nêu tên chủ thể đầu tiên nảy ra trong đầu bạn khi nghĩ đến ngành này";</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Phần trái tim</w:t>
      </w:r>
      <w:r w:rsidRPr="00C001EC">
        <w:rPr>
          <w:color w:val="000000" w:themeColor="text1"/>
          <w:sz w:val="28"/>
          <w:szCs w:val="28"/>
        </w:rPr>
        <w:t>: Tỷ lệ phần trăm khách hàng nêu tên đối thủ cạnh tranh khi trả lời câu "Hãy nêu tên chủ thể mà bạn thích mua sản phẩm của họ".</w:t>
      </w:r>
    </w:p>
    <w:p w:rsidR="005155FE" w:rsidRPr="00C001EC" w:rsidRDefault="005155FE">
      <w:pPr>
        <w:pStyle w:val="A2"/>
      </w:pPr>
      <w:bookmarkStart w:id="603" w:name="_Toc42593695"/>
      <w:bookmarkStart w:id="604" w:name="_Toc49775422"/>
      <w:r w:rsidRPr="00C001EC">
        <w:t>4.</w:t>
      </w:r>
      <w:r w:rsidR="00A810E8" w:rsidRPr="00C001EC">
        <w:rPr>
          <w:lang w:val="en-US"/>
        </w:rPr>
        <w:t>5</w:t>
      </w:r>
      <w:r w:rsidRPr="00C001EC">
        <w:t>.3. Các quyết định về Marketing</w:t>
      </w:r>
      <w:bookmarkEnd w:id="603"/>
      <w:bookmarkEnd w:id="604"/>
      <w:r w:rsidRPr="00C001EC">
        <w:t xml:space="preserve"> </w:t>
      </w:r>
    </w:p>
    <w:p w:rsidR="005155FE" w:rsidRPr="00C001EC" w:rsidRDefault="005155FE">
      <w:pPr>
        <w:pStyle w:val="A3"/>
        <w:rPr>
          <w:szCs w:val="28"/>
        </w:rPr>
      </w:pPr>
      <w:r w:rsidRPr="00C001EC">
        <w:rPr>
          <w:szCs w:val="28"/>
        </w:rPr>
        <w:t>4.</w:t>
      </w:r>
      <w:r w:rsidR="00A810E8" w:rsidRPr="00C001EC">
        <w:rPr>
          <w:szCs w:val="28"/>
        </w:rPr>
        <w:t>5</w:t>
      </w:r>
      <w:r w:rsidRPr="00C001EC">
        <w:rPr>
          <w:szCs w:val="28"/>
        </w:rPr>
        <w:t>.3.1. Định vị thị trườ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Định vị thị trường là thiết kế sản phẩm và hình ảnh của nhằm chiếm được một vị trí đặc biệt và có giá trị trong tâm trí khách hàng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Các hoạt động trọng tâm của chiến lược định vị bao gồm:</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a. Tạo ra một hình ảnh cụ thể cho sản phẩm, nhãn hiệu trong tâm trí khách hàng ở thị trường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Hình ảnh của một , sản phẩm và nhãn hiệu được hình thành dựa trên: (1) sự thiết kế và truyền bá những hình ảnh mà lựa chọn; (2) kinh nghiệm của khách hàng qua tiêu dùng sản phẩm. Một định vị thường thành công khi tìm ra được cầu nối giữa niềm tin thầm kín của khách hàng với các đặc tính độc đáo của một, một sản phẩm hay một nhãn hiệu.</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b. Lựa chọn vị thế của sản phẩm, của trên thị trường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ông việc của một chiến lược định vị không chỉ dừng lại ở việc tạo dựng được một hình ảnh mà còn phải lựa chọn cho hình ảnh đó một vị thế trên thị trường mục tiêu trong tương quan so sánh với các sản phẩm cạnh tranh.</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xml:space="preserve"> c. Tạo sự khác biệt cho sản phẩm và dịch vụ:</w:t>
      </w:r>
    </w:p>
    <w:p w:rsidR="005155FE" w:rsidRPr="00C001EC" w:rsidRDefault="005155FE" w:rsidP="00FF2C31">
      <w:pPr>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xml:space="preserve">Tạo ra sự khác biệt hay dị biệt cho sản phẩm là thiết kế một loạt những điểm khác biệt có ý nghĩa để khách hàng có thể phân biệt sản phẩm của với sản phẩm cạnh tranh. Có bốn cách suy nghĩ và việc tạo đặc điểm khác biệt cho sản phẩm của một.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cho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cho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về nhân sự;</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về hình ảnh.</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d. Lựa chọn và khuếch trương những điểm khác biệt có ý nghĩ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hỉ nên tạo ra điểm khác biệt khi nó thỏa mãn được những tiêu chuẩn sau:</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Quan trọng:</w:t>
      </w:r>
      <w:r w:rsidRPr="00C001EC">
        <w:rPr>
          <w:color w:val="000000" w:themeColor="text1"/>
          <w:sz w:val="28"/>
          <w:szCs w:val="28"/>
        </w:rPr>
        <w:t xml:space="preserve"> Điểm khác biệt đó đem lại lợi ích có giá trị lớn cho một số khá đông người mua;</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Đặc điểm</w:t>
      </w:r>
      <w:r w:rsidRPr="00C001EC">
        <w:rPr>
          <w:color w:val="000000" w:themeColor="text1"/>
          <w:sz w:val="28"/>
          <w:szCs w:val="28"/>
        </w:rPr>
        <w:t>: Điểm khác biệt đó không có ai đã tạo ra hay được tạo ra một cách đặc biệt;</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Tốt hơn</w:t>
      </w:r>
      <w:r w:rsidRPr="00C001EC">
        <w:rPr>
          <w:color w:val="000000" w:themeColor="text1"/>
          <w:sz w:val="28"/>
          <w:szCs w:val="28"/>
        </w:rPr>
        <w:t>: Điểm khác biệt đó là cách tốt hơn so với những cách khác để đạt được ích lợi như nha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Dễ truyền đạt</w:t>
      </w:r>
      <w:r w:rsidRPr="00C001EC">
        <w:rPr>
          <w:color w:val="000000" w:themeColor="text1"/>
          <w:sz w:val="28"/>
          <w:szCs w:val="28"/>
        </w:rPr>
        <w:t>: Điểm khác biệt đó dễ truyền đạt và thu hút người mua;</w:t>
      </w:r>
    </w:p>
    <w:p w:rsidR="005155FE" w:rsidRPr="00C001EC" w:rsidRDefault="005155FE" w:rsidP="00FF2C31">
      <w:pPr>
        <w:spacing w:before="120" w:after="0" w:line="360" w:lineRule="exact"/>
        <w:ind w:firstLine="567"/>
        <w:jc w:val="both"/>
        <w:rPr>
          <w:color w:val="000000" w:themeColor="text1"/>
          <w:spacing w:val="-6"/>
          <w:sz w:val="28"/>
          <w:szCs w:val="28"/>
        </w:rPr>
      </w:pPr>
      <w:r w:rsidRPr="00C001EC">
        <w:rPr>
          <w:i/>
          <w:color w:val="000000" w:themeColor="text1"/>
          <w:spacing w:val="-6"/>
          <w:sz w:val="28"/>
          <w:szCs w:val="28"/>
        </w:rPr>
        <w:t>- Đi trước</w:t>
      </w:r>
      <w:r w:rsidRPr="00C001EC">
        <w:rPr>
          <w:color w:val="000000" w:themeColor="text1"/>
          <w:spacing w:val="-6"/>
          <w:sz w:val="28"/>
          <w:szCs w:val="28"/>
        </w:rPr>
        <w:t>: Điểm khác biệt đó không thể dễ dàng bị các đối thủ cạnh tranh sao lại;</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Vừa túi tiền</w:t>
      </w:r>
      <w:r w:rsidRPr="00C001EC">
        <w:rPr>
          <w:color w:val="000000" w:themeColor="text1"/>
          <w:sz w:val="28"/>
          <w:szCs w:val="28"/>
        </w:rPr>
        <w:t>: Người mua có thể có đủ tiền để trả cho điểm khác biệt đó;</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lastRenderedPageBreak/>
        <w:t>- Có lời</w:t>
      </w:r>
      <w:r w:rsidRPr="00C001EC">
        <w:rPr>
          <w:color w:val="000000" w:themeColor="text1"/>
          <w:sz w:val="28"/>
          <w:szCs w:val="28"/>
        </w:rPr>
        <w:t>: thấy rằng tạo điểm khác biệt đó là có lời.</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Phải tránh bốn sai lầm chủ yếu sau đây trong việc định vị:</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Định vị quá thấp</w:t>
      </w:r>
      <w:r w:rsidRPr="00C001EC">
        <w:rPr>
          <w:color w:val="000000" w:themeColor="text1"/>
          <w:sz w:val="28"/>
          <w:szCs w:val="28"/>
        </w:rPr>
        <w:t>: Một số xác định ra rằng một số người mua chỉ có ý tưởng mơ hồ về nhãn hiệu đó. Người mua thực sự không nghĩ đến là nó có một tính chất đặc biệt nào đó;</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i/>
          <w:color w:val="000000" w:themeColor="text1"/>
          <w:spacing w:val="-4"/>
          <w:sz w:val="28"/>
          <w:szCs w:val="28"/>
        </w:rPr>
        <w:t>- Định vị quá cao</w:t>
      </w:r>
      <w:r w:rsidRPr="00C001EC">
        <w:rPr>
          <w:color w:val="000000" w:themeColor="text1"/>
          <w:spacing w:val="-4"/>
          <w:sz w:val="28"/>
          <w:szCs w:val="28"/>
        </w:rPr>
        <w:t xml:space="preserve">: Người mua có thể có một hình ảnh quá hẹp về nhãn hiệu đó;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Định vị không rõ ràng</w:t>
      </w:r>
      <w:r w:rsidRPr="00C001EC">
        <w:rPr>
          <w:color w:val="000000" w:themeColor="text1"/>
          <w:sz w:val="28"/>
          <w:szCs w:val="28"/>
        </w:rPr>
        <w:t>: Người mua có thể có một hình ảnh không rõ ràng về nhãn hiệu, do đưa ra quá nhiều điều quảng cáo hay thay đổi vị trí của nhãn hiệu quá nhiều lần;</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Định vị đáng ngờ</w:t>
      </w:r>
      <w:r w:rsidRPr="00C001EC">
        <w:rPr>
          <w:color w:val="000000" w:themeColor="text1"/>
          <w:sz w:val="28"/>
          <w:szCs w:val="28"/>
        </w:rPr>
        <w:t>: Người mua có thể cảm thấy khó tin tưởng vào những điều quảng cáo về nhãn hiệu theo góc độ tính năng, giá cả hay nhà sản xuất của sản phẩm.</w:t>
      </w:r>
    </w:p>
    <w:p w:rsidR="005155FE" w:rsidRPr="00C001EC" w:rsidRDefault="005155FE">
      <w:pPr>
        <w:pStyle w:val="A3"/>
        <w:rPr>
          <w:szCs w:val="28"/>
        </w:rPr>
      </w:pPr>
      <w:r w:rsidRPr="00C001EC">
        <w:rPr>
          <w:szCs w:val="28"/>
        </w:rPr>
        <w:t>4.</w:t>
      </w:r>
      <w:r w:rsidR="00A810E8" w:rsidRPr="00C001EC">
        <w:rPr>
          <w:szCs w:val="28"/>
        </w:rPr>
        <w:t>5</w:t>
      </w:r>
      <w:r w:rsidRPr="00C001EC">
        <w:rPr>
          <w:szCs w:val="28"/>
        </w:rPr>
        <w:t>.3.2. Chu kỳ sống của sản phẩm và các chiến lược Marketing</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Trong mỗi giai đoạn trong chu kỳ sống của sản phẩm cần có chiến lược Marketing tương ứng.</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Giai đoạn giới thiệu sản phẩm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xml:space="preserve">Hoạt động Marketing: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Mục tiêu tổng thể</w:t>
      </w:r>
      <w:r w:rsidRPr="00C001EC">
        <w:rPr>
          <w:color w:val="000000" w:themeColor="text1"/>
          <w:sz w:val="28"/>
          <w:szCs w:val="28"/>
        </w:rPr>
        <w:t>: giới thiệu sản phẩm, khuyến khích dùng thử, thiết lập kênh phân phố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sản phẩm</w:t>
      </w:r>
      <w:r w:rsidRPr="00C001EC">
        <w:rPr>
          <w:color w:val="000000" w:themeColor="text1"/>
          <w:sz w:val="28"/>
          <w:szCs w:val="28"/>
        </w:rPr>
        <w:t>: Cần khác biệt với đối thủ cạnh tranh, nêu bật những ưu điểm và lợi ích của sản phẩm. Sản xuất sản phẩm với cấp độ cơ bản;</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khuếch trương</w:t>
      </w:r>
      <w:r w:rsidRPr="00C001EC">
        <w:rPr>
          <w:color w:val="000000" w:themeColor="text1"/>
          <w:sz w:val="28"/>
          <w:szCs w:val="28"/>
        </w:rPr>
        <w:t>: Xây dựng mức độ nhận biết về nhãn hiệu và khác biệt hóa sản phẩm một cách cá nhân. Tập trung nỗ lực bán vào nhóm khách hàng có điều kiện sẵn sàng mua nhất;</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phân phối</w:t>
      </w:r>
      <w:r w:rsidRPr="00C001EC">
        <w:rPr>
          <w:color w:val="000000" w:themeColor="text1"/>
          <w:sz w:val="28"/>
          <w:szCs w:val="28"/>
        </w:rPr>
        <w:t>: Xây dựng hệ thống kênh phân phối đảm bảo mức độ sẵn có của sản phẩm với khách hàng mục tiêu;</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giá</w:t>
      </w:r>
      <w:r w:rsidRPr="00C001EC">
        <w:rPr>
          <w:color w:val="000000" w:themeColor="text1"/>
          <w:sz w:val="28"/>
          <w:szCs w:val="28"/>
        </w:rPr>
        <w:t>: Đối với nhỏ và vừa: Bắt đầu với giá thấp để khuyến khích dùng thử, sau đó tăng giá từ từ;</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Chỉ có một số ít đối thủ cạnh tranh và họ sản xuất những kiểu mẫu cơ bản của sản phẩm đó, vì thị trường vẫn chưa có những đòi hỏi tinh tế đối với sản phẩm.</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Giai đoạn phát triển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lastRenderedPageBreak/>
        <w:t>Chiến lược Marketing trong giai đoạn phát triển:</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Giữ nguyên mức giá hoặc giảm chút ít để thu hút khách hàng;</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Nâng cao chất lượng sản phẩm, bổ sung thêm những tính chất mới cho sản phẩm và mẫu mã mớ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Xâm nhập các đoạn thị trường mớ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Mở rộng phạm vi phân bố của mình và sử dụng kênh phân phối mớ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huyển từ quảng cáo mức độ biết đến sản phẩm quảng cáo tới mức độ ưa thích sản phẩm.</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Giai đoạn bão hòa</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xml:space="preserve">Chiến lược Marketing trong giai đoạn bão hòa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ải biến thị trường, tức là tìm thị trường mới cho sản phẩm;</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ải biến hàng hóa, thay đổi một số yếu tố, đặc tính của sản phẩm;</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ải biến các công cụ Marketing hỗn hợp.</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Giai đoạn suy thoái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Chiến lược Marketing trong giai đoạn suy thoá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Khi mức tiêu thụ và lợi nhuận suy giảm, một số rút lui khỏi thị trường. Những còn ở lại có thể giảm bớt số sản phẩm chào bán. Họ có thể rút khỏi những đoạn thị trường nhỏ và những kênh thương mại tương đối yếu hơn. Họ có thể cắt giảm ngân sách khuyến mại và tiếp tục giảm giá hơn nữa. cần quan tâm đến việc phát hiện những sản phẩm bước vào giai đoạn suy thoái và phải nhanh chóng quyết định tiếp tục lưu giữ hay thải loại chúng ra khỏi danh mục sản phẩm của.</w:t>
      </w:r>
    </w:p>
    <w:p w:rsidR="005155FE" w:rsidRPr="00C001EC" w:rsidRDefault="005155FE" w:rsidP="00FF2C31">
      <w:pPr>
        <w:spacing w:before="120" w:after="0" w:line="360" w:lineRule="exact"/>
        <w:jc w:val="both"/>
        <w:rPr>
          <w:i/>
          <w:color w:val="000000" w:themeColor="text1"/>
          <w:sz w:val="28"/>
          <w:szCs w:val="28"/>
        </w:rPr>
      </w:pPr>
      <w:r w:rsidRPr="00C001EC">
        <w:rPr>
          <w:i/>
          <w:color w:val="000000" w:themeColor="text1"/>
          <w:sz w:val="28"/>
          <w:szCs w:val="28"/>
        </w:rPr>
        <w:t>4.</w:t>
      </w:r>
      <w:r w:rsidR="00A810E8" w:rsidRPr="00C001EC">
        <w:rPr>
          <w:i/>
          <w:color w:val="000000" w:themeColor="text1"/>
          <w:sz w:val="28"/>
          <w:szCs w:val="28"/>
        </w:rPr>
        <w:t>5</w:t>
      </w:r>
      <w:r w:rsidRPr="00C001EC">
        <w:rPr>
          <w:i/>
          <w:color w:val="000000" w:themeColor="text1"/>
          <w:sz w:val="28"/>
          <w:szCs w:val="28"/>
        </w:rPr>
        <w:t>.3.4. Chiến lược định giá</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a) Các yếu tố chủ yếu ảnh hưởng đến quyết định về giá cả</w:t>
      </w:r>
    </w:p>
    <w:p w:rsidR="005155FE" w:rsidRPr="00C001EC" w:rsidRDefault="005155FE" w:rsidP="00FF2C31">
      <w:pPr>
        <w:spacing w:before="120" w:after="0" w:line="360" w:lineRule="exact"/>
        <w:jc w:val="both"/>
        <w:rPr>
          <w:i/>
          <w:color w:val="000000" w:themeColor="text1"/>
          <w:sz w:val="28"/>
          <w:szCs w:val="28"/>
        </w:rPr>
      </w:pPr>
      <w:r w:rsidRPr="00C001EC">
        <w:rPr>
          <w:i/>
          <w:color w:val="000000" w:themeColor="text1"/>
          <w:sz w:val="28"/>
          <w:szCs w:val="28"/>
        </w:rPr>
        <w:t>Những yếu tố bên trong của ảnh hưởng đến các quyết định về giá</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ục tiêu marketi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iá cả và các biến số khác của Marketing mix;</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hi phí sản xuấ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ác yếu tố khác.</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xml:space="preserve"> Những yếu tố bên ngoài ảnh hưởng đến các quyết định về định giá</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Thị trường và nhu cầ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ạnh tra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ác yếu tố bên ngoài khác.</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b) Phương pháp tiếp cận tổng quát về định giá</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Phương pháp định giá dựa vào chi phí;</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theo giá trị cảm nhậ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dựa vào cạnh tra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đấu thầu.</w:t>
      </w:r>
    </w:p>
    <w:p w:rsidR="005155FE" w:rsidRPr="00C001EC" w:rsidRDefault="005155FE" w:rsidP="00FF2C31">
      <w:pPr>
        <w:spacing w:before="120" w:after="0" w:line="360" w:lineRule="exact"/>
        <w:jc w:val="both"/>
        <w:rPr>
          <w:b/>
          <w:color w:val="000000" w:themeColor="text1"/>
          <w:sz w:val="28"/>
          <w:szCs w:val="28"/>
        </w:rPr>
      </w:pPr>
      <w:r w:rsidRPr="00C001EC">
        <w:rPr>
          <w:color w:val="000000" w:themeColor="text1"/>
          <w:sz w:val="28"/>
          <w:szCs w:val="28"/>
        </w:rPr>
        <w:t xml:space="preserve">c) </w:t>
      </w:r>
      <w:r w:rsidRPr="00C001EC">
        <w:rPr>
          <w:b/>
          <w:color w:val="000000" w:themeColor="text1"/>
          <w:sz w:val="28"/>
          <w:szCs w:val="28"/>
        </w:rPr>
        <w:t>Các chiến lược định giá cho sản phẩm mớ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hiến lược giá "Hớt phần ngọ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hiến lược giá nhằm thâm nhập thị trườ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sản phẩm tùy chọ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ó một số sản phẩm chính được chào bán cùng sản phẩm phụ thêm. Việc định giá phân biệt sản phẩm chính và phụ rất phức tạp vì phải đối phó với những đối thủ cạnh tranh đưa ra một mức giá "hời" hơn cho khách hàng khi họ chỉ thực hiện một mức giá cho sản phẩm hoàn chỉnh. Các phải quyết định xem những thứ nào hình thành giá cả và những thứ nào sẽ để khách tùy chọn.</w:t>
      </w:r>
    </w:p>
    <w:p w:rsidR="005155FE" w:rsidRPr="00C001EC" w:rsidRDefault="005155FE">
      <w:pPr>
        <w:pStyle w:val="A2"/>
      </w:pPr>
      <w:bookmarkStart w:id="605" w:name="_Toc49775423"/>
      <w:r w:rsidRPr="00C001EC">
        <w:t>4.</w:t>
      </w:r>
      <w:r w:rsidR="00A810E8" w:rsidRPr="00C001EC">
        <w:rPr>
          <w:lang w:val="en-US"/>
        </w:rPr>
        <w:t>5</w:t>
      </w:r>
      <w:r w:rsidRPr="00C001EC">
        <w:t>.4. Quản lý và thực hiện các chương trình Marketing</w:t>
      </w:r>
      <w:bookmarkEnd w:id="605"/>
      <w:r w:rsidRPr="00C001EC">
        <w:t xml:space="preserve"> </w:t>
      </w:r>
    </w:p>
    <w:p w:rsidR="005155FE" w:rsidRPr="00C001EC" w:rsidRDefault="005155FE">
      <w:pPr>
        <w:pStyle w:val="A3"/>
        <w:rPr>
          <w:szCs w:val="28"/>
        </w:rPr>
      </w:pPr>
      <w:r w:rsidRPr="00C001EC">
        <w:rPr>
          <w:szCs w:val="28"/>
        </w:rPr>
        <w:t>4.</w:t>
      </w:r>
      <w:r w:rsidR="00A810E8" w:rsidRPr="00C001EC">
        <w:rPr>
          <w:szCs w:val="28"/>
        </w:rPr>
        <w:t>5</w:t>
      </w:r>
      <w:r w:rsidRPr="00C001EC">
        <w:rPr>
          <w:szCs w:val="28"/>
        </w:rPr>
        <w:t>.4.1. Thiết lập và quản lý hệ thống phân phối</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Cấu trúc kênh phân ph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ác loại kênh phân phối thường dùng nhất được trình bày trong hình sau:</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trực tiếp</w:t>
      </w:r>
      <w:r w:rsidRPr="00C001EC">
        <w:rPr>
          <w:color w:val="000000" w:themeColor="text1"/>
          <w:sz w:val="28"/>
          <w:szCs w:val="28"/>
        </w:rPr>
        <w:t xml:space="preserve"> không có trung gian.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1 cấp</w:t>
      </w:r>
      <w:r w:rsidRPr="00C001EC">
        <w:rPr>
          <w:color w:val="000000" w:themeColor="text1"/>
          <w:sz w:val="28"/>
          <w:szCs w:val="28"/>
        </w:rPr>
        <w:t xml:space="preserve"> chỉ có một trung gian bán hàng trong thị trường hàng tiêu dùng, đó là người bán lẻ.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2 cấ</w:t>
      </w:r>
      <w:r w:rsidRPr="00C001EC">
        <w:rPr>
          <w:color w:val="000000" w:themeColor="text1"/>
          <w:sz w:val="28"/>
          <w:szCs w:val="28"/>
        </w:rPr>
        <w:t xml:space="preserve">p có 2 trung gian marketing.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3 cấp</w:t>
      </w:r>
      <w:r w:rsidRPr="00C001EC">
        <w:rPr>
          <w:color w:val="000000" w:themeColor="text1"/>
          <w:sz w:val="28"/>
          <w:szCs w:val="28"/>
        </w:rPr>
        <w:t xml:space="preserve"> có 3 trung gian phân phối. </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Tổ chức và hoạt động của kênh</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Kênh phân phối truyền thống;</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Kênh phân phối liên kết dọc (hệ thống Marketing chiều dọc)</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lastRenderedPageBreak/>
        <w:t>- Địa điểm kinh doanh.</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c) Lựa chọn và quản lý kênh phân phối</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Căn cứ lựa chọn kênh phân phối</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khách hàng mục tiêu.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sản phẩm.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trung gian thương mại.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Kênh phân phối của đối thủ cạnh tranh.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chính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Các đặc điểm môi trường marketing. </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Quản lý kênh phân phối</w:t>
      </w:r>
    </w:p>
    <w:p w:rsidR="005155FE" w:rsidRPr="00C001EC" w:rsidRDefault="005155FE" w:rsidP="00FF2C31">
      <w:pPr>
        <w:spacing w:before="120" w:after="0" w:line="360" w:lineRule="exact"/>
        <w:ind w:firstLine="567"/>
        <w:jc w:val="both"/>
        <w:rPr>
          <w:b/>
          <w:color w:val="000000" w:themeColor="text1"/>
          <w:sz w:val="28"/>
          <w:szCs w:val="28"/>
        </w:rPr>
      </w:pPr>
      <w:r w:rsidRPr="00C001EC">
        <w:rPr>
          <w:color w:val="000000" w:themeColor="text1"/>
          <w:sz w:val="28"/>
          <w:szCs w:val="28"/>
        </w:rPr>
        <w:t>- Tuyển chọn thành viên của kê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uyến khích thành viên của kênh;</w:t>
      </w:r>
    </w:p>
    <w:p w:rsidR="005155FE" w:rsidRPr="00C001EC" w:rsidRDefault="005155FE" w:rsidP="00FF2C31">
      <w:pPr>
        <w:spacing w:before="120" w:after="0" w:line="360" w:lineRule="exact"/>
        <w:ind w:firstLine="567"/>
        <w:jc w:val="both"/>
        <w:rPr>
          <w:b/>
          <w:color w:val="000000" w:themeColor="text1"/>
          <w:sz w:val="28"/>
          <w:szCs w:val="28"/>
        </w:rPr>
      </w:pPr>
      <w:r w:rsidRPr="00C001EC">
        <w:rPr>
          <w:color w:val="000000" w:themeColor="text1"/>
          <w:sz w:val="28"/>
          <w:szCs w:val="28"/>
        </w:rPr>
        <w:t>- Đánh giá hoạt động của các thành viên kênh.</w:t>
      </w:r>
    </w:p>
    <w:p w:rsidR="005155FE" w:rsidRPr="00C001EC" w:rsidRDefault="005155FE" w:rsidP="00166090">
      <w:pPr>
        <w:spacing w:before="120" w:after="0" w:line="360" w:lineRule="exact"/>
        <w:jc w:val="both"/>
        <w:rPr>
          <w:i/>
          <w:color w:val="000000" w:themeColor="text1"/>
          <w:sz w:val="28"/>
          <w:szCs w:val="28"/>
        </w:rPr>
      </w:pPr>
      <w:r w:rsidRPr="00C001EC">
        <w:rPr>
          <w:i/>
          <w:color w:val="000000" w:themeColor="text1"/>
          <w:sz w:val="28"/>
          <w:szCs w:val="28"/>
        </w:rPr>
        <w:t>4.</w:t>
      </w:r>
      <w:r w:rsidR="00A810E8" w:rsidRPr="00C001EC">
        <w:rPr>
          <w:i/>
          <w:color w:val="000000" w:themeColor="text1"/>
          <w:sz w:val="28"/>
          <w:szCs w:val="28"/>
        </w:rPr>
        <w:t>5</w:t>
      </w:r>
      <w:r w:rsidRPr="00C001EC">
        <w:rPr>
          <w:i/>
          <w:color w:val="000000" w:themeColor="text1"/>
          <w:sz w:val="28"/>
          <w:szCs w:val="28"/>
        </w:rPr>
        <w:t>.4.2. Quản lý hoạt động quảng cáo</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Giới thiệu chung về khuếch trương sản phẩm và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ục tiêu của khuếch trương sản phẩm mớ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âng cao mức độ nhận biết: thông qua quảng cáo;</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Tạo ra thái độ tích cực: thông qua tạo lập quan hệ xã hội, mối quan hệ, quảng cáo;</w:t>
      </w:r>
    </w:p>
    <w:p w:rsidR="005155FE" w:rsidRPr="00C001EC" w:rsidRDefault="005155FE" w:rsidP="00FF2C31">
      <w:pPr>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Khuyến khích dùng thử: thông qua khuyến mại, phiếu tặng quà, tặng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ác động đến người mua hiện tại để họ mua và mua nữa: thông qua bán hàng trực tiếp, quảng cáo, kiên trì theo dõi.</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Những quyết định chủ yếu trong hoạt động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ác định khán giả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mục tiêu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ngân sách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nội dung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phương tiện quảng cáo.</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lastRenderedPageBreak/>
        <w:t>c) Đánh giá hiệu quả của quảng cáo</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Để đánh giá hiệu quả của quảng cáo cần phân tích xem mục tiêu của quảng cáo có đạt được không. Trước hết người ta dựa vào doanh số để đánh giá hiệu quả quảng cáo. Quảng cáo làm tăng mức độ nhận biết và ưa thích hàng hóa lên bao nhiêu và cuối cùng làm tăng doanh số lên bao nh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Phương pháp đánh giá hiệu quả là so sánh khối lượng bán gia tăng với những chi phí quảng cáo trong thời kỳ đã qu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Hiệu quả quảng cáo còn được đánh giá qua hiệu quả truyền thông bằng các chỉ tiêu như bao nhiêu người biết, bao nhiêu người nhớ thông điệp, bao nhiêu người ưa thích thông điệp quảng cáo.</w:t>
      </w:r>
    </w:p>
    <w:p w:rsidR="005155FE" w:rsidRPr="00C001EC" w:rsidRDefault="005155FE">
      <w:pPr>
        <w:pStyle w:val="A3"/>
        <w:rPr>
          <w:szCs w:val="28"/>
        </w:rPr>
      </w:pPr>
      <w:r w:rsidRPr="00C001EC">
        <w:rPr>
          <w:szCs w:val="28"/>
        </w:rPr>
        <w:t>4.</w:t>
      </w:r>
      <w:r w:rsidR="00A810E8" w:rsidRPr="00C001EC">
        <w:rPr>
          <w:szCs w:val="28"/>
        </w:rPr>
        <w:t>5</w:t>
      </w:r>
      <w:r w:rsidRPr="00C001EC">
        <w:rPr>
          <w:szCs w:val="28"/>
        </w:rPr>
        <w:t>.4.3. Quản lý các hoạt động xúc tiến bán hàng</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Xúc tiến bán hàng còn gọi là khuyến mại bao gồm rất nhiều công cụ nhằm kích thích khách hàng mua ngay sản phẩm và dịch vụ của</w:t>
      </w:r>
      <w:r w:rsidR="00047B59">
        <w:rPr>
          <w:color w:val="000000" w:themeColor="text1"/>
          <w:sz w:val="28"/>
          <w:szCs w:val="28"/>
        </w:rPr>
        <w:t xml:space="preserve"> mình, bao gồm:</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Các quyết định chủ yếu trong xúc tiến bán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mục tiêu khuyến m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chọn công cụ khuyến m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triển khai chương trình khuyến mại.</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Đánh giá hiệu quả của chương trình xúc tiến bán hàng</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 xml:space="preserve">Hiệu quả của chương trình xúc tiến bán hàng thường được đánh giá dựa trên kết quả làm tăng doanh số. Các sản xuất thường sử dụng phương pháp so sánh các chỉ tiêu doanh số trước, trong khi và sau khi thực hiện chương trình khuyến mại. </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c) Marketing trực tiếp</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Marketing trực tiếp là phương pháp Marketing ít tốn kém nhất và phát triển nhanh nhất ngày nay. Nó bao gồm gửi thư đặt hàng trực tiếp qua catalog, bán hàng trực tiếp, Marketing qua điện thoại và qua Internet. Tất cả các hoạt động này đều thực hiện bán hàng trực tiếp không thông qua người trung gian nên có thể đo lường tốt hơn hiệu quả kinh doanh, tiếp cận khách hàng, cá nhân hóa các cố gắng marketing, có tỷ lệ phản hồi cao hơn, có khách hàng quay lại mua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a) Lời khuyên cho việc thực hiện gửi thư trực tiếp có hiệu quả:</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ử dụng phong bì sáng sủ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Viết tên người nhận TO và dùng chữ i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Gửi lặp l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câu yêu cầu đặt hàng ngay trong tiêu đề;</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chào hàng hấp dẫn khó từ ch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In những thông tin quan trọng bằng màu khác;</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mẫu trả lời dễ sử dụ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ời chào những quà tặng miễn phí, nhấn mạnh về chính sách bảo hành, trả lại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Dự đoán tỷ lệ phản hồi và lập kế hoạch cung cấp hàng.</w:t>
      </w:r>
    </w:p>
    <w:p w:rsidR="005155FE" w:rsidRPr="00C001EC" w:rsidRDefault="005155FE">
      <w:pPr>
        <w:pStyle w:val="A3"/>
        <w:rPr>
          <w:szCs w:val="28"/>
        </w:rPr>
      </w:pPr>
      <w:r w:rsidRPr="00C001EC">
        <w:rPr>
          <w:szCs w:val="28"/>
        </w:rPr>
        <w:t>4.</w:t>
      </w:r>
      <w:r w:rsidR="00A810E8" w:rsidRPr="00C001EC">
        <w:rPr>
          <w:szCs w:val="28"/>
        </w:rPr>
        <w:t>5</w:t>
      </w:r>
      <w:r w:rsidRPr="00C001EC">
        <w:rPr>
          <w:szCs w:val="28"/>
        </w:rPr>
        <w:t>.4.4. Tạo lập và củng cố quan hệ với công chú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Tuyên truyền là một phần của khái niệm lớn hơn, đó là hoạt động tổ chức dư luận xã hội - dư luận thị trường quan hệ quần chúng (Public Relations). Quan hệ với công chúng của có nhiệm vụ đảm bảo cho có danh tiếng tốt, hình ảnh tốt, xử lý các tin đồn, các hình ảnh bất lợi đã lan tràn ra ngoà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Nội dung của tuyên truyền bao gồm: Tuyên truyền về sản phẩm, tuyên truyền hợp tác, vận động hành lang, tuyên truyền về xử lý một vụ việc bất lợi cho đang lan truyền ra ngoài.</w:t>
      </w:r>
    </w:p>
    <w:p w:rsidR="005155FE" w:rsidRPr="00C001EC" w:rsidRDefault="005155FE">
      <w:pPr>
        <w:pStyle w:val="A3"/>
        <w:rPr>
          <w:szCs w:val="28"/>
        </w:rPr>
      </w:pPr>
      <w:r w:rsidRPr="00C001EC">
        <w:rPr>
          <w:szCs w:val="28"/>
        </w:rPr>
        <w:t>4.</w:t>
      </w:r>
      <w:r w:rsidR="00A810E8" w:rsidRPr="00C001EC">
        <w:rPr>
          <w:szCs w:val="28"/>
        </w:rPr>
        <w:t>5</w:t>
      </w:r>
      <w:r w:rsidRPr="00C001EC">
        <w:rPr>
          <w:szCs w:val="28"/>
        </w:rPr>
        <w:t>.4.5. Quản trị bán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Bán hàng cá nhâ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Quá trình bán hàng căn bản được xác định qua những bước sau: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1. Thăm dò, tìm kiếm và đánh giá khách hàng tiềm nă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2. Tiếp xúc với khách hàng tiềm nă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3. Trình bày về sản phẩm / dịch vụ của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4. Xử lý những phản ứng từ chối mua hàng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5. Kết thúc bán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6. Theo dõi sau bán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Quản trị bán hàng</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lastRenderedPageBreak/>
        <w:t>“Quản trị bán hàng là phân tích, lập kế hoạch, thực hiện và kiểm tra những hoạt động bán hàng. Nó bao gồm việc thiết lập mục tiêu cho nhân viên bán hàng, thiết kế chiến lược cho lực lượng bán hàng, tuyển mộ, lựa chọn, huấn luyện, giám sát và đánh giá những người bán của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ấu trúc lực lượng bán hàng liên quan đến quyết định tổ chức lực lượng bán theo lãnh thổ, theo sản phẩm, theo đối tượng khách hàng hay theo cấu trúc hỗn hợp. Quy mô của lực lượng bán hàng được xác định dựa trên khối lượng công việc người bán hàng cần làm.</w:t>
      </w:r>
    </w:p>
    <w:p w:rsidR="005155FE" w:rsidRPr="00C001EC" w:rsidRDefault="005155FE">
      <w:pPr>
        <w:pStyle w:val="A3"/>
        <w:rPr>
          <w:szCs w:val="28"/>
        </w:rPr>
      </w:pPr>
      <w:r w:rsidRPr="00C001EC">
        <w:rPr>
          <w:szCs w:val="28"/>
        </w:rPr>
        <w:t>4.</w:t>
      </w:r>
      <w:r w:rsidR="00A810E8" w:rsidRPr="00C001EC">
        <w:rPr>
          <w:szCs w:val="28"/>
        </w:rPr>
        <w:t>5</w:t>
      </w:r>
      <w:r w:rsidRPr="00C001EC">
        <w:rPr>
          <w:szCs w:val="28"/>
        </w:rPr>
        <w:t>.4.6. Quản lý dịch vụ khách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Khái niệm dịch vụ, những yếu tố cơ bản quyết định chất lượng dịch vụ</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1- Khái niệm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Dịch vụ là một hàng hóa đặc biệt, nó có những nét đặc trưng riêng mà hàng hóa hiện hữu không có. Trong quản lý dịch vụ khách hàng cần chú ý đến 4 đặc điểm nổi bật của dịch vụ: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vô hình:</w:t>
      </w:r>
      <w:r w:rsidRPr="00C001EC">
        <w:rPr>
          <w:color w:val="000000" w:themeColor="text1"/>
          <w:sz w:val="28"/>
          <w:szCs w:val="28"/>
        </w:rPr>
        <w:t xml:space="preserve"> Dịch vụ là vô hình, không tồn tại dưới dạng vật thể. Tính vô hình được biểu lộ khác nhau đối với từng loại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không thể tách rời</w:t>
      </w:r>
      <w:r w:rsidRPr="00C001EC">
        <w:rPr>
          <w:color w:val="000000" w:themeColor="text1"/>
          <w:sz w:val="28"/>
          <w:szCs w:val="28"/>
        </w:rPr>
        <w:t xml:space="preserve">: Sản phẩm dịch vụ gắn liền với hoạt động cung cấp dịch vụ. Quá trình sản xuất gắn liền với việc tiêu dùng dịch vụ. Người tiêu dùng cũng tham gia vào hoạt động sản xuất cung cấp dịch vụ cho chính mình. Như vậy phải có khách hàng thì quá trình sản xuất cung ứng dịch vụ mới thực hiện được.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không đồng nhất:</w:t>
      </w:r>
      <w:r w:rsidRPr="00C001EC">
        <w:rPr>
          <w:color w:val="000000" w:themeColor="text1"/>
          <w:sz w:val="28"/>
          <w:szCs w:val="28"/>
        </w:rPr>
        <w:t xml:space="preserve"> Vì nó phụ thuộc vào người thực hiện dịch vụ, thời gian và địa điểm thực hiện dịch vụ đó. Các nhân viên cung cấp dịch vụ không thể tạo ra được dịch vụ như nhau trong những thời gian làm việc khác nhau. Hơn nữa khách hàng tiêu dùng là người quyết định chất lượng dịch vụ dựa vào cảm nhận của họ, trong những thời gian khác nhau cảm nhận cũng khác nhau.</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không lưu giữ được</w:t>
      </w:r>
      <w:r w:rsidRPr="00C001EC">
        <w:rPr>
          <w:color w:val="000000" w:themeColor="text1"/>
          <w:sz w:val="28"/>
          <w:szCs w:val="28"/>
        </w:rPr>
        <w:t xml:space="preserve">: Tính không lưu giữ được của dịch vụ sẽ không thành vấn đề khi mà nhu cầu ổn định, bởi vì dễ dàng chuẩn bị trước lực lượng nhân viên. Khi mà nhu cầu thất thường, lên cao và xuống thấp tùy theo mùa và thời gian thì các cung cấp dịch vụ sẽ gặp khó khăn. </w:t>
      </w:r>
    </w:p>
    <w:p w:rsidR="005155FE" w:rsidRPr="00C001EC" w:rsidRDefault="005155FE" w:rsidP="00FF2C31">
      <w:pPr>
        <w:spacing w:before="120" w:after="0" w:line="360" w:lineRule="exact"/>
        <w:ind w:firstLine="567"/>
        <w:jc w:val="both"/>
        <w:rPr>
          <w:color w:val="000000" w:themeColor="text1"/>
          <w:sz w:val="28"/>
          <w:szCs w:val="28"/>
        </w:rPr>
      </w:pPr>
      <w:r w:rsidRPr="00C001EC">
        <w:rPr>
          <w:b/>
          <w:i/>
          <w:color w:val="000000" w:themeColor="text1"/>
          <w:sz w:val="28"/>
          <w:szCs w:val="28"/>
        </w:rPr>
        <w:t xml:space="preserve"> </w:t>
      </w:r>
      <w:r w:rsidRPr="00C001EC">
        <w:rPr>
          <w:b/>
          <w:i/>
          <w:color w:val="000000" w:themeColor="text1"/>
          <w:sz w:val="28"/>
          <w:szCs w:val="28"/>
        </w:rPr>
        <w:tab/>
        <w:t>2- Năm khoảng cách nhận thức chất lượng dịch vụ</w:t>
      </w:r>
      <w:r w:rsidRPr="00C001EC">
        <w:rPr>
          <w:color w:val="000000" w:themeColor="text1"/>
          <w:sz w:val="28"/>
          <w:szCs w:val="28"/>
        </w:rPr>
        <w:t>:</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hoảng cách thứ nhất</w:t>
      </w:r>
      <w:r w:rsidRPr="00C001EC">
        <w:rPr>
          <w:color w:val="000000" w:themeColor="text1"/>
          <w:sz w:val="28"/>
          <w:szCs w:val="28"/>
        </w:rPr>
        <w:t>: Sự khác biệt giữa dịch vụ khách hàng mong đợi và những hiểu biết của nhà quản lý về những sự mong đợi đó.</w:t>
      </w:r>
    </w:p>
    <w:p w:rsidR="005155FE" w:rsidRPr="00C001EC" w:rsidRDefault="005155FE" w:rsidP="00FF2C31">
      <w:pPr>
        <w:spacing w:before="120" w:after="0" w:line="360" w:lineRule="exact"/>
        <w:ind w:firstLine="567"/>
        <w:jc w:val="both"/>
        <w:rPr>
          <w:color w:val="000000" w:themeColor="text1"/>
          <w:spacing w:val="-2"/>
          <w:sz w:val="28"/>
          <w:szCs w:val="28"/>
        </w:rPr>
      </w:pPr>
      <w:r w:rsidRPr="00C001EC">
        <w:rPr>
          <w:i/>
          <w:color w:val="000000" w:themeColor="text1"/>
          <w:spacing w:val="-2"/>
          <w:sz w:val="28"/>
          <w:szCs w:val="28"/>
        </w:rPr>
        <w:lastRenderedPageBreak/>
        <w:t>Khoảng cách thứ hai</w:t>
      </w:r>
      <w:r w:rsidRPr="00C001EC">
        <w:rPr>
          <w:color w:val="000000" w:themeColor="text1"/>
          <w:spacing w:val="-2"/>
          <w:sz w:val="28"/>
          <w:szCs w:val="28"/>
        </w:rPr>
        <w:t>: Sự khác biệt giữa sự hiểu biết của nhà quản lý về sự mong đợi của khách hàng với các đặc tính chi tiết về chất lượng dịch vụ của . Những nguyên nhân cơ bản chi phối khoảng cách này gồm nhóm nguyên nhân về nguồn lực, nhóm nguyên nhân về thị trường, và nhóm nguyên nhân thuộc nhà quản lý.</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Khoảng cách thứ ba</w:t>
      </w:r>
      <w:r w:rsidRPr="00C001EC">
        <w:rPr>
          <w:color w:val="000000" w:themeColor="text1"/>
          <w:sz w:val="28"/>
          <w:szCs w:val="28"/>
        </w:rPr>
        <w:t>: Sự khác biệt giữa các đặc tính chi tiết chất lượng dịch vụ được nhận biết với quá trình thực tế phân phối tới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hoảng cách thứ tư</w:t>
      </w:r>
      <w:r w:rsidRPr="00C001EC">
        <w:rPr>
          <w:color w:val="000000" w:themeColor="text1"/>
          <w:sz w:val="28"/>
          <w:szCs w:val="28"/>
        </w:rPr>
        <w:t>: Sự khác biệt giữa dịch vụ thực tế phân phối và cung cấp với những thông tin mà khách hàng nhận được và qua hoạt động truyền thông về dịch vụ đó.</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xml:space="preserve"> Khoảng cách thứ năm</w:t>
      </w:r>
      <w:r w:rsidRPr="00C001EC">
        <w:rPr>
          <w:color w:val="000000" w:themeColor="text1"/>
          <w:sz w:val="28"/>
          <w:szCs w:val="28"/>
        </w:rPr>
        <w:t>: Sự khác biệt giữa dịch vụ mong đợi và dịch vụ thực tế nhận được.</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3- Các yếu tố cơ bản quyết định chất lượng dịch vụ:</w:t>
      </w:r>
    </w:p>
    <w:p w:rsidR="005155FE" w:rsidRPr="00047B59" w:rsidRDefault="005155FE" w:rsidP="00FF2C31">
      <w:pPr>
        <w:spacing w:before="120" w:after="0" w:line="360" w:lineRule="exact"/>
        <w:ind w:firstLine="567"/>
        <w:jc w:val="both"/>
        <w:rPr>
          <w:color w:val="000000" w:themeColor="text1"/>
          <w:sz w:val="28"/>
          <w:szCs w:val="28"/>
        </w:rPr>
      </w:pPr>
      <w:r w:rsidRPr="00100A36">
        <w:rPr>
          <w:color w:val="000000" w:themeColor="text1"/>
          <w:sz w:val="28"/>
          <w:szCs w:val="28"/>
        </w:rPr>
        <w:t>- Tính ti</w:t>
      </w:r>
      <w:r w:rsidRPr="00047B59">
        <w:rPr>
          <w:color w:val="000000" w:themeColor="text1"/>
          <w:sz w:val="28"/>
          <w:szCs w:val="28"/>
        </w:rPr>
        <w:t>ếp cận: khả năng tiếp cận rõ ràng;</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Tính tin cậy được: bao gồm sự thực hiện thích hợp và có độ tin cậy. Thực hiện dịch vụ đúng ngay lần đầu;</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Tính sẵn sàng: bảo đảm dịch vụ khi nào cũng có để thỏa mãn nhu cầu của khách hàng;</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Năng lực: có nghĩa là kỹ năng và kiến thức cần thiết để thực hiện dịch vụ;</w:t>
      </w:r>
    </w:p>
    <w:p w:rsidR="005155FE" w:rsidRPr="00047B59" w:rsidRDefault="005155FE" w:rsidP="00FF2C31">
      <w:pPr>
        <w:spacing w:before="120" w:after="0" w:line="360" w:lineRule="exact"/>
        <w:ind w:firstLine="567"/>
        <w:jc w:val="both"/>
        <w:rPr>
          <w:color w:val="000000" w:themeColor="text1"/>
          <w:spacing w:val="-4"/>
          <w:sz w:val="28"/>
          <w:szCs w:val="28"/>
        </w:rPr>
      </w:pPr>
      <w:r w:rsidRPr="00047B59">
        <w:rPr>
          <w:color w:val="000000" w:themeColor="text1"/>
          <w:spacing w:val="-4"/>
          <w:sz w:val="28"/>
          <w:szCs w:val="28"/>
        </w:rPr>
        <w:t>- Cư xử lịch sự: tính lịch sự, tôn trọng, quan tâm, thân thiện của nhân viên phục vụ;</w:t>
      </w:r>
    </w:p>
    <w:p w:rsidR="005155FE" w:rsidRPr="00047B59" w:rsidRDefault="005155FE" w:rsidP="00FF2C31">
      <w:pPr>
        <w:spacing w:before="120" w:after="0" w:line="360" w:lineRule="exact"/>
        <w:ind w:firstLine="567"/>
        <w:jc w:val="both"/>
        <w:rPr>
          <w:color w:val="000000" w:themeColor="text1"/>
          <w:spacing w:val="16"/>
          <w:sz w:val="28"/>
          <w:szCs w:val="28"/>
        </w:rPr>
      </w:pPr>
      <w:r w:rsidRPr="00047B59">
        <w:rPr>
          <w:color w:val="000000" w:themeColor="text1"/>
          <w:spacing w:val="16"/>
          <w:sz w:val="28"/>
          <w:szCs w:val="28"/>
        </w:rPr>
        <w:t>- Giao tiếp: giao tiếp rõ ràng, dễ hiểu phù hợp với từng đối tượng khách hàng;</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Uy tín: sự tin tưởng vào chất lượng dịch vụ: sự nổi tiếng của , tính cách của nhân viên, chất lượng ổn định của dịch vụ;</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Sự an toàn: không bị nguy hiểm, không mạo hiểm, không nghi ngờ;</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Tính hữu hình hóa: những dấu hiệu vật chất của dịch vụ (phương tiện vật chất, gương mặt, trang phục của nhân viên...);</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Sự hiểu biết của khách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Quản lý chất lượng dịch vụ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a) Những điều khách hàng mong đợi từ dịch vụ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Độ tin cậy:</w:t>
      </w:r>
      <w:r w:rsidRPr="00C001EC">
        <w:rPr>
          <w:b/>
          <w:color w:val="000000" w:themeColor="text1"/>
          <w:sz w:val="28"/>
          <w:szCs w:val="28"/>
        </w:rPr>
        <w:t xml:space="preserve"> </w:t>
      </w:r>
      <w:r w:rsidRPr="00C001EC">
        <w:rPr>
          <w:color w:val="000000" w:themeColor="text1"/>
          <w:sz w:val="28"/>
          <w:szCs w:val="28"/>
        </w:rPr>
        <w:t>Khả năng thực hiện các lời hứa về dịch vụ một cách chính xác và đáng tin cậy.</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Tính chắc chắn: Khách hàng tin tưởng vào khả năng của trong việc cung ứng dịch vụ cho họ.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ôi trường: Cơ sở vật chất, trang thiết bị và môi trường dịch vụ phù hợp với chất lượng dịch vụ.</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Độ thông hiểu: Tìm hiểu các yêu cầu cụ thể của khách hàng, thể hiện sự quan tâm mang tính cá nhân, thể hiện sự nhận biết tới những khách hàng thường xuy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ự tiếp cận dễ d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ự phục vụ nhiệt tì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b) Tại sao mất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oi trọng vấn đề tiền và lợi nhuận hơn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Bằng lòng với thành công hiện t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ông có tinh thần hợp tác trong</w:t>
      </w:r>
      <w:r w:rsidR="00100A36">
        <w:rPr>
          <w:color w:val="000000" w:themeColor="text1"/>
          <w:sz w:val="28"/>
          <w:szCs w:val="28"/>
        </w:rPr>
        <w:t xml:space="preserve"> công việc</w:t>
      </w:r>
      <w:r w:rsidRPr="00C001EC">
        <w:rPr>
          <w:color w:val="000000" w:themeColor="text1"/>
          <w:sz w:val="28"/>
          <w:szCs w:val="28"/>
        </w:rPr>
        <w: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hân viên không được đào tạo &amp; khuyến khích động viên đầy đủ;</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ông lắng nghe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ô lập: không chú ý đến khách hàng và đối thủ cạnh tra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ói d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 Nghiên cứu về khách hàng đã chỉ ra rằ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36% sự hài lòng hay không hài lòng của khách hàng liên quan đến việc họ được đối xử như thế nà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ự hài lòng của khách hàng tăng lên 30% khi người bán hàng chủ động liên lạc với khách hàng để giải quyết mối lo ngại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1 trong số 27 khách hàng không hài lòng sẽ khiếu nại. 26 khách hàng còn lại sẽ im lặng và bỏ 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100A36">
        <w:rPr>
          <w:color w:val="000000" w:themeColor="text1"/>
          <w:sz w:val="28"/>
          <w:szCs w:val="28"/>
        </w:rPr>
        <w:t>C</w:t>
      </w:r>
      <w:r w:rsidRPr="00C001EC">
        <w:rPr>
          <w:color w:val="000000" w:themeColor="text1"/>
          <w:sz w:val="28"/>
          <w:szCs w:val="28"/>
        </w:rPr>
        <w:t>ần phải thường xuyên kiểm tra mức độ thỏa mãn của khách hàng vì không có một vấn đề nào có thể mãi mãi giữ được mức độ hoàn hảo không thay đổ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Đo lường mức độ thỏa mãn của khách hàng chính xác giúp dễ dàng xử lý các vấn đề cần thiết để bảo đảm chất lượng chăm sóc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xml:space="preserve">Vấn đề không phải ở chỗ là có sai sót hay không mà vấn đề là ở chỗ cần biết mình sai sót chỗ nào và đưa ra cách xử lý phù hợp. </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Để tìm hiểu mức độ thỏa mãn của khách hàng có thể dùng những công cụ sa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1. Phiếu thăm dò ý kiến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2. Hội nghị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3. Sổ góp ý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4. Đóng vai khách hàng bí mậ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5. Phỏng vấn, điều tr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6. Phỏng vấn nhân vi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7. Thảo luận về phản ứng của khách hàng trong các cuộc họp định kỳ .</w:t>
      </w:r>
    </w:p>
    <w:p w:rsidR="005155FE" w:rsidRPr="00C001EC" w:rsidRDefault="005155FE">
      <w:pPr>
        <w:pStyle w:val="A3"/>
        <w:rPr>
          <w:szCs w:val="28"/>
        </w:rPr>
      </w:pPr>
      <w:r w:rsidRPr="00C001EC">
        <w:rPr>
          <w:szCs w:val="28"/>
        </w:rPr>
        <w:t>4.</w:t>
      </w:r>
      <w:r w:rsidR="00A810E8" w:rsidRPr="00C001EC">
        <w:rPr>
          <w:szCs w:val="28"/>
        </w:rPr>
        <w:t>5</w:t>
      </w:r>
      <w:r w:rsidRPr="00C001EC">
        <w:rPr>
          <w:szCs w:val="28"/>
        </w:rPr>
        <w:t>.4.7. Nói cho nhân viên những điều mà mong muốn về chất lượng dịch vụ một cách cụ thể và chính xác.</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Cần đào tạo và phát triển nhân viên để họ luôn có thái độ hướng tới khách hàng và có những kiến thức, kỹ năng phù hợp trong cung cấp dịch vụ. Người làm công tác dịch vụ cần tạo ra ấn tượng tốt trong giao tiếp với khách hàng, thấm nhuần tiêu chuẩn 4S trong giao tiếp, biết cách ứng xử với khách hàng đang nóng giậ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d) Ấn tượng trong khoảnh khắc</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Bất kỳ sự tiếp xúc nào giữa nhân viên của với khách hàng đều tạo cơ hội cho họ tạo lập hình ảnh. </w:t>
      </w:r>
    </w:p>
    <w:p w:rsidR="005155FE" w:rsidRPr="00C001EC" w:rsidRDefault="005155FE" w:rsidP="00FF2C31">
      <w:pPr>
        <w:numPr>
          <w:ilvl w:val="0"/>
          <w:numId w:val="61"/>
        </w:numPr>
        <w:tabs>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iêu chuẩn trong giao tiếp:Tươi cười; lịch sự; mau lẹ; chân thà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e) Xử sự với khách hàng đang nóng giậ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N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iữ thái độ tích cực, không thành kiến cá nhâ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Lắng nghe! Hãy để cho khách hàng nó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hể hiện sự cảm thô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ói chuyện với khách hàng một cách điềm tĩnh, chuyên nghiệp;</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uyến khích khách hàng nói ra sự nóng giận của họ:</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o Gật đầu đồng ý hoặc nói: "Tôi có thể nói rằng anh / chị rất bực...".</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o "Anh chị có thể nói rõ hơ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o "Rõ ràng là có vấn đề rồi. Tôi có thể hiểu tại sao anh / chị lại nổi nó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Hỏi để tìm ra nguyên nhân của vấn đề.</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Giải quyết vấn đề của khách hàng và coi việc làm khách hàng hài lòng là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KHÔNG N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Bào chữ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ranh cãi;</w:t>
      </w:r>
    </w:p>
    <w:p w:rsidR="005155FE" w:rsidRPr="00C001EC" w:rsidRDefault="005155FE" w:rsidP="00FF2C31">
      <w:pPr>
        <w:spacing w:before="120" w:after="0" w:line="360" w:lineRule="exact"/>
        <w:ind w:firstLine="567"/>
        <w:jc w:val="both"/>
        <w:rPr>
          <w:b/>
          <w:color w:val="000000" w:themeColor="text1"/>
          <w:sz w:val="28"/>
          <w:szCs w:val="28"/>
        </w:rPr>
      </w:pPr>
      <w:r w:rsidRPr="00C001EC">
        <w:rPr>
          <w:color w:val="000000" w:themeColor="text1"/>
          <w:sz w:val="28"/>
          <w:szCs w:val="28"/>
        </w:rPr>
        <w:t>- Cố gắng xoa dịu sự tức giận của khách hàng.</w:t>
      </w:r>
    </w:p>
    <w:p w:rsidR="005155FE" w:rsidRPr="00C001EC" w:rsidRDefault="005155FE" w:rsidP="00FF2C31">
      <w:pPr>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Cần giải quyết những chỗ chưa làm đúng để bảo đảm khách hàng được hài lò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g) Sáu bước cơ bản nhằm làm thỏa mãn khách hàng và hơn thế nữ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1. Cung cấp dịch vụ tốt hơn mức độ đã hứa </w:t>
      </w:r>
      <w:r w:rsidRPr="00C001EC">
        <w:rPr>
          <w:color w:val="000000" w:themeColor="text1"/>
          <w:sz w:val="28"/>
          <w:szCs w:val="28"/>
        </w:rPr>
        <w:tab/>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2. Tăng giá trị cho dịch vụ /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3. Cho khách hàng những lý do để quay lại với bạ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4. Lắng nghe khách hàng một cách chủ động &amp; chia sẻ tình cảm.</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5. Tự thách thức bản thân trong việc cung cấp dịch vụ tốt hơn cho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6. Liên tục cải tiến nâng cao chất lượng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Thực sự quan tâm và đứng về phí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b/>
          <w:color w:val="000000" w:themeColor="text1"/>
          <w:sz w:val="28"/>
          <w:szCs w:val="28"/>
        </w:rPr>
        <w:t>Bí quyết về cung cấp dịch vụ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Biết tên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Lập cơ sở dữ liệu cơ bản về khách hàng gồm những thông tin sau: tên, ngày sinh, những yêu cầu đặc biệt, mua hàng thường xuy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iao hàng tận nhà miễn phí, hoặc với giá rẻ;</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ra chương trình "khách hàng thân thiện" để thưởng cho khách hàng mua thường xuy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ửi thư cung cấp thông tin cho khách hàng ngắn gọn, in mà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ửi kèm phiếu đòi tiền kèm những lời khuyên phù hợp, thông điệp khuếch trương riê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giờ làm việc thuận tiện, linh hoạt phù hợp với thời gian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ung cấp dịch vụ trông xe thuận tiện, miễn phí;</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Tặng sản phẩm mẫ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ửi thiếp chúc mừng sinh nhật kèm phiếu giảm giá nhân ngày sinh nhậ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Lắp đặt, thuyết minh miễn phí về sản phẩm.</w:t>
      </w:r>
    </w:p>
    <w:p w:rsidR="005155FE" w:rsidRPr="00166090" w:rsidRDefault="005155FE" w:rsidP="00FF2C31">
      <w:pPr>
        <w:spacing w:before="120" w:after="0" w:line="360" w:lineRule="exact"/>
        <w:ind w:firstLine="567"/>
        <w:jc w:val="both"/>
        <w:rPr>
          <w:b/>
          <w:color w:val="000000" w:themeColor="text1"/>
          <w:sz w:val="28"/>
          <w:szCs w:val="28"/>
        </w:rPr>
      </w:pPr>
      <w:r w:rsidRPr="00166090">
        <w:rPr>
          <w:b/>
          <w:color w:val="000000" w:themeColor="text1"/>
          <w:sz w:val="28"/>
          <w:szCs w:val="28"/>
        </w:rPr>
        <w:t xml:space="preserve">C) Sự cam kết của lãnh đạ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Việc chăm sóc khách hàng toàn diện phải đi từ cấp cao nhất trong . Nhà quản lý cấp cao nhất là người thiết lập các hệ thống văn hóa, các chuẩn mực và hệ thống cơ sở vật chất để hoạt động tốt. Họ có toàn quyền quyết định các chính sách. Nếu các chính sách, hệ thống này lấy khách hàng làm trọng thì công tác dịch vụ và chăm sóc khách hàng của sẽ gặp thuận lợ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Khi nói đến dịch vụ và chăm sóc khách hàng người ta luôn luôn liên tưởng đến những người có nhiệm vụ tiếp xúc và giải quyết những vụ việc có liên quan đến khách hàng - Yếu tố con người luôn là yếu tố tiên quyết. Thái độ của nhân viên tại nơi làm việc chịu ảnh hưởng của văn hóa, dẫn đến các hành vi đối xử với khách hàng. Vì vậy tất cả nhân viên của cần được đào tạo, đào tạo lại, được khuyến khích tốt để họ luôn hợp tác với nhau trong công việc và tạo ra một uy tín tốt ch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Xây dựng quan điểm dịch vụ khách hàng trong , nhân viên cần luôn hành động trả lời những câu hỏi sa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Tôi muốn khách hàng nghĩ về tôi như thế nà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Bằng cách nào tôi có thể biết được khách hàng của tôi muốn gì?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Tôi có thể làm điều gì bây giờ để tăng lòng trung thành của khách hàng?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Bằng cách nào tôi có thể khuyến khích khách hàng của tôi giới thiệu thêm những khách hàng mới? </w:t>
      </w:r>
    </w:p>
    <w:p w:rsidR="005155FE" w:rsidRPr="00C001EC" w:rsidRDefault="005155FE">
      <w:pPr>
        <w:pStyle w:val="A2"/>
        <w:rPr>
          <w:rStyle w:val="Bodytext3105pt"/>
          <w:rFonts w:eastAsia="Roboto"/>
          <w:b/>
          <w:bCs/>
          <w:color w:val="auto"/>
          <w:sz w:val="28"/>
          <w:szCs w:val="28"/>
          <w:lang w:val="zh-CN"/>
        </w:rPr>
      </w:pPr>
      <w:bookmarkStart w:id="606" w:name="_Toc40299050"/>
      <w:bookmarkStart w:id="607" w:name="_Toc42593696"/>
      <w:bookmarkStart w:id="608" w:name="_Toc49775424"/>
      <w:bookmarkEnd w:id="598"/>
      <w:r w:rsidRPr="00C001EC">
        <w:rPr>
          <w:rStyle w:val="Bodytext3105pt"/>
          <w:rFonts w:eastAsia="Roboto"/>
          <w:b/>
          <w:color w:val="auto"/>
          <w:sz w:val="28"/>
          <w:szCs w:val="28"/>
          <w:lang w:val="zh-CN"/>
        </w:rPr>
        <w:t>4.</w:t>
      </w:r>
      <w:r w:rsidR="00A810E8" w:rsidRPr="00C001EC">
        <w:rPr>
          <w:rStyle w:val="Bodytext3105pt"/>
          <w:rFonts w:eastAsia="Roboto"/>
          <w:b/>
          <w:color w:val="auto"/>
          <w:sz w:val="28"/>
          <w:szCs w:val="28"/>
          <w:lang w:val="en-US"/>
        </w:rPr>
        <w:t>5</w:t>
      </w:r>
      <w:r w:rsidRPr="00C001EC">
        <w:rPr>
          <w:rStyle w:val="Bodytext3105pt"/>
          <w:rFonts w:eastAsia="Roboto"/>
          <w:b/>
          <w:color w:val="auto"/>
          <w:sz w:val="28"/>
          <w:szCs w:val="28"/>
          <w:lang w:val="zh-CN"/>
        </w:rPr>
        <w:t>.5. Một số loại hình Marketinh hiện đại</w:t>
      </w:r>
      <w:bookmarkEnd w:id="606"/>
      <w:bookmarkEnd w:id="607"/>
      <w:bookmarkEnd w:id="608"/>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1- Internet marketing:</w:t>
      </w:r>
      <w:r w:rsidRPr="00C001EC">
        <w:rPr>
          <w:rFonts w:eastAsia="Times New Roman"/>
          <w:color w:val="000000" w:themeColor="text1"/>
          <w:sz w:val="28"/>
          <w:szCs w:val="28"/>
        </w:rPr>
        <w:t> truyền bá những thông điệp marketing thông qua mạng Internet.</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2- SEO:</w:t>
      </w:r>
      <w:r w:rsidRPr="00C001EC">
        <w:rPr>
          <w:rFonts w:eastAsia="Times New Roman"/>
          <w:color w:val="000000" w:themeColor="text1"/>
          <w:sz w:val="28"/>
          <w:szCs w:val="28"/>
        </w:rPr>
        <w:t> (Search engine optimization) tối ưu hóa bộ máy tìm kiếm.</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3- Blog marketing:</w:t>
      </w:r>
      <w:r w:rsidRPr="00C001EC">
        <w:rPr>
          <w:rFonts w:eastAsia="Times New Roman"/>
          <w:color w:val="000000" w:themeColor="text1"/>
          <w:sz w:val="28"/>
          <w:szCs w:val="28"/>
        </w:rPr>
        <w:t> Sử dụng trang blog để truyền tải thông tin về sản phẩm và tiếp cận tới đối tượng khách hàng tiềm năng.</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4- Social media marketing:</w:t>
      </w:r>
      <w:r w:rsidRPr="00C001EC">
        <w:rPr>
          <w:rFonts w:eastAsia="Times New Roman"/>
          <w:color w:val="000000" w:themeColor="text1"/>
          <w:sz w:val="28"/>
          <w:szCs w:val="28"/>
        </w:rPr>
        <w:t> Sử dụng các nền tảng mạng xã hội như Facebook, Instagram, LinkedIn, </w:t>
      </w:r>
      <w:hyperlink r:id="rId15" w:tgtFrame="_blank" w:history="1">
        <w:r w:rsidRPr="00C001EC">
          <w:rPr>
            <w:rFonts w:eastAsia="Times New Roman"/>
            <w:color w:val="000000" w:themeColor="text1"/>
            <w:sz w:val="28"/>
            <w:szCs w:val="28"/>
            <w:bdr w:val="none" w:sz="0" w:space="0" w:color="auto" w:frame="1"/>
          </w:rPr>
          <w:t>TikTok</w:t>
        </w:r>
      </w:hyperlink>
      <w:r w:rsidRPr="00C001EC">
        <w:rPr>
          <w:rFonts w:eastAsia="Times New Roman"/>
          <w:color w:val="000000" w:themeColor="text1"/>
          <w:sz w:val="28"/>
          <w:szCs w:val="28"/>
        </w:rPr>
        <w:t> để thiết lập quan hệ và tương tác với khách hàng mục tiêu.</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lastRenderedPageBreak/>
        <w:t>5- Marketing in ấn:</w:t>
      </w:r>
      <w:r w:rsidRPr="00C001EC">
        <w:rPr>
          <w:rFonts w:eastAsia="Times New Roman"/>
          <w:color w:val="000000" w:themeColor="text1"/>
          <w:sz w:val="28"/>
          <w:szCs w:val="28"/>
        </w:rPr>
        <w:t> Truyền thông qua các ấn phẩm để chứng tỏ sức mạnh của mình đối với khách hàng chuyên biệt. Các doanh nghiệp có thể sử dụng tờ rơi, quảng cáo trên tạp chí, hình ảnh, hoặc các nội dung tương tự để truyền đạt thông điệp của mình.</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6- SEM:</w:t>
      </w:r>
      <w:r w:rsidRPr="00C001EC">
        <w:rPr>
          <w:rFonts w:eastAsia="Times New Roman"/>
          <w:color w:val="000000" w:themeColor="text1"/>
          <w:sz w:val="28"/>
          <w:szCs w:val="28"/>
        </w:rPr>
        <w:t xml:space="preserve"> (Search engine marketing), thông qua nền tảng công cụ tìm kiếm, có đôi phần khác biệt so với SEO (đã được đề cập ở mục trên). Thay vì kích nội dung trang web lên kết quả của công cụ tìm kiếm một cách tự nhiên, doanh nghiệp trả tiền để nội dung của họ được xuất hiện đầu tiên trong kết quả tìm kiếm.</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7- Video marketing:</w:t>
      </w:r>
      <w:r w:rsidRPr="00C001EC">
        <w:rPr>
          <w:rFonts w:eastAsia="Times New Roman"/>
          <w:color w:val="000000" w:themeColor="text1"/>
          <w:sz w:val="28"/>
          <w:szCs w:val="28"/>
        </w:rPr>
        <w:t> Quay và phát hành các nội dung video nhằm tiếp cận và truyền đạt thông điệp của mình tới đối tượng khách hàng mục tiêu.</w:t>
      </w:r>
    </w:p>
    <w:p w:rsidR="005155FE" w:rsidRPr="00C001EC" w:rsidRDefault="005155FE" w:rsidP="00FF2C31">
      <w:pPr>
        <w:spacing w:before="120" w:after="0" w:line="360" w:lineRule="exact"/>
        <w:ind w:firstLine="567"/>
        <w:jc w:val="both"/>
        <w:rPr>
          <w:color w:val="000000" w:themeColor="text1"/>
          <w:sz w:val="28"/>
          <w:szCs w:val="28"/>
          <w:highlight w:val="yellow"/>
        </w:rPr>
      </w:pPr>
      <w:r w:rsidRPr="00C001EC">
        <w:rPr>
          <w:rFonts w:eastAsia="Times New Roman"/>
          <w:b/>
          <w:bCs/>
          <w:color w:val="000000" w:themeColor="text1"/>
          <w:sz w:val="28"/>
          <w:szCs w:val="28"/>
          <w:bdr w:val="none" w:sz="0" w:space="0" w:color="auto" w:frame="1"/>
        </w:rPr>
        <w:t>8- Wifi marketing:</w:t>
      </w:r>
      <w:r w:rsidRPr="00C001EC">
        <w:rPr>
          <w:rFonts w:eastAsia="Times New Roman"/>
          <w:color w:val="000000" w:themeColor="text1"/>
          <w:sz w:val="28"/>
          <w:szCs w:val="28"/>
        </w:rPr>
        <w:t> triển khai hoạt động truyền thông, tiếp thị, thu thập dữ liệu người dùng thông qua việc khách hàng kết nối mạng Wifi.</w:t>
      </w:r>
      <w:r w:rsidRPr="00C001EC">
        <w:rPr>
          <w:color w:val="000000" w:themeColor="text1"/>
          <w:sz w:val="28"/>
          <w:szCs w:val="28"/>
        </w:rPr>
        <w:t>.</w:t>
      </w:r>
    </w:p>
    <w:p w:rsidR="005155FE" w:rsidRPr="00C001EC" w:rsidRDefault="005155FE" w:rsidP="00FF2C31">
      <w:pPr>
        <w:pStyle w:val="A1"/>
        <w:jc w:val="both"/>
        <w:rPr>
          <w:rFonts w:ascii="Times New Roman" w:eastAsia="Calibri" w:hAnsi="Times New Roman"/>
          <w:szCs w:val="28"/>
        </w:rPr>
      </w:pPr>
      <w:bookmarkStart w:id="609" w:name="_Toc40299051"/>
      <w:bookmarkStart w:id="610" w:name="_Toc42593697"/>
      <w:bookmarkStart w:id="611" w:name="_Toc49775425"/>
      <w:bookmarkStart w:id="612" w:name="_Toc53584209"/>
      <w:r w:rsidRPr="00C001EC">
        <w:rPr>
          <w:rFonts w:ascii="Times New Roman" w:hAnsi="Times New Roman"/>
          <w:szCs w:val="28"/>
        </w:rPr>
        <w:t>4.</w:t>
      </w:r>
      <w:r w:rsidR="00A810E8" w:rsidRPr="00C001EC">
        <w:rPr>
          <w:rFonts w:ascii="Times New Roman" w:hAnsi="Times New Roman"/>
          <w:szCs w:val="28"/>
        </w:rPr>
        <w:t>6</w:t>
      </w:r>
      <w:r w:rsidRPr="00C001EC">
        <w:rPr>
          <w:rFonts w:ascii="Times New Roman" w:hAnsi="Times New Roman"/>
          <w:szCs w:val="28"/>
        </w:rPr>
        <w:t xml:space="preserve">. </w:t>
      </w:r>
      <w:r w:rsidRPr="00C001EC">
        <w:rPr>
          <w:rFonts w:ascii="Times New Roman" w:eastAsia="Calibri" w:hAnsi="Times New Roman"/>
          <w:szCs w:val="28"/>
        </w:rPr>
        <w:t>Xây d</w:t>
      </w:r>
      <w:r w:rsidR="00A810E8" w:rsidRPr="00C001EC">
        <w:rPr>
          <w:rFonts w:ascii="Times New Roman" w:eastAsia="Calibri" w:hAnsi="Times New Roman"/>
          <w:szCs w:val="28"/>
        </w:rPr>
        <w:t>ự</w:t>
      </w:r>
      <w:r w:rsidRPr="00C001EC">
        <w:rPr>
          <w:rFonts w:ascii="Times New Roman" w:eastAsia="Calibri" w:hAnsi="Times New Roman"/>
          <w:szCs w:val="28"/>
        </w:rPr>
        <w:t>ng và phát triển thương hiệu sản phẩm OCOP</w:t>
      </w:r>
      <w:bookmarkEnd w:id="609"/>
      <w:bookmarkEnd w:id="610"/>
      <w:bookmarkEnd w:id="611"/>
      <w:bookmarkEnd w:id="612"/>
    </w:p>
    <w:p w:rsidR="005155FE" w:rsidRPr="00C001EC" w:rsidRDefault="005155FE">
      <w:pPr>
        <w:pStyle w:val="A2"/>
        <w:rPr>
          <w:spacing w:val="6"/>
          <w:highlight w:val="white"/>
        </w:rPr>
      </w:pPr>
      <w:bookmarkStart w:id="613" w:name="_Toc12525854"/>
      <w:bookmarkStart w:id="614" w:name="_Toc40299052"/>
      <w:bookmarkStart w:id="615" w:name="_Toc42593698"/>
      <w:bookmarkStart w:id="616" w:name="_Toc49775426"/>
      <w:bookmarkStart w:id="617" w:name="_Toc11314994"/>
      <w:bookmarkStart w:id="618" w:name="_Toc12358304"/>
      <w:bookmarkStart w:id="619" w:name="_Toc13390927"/>
      <w:bookmarkStart w:id="620" w:name="_Toc13391594"/>
      <w:bookmarkStart w:id="621" w:name="_Toc13393877"/>
      <w:bookmarkStart w:id="622" w:name="_Toc13394392"/>
      <w:r w:rsidRPr="00C001EC">
        <w:rPr>
          <w:spacing w:val="6"/>
          <w:highlight w:val="white"/>
        </w:rPr>
        <w:t>4.</w:t>
      </w:r>
      <w:r w:rsidR="00A810E8" w:rsidRPr="00C001EC">
        <w:rPr>
          <w:spacing w:val="6"/>
          <w:highlight w:val="white"/>
          <w:lang w:val="en-US"/>
        </w:rPr>
        <w:t>6</w:t>
      </w:r>
      <w:r w:rsidRPr="00C001EC">
        <w:rPr>
          <w:spacing w:val="6"/>
          <w:highlight w:val="white"/>
        </w:rPr>
        <w:t xml:space="preserve">.1. </w:t>
      </w:r>
      <w:r w:rsidR="00E9202E" w:rsidRPr="00C001EC">
        <w:rPr>
          <w:spacing w:val="6"/>
          <w:highlight w:val="white"/>
          <w:lang w:val="en-US"/>
        </w:rPr>
        <w:t>Các khái niệm</w:t>
      </w:r>
      <w:r w:rsidRPr="00C001EC">
        <w:rPr>
          <w:spacing w:val="6"/>
          <w:highlight w:val="white"/>
        </w:rPr>
        <w:t xml:space="preserve"> cơ bản</w:t>
      </w:r>
      <w:bookmarkEnd w:id="613"/>
      <w:r w:rsidRPr="00C001EC">
        <w:rPr>
          <w:spacing w:val="6"/>
          <w:highlight w:val="white"/>
        </w:rPr>
        <w:t xml:space="preserve"> về thương hiệu,</w:t>
      </w:r>
      <w:r w:rsidR="00E9202E" w:rsidRPr="00C001EC">
        <w:rPr>
          <w:spacing w:val="6"/>
          <w:highlight w:val="white"/>
          <w:lang w:val="en-US"/>
        </w:rPr>
        <w:t xml:space="preserve"> </w:t>
      </w:r>
      <w:r w:rsidRPr="00C001EC">
        <w:rPr>
          <w:spacing w:val="6"/>
          <w:highlight w:val="white"/>
        </w:rPr>
        <w:t>nhãn hiệu có liên quan đến sản phẩm OCOP</w:t>
      </w:r>
      <w:bookmarkEnd w:id="614"/>
      <w:bookmarkEnd w:id="615"/>
      <w:bookmarkEnd w:id="616"/>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 Quyền sở hữu trí tuệ </w:t>
      </w:r>
      <w:r w:rsidRPr="00C001EC">
        <w:rPr>
          <w:b w:val="0"/>
          <w:color w:val="000000" w:themeColor="text1"/>
          <w:sz w:val="28"/>
          <w:szCs w:val="28"/>
          <w:highlight w:val="white"/>
        </w:rPr>
        <w:t>là quyền của tổ chức, cá nhân đối với tài sản trí tuệ, bao gồm quyền tác giả và quyền liên quan đến quyền tác giả, quyền sở hữu công nghiệp và quyền đối với giống cây trồng.</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 Quyền sở hữu công nghiệp </w:t>
      </w:r>
      <w:r w:rsidRPr="00C001EC">
        <w:rPr>
          <w:b w:val="0"/>
          <w:color w:val="000000" w:themeColor="text1"/>
          <w:sz w:val="28"/>
          <w:szCs w:val="28"/>
          <w:highlight w:val="white"/>
        </w:rPr>
        <w:t>là quyền của tổ chức, cá nhân đối với sáng chế, kiểu dáng công nghiệp, thiết kế bố trí mạch tích hợp bán dẫn, nhãn hiệu, tên thương mại, chỉ dẫn địa lý, bí mật kinh doanh do mình sáng tạo ra hoặc sở hữu và quyền chống cạnh tranh không lành mạnh.</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rFonts w:eastAsia="Times New Roman"/>
          <w:b w:val="0"/>
          <w:color w:val="000000" w:themeColor="text1"/>
          <w:sz w:val="28"/>
          <w:szCs w:val="28"/>
          <w:lang w:val="en-US"/>
        </w:rPr>
        <w:t xml:space="preserve">Nhãn hiệu: </w:t>
      </w:r>
    </w:p>
    <w:p w:rsidR="005155FE" w:rsidRPr="006320A2" w:rsidRDefault="005155FE" w:rsidP="00FF2C31">
      <w:pPr>
        <w:pStyle w:val="B0"/>
        <w:widowControl w:val="0"/>
        <w:numPr>
          <w:ilvl w:val="0"/>
          <w:numId w:val="60"/>
        </w:numPr>
        <w:tabs>
          <w:tab w:val="left" w:pos="851"/>
        </w:tabs>
        <w:spacing w:before="120" w:after="0" w:line="360" w:lineRule="exact"/>
        <w:ind w:left="0" w:firstLine="567"/>
        <w:contextualSpacing w:val="0"/>
        <w:rPr>
          <w:rFonts w:eastAsia="Times New Roman"/>
          <w:b w:val="0"/>
          <w:color w:val="000000" w:themeColor="text1"/>
          <w:sz w:val="28"/>
          <w:szCs w:val="28"/>
        </w:rPr>
      </w:pPr>
      <w:r w:rsidRPr="006320A2">
        <w:rPr>
          <w:rFonts w:eastAsia="Times New Roman"/>
          <w:b w:val="0"/>
          <w:color w:val="000000" w:themeColor="text1"/>
          <w:sz w:val="28"/>
          <w:szCs w:val="28"/>
        </w:rPr>
        <w:t xml:space="preserve">Khái niệm:Theo luật Sở hữu trí tuệ thì: </w:t>
      </w:r>
      <w:r w:rsidRPr="00C001EC">
        <w:rPr>
          <w:b w:val="0"/>
          <w:i/>
          <w:color w:val="000000" w:themeColor="text1"/>
          <w:sz w:val="28"/>
          <w:szCs w:val="28"/>
          <w:highlight w:val="white"/>
        </w:rPr>
        <w:t xml:space="preserve">Nhãn hiệu </w:t>
      </w:r>
      <w:r w:rsidRPr="00C001EC">
        <w:rPr>
          <w:b w:val="0"/>
          <w:color w:val="000000" w:themeColor="text1"/>
          <w:sz w:val="28"/>
          <w:szCs w:val="28"/>
          <w:highlight w:val="white"/>
        </w:rPr>
        <w:t>là dấu hiệu dùng để phân biệt hàng hoá, dịch vụ của các tổ chức, cá nhân khác nhau.</w:t>
      </w:r>
    </w:p>
    <w:p w:rsidR="005155FE" w:rsidRPr="00C001EC" w:rsidRDefault="005155FE" w:rsidP="00FF2C31">
      <w:pPr>
        <w:pStyle w:val="B0"/>
        <w:widowControl w:val="0"/>
        <w:numPr>
          <w:ilvl w:val="0"/>
          <w:numId w:val="60"/>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color w:val="000000" w:themeColor="text1"/>
          <w:sz w:val="28"/>
          <w:szCs w:val="28"/>
          <w:highlight w:val="white"/>
        </w:rPr>
        <w:t>Phân loại nhãn hiệu:</w:t>
      </w:r>
      <w:r w:rsidRPr="006320A2">
        <w:rPr>
          <w:rFonts w:eastAsia="Times New Roman"/>
          <w:b w:val="0"/>
          <w:color w:val="000000" w:themeColor="text1"/>
          <w:sz w:val="28"/>
          <w:szCs w:val="28"/>
        </w:rPr>
        <w:t xml:space="preserve"> Theo luật Sở hữu trí tuệ năm 2005 nhãn hiệu được phân loại gồm:</w:t>
      </w:r>
      <w:r w:rsidRPr="00C001EC">
        <w:rPr>
          <w:b w:val="0"/>
          <w:color w:val="000000" w:themeColor="text1"/>
          <w:sz w:val="28"/>
          <w:szCs w:val="28"/>
          <w:highlight w:val="white"/>
        </w:rPr>
        <w:t xml:space="preserve"> </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pacing w:val="-4"/>
          <w:sz w:val="28"/>
          <w:szCs w:val="28"/>
          <w:highlight w:val="white"/>
        </w:rPr>
      </w:pPr>
      <w:r w:rsidRPr="00C001EC">
        <w:rPr>
          <w:b w:val="0"/>
          <w:i/>
          <w:color w:val="000000" w:themeColor="text1"/>
          <w:spacing w:val="-4"/>
          <w:sz w:val="28"/>
          <w:szCs w:val="28"/>
          <w:highlight w:val="white"/>
        </w:rPr>
        <w:t xml:space="preserve">Nhãn hiệu tập thể </w:t>
      </w:r>
      <w:r w:rsidRPr="00C001EC">
        <w:rPr>
          <w:b w:val="0"/>
          <w:color w:val="000000" w:themeColor="text1"/>
          <w:spacing w:val="-4"/>
          <w:sz w:val="28"/>
          <w:szCs w:val="28"/>
          <w:highlight w:val="white"/>
        </w:rPr>
        <w:t>là nhãn hiệu dùng để phân biệt hàng hoá, dịch vụ của các thành viên của tổ chức là chủ sở hữu nhãn hiệu đó với hàng hoá, dịch vụ của tổ chức, cá nhân không phải là thành viên của tổ chức đó;</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i/>
          <w:color w:val="000000" w:themeColor="text1"/>
          <w:sz w:val="28"/>
          <w:szCs w:val="28"/>
          <w:highlight w:val="white"/>
        </w:rPr>
        <w:t xml:space="preserve">Nhãn hiệu chứng nhận </w:t>
      </w:r>
      <w:r w:rsidRPr="00C001EC">
        <w:rPr>
          <w:b w:val="0"/>
          <w:color w:val="000000" w:themeColor="text1"/>
          <w:sz w:val="28"/>
          <w:szCs w:val="28"/>
          <w:highlight w:val="white"/>
        </w:rPr>
        <w:t xml:space="preserve">là nhãn hiệu mà chủ sở hữu nhãn hiệu cho phép tổ chức, cá nhân khác sử dụng trên hàng hóa, dịch vụ của tổ chức, cá nhân đó để chứng nhận các đặc tính về xuất xứ, nguyên liệu, vật liệu, cách thức </w:t>
      </w:r>
      <w:r w:rsidRPr="00C001EC">
        <w:rPr>
          <w:b w:val="0"/>
          <w:color w:val="000000" w:themeColor="text1"/>
          <w:sz w:val="28"/>
          <w:szCs w:val="28"/>
          <w:highlight w:val="white"/>
          <w:u w:color="FF0000"/>
        </w:rPr>
        <w:t>sản</w:t>
      </w:r>
      <w:r w:rsidRPr="00C001EC">
        <w:rPr>
          <w:b w:val="0"/>
          <w:color w:val="000000" w:themeColor="text1"/>
          <w:sz w:val="28"/>
          <w:szCs w:val="28"/>
          <w:highlight w:val="white"/>
        </w:rPr>
        <w:t xml:space="preserve"> xuất hàng </w:t>
      </w:r>
      <w:r w:rsidRPr="00C001EC">
        <w:rPr>
          <w:b w:val="0"/>
          <w:color w:val="000000" w:themeColor="text1"/>
          <w:sz w:val="28"/>
          <w:szCs w:val="28"/>
          <w:highlight w:val="white"/>
          <w:u w:color="FF0000"/>
        </w:rPr>
        <w:lastRenderedPageBreak/>
        <w:t>hoá</w:t>
      </w:r>
      <w:r w:rsidRPr="00C001EC">
        <w:rPr>
          <w:b w:val="0"/>
          <w:color w:val="000000" w:themeColor="text1"/>
          <w:sz w:val="28"/>
          <w:szCs w:val="28"/>
          <w:highlight w:val="white"/>
        </w:rPr>
        <w:t>, cách thức cung cấp dịch vụ, chất lượng, độ chính xác, độ an toàn hoặc các đặc tính khác của hàng hoá, dịch vụ mang nhãn hiệu;</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i/>
          <w:color w:val="000000" w:themeColor="text1"/>
          <w:sz w:val="28"/>
          <w:szCs w:val="28"/>
          <w:highlight w:val="white"/>
        </w:rPr>
        <w:t xml:space="preserve">Nhãn hiệu liên kết </w:t>
      </w:r>
      <w:r w:rsidRPr="00C001EC">
        <w:rPr>
          <w:b w:val="0"/>
          <w:color w:val="000000" w:themeColor="text1"/>
          <w:sz w:val="28"/>
          <w:szCs w:val="28"/>
          <w:highlight w:val="white"/>
        </w:rPr>
        <w:t xml:space="preserve">là các nhãn hiệu do cùng một chủ thể đăng ký, </w:t>
      </w:r>
      <w:r w:rsidRPr="00C001EC">
        <w:rPr>
          <w:b w:val="0"/>
          <w:color w:val="000000" w:themeColor="text1"/>
          <w:sz w:val="28"/>
          <w:szCs w:val="28"/>
          <w:highlight w:val="white"/>
          <w:u w:color="FF0000"/>
        </w:rPr>
        <w:t>trùng</w:t>
      </w:r>
      <w:r w:rsidRPr="00C001EC">
        <w:rPr>
          <w:b w:val="0"/>
          <w:color w:val="000000" w:themeColor="text1"/>
          <w:sz w:val="28"/>
          <w:szCs w:val="28"/>
          <w:highlight w:val="white"/>
        </w:rPr>
        <w:t xml:space="preserve"> hoặc tương tự nhau dùng cho sản phẩm, dịch vụ cùng loại hoặc tương tự nhau hoặc có liên quan với nhau;</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i/>
          <w:color w:val="000000" w:themeColor="text1"/>
          <w:sz w:val="28"/>
          <w:szCs w:val="28"/>
          <w:highlight w:val="white"/>
        </w:rPr>
        <w:t xml:space="preserve">Nhãn hiệu nổi tiếng </w:t>
      </w:r>
      <w:r w:rsidRPr="00C001EC">
        <w:rPr>
          <w:b w:val="0"/>
          <w:color w:val="000000" w:themeColor="text1"/>
          <w:sz w:val="28"/>
          <w:szCs w:val="28"/>
          <w:highlight w:val="white"/>
        </w:rPr>
        <w:t xml:space="preserve">là nhãn hiệu được người tiêu dùng biết đến rộng rãi trên </w:t>
      </w:r>
      <w:r w:rsidRPr="00C001EC">
        <w:rPr>
          <w:b w:val="0"/>
          <w:color w:val="000000" w:themeColor="text1"/>
          <w:sz w:val="28"/>
          <w:szCs w:val="28"/>
          <w:highlight w:val="white"/>
          <w:u w:color="FF0000"/>
        </w:rPr>
        <w:t>toàn</w:t>
      </w:r>
      <w:r w:rsidRPr="00C001EC">
        <w:rPr>
          <w:b w:val="0"/>
          <w:color w:val="000000" w:themeColor="text1"/>
          <w:sz w:val="28"/>
          <w:szCs w:val="28"/>
          <w:highlight w:val="white"/>
        </w:rPr>
        <w:t xml:space="preserve"> lãnh thổ Việt Nam.</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 Tên thương mại </w:t>
      </w:r>
      <w:r w:rsidRPr="00C001EC">
        <w:rPr>
          <w:b w:val="0"/>
          <w:color w:val="000000" w:themeColor="text1"/>
          <w:sz w:val="28"/>
          <w:szCs w:val="28"/>
          <w:highlight w:val="white"/>
        </w:rPr>
        <w:t xml:space="preserve">là tên gọi của tổ chức, cá nhân </w:t>
      </w:r>
      <w:r w:rsidRPr="00C001EC">
        <w:rPr>
          <w:b w:val="0"/>
          <w:color w:val="000000" w:themeColor="text1"/>
          <w:sz w:val="28"/>
          <w:szCs w:val="28"/>
          <w:highlight w:val="white"/>
          <w:u w:color="FF0000"/>
        </w:rPr>
        <w:t>dùng</w:t>
      </w:r>
      <w:r w:rsidRPr="00C001EC">
        <w:rPr>
          <w:b w:val="0"/>
          <w:color w:val="000000" w:themeColor="text1"/>
          <w:sz w:val="28"/>
          <w:szCs w:val="28"/>
          <w:highlight w:val="white"/>
        </w:rPr>
        <w:t xml:space="preserve"> trong hoạt động kinh doanh để phân biệt chủ thể kinh doanh mang tên gọi đó với chủ thể kinh doanh khác trong cùng lĩnh vực và khu vực kinh doanh.</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Chỉ dẫn địa lý </w:t>
      </w:r>
      <w:r w:rsidRPr="00C001EC">
        <w:rPr>
          <w:b w:val="0"/>
          <w:color w:val="000000" w:themeColor="text1"/>
          <w:sz w:val="28"/>
          <w:szCs w:val="28"/>
          <w:highlight w:val="white"/>
        </w:rPr>
        <w:t>là dấu hiệu dùng để chỉ sản phẩm có nguồn gốc từ khu vực, địa phương, vùng lãnh thổ hay quốc gia cụ thể.</w:t>
      </w:r>
    </w:p>
    <w:p w:rsidR="005155FE" w:rsidRPr="00C001EC" w:rsidRDefault="005155FE">
      <w:pPr>
        <w:pStyle w:val="A2"/>
        <w:rPr>
          <w:highlight w:val="white"/>
        </w:rPr>
      </w:pPr>
      <w:bookmarkStart w:id="623" w:name="_Toc12525855"/>
      <w:bookmarkStart w:id="624" w:name="_Toc40299053"/>
      <w:bookmarkStart w:id="625" w:name="_Toc42593699"/>
      <w:bookmarkStart w:id="626" w:name="_Toc49775427"/>
      <w:r w:rsidRPr="00C001EC">
        <w:rPr>
          <w:highlight w:val="white"/>
        </w:rPr>
        <w:t>4.</w:t>
      </w:r>
      <w:r w:rsidR="00A810E8" w:rsidRPr="006320A2">
        <w:rPr>
          <w:highlight w:val="white"/>
          <w:lang w:val="pt-BR"/>
        </w:rPr>
        <w:t>6</w:t>
      </w:r>
      <w:r w:rsidRPr="00C001EC">
        <w:rPr>
          <w:highlight w:val="white"/>
        </w:rPr>
        <w:t>.2. Vai trò của thương hiệu</w:t>
      </w:r>
      <w:bookmarkEnd w:id="623"/>
      <w:bookmarkEnd w:id="624"/>
      <w:bookmarkEnd w:id="625"/>
      <w:bookmarkEnd w:id="626"/>
      <w:r w:rsidRPr="00C001EC">
        <w:rPr>
          <w:highlight w:val="white"/>
        </w:rPr>
        <w:t xml:space="preserve"> </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color w:val="000000" w:themeColor="text1"/>
          <w:sz w:val="28"/>
          <w:szCs w:val="28"/>
          <w:highlight w:val="white"/>
          <w:lang w:val="pt-BR"/>
        </w:rPr>
        <w:t xml:space="preserve">Trong cơ </w:t>
      </w:r>
      <w:r w:rsidRPr="006320A2">
        <w:rPr>
          <w:rFonts w:eastAsia="Times New Roman"/>
          <w:color w:val="000000" w:themeColor="text1"/>
          <w:sz w:val="28"/>
          <w:szCs w:val="28"/>
          <w:highlight w:val="white"/>
          <w:u w:color="FF0000"/>
          <w:lang w:val="pt-BR"/>
        </w:rPr>
        <w:t>chế</w:t>
      </w:r>
      <w:r w:rsidRPr="006320A2">
        <w:rPr>
          <w:rFonts w:eastAsia="Times New Roman"/>
          <w:color w:val="000000" w:themeColor="text1"/>
          <w:sz w:val="28"/>
          <w:szCs w:val="28"/>
          <w:highlight w:val="white"/>
          <w:lang w:val="pt-BR"/>
        </w:rPr>
        <w:t xml:space="preserve"> thị trường, nếu các doanh nghiệp đã thành công trong xây dựng thương hiệu sản phẩm, thì lợi ích mà nó mang lại cho người tiêu dùng, cho doanh nghiệp và cho quốc gia là vô cùng lớn.</w:t>
      </w:r>
    </w:p>
    <w:p w:rsidR="005155FE" w:rsidRPr="006320A2" w:rsidRDefault="005155FE">
      <w:pPr>
        <w:pStyle w:val="A3"/>
        <w:rPr>
          <w:szCs w:val="28"/>
          <w:highlight w:val="white"/>
          <w:lang w:val="pt-BR"/>
        </w:rPr>
      </w:pPr>
      <w:bookmarkStart w:id="627" w:name="_Toc40299054"/>
      <w:r w:rsidRPr="006320A2">
        <w:rPr>
          <w:szCs w:val="28"/>
          <w:highlight w:val="white"/>
          <w:lang w:val="pt-BR"/>
        </w:rPr>
        <w:t>4.</w:t>
      </w:r>
      <w:r w:rsidR="00A810E8" w:rsidRPr="006320A2">
        <w:rPr>
          <w:szCs w:val="28"/>
          <w:highlight w:val="white"/>
          <w:lang w:val="pt-BR"/>
        </w:rPr>
        <w:t>6</w:t>
      </w:r>
      <w:r w:rsidRPr="006320A2">
        <w:rPr>
          <w:szCs w:val="28"/>
          <w:highlight w:val="white"/>
          <w:lang w:val="pt-BR"/>
        </w:rPr>
        <w:t>.2.1. Đối với người tiêu dùng</w:t>
      </w:r>
      <w:bookmarkEnd w:id="627"/>
    </w:p>
    <w:p w:rsidR="005155FE" w:rsidRPr="006320A2" w:rsidRDefault="005155FE" w:rsidP="00FF2C31">
      <w:pPr>
        <w:widowControl w:val="0"/>
        <w:spacing w:before="120" w:after="0" w:line="360" w:lineRule="exact"/>
        <w:ind w:firstLine="567"/>
        <w:jc w:val="both"/>
        <w:rPr>
          <w:rFonts w:eastAsia="Times New Roman"/>
          <w:color w:val="000000" w:themeColor="text1"/>
          <w:spacing w:val="-4"/>
          <w:sz w:val="28"/>
          <w:szCs w:val="28"/>
          <w:highlight w:val="white"/>
          <w:lang w:val="pt-BR"/>
        </w:rPr>
      </w:pPr>
      <w:r w:rsidRPr="006320A2">
        <w:rPr>
          <w:rFonts w:eastAsia="Times New Roman"/>
          <w:color w:val="000000" w:themeColor="text1"/>
          <w:spacing w:val="-4"/>
          <w:sz w:val="28"/>
          <w:szCs w:val="28"/>
          <w:highlight w:val="white"/>
          <w:lang w:val="pt-BR"/>
        </w:rPr>
        <w:t>Thương hiệu như một lời giới thiệu, một thông điệp và dấu hiệu quan trọng để người tiêu dùng căn cứ vào đó đưa ra phán quyết cuối cùng về hành vi mua sắm. Bởi lẽ:</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nhất,</w:t>
      </w:r>
      <w:r w:rsidRPr="006320A2">
        <w:rPr>
          <w:rFonts w:eastAsia="Times New Roman"/>
          <w:color w:val="000000" w:themeColor="text1"/>
          <w:sz w:val="28"/>
          <w:szCs w:val="28"/>
          <w:highlight w:val="white"/>
          <w:lang w:val="pt-BR"/>
        </w:rPr>
        <w:t xml:space="preserve"> thương hiệu </w:t>
      </w:r>
      <w:r w:rsidRPr="006320A2">
        <w:rPr>
          <w:rFonts w:eastAsia="Times New Roman"/>
          <w:color w:val="000000" w:themeColor="text1"/>
          <w:sz w:val="28"/>
          <w:szCs w:val="28"/>
          <w:highlight w:val="white"/>
          <w:u w:color="FF0000"/>
          <w:lang w:val="pt-BR"/>
        </w:rPr>
        <w:t>tạo</w:t>
      </w:r>
      <w:r w:rsidRPr="006320A2">
        <w:rPr>
          <w:rFonts w:eastAsia="Times New Roman"/>
          <w:color w:val="000000" w:themeColor="text1"/>
          <w:sz w:val="28"/>
          <w:szCs w:val="28"/>
          <w:highlight w:val="white"/>
          <w:lang w:val="pt-BR"/>
        </w:rPr>
        <w:t xml:space="preserve"> lòng tin của người tiêu dùng về chất lượng, về giá cả hàng hóa mà họ tiêu thụ, sử dụng. Thương hiệu sẽ cho người tiêu dùng biết được nguồn gốc của sản phẩm, tin được rằng hàng hóa đó có chất lượng bảo đảm và đã được kiểm chứng qua thời gian. Như vậy, người tiêu dùng sẽ không mất nhiều thì giờ tìm kiếm và nghiên cứu sản phẩm mà họ có nhu cầu.</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hai</w:t>
      </w:r>
      <w:r w:rsidRPr="006320A2">
        <w:rPr>
          <w:rFonts w:eastAsia="Times New Roman"/>
          <w:color w:val="000000" w:themeColor="text1"/>
          <w:sz w:val="28"/>
          <w:szCs w:val="28"/>
          <w:highlight w:val="white"/>
          <w:lang w:val="pt-BR"/>
        </w:rPr>
        <w:t xml:space="preserve">, thương hiệu góp phần bảo vệ lợi ích chính đáng của người tiêu dùng. Thương hiệu sau khi đã đăng ký quyền sở hữu nhãn hiệu hàng hoá sẽ được Nhà nước bảo hộ và điều đó ngăn ngừa tình trạng sản phẩm bị làm giả, làm </w:t>
      </w:r>
      <w:r w:rsidRPr="006320A2">
        <w:rPr>
          <w:rFonts w:eastAsia="Times New Roman"/>
          <w:color w:val="000000" w:themeColor="text1"/>
          <w:sz w:val="28"/>
          <w:szCs w:val="28"/>
          <w:highlight w:val="white"/>
          <w:u w:color="FF0000"/>
          <w:lang w:val="pt-BR"/>
        </w:rPr>
        <w:t>nhái</w:t>
      </w:r>
      <w:r w:rsidRPr="006320A2">
        <w:rPr>
          <w:rFonts w:eastAsia="Times New Roman"/>
          <w:color w:val="000000" w:themeColor="text1"/>
          <w:sz w:val="28"/>
          <w:szCs w:val="28"/>
          <w:highlight w:val="white"/>
          <w:lang w:val="pt-BR"/>
        </w:rPr>
        <w:t xml:space="preserve">, nhằm </w:t>
      </w:r>
      <w:r w:rsidRPr="006320A2">
        <w:rPr>
          <w:rFonts w:eastAsia="Times New Roman"/>
          <w:color w:val="000000" w:themeColor="text1"/>
          <w:sz w:val="28"/>
          <w:szCs w:val="28"/>
          <w:highlight w:val="white"/>
          <w:u w:color="FF0000"/>
          <w:lang w:val="pt-BR"/>
        </w:rPr>
        <w:t>lừa</w:t>
      </w:r>
      <w:r w:rsidRPr="006320A2">
        <w:rPr>
          <w:rFonts w:eastAsia="Times New Roman"/>
          <w:color w:val="000000" w:themeColor="text1"/>
          <w:sz w:val="28"/>
          <w:szCs w:val="28"/>
          <w:highlight w:val="white"/>
          <w:lang w:val="pt-BR"/>
        </w:rPr>
        <w:t xml:space="preserve"> gạt người tiêu dùng.</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ba</w:t>
      </w:r>
      <w:r w:rsidRPr="006320A2">
        <w:rPr>
          <w:rFonts w:eastAsia="Times New Roman"/>
          <w:color w:val="000000" w:themeColor="text1"/>
          <w:sz w:val="28"/>
          <w:szCs w:val="28"/>
          <w:highlight w:val="white"/>
          <w:lang w:val="pt-BR"/>
        </w:rPr>
        <w:t>, thương hiệu là yếu tố ảnh hưởng tới tâm lý tiêu dùng hàng hóa, dịch vụ trong xã hội hiện đại.</w:t>
      </w:r>
    </w:p>
    <w:p w:rsidR="005155FE" w:rsidRPr="00C001EC" w:rsidRDefault="005155FE" w:rsidP="00FF2C31">
      <w:pPr>
        <w:pStyle w:val="B0"/>
        <w:widowControl w:val="0"/>
        <w:spacing w:before="120" w:after="0" w:line="360" w:lineRule="exact"/>
        <w:ind w:firstLine="0"/>
        <w:contextualSpacing w:val="0"/>
        <w:rPr>
          <w:b w:val="0"/>
          <w:i/>
          <w:color w:val="000000" w:themeColor="text1"/>
          <w:sz w:val="28"/>
          <w:szCs w:val="28"/>
          <w:highlight w:val="white"/>
        </w:rPr>
      </w:pPr>
      <w:bookmarkStart w:id="628" w:name="_Toc40299055"/>
      <w:r w:rsidRPr="00C001EC">
        <w:rPr>
          <w:b w:val="0"/>
          <w:i/>
          <w:color w:val="000000" w:themeColor="text1"/>
          <w:sz w:val="28"/>
          <w:szCs w:val="28"/>
          <w:highlight w:val="white"/>
        </w:rPr>
        <w:t>4.</w:t>
      </w:r>
      <w:r w:rsidR="00A810E8" w:rsidRPr="00C001EC">
        <w:rPr>
          <w:b w:val="0"/>
          <w:i/>
          <w:color w:val="000000" w:themeColor="text1"/>
          <w:sz w:val="28"/>
          <w:szCs w:val="28"/>
          <w:highlight w:val="white"/>
        </w:rPr>
        <w:t>6</w:t>
      </w:r>
      <w:r w:rsidRPr="00C001EC">
        <w:rPr>
          <w:b w:val="0"/>
          <w:i/>
          <w:color w:val="000000" w:themeColor="text1"/>
          <w:sz w:val="28"/>
          <w:szCs w:val="28"/>
          <w:highlight w:val="white"/>
        </w:rPr>
        <w:t>.2.2. Đối với doanh nghiệp</w:t>
      </w:r>
      <w:bookmarkEnd w:id="628"/>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lastRenderedPageBreak/>
        <w:t>Thứ nhất</w:t>
      </w:r>
      <w:r w:rsidRPr="006320A2">
        <w:rPr>
          <w:rFonts w:eastAsia="Times New Roman"/>
          <w:color w:val="000000" w:themeColor="text1"/>
          <w:sz w:val="28"/>
          <w:szCs w:val="28"/>
          <w:highlight w:val="white"/>
          <w:lang w:val="pt-BR"/>
        </w:rPr>
        <w:t xml:space="preserve">, thương hiệu là tài sản vô hình, thậm chí là tài sản vô </w:t>
      </w:r>
      <w:r w:rsidRPr="006320A2">
        <w:rPr>
          <w:rFonts w:eastAsia="Times New Roman"/>
          <w:color w:val="000000" w:themeColor="text1"/>
          <w:sz w:val="28"/>
          <w:szCs w:val="28"/>
          <w:highlight w:val="white"/>
          <w:u w:color="FF0000"/>
          <w:lang w:val="pt-BR"/>
        </w:rPr>
        <w:t>giá</w:t>
      </w:r>
      <w:r w:rsidRPr="006320A2">
        <w:rPr>
          <w:rFonts w:eastAsia="Times New Roman"/>
          <w:color w:val="000000" w:themeColor="text1"/>
          <w:sz w:val="28"/>
          <w:szCs w:val="28"/>
          <w:highlight w:val="white"/>
          <w:lang w:val="pt-BR"/>
        </w:rPr>
        <w:t xml:space="preserve"> của doanh nghiệp. Thương hiệu góp phần quan trọng tăng thu lợi nhuận cho doanh nghiệp bằng những giá trị tăng thêm của sản phẩm, dịch vụ. </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pacing w:val="-2"/>
          <w:sz w:val="28"/>
          <w:szCs w:val="28"/>
          <w:highlight w:val="white"/>
          <w:lang w:val="pt-BR"/>
        </w:rPr>
      </w:pPr>
      <w:r w:rsidRPr="006320A2">
        <w:rPr>
          <w:rFonts w:eastAsia="Times New Roman"/>
          <w:i/>
          <w:color w:val="000000" w:themeColor="text1"/>
          <w:spacing w:val="-2"/>
          <w:sz w:val="28"/>
          <w:szCs w:val="28"/>
          <w:highlight w:val="white"/>
          <w:lang w:val="pt-BR"/>
        </w:rPr>
        <w:t>Thứ hai</w:t>
      </w:r>
      <w:r w:rsidRPr="006320A2">
        <w:rPr>
          <w:rFonts w:eastAsia="Times New Roman"/>
          <w:color w:val="000000" w:themeColor="text1"/>
          <w:spacing w:val="-2"/>
          <w:sz w:val="28"/>
          <w:szCs w:val="28"/>
          <w:highlight w:val="white"/>
          <w:lang w:val="pt-BR"/>
        </w:rPr>
        <w:t xml:space="preserve">, thương hiệu giúp doanh nghiệp duy trì khách hàng truyền thống, đồng thời </w:t>
      </w:r>
      <w:r w:rsidRPr="006320A2">
        <w:rPr>
          <w:rFonts w:eastAsia="Times New Roman"/>
          <w:color w:val="000000" w:themeColor="text1"/>
          <w:spacing w:val="-2"/>
          <w:sz w:val="28"/>
          <w:szCs w:val="28"/>
          <w:highlight w:val="white"/>
          <w:u w:color="FF0000"/>
          <w:lang w:val="pt-BR"/>
        </w:rPr>
        <w:t>thu</w:t>
      </w:r>
      <w:r w:rsidRPr="006320A2">
        <w:rPr>
          <w:rFonts w:eastAsia="Times New Roman"/>
          <w:color w:val="000000" w:themeColor="text1"/>
          <w:spacing w:val="-2"/>
          <w:sz w:val="28"/>
          <w:szCs w:val="28"/>
          <w:highlight w:val="white"/>
          <w:lang w:val="pt-BR"/>
        </w:rPr>
        <w:t xml:space="preserve"> hút thêm các khách hàng mới, các khách hàng tiềm năng. Những doanh nghiệp có thương hiệu nổi tiếng sẽ tạo ra và củng cố được lòng trung thành của một lượng lớn khách hàng truyền thống, đồng thời doanh nghiệp có cơ hội thu hút thêm những khách hàng hiện thời chưa sử dụng sản phẩm của doanh nghiệp, thậm chí cả những khách hàng của các doanh nghiệp là đối thủ cạnh tranh.</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ba</w:t>
      </w:r>
      <w:r w:rsidRPr="006320A2">
        <w:rPr>
          <w:rFonts w:eastAsia="Times New Roman"/>
          <w:color w:val="000000" w:themeColor="text1"/>
          <w:sz w:val="28"/>
          <w:szCs w:val="28"/>
          <w:highlight w:val="white"/>
          <w:lang w:val="pt-BR"/>
        </w:rPr>
        <w:t xml:space="preserve">, thương hiệu giúp doanh nghiệp giảm các khoản chi </w:t>
      </w:r>
      <w:r w:rsidRPr="006320A2">
        <w:rPr>
          <w:rFonts w:eastAsia="Times New Roman"/>
          <w:color w:val="000000" w:themeColor="text1"/>
          <w:sz w:val="28"/>
          <w:szCs w:val="28"/>
          <w:highlight w:val="white"/>
          <w:u w:color="FF0000"/>
          <w:lang w:val="pt-BR"/>
        </w:rPr>
        <w:t>phí</w:t>
      </w:r>
      <w:r w:rsidRPr="006320A2">
        <w:rPr>
          <w:rFonts w:eastAsia="Times New Roman"/>
          <w:color w:val="000000" w:themeColor="text1"/>
          <w:sz w:val="28"/>
          <w:szCs w:val="28"/>
          <w:highlight w:val="white"/>
          <w:lang w:val="pt-BR"/>
        </w:rPr>
        <w:t xml:space="preserve"> cho hoạt động xúc tiến thương mại, hoạt động </w:t>
      </w:r>
      <w:r w:rsidRPr="006320A2">
        <w:rPr>
          <w:rFonts w:eastAsia="Times New Roman"/>
          <w:color w:val="000000" w:themeColor="text1"/>
          <w:sz w:val="28"/>
          <w:szCs w:val="28"/>
          <w:highlight w:val="white"/>
          <w:u w:color="FF0000"/>
          <w:lang w:val="pt-BR"/>
        </w:rPr>
        <w:t>marketing</w:t>
      </w:r>
      <w:r w:rsidRPr="006320A2">
        <w:rPr>
          <w:rFonts w:eastAsia="Times New Roman"/>
          <w:color w:val="000000" w:themeColor="text1"/>
          <w:sz w:val="28"/>
          <w:szCs w:val="28"/>
          <w:highlight w:val="white"/>
          <w:lang w:val="pt-BR"/>
        </w:rPr>
        <w:t>.</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tư</w:t>
      </w:r>
      <w:r w:rsidRPr="006320A2">
        <w:rPr>
          <w:rFonts w:eastAsia="Times New Roman"/>
          <w:color w:val="000000" w:themeColor="text1"/>
          <w:sz w:val="28"/>
          <w:szCs w:val="28"/>
          <w:highlight w:val="white"/>
          <w:lang w:val="pt-BR"/>
        </w:rPr>
        <w:t>, thương hiệu mang lại một số lợi ích khác cho doanh nghiệp như:</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color w:val="000000" w:themeColor="text1"/>
          <w:sz w:val="28"/>
          <w:szCs w:val="28"/>
          <w:highlight w:val="white"/>
          <w:lang w:val="pt-BR"/>
        </w:rPr>
        <w:t>Một sản phẩm, dịch vụ mang thương hiệu nổi tiếng có thể bán được với giá cao hơn so với các sản phẩm, dịch vụ khác chưa có thương hiệu, mặc dù chúng có cùng giá trị và giá trị sử dụng. Ngoài ra, thương hiệu mang lại nhiều lợi thế cạnh tranh cho doanh nghiệp, giúp doanh nghiệp có điều kiện phòng thủ và chống lại các đối thủ khác. Thông thường, những mặt hàng có thương hiệu nổi tiếng, lâu đời sẽ tạo được sự bền vững trong cạnh tranh vì dễ dàng tạo ra sự tin cậy của khách hàng đối với sản phẩm.</w:t>
      </w:r>
    </w:p>
    <w:p w:rsidR="005155FE" w:rsidRPr="00C001EC" w:rsidRDefault="005155FE">
      <w:pPr>
        <w:pStyle w:val="A2"/>
      </w:pPr>
      <w:bookmarkStart w:id="629" w:name="_Toc40299056"/>
      <w:bookmarkStart w:id="630" w:name="_Toc42593700"/>
      <w:bookmarkStart w:id="631" w:name="_Toc49775428"/>
      <w:r w:rsidRPr="00C001EC">
        <w:t>4.</w:t>
      </w:r>
      <w:r w:rsidR="00A810E8" w:rsidRPr="006320A2">
        <w:rPr>
          <w:lang w:val="pt-BR"/>
        </w:rPr>
        <w:t>6</w:t>
      </w:r>
      <w:r w:rsidRPr="00C001EC">
        <w:t>.3. Chức năng của thương hiệu</w:t>
      </w:r>
      <w:bookmarkEnd w:id="629"/>
      <w:bookmarkEnd w:id="630"/>
      <w:bookmarkEnd w:id="631"/>
      <w:r w:rsidRPr="00C001EC">
        <w:t xml:space="preserve"> </w:t>
      </w:r>
    </w:p>
    <w:p w:rsidR="005155FE" w:rsidRPr="006320A2" w:rsidRDefault="005155FE">
      <w:pPr>
        <w:pStyle w:val="A3"/>
        <w:rPr>
          <w:szCs w:val="28"/>
          <w:highlight w:val="white"/>
          <w:lang w:val="pt-BR"/>
        </w:rPr>
      </w:pPr>
      <w:bookmarkStart w:id="632" w:name="_Toc40299057"/>
      <w:r w:rsidRPr="006320A2">
        <w:rPr>
          <w:szCs w:val="28"/>
          <w:highlight w:val="white"/>
          <w:lang w:val="pt-BR"/>
        </w:rPr>
        <w:t>4.</w:t>
      </w:r>
      <w:r w:rsidR="00A810E8" w:rsidRPr="006320A2">
        <w:rPr>
          <w:szCs w:val="28"/>
          <w:highlight w:val="white"/>
          <w:lang w:val="pt-BR"/>
        </w:rPr>
        <w:t>6</w:t>
      </w:r>
      <w:r w:rsidRPr="006320A2">
        <w:rPr>
          <w:szCs w:val="28"/>
          <w:highlight w:val="white"/>
          <w:lang w:val="pt-BR"/>
        </w:rPr>
        <w:t>.3.1. Chức năng nhận biết và phân biệt</w:t>
      </w:r>
      <w:bookmarkEnd w:id="632"/>
    </w:p>
    <w:p w:rsidR="005155FE" w:rsidRPr="00C001EC" w:rsidRDefault="005155FE" w:rsidP="00FF2C31">
      <w:pPr>
        <w:autoSpaceDE w:val="0"/>
        <w:autoSpaceDN w:val="0"/>
        <w:adjustRightInd w:val="0"/>
        <w:spacing w:before="120" w:after="0" w:line="360" w:lineRule="exact"/>
        <w:ind w:firstLine="567"/>
        <w:jc w:val="both"/>
        <w:rPr>
          <w:rFonts w:eastAsia="Times New Roman"/>
          <w:color w:val="000000" w:themeColor="text1"/>
          <w:sz w:val="28"/>
          <w:szCs w:val="28"/>
          <w:lang w:val="it-IT"/>
        </w:rPr>
      </w:pPr>
      <w:r w:rsidRPr="00C001EC">
        <w:rPr>
          <w:rFonts w:eastAsia="Times New Roman"/>
          <w:color w:val="000000" w:themeColor="text1"/>
          <w:sz w:val="28"/>
          <w:szCs w:val="28"/>
          <w:lang w:val="it-IT"/>
        </w:rPr>
        <w:t>Đây là chức năng rất đặc tr</w:t>
      </w:r>
      <w:r w:rsidRPr="00C001EC">
        <w:rPr>
          <w:rFonts w:eastAsia="Times New Roman"/>
          <w:color w:val="000000" w:themeColor="text1"/>
          <w:sz w:val="28"/>
          <w:szCs w:val="28"/>
          <w:lang w:val="it-IT"/>
        </w:rPr>
        <w:softHyphen/>
        <w:t>ưng và quan trọng của thư</w:t>
      </w:r>
      <w:r w:rsidRPr="00C001EC">
        <w:rPr>
          <w:rFonts w:eastAsia="Times New Roman"/>
          <w:color w:val="000000" w:themeColor="text1"/>
          <w:sz w:val="28"/>
          <w:szCs w:val="28"/>
          <w:lang w:val="it-IT"/>
        </w:rPr>
        <w:softHyphen/>
        <w:t>ơng hiệu. Có thể nói chức năng gốc của th</w:t>
      </w:r>
      <w:r w:rsidRPr="00C001EC">
        <w:rPr>
          <w:rFonts w:eastAsia="Times New Roman"/>
          <w:color w:val="000000" w:themeColor="text1"/>
          <w:sz w:val="28"/>
          <w:szCs w:val="28"/>
          <w:lang w:val="it-IT"/>
        </w:rPr>
        <w:softHyphen/>
        <w:t>ương hiệu là phân biệt và nhận biết. Khả năng nhận biết được của th</w:t>
      </w:r>
      <w:r w:rsidRPr="00C001EC">
        <w:rPr>
          <w:rFonts w:eastAsia="Times New Roman"/>
          <w:color w:val="000000" w:themeColor="text1"/>
          <w:sz w:val="28"/>
          <w:szCs w:val="28"/>
          <w:lang w:val="it-IT"/>
        </w:rPr>
        <w:softHyphen/>
        <w:t>ương hiệu là yếu tố quan trọng không chỉ cho ng</w:t>
      </w:r>
      <w:r w:rsidRPr="00C001EC">
        <w:rPr>
          <w:rFonts w:eastAsia="Times New Roman"/>
          <w:color w:val="000000" w:themeColor="text1"/>
          <w:sz w:val="28"/>
          <w:szCs w:val="28"/>
          <w:lang w:val="it-IT"/>
        </w:rPr>
        <w:softHyphen/>
        <w:t>ười tiêu dùng mà còn cho cả doanh nghiệp trong quản trị và điều hành hoạt động của doanh nghiệp. Thông qua th</w:t>
      </w:r>
      <w:r w:rsidRPr="00C001EC">
        <w:rPr>
          <w:rFonts w:eastAsia="Times New Roman"/>
          <w:color w:val="000000" w:themeColor="text1"/>
          <w:sz w:val="28"/>
          <w:szCs w:val="28"/>
          <w:lang w:val="it-IT"/>
        </w:rPr>
        <w:softHyphen/>
        <w:t>ương hiệu, ng</w:t>
      </w:r>
      <w:r w:rsidRPr="00C001EC">
        <w:rPr>
          <w:rFonts w:eastAsia="Times New Roman"/>
          <w:color w:val="000000" w:themeColor="text1"/>
          <w:sz w:val="28"/>
          <w:szCs w:val="28"/>
          <w:lang w:val="it-IT"/>
        </w:rPr>
        <w:softHyphen/>
        <w:t>ười tiêu dùng và nhà sản xuất có thể dễ dàng phân biệt và nhận biết hàng hoá của doanh nghiệp này với các doanh nghiệp khác. Tập hợp các dấu hiệu của th</w:t>
      </w:r>
      <w:r w:rsidRPr="00C001EC">
        <w:rPr>
          <w:rFonts w:eastAsia="Times New Roman"/>
          <w:color w:val="000000" w:themeColor="text1"/>
          <w:sz w:val="28"/>
          <w:szCs w:val="28"/>
          <w:lang w:val="it-IT"/>
        </w:rPr>
        <w:softHyphen/>
        <w:t>ương hiệu (tên hiệu, biểu trưng, biểu t</w:t>
      </w:r>
      <w:r w:rsidRPr="00C001EC">
        <w:rPr>
          <w:rFonts w:eastAsia="Times New Roman"/>
          <w:color w:val="000000" w:themeColor="text1"/>
          <w:sz w:val="28"/>
          <w:szCs w:val="28"/>
          <w:lang w:val="it-IT"/>
        </w:rPr>
        <w:softHyphen/>
        <w:t>ượng, khẩu hiệu hoặc kiểu dáng đặc biệt của hàng hoá và bao bì...) chính là căn cứ để nhận biết và phân biệt. Khi hàng hoá càng phong phú, đa dạng thì chức năng phân biệt càng trở nên quan trọng.</w:t>
      </w:r>
    </w:p>
    <w:p w:rsidR="005155FE" w:rsidRPr="006320A2" w:rsidRDefault="005155FE">
      <w:pPr>
        <w:pStyle w:val="A3"/>
        <w:rPr>
          <w:szCs w:val="28"/>
          <w:highlight w:val="white"/>
          <w:lang w:val="it-IT"/>
        </w:rPr>
      </w:pPr>
      <w:bookmarkStart w:id="633" w:name="_Toc40299058"/>
      <w:r w:rsidRPr="006320A2">
        <w:rPr>
          <w:szCs w:val="28"/>
          <w:highlight w:val="white"/>
          <w:lang w:val="it-IT"/>
        </w:rPr>
        <w:t>4.</w:t>
      </w:r>
      <w:r w:rsidR="00A810E8" w:rsidRPr="006320A2">
        <w:rPr>
          <w:szCs w:val="28"/>
          <w:highlight w:val="white"/>
          <w:lang w:val="it-IT"/>
        </w:rPr>
        <w:t>6</w:t>
      </w:r>
      <w:r w:rsidRPr="006320A2">
        <w:rPr>
          <w:szCs w:val="28"/>
          <w:highlight w:val="white"/>
          <w:lang w:val="it-IT"/>
        </w:rPr>
        <w:t>.3.2. Chức năng thông tin và chỉ dẫn</w:t>
      </w:r>
      <w:bookmarkEnd w:id="633"/>
    </w:p>
    <w:p w:rsidR="005155FE" w:rsidRPr="00C001EC" w:rsidRDefault="005155FE" w:rsidP="00FF2C31">
      <w:pPr>
        <w:autoSpaceDE w:val="0"/>
        <w:autoSpaceDN w:val="0"/>
        <w:adjustRightInd w:val="0"/>
        <w:spacing w:before="120" w:after="0" w:line="360" w:lineRule="exact"/>
        <w:ind w:firstLine="567"/>
        <w:jc w:val="both"/>
        <w:rPr>
          <w:rFonts w:eastAsia="Times New Roman"/>
          <w:color w:val="000000" w:themeColor="text1"/>
          <w:sz w:val="28"/>
          <w:szCs w:val="28"/>
          <w:lang w:val="it-IT"/>
        </w:rPr>
      </w:pPr>
      <w:r w:rsidRPr="00C001EC">
        <w:rPr>
          <w:rFonts w:eastAsia="Times New Roman"/>
          <w:color w:val="000000" w:themeColor="text1"/>
          <w:sz w:val="28"/>
          <w:szCs w:val="28"/>
          <w:lang w:val="it-IT"/>
        </w:rPr>
        <w:t>Chức năng thông tin và chỉ dẫn của th</w:t>
      </w:r>
      <w:r w:rsidRPr="00C001EC">
        <w:rPr>
          <w:rFonts w:eastAsia="Times New Roman"/>
          <w:color w:val="000000" w:themeColor="text1"/>
          <w:sz w:val="28"/>
          <w:szCs w:val="28"/>
          <w:lang w:val="it-IT"/>
        </w:rPr>
        <w:softHyphen/>
        <w:t>ương hiệu thể hiện ở chỗ thông qua những hình ảnh, ngôn ngữ hoặc các dấu hiệu khác cũng như</w:t>
      </w:r>
      <w:r w:rsidRPr="00C001EC">
        <w:rPr>
          <w:rFonts w:eastAsia="Times New Roman"/>
          <w:color w:val="000000" w:themeColor="text1"/>
          <w:sz w:val="28"/>
          <w:szCs w:val="28"/>
          <w:lang w:val="it-IT"/>
        </w:rPr>
        <w:softHyphen/>
        <w:t xml:space="preserve"> khẩu hiệu của thương hiệu, ng</w:t>
      </w:r>
      <w:r w:rsidRPr="00C001EC">
        <w:rPr>
          <w:rFonts w:eastAsia="Times New Roman"/>
          <w:color w:val="000000" w:themeColor="text1"/>
          <w:sz w:val="28"/>
          <w:szCs w:val="28"/>
          <w:lang w:val="it-IT"/>
        </w:rPr>
        <w:softHyphen/>
        <w:t>ười tiêu dùng có thể nhận biết đư</w:t>
      </w:r>
      <w:r w:rsidRPr="00C001EC">
        <w:rPr>
          <w:rFonts w:eastAsia="Times New Roman"/>
          <w:color w:val="000000" w:themeColor="text1"/>
          <w:sz w:val="28"/>
          <w:szCs w:val="28"/>
          <w:lang w:val="it-IT"/>
        </w:rPr>
        <w:softHyphen/>
        <w:t xml:space="preserve">ợc phần nào về giá trị sử dụng của hàng </w:t>
      </w:r>
      <w:r w:rsidRPr="00C001EC">
        <w:rPr>
          <w:rFonts w:eastAsia="Times New Roman"/>
          <w:color w:val="000000" w:themeColor="text1"/>
          <w:sz w:val="28"/>
          <w:szCs w:val="28"/>
          <w:lang w:val="it-IT"/>
        </w:rPr>
        <w:lastRenderedPageBreak/>
        <w:t>hoá, những công dụng đích thực mà hàng hoá đó mang lại cho ngư</w:t>
      </w:r>
      <w:r w:rsidRPr="00C001EC">
        <w:rPr>
          <w:rFonts w:eastAsia="Times New Roman"/>
          <w:color w:val="000000" w:themeColor="text1"/>
          <w:sz w:val="28"/>
          <w:szCs w:val="28"/>
          <w:lang w:val="it-IT"/>
        </w:rPr>
        <w:softHyphen/>
        <w:t>ời tiêu dùng. Những thông tin về nơi sản xuất, đẳng cấp của hàng hoá cũng nh</w:t>
      </w:r>
      <w:r w:rsidRPr="00C001EC">
        <w:rPr>
          <w:rFonts w:eastAsia="Times New Roman"/>
          <w:color w:val="000000" w:themeColor="text1"/>
          <w:sz w:val="28"/>
          <w:szCs w:val="28"/>
          <w:lang w:val="it-IT"/>
        </w:rPr>
        <w:softHyphen/>
        <w:t>ư điều kiện tiêu dùng... cũng có thể phần nào đ</w:t>
      </w:r>
      <w:r w:rsidRPr="00C001EC">
        <w:rPr>
          <w:rFonts w:eastAsia="Times New Roman"/>
          <w:color w:val="000000" w:themeColor="text1"/>
          <w:sz w:val="28"/>
          <w:szCs w:val="28"/>
          <w:lang w:val="it-IT"/>
        </w:rPr>
        <w:softHyphen/>
        <w:t>ược thể hiện thông qua th</w:t>
      </w:r>
      <w:r w:rsidRPr="00C001EC">
        <w:rPr>
          <w:rFonts w:eastAsia="Times New Roman"/>
          <w:color w:val="000000" w:themeColor="text1"/>
          <w:sz w:val="28"/>
          <w:szCs w:val="28"/>
          <w:lang w:val="it-IT"/>
        </w:rPr>
        <w:softHyphen/>
        <w:t>ương hiệu. Chẳng hạn, nhãn lồng “Hư</w:t>
      </w:r>
      <w:r w:rsidRPr="00C001EC">
        <w:rPr>
          <w:rFonts w:eastAsia="Times New Roman"/>
          <w:color w:val="000000" w:themeColor="text1"/>
          <w:sz w:val="28"/>
          <w:szCs w:val="28"/>
          <w:lang w:val="it-IT"/>
        </w:rPr>
        <w:softHyphen/>
        <w:t>ng Yên” cho ta biết về xuất xứ của hàng hoá.</w:t>
      </w:r>
    </w:p>
    <w:p w:rsidR="005155FE" w:rsidRPr="006320A2" w:rsidRDefault="005155FE">
      <w:pPr>
        <w:pStyle w:val="A3"/>
        <w:rPr>
          <w:szCs w:val="28"/>
          <w:highlight w:val="white"/>
          <w:lang w:val="it-IT"/>
        </w:rPr>
      </w:pPr>
      <w:bookmarkStart w:id="634" w:name="_Toc40299059"/>
      <w:r w:rsidRPr="006320A2">
        <w:rPr>
          <w:szCs w:val="28"/>
          <w:highlight w:val="white"/>
          <w:lang w:val="it-IT"/>
        </w:rPr>
        <w:t>4.</w:t>
      </w:r>
      <w:r w:rsidR="00A810E8" w:rsidRPr="006320A2">
        <w:rPr>
          <w:szCs w:val="28"/>
          <w:highlight w:val="white"/>
          <w:lang w:val="it-IT"/>
        </w:rPr>
        <w:t>6</w:t>
      </w:r>
      <w:r w:rsidRPr="006320A2">
        <w:rPr>
          <w:szCs w:val="28"/>
          <w:highlight w:val="white"/>
          <w:lang w:val="it-IT"/>
        </w:rPr>
        <w:t>.3.3. Chức năng tạo sự cảm nhận và tin cậy</w:t>
      </w:r>
      <w:bookmarkEnd w:id="634"/>
    </w:p>
    <w:p w:rsidR="005155FE" w:rsidRPr="00C001EC" w:rsidRDefault="005155FE" w:rsidP="00FF2C31">
      <w:pPr>
        <w:autoSpaceDE w:val="0"/>
        <w:autoSpaceDN w:val="0"/>
        <w:adjustRightInd w:val="0"/>
        <w:spacing w:before="120" w:after="0" w:line="360" w:lineRule="exact"/>
        <w:ind w:firstLine="567"/>
        <w:jc w:val="both"/>
        <w:rPr>
          <w:rFonts w:eastAsia="Times New Roman"/>
          <w:color w:val="000000" w:themeColor="text1"/>
          <w:sz w:val="28"/>
          <w:szCs w:val="28"/>
          <w:lang w:val="it-IT"/>
        </w:rPr>
      </w:pPr>
      <w:r w:rsidRPr="00C001EC">
        <w:rPr>
          <w:rFonts w:eastAsia="Times New Roman"/>
          <w:color w:val="000000" w:themeColor="text1"/>
          <w:sz w:val="28"/>
          <w:szCs w:val="28"/>
          <w:lang w:val="it-IT"/>
        </w:rPr>
        <w:t>Th</w:t>
      </w:r>
      <w:r w:rsidRPr="00C001EC">
        <w:rPr>
          <w:rFonts w:eastAsia="Times New Roman"/>
          <w:color w:val="000000" w:themeColor="text1"/>
          <w:sz w:val="28"/>
          <w:szCs w:val="28"/>
          <w:lang w:val="it-IT"/>
        </w:rPr>
        <w:softHyphen/>
        <w:t>ương hiệu còn có chức năng tạo sự cảm nhận. Đó là cảm nhận của ng</w:t>
      </w:r>
      <w:r w:rsidRPr="00C001EC">
        <w:rPr>
          <w:rFonts w:eastAsia="Times New Roman"/>
          <w:color w:val="000000" w:themeColor="text1"/>
          <w:sz w:val="28"/>
          <w:szCs w:val="28"/>
          <w:lang w:val="it-IT"/>
        </w:rPr>
        <w:softHyphen/>
        <w:t>ười tiêu dùng về sự sang trọng, sự khác biệt, một cảm nhận yên tâm, thoải mái và tin t</w:t>
      </w:r>
      <w:r w:rsidRPr="00C001EC">
        <w:rPr>
          <w:rFonts w:eastAsia="Times New Roman"/>
          <w:color w:val="000000" w:themeColor="text1"/>
          <w:sz w:val="28"/>
          <w:szCs w:val="28"/>
          <w:lang w:val="it-IT"/>
        </w:rPr>
        <w:softHyphen/>
        <w:t>ưởng khi tiêu dùng hàng hoá, dịch vụ đó và sự tin t</w:t>
      </w:r>
      <w:r w:rsidRPr="00C001EC">
        <w:rPr>
          <w:rFonts w:eastAsia="Times New Roman"/>
          <w:color w:val="000000" w:themeColor="text1"/>
          <w:sz w:val="28"/>
          <w:szCs w:val="28"/>
          <w:lang w:val="it-IT"/>
        </w:rPr>
        <w:softHyphen/>
        <w:t>ưởng khi lựa chọn tiêu dùng hàng hoá đó. Nói đến Sony, ng</w:t>
      </w:r>
      <w:r w:rsidRPr="00C001EC">
        <w:rPr>
          <w:rFonts w:eastAsia="Times New Roman"/>
          <w:color w:val="000000" w:themeColor="text1"/>
          <w:sz w:val="28"/>
          <w:szCs w:val="28"/>
          <w:lang w:val="it-IT"/>
        </w:rPr>
        <w:softHyphen/>
        <w:t>ười ta có thể liên tưởng đến chất lư</w:t>
      </w:r>
      <w:r w:rsidRPr="00C001EC">
        <w:rPr>
          <w:rFonts w:eastAsia="Times New Roman"/>
          <w:color w:val="000000" w:themeColor="text1"/>
          <w:sz w:val="28"/>
          <w:szCs w:val="28"/>
          <w:lang w:val="it-IT"/>
        </w:rPr>
        <w:softHyphen/>
        <w:t xml:space="preserve">ợng âm thanh và dịch vụ bảo hành rộng rãi toàn cầu. </w:t>
      </w:r>
    </w:p>
    <w:p w:rsidR="005155FE" w:rsidRPr="00C001EC" w:rsidRDefault="005155FE">
      <w:pPr>
        <w:pStyle w:val="A2"/>
        <w:rPr>
          <w:highlight w:val="white"/>
        </w:rPr>
      </w:pPr>
      <w:bookmarkStart w:id="635" w:name="_Toc40299060"/>
      <w:bookmarkStart w:id="636" w:name="_Toc42593701"/>
      <w:bookmarkStart w:id="637" w:name="_Toc49775429"/>
      <w:r w:rsidRPr="00C001EC">
        <w:rPr>
          <w:highlight w:val="white"/>
        </w:rPr>
        <w:t>4.</w:t>
      </w:r>
      <w:r w:rsidR="00A810E8" w:rsidRPr="006320A2">
        <w:rPr>
          <w:highlight w:val="white"/>
          <w:lang w:val="it-IT"/>
        </w:rPr>
        <w:t>6</w:t>
      </w:r>
      <w:r w:rsidRPr="00C001EC">
        <w:rPr>
          <w:highlight w:val="white"/>
        </w:rPr>
        <w:t>.4. Đăng ký bảo hộ nhãn hiệu hàng hoá</w:t>
      </w:r>
      <w:bookmarkEnd w:id="635"/>
      <w:bookmarkEnd w:id="636"/>
      <w:bookmarkEnd w:id="637"/>
      <w:r w:rsidRPr="00C001EC">
        <w:rPr>
          <w:highlight w:val="white"/>
        </w:rPr>
        <w:t xml:space="preserve"> </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highlight w:val="white"/>
          <w:lang w:eastAsia="zh-CN"/>
        </w:rPr>
        <w:t xml:space="preserve">Đăng ký bảo hộ nhãn hiệu hàng hoá là ghi nhận các yếu tố của thương hiệu, chủ sở hữu vào sổ đăng ký quốc gia về thương hiệu hàng hoá và cấp giấy đăng ký bảo hộ cho chủ sở hữu. </w:t>
      </w:r>
      <w:r w:rsidRPr="00C001EC">
        <w:rPr>
          <w:rFonts w:eastAsia="Times New Roman"/>
          <w:color w:val="000000" w:themeColor="text1"/>
          <w:sz w:val="28"/>
          <w:szCs w:val="28"/>
          <w:highlight w:val="white"/>
        </w:rPr>
        <w:t>Khi đã đăng ký bảo hộ, doanh nghiệp sẽ có độc quyền sử dụng các yếu tố cấu thành nên thương hiệu đã được đăng ký, quyền chuyển giao quyền sở hữu nhãn hiệu hàng hoá và quyền tiến hành hoạt động pháp lý chống lại những hành vi xâm phạm nhãn hiệu đã được đăng ký.</w:t>
      </w:r>
    </w:p>
    <w:p w:rsidR="005155FE" w:rsidRPr="00C001EC" w:rsidRDefault="005155FE">
      <w:pPr>
        <w:pStyle w:val="A3"/>
        <w:rPr>
          <w:szCs w:val="28"/>
          <w:highlight w:val="white"/>
        </w:rPr>
      </w:pPr>
      <w:bookmarkStart w:id="638" w:name="_Toc40299061"/>
      <w:r w:rsidRPr="00C001EC">
        <w:rPr>
          <w:szCs w:val="28"/>
          <w:highlight w:val="white"/>
        </w:rPr>
        <w:t>4.</w:t>
      </w:r>
      <w:r w:rsidR="00A810E8" w:rsidRPr="00C001EC">
        <w:rPr>
          <w:szCs w:val="28"/>
          <w:highlight w:val="white"/>
        </w:rPr>
        <w:t>6</w:t>
      </w:r>
      <w:r w:rsidRPr="00C001EC">
        <w:rPr>
          <w:szCs w:val="28"/>
          <w:highlight w:val="white"/>
        </w:rPr>
        <w:t>.4.1. Điều kiện chung đối với nhãn hiệu được bảo hộ:</w:t>
      </w:r>
      <w:bookmarkEnd w:id="638"/>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Nhãn hiệu được bảo hộ nếu đáp ứng các điều kiện sau đây:</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Là dấu hiệu nhìn thấy được dưới dạng chữ cái, từ ngữ, hình vẽ, hình ảnh, kể cả hình ba chiều hoặc sự kết hợp các yếu tố đó, được thể hiện bằng một hoặc nhiều màu sắc;</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Có khả năng phân biệt hàng hoá, dịch vụ của chủ sở hữu nhãn hiệu với hàng hoá, dịch vụ của chủ thể khác.</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Các dấu hiệu sau đây không được bảo hộ với danh nghĩa nhãn hiệu:</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Dấu hiệu trùng hoặc tương tự đến mức gây nhầm lẫn với hình quốc kỳ, quốc huy của các nước;</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Dấu hiệu trùng hoặc tương tự đến mức gây nhầm lẫn với biểu tượng, </w:t>
      </w:r>
      <w:r w:rsidRPr="00C001EC">
        <w:rPr>
          <w:rFonts w:eastAsia="Times New Roman"/>
          <w:color w:val="000000" w:themeColor="text1"/>
          <w:sz w:val="28"/>
          <w:szCs w:val="28"/>
          <w:highlight w:val="white"/>
          <w:u w:color="FF0000"/>
        </w:rPr>
        <w:t>cờ</w:t>
      </w:r>
      <w:r w:rsidRPr="00C001EC">
        <w:rPr>
          <w:rFonts w:eastAsia="Times New Roman"/>
          <w:color w:val="000000" w:themeColor="text1"/>
          <w:sz w:val="28"/>
          <w:szCs w:val="28"/>
          <w:highlight w:val="white"/>
        </w:rPr>
        <w:t xml:space="preserve">, huy hiệu, tên viết </w:t>
      </w:r>
      <w:r w:rsidRPr="00C001EC">
        <w:rPr>
          <w:rFonts w:eastAsia="Times New Roman"/>
          <w:color w:val="000000" w:themeColor="text1"/>
          <w:sz w:val="28"/>
          <w:szCs w:val="28"/>
          <w:highlight w:val="white"/>
          <w:u w:color="FF0000"/>
        </w:rPr>
        <w:t>tắt</w:t>
      </w:r>
      <w:r w:rsidRPr="00C001EC">
        <w:rPr>
          <w:rFonts w:eastAsia="Times New Roman"/>
          <w:color w:val="000000" w:themeColor="text1"/>
          <w:sz w:val="28"/>
          <w:szCs w:val="28"/>
          <w:highlight w:val="white"/>
        </w:rPr>
        <w:t>, tên đầy đủ của cơ quan nhà nước, tổ chức chính trị, tổ chức chính trị - xã hội, tổ chức chính trị xã hội - nghề nghiệp, tổ chức xã hội, tổ chức xã hội - nghề nghiệp của Việt Nam và tổ chức quốc tế, nếu không được cơ quan, tổ chức đó cho phé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w:t>
      </w:r>
      <w:r w:rsidRPr="00C001EC">
        <w:rPr>
          <w:rFonts w:eastAsia="Times New Roman"/>
          <w:color w:val="000000" w:themeColor="text1"/>
          <w:sz w:val="28"/>
          <w:szCs w:val="28"/>
          <w:highlight w:val="white"/>
          <w:u w:color="FF0000"/>
        </w:rPr>
        <w:t>Dấu</w:t>
      </w:r>
      <w:r w:rsidRPr="00C001EC">
        <w:rPr>
          <w:rFonts w:eastAsia="Times New Roman"/>
          <w:color w:val="000000" w:themeColor="text1"/>
          <w:sz w:val="28"/>
          <w:szCs w:val="28"/>
          <w:highlight w:val="white"/>
        </w:rPr>
        <w:t xml:space="preserve"> hiệu trùng hoặc tương tự đến mức gây nhầm lẫn với tên thật, biệt hiệu, </w:t>
      </w:r>
      <w:r w:rsidRPr="00C001EC">
        <w:rPr>
          <w:rFonts w:eastAsia="Times New Roman"/>
          <w:color w:val="000000" w:themeColor="text1"/>
          <w:sz w:val="28"/>
          <w:szCs w:val="28"/>
          <w:highlight w:val="white"/>
        </w:rPr>
        <w:lastRenderedPageBreak/>
        <w:t>bút danh, hình ảnh của lãnh tụ, anh hùng dân tộc, danh nhân của Việt Nam, của nước ngoài;</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Dấu hiệu trùng hoặc tương tự đến mức gây nhầm lẫn với dấu chứng nhận, dấu kiểm tra, dấu bảo hành của tổ chức quốc tế mà tổ chức đó có yêu cầu không được sử dụng, </w:t>
      </w:r>
      <w:r w:rsidRPr="00C001EC">
        <w:rPr>
          <w:rFonts w:eastAsia="Times New Roman"/>
          <w:color w:val="000000" w:themeColor="text1"/>
          <w:sz w:val="28"/>
          <w:szCs w:val="28"/>
          <w:highlight w:val="white"/>
          <w:u w:color="FF0000"/>
        </w:rPr>
        <w:t>trừ</w:t>
      </w:r>
      <w:r w:rsidRPr="00C001EC">
        <w:rPr>
          <w:rFonts w:eastAsia="Times New Roman"/>
          <w:color w:val="000000" w:themeColor="text1"/>
          <w:sz w:val="28"/>
          <w:szCs w:val="28"/>
          <w:highlight w:val="white"/>
        </w:rPr>
        <w:t xml:space="preserve"> trường hợp </w:t>
      </w:r>
      <w:r w:rsidRPr="00C001EC">
        <w:rPr>
          <w:rFonts w:eastAsia="Times New Roman"/>
          <w:color w:val="000000" w:themeColor="text1"/>
          <w:sz w:val="28"/>
          <w:szCs w:val="28"/>
          <w:highlight w:val="white"/>
          <w:u w:color="FF0000"/>
        </w:rPr>
        <w:t>chính tổ</w:t>
      </w:r>
      <w:r w:rsidRPr="00C001EC">
        <w:rPr>
          <w:rFonts w:eastAsia="Times New Roman"/>
          <w:color w:val="000000" w:themeColor="text1"/>
          <w:sz w:val="28"/>
          <w:szCs w:val="28"/>
          <w:highlight w:val="white"/>
        </w:rPr>
        <w:t xml:space="preserve"> chức này đăng ký các dấu đó làm nhãn hiệu chứng nhận;</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Dấu hiệu làm hiểu sai lệch, gây nhầm lẫn hoặc có tính chất lừa dối người tiêu dùng về nguồn gốc xuất xứ, tính năng, công dụng, chất lượng, giá trị hoặc các đặc tính khác của hàng hoá, dịch vụ.</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i/>
          <w:color w:val="000000" w:themeColor="text1"/>
          <w:sz w:val="28"/>
          <w:szCs w:val="28"/>
          <w:highlight w:val="white"/>
        </w:rPr>
        <w:t>Khả năng phân biệt của nhãn hiệu</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Nhãn hiệu được coi là có khả năng phân biệt nếu được tạo thành từ một hoặc một số yếu tố dễ nhận biết, dễ ghi nhớ hoặc từ nhiều yếu tố kết hợp thành một tổng thể dễ nhận biết, dễ ghi nhớ và không thuộc các trường hợp quy định tại </w:t>
      </w:r>
      <w:r w:rsidRPr="00C001EC">
        <w:rPr>
          <w:rFonts w:eastAsia="Times New Roman"/>
          <w:color w:val="000000" w:themeColor="text1"/>
          <w:sz w:val="28"/>
          <w:szCs w:val="28"/>
          <w:highlight w:val="white"/>
          <w:u w:color="FF0000"/>
        </w:rPr>
        <w:t>khoản</w:t>
      </w:r>
      <w:r w:rsidRPr="00C001EC">
        <w:rPr>
          <w:rFonts w:eastAsia="Times New Roman"/>
          <w:color w:val="000000" w:themeColor="text1"/>
          <w:sz w:val="28"/>
          <w:szCs w:val="28"/>
          <w:highlight w:val="white"/>
        </w:rPr>
        <w:t xml:space="preserve"> 2 </w:t>
      </w:r>
      <w:r w:rsidRPr="00C001EC">
        <w:rPr>
          <w:rFonts w:eastAsia="Times New Roman"/>
          <w:color w:val="000000" w:themeColor="text1"/>
          <w:sz w:val="28"/>
          <w:szCs w:val="28"/>
          <w:highlight w:val="white"/>
          <w:u w:color="FF0000"/>
        </w:rPr>
        <w:t>Điều</w:t>
      </w:r>
      <w:r w:rsidRPr="00C001EC">
        <w:rPr>
          <w:rFonts w:eastAsia="Times New Roman"/>
          <w:color w:val="000000" w:themeColor="text1"/>
          <w:sz w:val="28"/>
          <w:szCs w:val="28"/>
          <w:highlight w:val="white"/>
        </w:rPr>
        <w:t xml:space="preserve"> 74 Luật sửa đổi, bổ sung một số điều của Luật sở hữu trí tuệ số 50/2005/QH11.</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Nhãn hiệu bị coi là không có khả năng phân biệt nếu nhãn hiệu đó là dấu hiệu thuộc một trong các trường hợp sau đây:</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a) Hình và hình học đơn giản, chữ số, chữ cái, chữ thuộc các ngôn ngữ không thông </w:t>
      </w:r>
      <w:r w:rsidRPr="00C001EC">
        <w:rPr>
          <w:rFonts w:eastAsia="Times New Roman"/>
          <w:color w:val="000000" w:themeColor="text1"/>
          <w:sz w:val="28"/>
          <w:szCs w:val="28"/>
          <w:highlight w:val="white"/>
          <w:u w:color="FF0000"/>
        </w:rPr>
        <w:t>dụng</w:t>
      </w:r>
      <w:r w:rsidRPr="00C001EC">
        <w:rPr>
          <w:rFonts w:eastAsia="Times New Roman"/>
          <w:color w:val="000000" w:themeColor="text1"/>
          <w:sz w:val="28"/>
          <w:szCs w:val="28"/>
          <w:highlight w:val="white"/>
        </w:rPr>
        <w:t>, trừ trường hợp các dấu hiệu này đã được sử dụng và thừa nhận rộng rãi với danh nghĩa một nhãn hiệu;</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b) Dấu hiệu, biểu tượng quy ước, hình vẽ hoặc tên gọi thông thường của hàng hoá, dịch vụ bằng bất kỳ ngôn ngữ nào đã được sử dụng rộng rãi, thường xuyên, nhiều người biết đến;</w:t>
      </w:r>
    </w:p>
    <w:p w:rsidR="005155FE" w:rsidRPr="00C001EC" w:rsidRDefault="005155FE" w:rsidP="00FF2C31">
      <w:pPr>
        <w:widowControl w:val="0"/>
        <w:spacing w:before="120" w:after="0" w:line="360" w:lineRule="exact"/>
        <w:ind w:firstLine="567"/>
        <w:jc w:val="both"/>
        <w:rPr>
          <w:rFonts w:eastAsia="Times New Roman"/>
          <w:color w:val="000000" w:themeColor="text1"/>
          <w:spacing w:val="-4"/>
          <w:sz w:val="28"/>
          <w:szCs w:val="28"/>
          <w:highlight w:val="white"/>
        </w:rPr>
      </w:pPr>
      <w:r w:rsidRPr="00C001EC">
        <w:rPr>
          <w:rFonts w:eastAsia="Times New Roman"/>
          <w:color w:val="000000" w:themeColor="text1"/>
          <w:spacing w:val="-4"/>
          <w:sz w:val="28"/>
          <w:szCs w:val="28"/>
          <w:highlight w:val="white"/>
        </w:rPr>
        <w:t xml:space="preserve">c) Dấu hiệu chỉ thời gian, địa điểm, phương pháp sản xuất, chủng loại, số lượng, chất lượng, tính chất, thành phần, công dụng, giá trị hoặc các đặc tính khác mang tính mô tả hàng hoá, dịch vụ, trừ trường hợp dấu hiệu đó đã đạt được khả năng phân biệt thông qua quá trình sử dụng trước thời điểm nộp đơn đăng ký nhãn hiệu; </w:t>
      </w:r>
    </w:p>
    <w:p w:rsidR="005155FE" w:rsidRPr="00C001EC" w:rsidRDefault="005155FE" w:rsidP="00FF2C31">
      <w:pPr>
        <w:widowControl w:val="0"/>
        <w:spacing w:before="120" w:after="0" w:line="360" w:lineRule="exact"/>
        <w:ind w:firstLine="567"/>
        <w:jc w:val="both"/>
        <w:rPr>
          <w:rFonts w:eastAsia="Times New Roman"/>
          <w:color w:val="000000" w:themeColor="text1"/>
          <w:spacing w:val="-6"/>
          <w:sz w:val="28"/>
          <w:szCs w:val="28"/>
          <w:highlight w:val="white"/>
        </w:rPr>
      </w:pPr>
      <w:r w:rsidRPr="00C001EC">
        <w:rPr>
          <w:rFonts w:eastAsia="Times New Roman"/>
          <w:color w:val="000000" w:themeColor="text1"/>
          <w:spacing w:val="-6"/>
          <w:sz w:val="28"/>
          <w:szCs w:val="28"/>
          <w:highlight w:val="white"/>
        </w:rPr>
        <w:t>d) Dấu hiệu mô tả hình thức pháp lý, lĩnh vực kinh doanh của chủ thể kinh doanh;</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đ) Dấu hiệu chỉ nguồn gốc địa lý của hàng hoá, dịch vụ, trừ trường hợp dấu hiệu đó đã được sử dụng và thừa nhận rộng rãi với danh nghĩa một nhãn hiệu hoặc được đăng ký dưới dạng nhãn hiệu tập thể hoặc nhãn hiệu chứng nhận quy định tại Luật sửa đổi, bổ sung một số điều của Luật sở hữu trí tuệ số 50/2005/QH11;</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e) Dấu hiệu không phải là nhãn hiệu liên kết trùng hoặc tương tự đến mức gây </w:t>
      </w:r>
      <w:r w:rsidRPr="00C001EC">
        <w:rPr>
          <w:rFonts w:eastAsia="Times New Roman"/>
          <w:color w:val="000000" w:themeColor="text1"/>
          <w:sz w:val="28"/>
          <w:szCs w:val="28"/>
          <w:highlight w:val="white"/>
        </w:rPr>
        <w:lastRenderedPageBreak/>
        <w:t xml:space="preserve">nhầm lẫn với nhãn hiệu đã được đăng ký cho hàng hoá, dịch vụ trùng hoặc tương tự trên cơ </w:t>
      </w:r>
      <w:r w:rsidRPr="00C001EC">
        <w:rPr>
          <w:rFonts w:eastAsia="Times New Roman"/>
          <w:color w:val="000000" w:themeColor="text1"/>
          <w:sz w:val="28"/>
          <w:szCs w:val="28"/>
          <w:highlight w:val="white"/>
          <w:u w:color="FF0000"/>
        </w:rPr>
        <w:t>sở đơn</w:t>
      </w:r>
      <w:r w:rsidRPr="00C001EC">
        <w:rPr>
          <w:rFonts w:eastAsia="Times New Roman"/>
          <w:color w:val="000000" w:themeColor="text1"/>
          <w:sz w:val="28"/>
          <w:szCs w:val="28"/>
          <w:highlight w:val="white"/>
        </w:rPr>
        <w:t xml:space="preserve"> đăng ký có ngày </w:t>
      </w:r>
      <w:r w:rsidRPr="00C001EC">
        <w:rPr>
          <w:rFonts w:eastAsia="Times New Roman"/>
          <w:color w:val="000000" w:themeColor="text1"/>
          <w:sz w:val="28"/>
          <w:szCs w:val="28"/>
          <w:highlight w:val="white"/>
          <w:u w:color="FF0000"/>
        </w:rPr>
        <w:t>nộp</w:t>
      </w:r>
      <w:r w:rsidRPr="00C001EC">
        <w:rPr>
          <w:rFonts w:eastAsia="Times New Roman"/>
          <w:color w:val="000000" w:themeColor="text1"/>
          <w:sz w:val="28"/>
          <w:szCs w:val="28"/>
          <w:highlight w:val="white"/>
        </w:rPr>
        <w:t xml:space="preserve"> đơn hoặc ngày ưu tiên sớm hơn trong trường hợp đơn đăng ký được hưởng quyền ưu tiên, kể cả đơn đăng ký nhãn hiệu được nộp theo điều ước quốc tế mà Cộng hoà xã hội chủ nghĩa Việt Nam </w:t>
      </w:r>
      <w:r w:rsidRPr="00C001EC">
        <w:rPr>
          <w:rFonts w:eastAsia="Times New Roman"/>
          <w:color w:val="000000" w:themeColor="text1"/>
          <w:sz w:val="28"/>
          <w:szCs w:val="28"/>
          <w:highlight w:val="white"/>
          <w:u w:color="FF0000"/>
        </w:rPr>
        <w:t>l</w:t>
      </w:r>
      <w:r w:rsidRPr="00C001EC">
        <w:rPr>
          <w:rFonts w:eastAsia="Times New Roman"/>
          <w:color w:val="000000" w:themeColor="text1"/>
          <w:sz w:val="28"/>
          <w:szCs w:val="28"/>
          <w:highlight w:val="white"/>
        </w:rPr>
        <w:t>à thành viên;</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g) Dấu hiệu trùng hoặc tương tự đến </w:t>
      </w:r>
      <w:r w:rsidRPr="00C001EC">
        <w:rPr>
          <w:rFonts w:eastAsia="Times New Roman"/>
          <w:color w:val="000000" w:themeColor="text1"/>
          <w:sz w:val="28"/>
          <w:szCs w:val="28"/>
          <w:highlight w:val="white"/>
          <w:u w:color="FF0000"/>
        </w:rPr>
        <w:t>m</w:t>
      </w:r>
      <w:r w:rsidRPr="00C001EC">
        <w:rPr>
          <w:rFonts w:eastAsia="Times New Roman"/>
          <w:color w:val="000000" w:themeColor="text1"/>
          <w:sz w:val="28"/>
          <w:szCs w:val="28"/>
          <w:highlight w:val="white"/>
        </w:rPr>
        <w:t xml:space="preserve">ức gây nhầm lẫn với nhãn hiệu của người khác đã được </w:t>
      </w:r>
      <w:r w:rsidRPr="00C001EC">
        <w:rPr>
          <w:rFonts w:eastAsia="Times New Roman"/>
          <w:color w:val="000000" w:themeColor="text1"/>
          <w:sz w:val="28"/>
          <w:szCs w:val="28"/>
          <w:highlight w:val="white"/>
          <w:u w:color="FF0000"/>
        </w:rPr>
        <w:t>sử</w:t>
      </w:r>
      <w:r w:rsidRPr="00C001EC">
        <w:rPr>
          <w:rFonts w:eastAsia="Times New Roman"/>
          <w:color w:val="000000" w:themeColor="text1"/>
          <w:sz w:val="28"/>
          <w:szCs w:val="28"/>
          <w:highlight w:val="white"/>
        </w:rPr>
        <w:t xml:space="preserve"> dụng và thừa nhận rộng rãi cho hàng hoá, dịch vụ trùng hoặc tương tự từ trước ngày nộp đơn hoặc ngày ưu tiên trong trường hợp đơn được hưởng quyền ưu tiên;</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pacing w:val="-4"/>
          <w:sz w:val="28"/>
          <w:szCs w:val="28"/>
          <w:highlight w:val="white"/>
        </w:rPr>
      </w:pPr>
      <w:r w:rsidRPr="00C001EC">
        <w:rPr>
          <w:rFonts w:eastAsia="Times New Roman"/>
          <w:color w:val="000000" w:themeColor="text1"/>
          <w:spacing w:val="-4"/>
          <w:sz w:val="28"/>
          <w:szCs w:val="28"/>
          <w:highlight w:val="white"/>
        </w:rPr>
        <w:t>h) Dấu hiệu trùng hoặc tương tự đến mức gây nhầm lẫn với nhãn hiệu của người khác đã đăng ký cho hàng hoá, dịch vụ trùng hoặc tương tự mà đăng ký nhãn hiệu đó đã chấm dứt hiệu lực chưa quá năm năm, trừ trường hợp hiệu lực bị chấm dứt vì lý do nhãn hiệu không được sử dụng theo quy định tại điểm d khoản 1</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Điều 95 của Luật sửa đổi, bổ sung một số điều của Luật sở hữu trí tuệ số 50/2005/QH11;</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i) Dấu hiệu trùng hoặc tương tự đến mức gây nhầm lẫn với nhãn hiệu được coi là nổi tiếng của người khác đăng ký cho hàng hoá, dịch vụ trùng hoặc tương tự với hàng hoá, dịch vụ mang nhãn hiệu nổi tiếng hoặc đăng ký cho hàng hoá, dịch vụ không tương tự, nếu việc sử dụng dấu hiệu đó có thể làm ảnh hưởng đến khả năng phân biệt của nhãn hiệu nổi tiếng hoặc việc đăng ký nhãn hiệu nhằm lợi dụng uy tín của nhãn hiệu nổi tiếng;</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k) Dấu hiệu trùng hoặc tương tự với tên thương mại đang được sử dụng của người khác, nếu việc sử dụng dấu hiệu đó có thể gây nhầm lẫn cho người tiêu dùng về nguồn gốc hàng hoá, dịch vụ;</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l) Dấu hiệu trùng hoặc tương tự với chỉ dẫn địa lý đang được bảo hộ nếu việc sử dụng dấu hiệu đó có thể làm cho người tiêu dùng hiểu sai lệch về nguồn gốc địa lý của hàng hoá;</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m) Dấu hiệu trùng với chỉ dẫn địa lý hoặc có chứa chỉ dẫn địa lý hoặc được dịch nghĩa, phiên âm từ chỉ dẫn địa lý đang được bảo hộ cho rượu vang, rượu mạnh nếu dấu hiệu được đăng ký để sử dụng cho rượu vang, rượu mạnh không có nguồn gốc xuất xứ từ khu vực địa lý mang chỉ dẫn địa lý đó;</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n) Dấu hiệu trùng hoặc không khác biệt đáng kể với kiểu dáng công nghiệp của người khác được bảo hộ trên cơ sở đơn đăng ký kiểu dáng công nghiệp có ngày nộp đơn hoặc ngày ưu tiên sớm hơn so với ngày nộp đơn, ngày ưu tiên của đơn đăng ký nhãn hiệu.</w:t>
      </w:r>
    </w:p>
    <w:p w:rsidR="005155FE" w:rsidRPr="00C001EC" w:rsidRDefault="005155FE">
      <w:pPr>
        <w:pStyle w:val="A3"/>
        <w:rPr>
          <w:szCs w:val="28"/>
          <w:highlight w:val="white"/>
        </w:rPr>
      </w:pPr>
      <w:bookmarkStart w:id="639" w:name="_Toc40299062"/>
      <w:r w:rsidRPr="00C001EC">
        <w:rPr>
          <w:szCs w:val="28"/>
          <w:highlight w:val="white"/>
        </w:rPr>
        <w:lastRenderedPageBreak/>
        <w:t>4.</w:t>
      </w:r>
      <w:r w:rsidR="00A810E8" w:rsidRPr="00C001EC">
        <w:rPr>
          <w:szCs w:val="28"/>
          <w:highlight w:val="white"/>
        </w:rPr>
        <w:t>6</w:t>
      </w:r>
      <w:r w:rsidRPr="00C001EC">
        <w:rPr>
          <w:szCs w:val="28"/>
          <w:highlight w:val="white"/>
        </w:rPr>
        <w:t>.4.2. Điều kiện chung đối với tên thương mại được bảo hộ:</w:t>
      </w:r>
      <w:bookmarkEnd w:id="639"/>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Tên thương mại được bảo hộ nếu có khả năng phân biệt chủ thể kinh doanh mang tên thương mại đó với chủ thể kinh doanh khác trong cùng lĩnh vực và khu vực kinh doanh.</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Đối tượng không được bảo hộ với danh nghĩa tên thương mại: Tên của cơ quan nhà </w:t>
      </w:r>
      <w:r w:rsidRPr="00C001EC">
        <w:rPr>
          <w:rFonts w:eastAsia="Times New Roman"/>
          <w:color w:val="000000" w:themeColor="text1"/>
          <w:sz w:val="28"/>
          <w:szCs w:val="28"/>
          <w:highlight w:val="white"/>
          <w:u w:color="FF0000"/>
        </w:rPr>
        <w:t>nước</w:t>
      </w:r>
      <w:r w:rsidRPr="00C001EC">
        <w:rPr>
          <w:rFonts w:eastAsia="Times New Roman"/>
          <w:color w:val="000000" w:themeColor="text1"/>
          <w:sz w:val="28"/>
          <w:szCs w:val="28"/>
          <w:highlight w:val="white"/>
        </w:rPr>
        <w:t>, tổ chức chính trị, tổ chức chính trị - xã hội, tổ chức chính trị xã hội - nghề nghiệp, tổ chức xã hội, tổ chức xã hội - nghề nghiệp hoặc chủ thể khác không liên quan đến hoạt động kinh doanh thì không được bảo hộ với danh nghĩa tên thương mại.</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i/>
          <w:color w:val="000000" w:themeColor="text1"/>
          <w:sz w:val="28"/>
          <w:szCs w:val="28"/>
          <w:highlight w:val="white"/>
        </w:rPr>
        <w:t>Khả năng phân biệt của tên thương mại</w:t>
      </w:r>
    </w:p>
    <w:p w:rsidR="005155FE" w:rsidRPr="00C001EC" w:rsidRDefault="005155FE" w:rsidP="00FF2C31">
      <w:pPr>
        <w:widowControl w:val="0"/>
        <w:spacing w:before="120" w:after="0" w:line="360" w:lineRule="exact"/>
        <w:ind w:firstLine="567"/>
        <w:jc w:val="both"/>
        <w:rPr>
          <w:rFonts w:eastAsia="Times New Roman"/>
          <w:color w:val="000000" w:themeColor="text1"/>
          <w:spacing w:val="-6"/>
          <w:sz w:val="28"/>
          <w:szCs w:val="28"/>
          <w:highlight w:val="white"/>
        </w:rPr>
      </w:pPr>
      <w:r w:rsidRPr="00C001EC">
        <w:rPr>
          <w:rFonts w:eastAsia="Times New Roman"/>
          <w:color w:val="000000" w:themeColor="text1"/>
          <w:spacing w:val="-6"/>
          <w:sz w:val="28"/>
          <w:szCs w:val="28"/>
          <w:highlight w:val="white"/>
        </w:rPr>
        <w:t>Tên thương mại được coi là có khả năng phân biệt nếu đáp ứng các điều kiện sau đây:</w:t>
      </w:r>
    </w:p>
    <w:p w:rsidR="005155FE" w:rsidRPr="00C001EC" w:rsidRDefault="005155FE" w:rsidP="00FF2C31">
      <w:pPr>
        <w:widowControl w:val="0"/>
        <w:spacing w:before="120" w:after="0" w:line="360" w:lineRule="exact"/>
        <w:ind w:firstLine="567"/>
        <w:jc w:val="both"/>
        <w:rPr>
          <w:rFonts w:eastAsia="Times New Roman"/>
          <w:color w:val="000000" w:themeColor="text1"/>
          <w:spacing w:val="-10"/>
          <w:sz w:val="28"/>
          <w:szCs w:val="28"/>
          <w:highlight w:val="white"/>
        </w:rPr>
      </w:pPr>
      <w:r w:rsidRPr="00C001EC">
        <w:rPr>
          <w:rFonts w:eastAsia="Times New Roman"/>
          <w:color w:val="000000" w:themeColor="text1"/>
          <w:spacing w:val="-10"/>
          <w:sz w:val="28"/>
          <w:szCs w:val="28"/>
          <w:highlight w:val="white"/>
        </w:rPr>
        <w:t>- Chứa thành phần tên riêng, trừ trường hợp đã được biết đến rộng rãi do sử dụng;</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Không trùng hoặc tương tự đến mức gây nhầm lẫn với tên thương mại mà người khác đã sử dụng trước trong cùng lĩnh vực và khu vực kinh doanh;</w:t>
      </w:r>
    </w:p>
    <w:p w:rsidR="005155FE" w:rsidRPr="00C001EC" w:rsidRDefault="005155FE" w:rsidP="00FF2C31">
      <w:pPr>
        <w:widowControl w:val="0"/>
        <w:spacing w:before="120" w:after="0" w:line="360" w:lineRule="exact"/>
        <w:ind w:firstLine="567"/>
        <w:jc w:val="both"/>
        <w:rPr>
          <w:rFonts w:eastAsia="Times New Roman"/>
          <w:color w:val="000000" w:themeColor="text1"/>
          <w:spacing w:val="4"/>
          <w:sz w:val="28"/>
          <w:szCs w:val="28"/>
          <w:highlight w:val="white"/>
        </w:rPr>
      </w:pPr>
      <w:r w:rsidRPr="00C001EC">
        <w:rPr>
          <w:rFonts w:eastAsia="Times New Roman"/>
          <w:color w:val="000000" w:themeColor="text1"/>
          <w:spacing w:val="4"/>
          <w:sz w:val="28"/>
          <w:szCs w:val="28"/>
          <w:highlight w:val="white"/>
        </w:rPr>
        <w:t>- Không trùng hoặc tương tự đến mức gây nhầm lẫn với nhãn hiệu của người khác hoặc với chỉ dẫn địa lý đã được bảo hộ trước ngày tên thương mại đó được sử dụng.</w:t>
      </w:r>
    </w:p>
    <w:p w:rsidR="005155FE" w:rsidRPr="00C001EC" w:rsidRDefault="005155FE">
      <w:pPr>
        <w:pStyle w:val="A3"/>
        <w:rPr>
          <w:szCs w:val="28"/>
          <w:highlight w:val="white"/>
        </w:rPr>
      </w:pPr>
      <w:bookmarkStart w:id="640" w:name="_Toc40299063"/>
      <w:r w:rsidRPr="00C001EC">
        <w:rPr>
          <w:szCs w:val="28"/>
          <w:highlight w:val="white"/>
        </w:rPr>
        <w:t>4.</w:t>
      </w:r>
      <w:r w:rsidR="00A810E8" w:rsidRPr="00C001EC">
        <w:rPr>
          <w:szCs w:val="28"/>
          <w:highlight w:val="white"/>
        </w:rPr>
        <w:t>6</w:t>
      </w:r>
      <w:r w:rsidRPr="00C001EC">
        <w:rPr>
          <w:szCs w:val="28"/>
          <w:highlight w:val="white"/>
        </w:rPr>
        <w:t>.4.3. Điều kiện chung đối với chỉ dẫn địa lý được bảo hộ:</w:t>
      </w:r>
      <w:bookmarkEnd w:id="640"/>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Chỉ dẫn địa lý được bảo hộ nếu đáp ứng các điều kiện sau đây:</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Sản phẩm mang chỉ dẫn địa lý có nguồn gốc địa lý từ khu vực, địa phương, vùng lãnh thổ hoặc nước tương ứng với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Sản phẩm mang chỉ dẫn địa lý có danh tiếng, chất lượng hoặc đặc tính chủ yếu do điều kiện địa lý của khu vực, địa phương, vùng lãnh thổ hoặc nước tương ứng với chỉ dẫn địa lý đó quyết định.</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Các đối tượng sau đây không được bảo hộ với danh nghĩa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ên gọi, chỉ dẫn đã trở thành tên gọi chung của hàng hoá ở Việt Nam;</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Chỉ dẫn địa lý của nước ngoài mà tại nước đó chỉ dẫn địa lý không được bảo hộ, đã bị chấm dứt bảo hộ hoặc không còn được sử dụng;</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Chỉ dẫn địa lý trùng hoặc tương tự với một nhãn hiệu đang được bảo hộ, nếu việc sử dụng chỉ dẫn địa lý đó được </w:t>
      </w:r>
      <w:r w:rsidRPr="00C001EC">
        <w:rPr>
          <w:rFonts w:eastAsia="Times New Roman"/>
          <w:color w:val="000000" w:themeColor="text1"/>
          <w:sz w:val="28"/>
          <w:szCs w:val="28"/>
          <w:highlight w:val="white"/>
          <w:u w:color="FF0000"/>
        </w:rPr>
        <w:t>thực</w:t>
      </w:r>
      <w:r w:rsidRPr="00C001EC">
        <w:rPr>
          <w:rFonts w:eastAsia="Times New Roman"/>
          <w:color w:val="000000" w:themeColor="text1"/>
          <w:sz w:val="28"/>
          <w:szCs w:val="28"/>
          <w:highlight w:val="white"/>
        </w:rPr>
        <w:t xml:space="preserve"> hiện thì sẽ gây nhầm lẫn về nguồn gốc của sản phẩm;</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lastRenderedPageBreak/>
        <w:t>- Chỉ dẫn địa lý gây hiểu sai lệch cho người tiêu dùng về nguồn gốc địa lý thực của sản phẩm mang chỉ dẫn địa lý đó.</w:t>
      </w:r>
    </w:p>
    <w:p w:rsidR="005155FE" w:rsidRPr="00166090" w:rsidRDefault="005155FE" w:rsidP="00FF2C31">
      <w:pPr>
        <w:widowControl w:val="0"/>
        <w:tabs>
          <w:tab w:val="left" w:pos="851"/>
        </w:tabs>
        <w:spacing w:before="120" w:after="0" w:line="360" w:lineRule="exact"/>
        <w:ind w:firstLine="567"/>
        <w:jc w:val="both"/>
        <w:rPr>
          <w:rFonts w:eastAsia="Times New Roman"/>
          <w:b/>
          <w:color w:val="000000" w:themeColor="text1"/>
          <w:sz w:val="28"/>
          <w:szCs w:val="28"/>
          <w:highlight w:val="white"/>
        </w:rPr>
      </w:pPr>
      <w:r w:rsidRPr="00166090">
        <w:rPr>
          <w:rFonts w:eastAsia="Times New Roman"/>
          <w:b/>
          <w:i/>
          <w:color w:val="000000" w:themeColor="text1"/>
          <w:sz w:val="28"/>
          <w:szCs w:val="28"/>
          <w:highlight w:val="white"/>
        </w:rPr>
        <w:t>Danh tiếng, chất lượng, đặc tính của sản phẩm mang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Danh tiếng của sản phẩm mang chỉ dẫn địa lý được xác định bằng </w:t>
      </w:r>
      <w:r w:rsidRPr="00C001EC">
        <w:rPr>
          <w:rFonts w:eastAsia="Times New Roman"/>
          <w:color w:val="000000" w:themeColor="text1"/>
          <w:sz w:val="28"/>
          <w:szCs w:val="28"/>
          <w:highlight w:val="white"/>
          <w:u w:color="FF0000"/>
        </w:rPr>
        <w:t>mức</w:t>
      </w:r>
      <w:r w:rsidRPr="00C001EC">
        <w:rPr>
          <w:rFonts w:eastAsia="Times New Roman"/>
          <w:color w:val="000000" w:themeColor="text1"/>
          <w:sz w:val="28"/>
          <w:szCs w:val="28"/>
          <w:highlight w:val="white"/>
        </w:rPr>
        <w:t xml:space="preserve"> độ tín nhiệm của người tiêu dùng đối với sản phẩm đó thông qua mức độ rộng rãi người tiêu dùng biết đến và chọn lựa sản phẩm đó;</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Chất lượng, đặc tính của sản phẩm mang chỉ dẫn địa lý được xác định bằng một hoặc một số chỉ tiêu định tính, định lượng hoặc cảm quan về vật lý, hoá học, vi sinh và các chỉ tiêu đó phải có khả năng </w:t>
      </w:r>
      <w:r w:rsidRPr="00C001EC">
        <w:rPr>
          <w:rFonts w:eastAsia="Times New Roman"/>
          <w:color w:val="000000" w:themeColor="text1"/>
          <w:sz w:val="28"/>
          <w:szCs w:val="28"/>
          <w:highlight w:val="white"/>
          <w:u w:color="FF0000"/>
        </w:rPr>
        <w:t>kiểm</w:t>
      </w:r>
      <w:r w:rsidRPr="00C001EC">
        <w:rPr>
          <w:rFonts w:eastAsia="Times New Roman"/>
          <w:color w:val="000000" w:themeColor="text1"/>
          <w:sz w:val="28"/>
          <w:szCs w:val="28"/>
          <w:highlight w:val="white"/>
        </w:rPr>
        <w:t xml:space="preserve"> tra được bằng phương tiện kỹ thuật hoặc chuyên gia với phương pháp kiểm tra phù hợp.</w:t>
      </w:r>
    </w:p>
    <w:p w:rsidR="005155FE" w:rsidRPr="00166090" w:rsidRDefault="005155FE" w:rsidP="00FF2C31">
      <w:pPr>
        <w:widowControl w:val="0"/>
        <w:tabs>
          <w:tab w:val="left" w:pos="851"/>
        </w:tabs>
        <w:spacing w:before="120" w:after="0" w:line="360" w:lineRule="exact"/>
        <w:ind w:firstLine="567"/>
        <w:jc w:val="both"/>
        <w:rPr>
          <w:rFonts w:eastAsia="Times New Roman"/>
          <w:b/>
          <w:color w:val="000000" w:themeColor="text1"/>
          <w:sz w:val="28"/>
          <w:szCs w:val="28"/>
          <w:highlight w:val="white"/>
        </w:rPr>
      </w:pPr>
      <w:r w:rsidRPr="00166090">
        <w:rPr>
          <w:rFonts w:eastAsia="Times New Roman"/>
          <w:b/>
          <w:i/>
          <w:color w:val="000000" w:themeColor="text1"/>
          <w:sz w:val="28"/>
          <w:szCs w:val="28"/>
          <w:highlight w:val="white"/>
        </w:rPr>
        <w:t xml:space="preserve">Điều </w:t>
      </w:r>
      <w:r w:rsidRPr="00166090">
        <w:rPr>
          <w:rFonts w:eastAsia="Times New Roman"/>
          <w:b/>
          <w:i/>
          <w:color w:val="000000" w:themeColor="text1"/>
          <w:sz w:val="28"/>
          <w:szCs w:val="28"/>
          <w:highlight w:val="white"/>
          <w:u w:color="FF0000"/>
        </w:rPr>
        <w:t>kiện</w:t>
      </w:r>
      <w:r w:rsidRPr="00166090">
        <w:rPr>
          <w:rFonts w:eastAsia="Times New Roman"/>
          <w:b/>
          <w:i/>
          <w:color w:val="000000" w:themeColor="text1"/>
          <w:sz w:val="28"/>
          <w:szCs w:val="28"/>
          <w:highlight w:val="white"/>
        </w:rPr>
        <w:t xml:space="preserve"> địa lý liên quan đến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Các điều kiện địa lý liên quan đến chỉ dẫn địa lý là những yếu tố tự nhiên, yếu tố về con người quyết định danh tiếng, chất lượng, đặc tính của sản phẩm mang chỉ dẫn địa lý đó;</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Yếu tố tự nhiên bao gồm yếu tố về khí hậu, thuỷ văn, địa chất, địa hình, hệ sinh thái và các điều kiện tự nhiên khác;</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Yếu tố về con người bao gồm kỹ năng, kỹ xảo của người sản xuất, quy trình sản xuất truyền thống của địa phương.</w:t>
      </w:r>
    </w:p>
    <w:p w:rsidR="005155FE" w:rsidRPr="00166090" w:rsidRDefault="005155FE" w:rsidP="00FF2C31">
      <w:pPr>
        <w:widowControl w:val="0"/>
        <w:tabs>
          <w:tab w:val="left" w:pos="851"/>
        </w:tabs>
        <w:spacing w:before="120" w:after="0" w:line="360" w:lineRule="exact"/>
        <w:ind w:firstLine="567"/>
        <w:jc w:val="both"/>
        <w:rPr>
          <w:rFonts w:eastAsia="Times New Roman"/>
          <w:b/>
          <w:color w:val="000000" w:themeColor="text1"/>
          <w:sz w:val="28"/>
          <w:szCs w:val="28"/>
          <w:highlight w:val="white"/>
        </w:rPr>
      </w:pPr>
      <w:r w:rsidRPr="00166090">
        <w:rPr>
          <w:rFonts w:eastAsia="Times New Roman"/>
          <w:b/>
          <w:i/>
          <w:color w:val="000000" w:themeColor="text1"/>
          <w:sz w:val="28"/>
          <w:szCs w:val="28"/>
          <w:highlight w:val="white"/>
        </w:rPr>
        <w:t>Khu vực địa lý mang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Khu vực địa lý mang chỉ dẫn địa lý có ranh giới được xác định một cách chính xác bằng từ ngữ và bản đồ.</w:t>
      </w:r>
    </w:p>
    <w:p w:rsidR="005155FE" w:rsidRPr="00C001EC" w:rsidRDefault="005155FE">
      <w:pPr>
        <w:pStyle w:val="A3"/>
        <w:rPr>
          <w:szCs w:val="28"/>
          <w:highlight w:val="white"/>
        </w:rPr>
      </w:pPr>
      <w:bookmarkStart w:id="641" w:name="_Toc40299064"/>
      <w:r w:rsidRPr="00C001EC">
        <w:rPr>
          <w:szCs w:val="28"/>
          <w:highlight w:val="white"/>
        </w:rPr>
        <w:t>4.</w:t>
      </w:r>
      <w:r w:rsidR="00A810E8" w:rsidRPr="00C001EC">
        <w:rPr>
          <w:szCs w:val="28"/>
          <w:highlight w:val="white"/>
        </w:rPr>
        <w:t>6</w:t>
      </w:r>
      <w:r w:rsidRPr="00C001EC">
        <w:rPr>
          <w:szCs w:val="28"/>
          <w:highlight w:val="white"/>
        </w:rPr>
        <w:t>.4.4. Quyền đăng ký nhãn hiệu</w:t>
      </w:r>
      <w:bookmarkEnd w:id="641"/>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ổ chức, cá nhân có quyền đăng ký nhãn hiệu dùng cho hàng hoá do mình sản xuất hoặc dịch vụ do mình cung cấ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ổ chức, cá nhân tiến hành hoạt động thương mại hợp pháp có quyền đăng ký nhãn hiệu cho sản phẩm mà mình đưa ra thị trường nhưng do người khác sản xuất với điều kiện người sản xuất không sử dụng nhãn hiệu đó cho sản phẩm và không phản đối việc đăng ký đó;</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Tổ chức tập thể được thành lập hợp pháp có quyền đăng ký nhãn hiệu tập thể để các thành viên của mình sử dụng theo quy chế sử dụng nhãn hiệu tập thể; đối với dấu hiệu chỉ nguồn gốc địa lý của hàng hóa, dịch vụ, tổ chức có quyền đăng ký là tổ chức tập thể của các tổ chức, cá nhân tiến hành sản xuất, kinh doanh tại địa </w:t>
      </w:r>
      <w:r w:rsidRPr="00C001EC">
        <w:rPr>
          <w:rFonts w:eastAsia="Times New Roman"/>
          <w:color w:val="000000" w:themeColor="text1"/>
          <w:sz w:val="28"/>
          <w:szCs w:val="28"/>
          <w:highlight w:val="white"/>
        </w:rPr>
        <w:lastRenderedPageBreak/>
        <w:t>phương đó; đối với địa danh, dấu hiệu khác chỉ nguồn gốc địa lý đặc sản địa phương của Việt Nam thì việc đăng ký phải được cơ quan nhà nước có thẩm quyền cho phé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ổ chức có chức năng kiểm soát, chứng nhận chất lượng, đặc tính, nguồn gốc hoặc tiêu chí khác liên quan đến hàng hóa, dịch vụ có quyền đăng ký nhãn hiệu chứng nhận với điều kiện không tiến hành sản xuất, kinh doanh hàng hóa, dịch vụ đó; đối với địa danh, dấu hiệu khác chỉ nguồn gốc địa lý đặc sản địa phương của Việt Nam thì việc đăng ký phải được cơ quan nhà nước có thẩm quyền cho phé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Hai hoặc nhiều tổ chức, cá nhân có quyền cùng đăng ký một nhãn hiệu để trở thành </w:t>
      </w:r>
      <w:r w:rsidRPr="00C001EC">
        <w:rPr>
          <w:rFonts w:eastAsia="Times New Roman"/>
          <w:color w:val="000000" w:themeColor="text1"/>
          <w:sz w:val="28"/>
          <w:szCs w:val="28"/>
          <w:highlight w:val="white"/>
          <w:u w:color="FF0000"/>
        </w:rPr>
        <w:t>đồng</w:t>
      </w:r>
      <w:r w:rsidRPr="00C001EC">
        <w:rPr>
          <w:rFonts w:eastAsia="Times New Roman"/>
          <w:color w:val="000000" w:themeColor="text1"/>
          <w:sz w:val="28"/>
          <w:szCs w:val="28"/>
          <w:highlight w:val="white"/>
        </w:rPr>
        <w:t xml:space="preserve"> chủ sở hữu với những điều kiện sau đây:</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a) Việc sử dụng nhãn hiệu đó phải nhân danh tất cả các đồng chủ sở hữu hoặc sử dụng cho hàng hoá, dịch vụ mà tất cả các đồng chủ sở hữu đều tham gia vào quá trình sản xuất, kinh doanh;</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b) Việc sử dụng nhãn hiệu đó không gây nhầm lẫn cho người tiêu dùng về nguồn gốc của hàng hoá, dịch vụ.</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Người có quyền đăng ký quy định tại các khoản 1, 2, 3, 4 và 5 Điều 87 Luật sửa đổi, bổ sung một số điều của Luật sở hữu trí tuệ số 50/2005/QH11, kể cả người đã nộp đơn đăng ký có quyền chuyển giao quyền đăng ký cho tổ chức, cá nhân khác dưới hình thức hợp đồng bằng văn bản, để thừa kế hoặc kế thừa theo quy định của pháp luật với điều kiện các tổ chức, cá nhân được chuyển giao phải đáp ứng các điều kiện đối với người có quyền đăng ký tương ứng;</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w:t>
      </w:r>
      <w:r w:rsidRPr="00C001EC">
        <w:rPr>
          <w:rFonts w:eastAsia="Times New Roman"/>
          <w:color w:val="000000" w:themeColor="text1"/>
          <w:spacing w:val="-6"/>
          <w:sz w:val="28"/>
          <w:szCs w:val="28"/>
          <w:highlight w:val="white"/>
        </w:rPr>
        <w:t xml:space="preserve">Đối với nhãn hiệu được bảo hộ tại một nước là thành viên của điều ước quốc tế có quy định </w:t>
      </w:r>
      <w:r w:rsidRPr="00C001EC">
        <w:rPr>
          <w:rFonts w:eastAsia="Times New Roman"/>
          <w:color w:val="000000" w:themeColor="text1"/>
          <w:spacing w:val="-6"/>
          <w:sz w:val="28"/>
          <w:szCs w:val="28"/>
          <w:highlight w:val="white"/>
          <w:u w:color="FF0000"/>
        </w:rPr>
        <w:t>cấm</w:t>
      </w:r>
      <w:r w:rsidRPr="00C001EC">
        <w:rPr>
          <w:rFonts w:eastAsia="Times New Roman"/>
          <w:color w:val="000000" w:themeColor="text1"/>
          <w:spacing w:val="-6"/>
          <w:sz w:val="28"/>
          <w:szCs w:val="28"/>
          <w:highlight w:val="white"/>
        </w:rPr>
        <w:t xml:space="preserve"> người đại diện hoặc đại lý của chủ sở hữu nhãn hiệu đăng ký nhãn hiệu đó mà Cộng hoà xã hội chủ nghĩa Việt Nam cũng là thành viên thì người đại diện hoặc đại lý đó không được phép đăng ký nhãn hiệu nếu không được sự đồng ý của chủ sở hữu nhãn hiệu, trừ trường hợp có lý do chính đáng.</w:t>
      </w:r>
    </w:p>
    <w:p w:rsidR="005155FE" w:rsidRPr="00C001EC" w:rsidRDefault="005155FE">
      <w:pPr>
        <w:pStyle w:val="A3"/>
        <w:rPr>
          <w:szCs w:val="28"/>
          <w:highlight w:val="white"/>
        </w:rPr>
      </w:pPr>
      <w:bookmarkStart w:id="642" w:name="_Toc40299065"/>
      <w:r w:rsidRPr="00C001EC">
        <w:rPr>
          <w:szCs w:val="28"/>
          <w:highlight w:val="white"/>
        </w:rPr>
        <w:t>4.</w:t>
      </w:r>
      <w:r w:rsidR="00A810E8" w:rsidRPr="00C001EC">
        <w:rPr>
          <w:szCs w:val="28"/>
          <w:highlight w:val="white"/>
        </w:rPr>
        <w:t>6</w:t>
      </w:r>
      <w:r w:rsidRPr="00C001EC">
        <w:rPr>
          <w:szCs w:val="28"/>
          <w:highlight w:val="white"/>
        </w:rPr>
        <w:t>.4.5. Quyền đăng ký chỉ dẫn địa lý</w:t>
      </w:r>
      <w:bookmarkEnd w:id="642"/>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Quyền đăng ký chỉ dẫn địa lý của Việt Nam thuộc về Nhà nước.</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Nhà nước cho phép tổ chức, cá nhân sản xuất sản phẩm mang chỉ dẫn địa lý, tổ chức tập thể đại diện cho các tổ chức, cá nhân đó hoặc cơ quan quản lý hành chính địa phương nơi có chỉ dẫn địa lý thực hiện quyền đăng ký chỉ dẫn địa lý. Người thực hiện quyền đăng ký chỉ dẫn địa lý không trở thành chủ sở hữu chỉ dẫn địa lý đó.</w:t>
      </w:r>
    </w:p>
    <w:p w:rsidR="005155FE" w:rsidRPr="00C001EC" w:rsidRDefault="005155FE">
      <w:pPr>
        <w:pStyle w:val="A2"/>
      </w:pPr>
      <w:bookmarkStart w:id="643" w:name="_Toc11314996"/>
      <w:bookmarkStart w:id="644" w:name="_Toc12358306"/>
      <w:bookmarkStart w:id="645" w:name="_Toc13390929"/>
      <w:bookmarkStart w:id="646" w:name="_Toc13391596"/>
      <w:bookmarkStart w:id="647" w:name="_Toc13393879"/>
      <w:bookmarkStart w:id="648" w:name="_Toc13394394"/>
      <w:bookmarkStart w:id="649" w:name="_Toc40299066"/>
      <w:bookmarkStart w:id="650" w:name="_Toc42593702"/>
      <w:bookmarkStart w:id="651" w:name="_Toc49775430"/>
      <w:bookmarkEnd w:id="617"/>
      <w:bookmarkEnd w:id="618"/>
      <w:bookmarkEnd w:id="619"/>
      <w:bookmarkEnd w:id="620"/>
      <w:bookmarkEnd w:id="621"/>
      <w:bookmarkEnd w:id="622"/>
      <w:r w:rsidRPr="00C001EC">
        <w:lastRenderedPageBreak/>
        <w:t>4.</w:t>
      </w:r>
      <w:r w:rsidR="00A810E8" w:rsidRPr="00C001EC">
        <w:rPr>
          <w:lang w:val="en-US"/>
        </w:rPr>
        <w:t>6</w:t>
      </w:r>
      <w:r w:rsidRPr="00C001EC">
        <w:t>.5. Các tài liệu cần có của đơn đăng ký nhãn hiệu hàng hóa</w:t>
      </w:r>
      <w:bookmarkEnd w:id="643"/>
      <w:bookmarkEnd w:id="644"/>
      <w:bookmarkEnd w:id="645"/>
      <w:bookmarkEnd w:id="646"/>
      <w:bookmarkEnd w:id="647"/>
      <w:bookmarkEnd w:id="648"/>
      <w:bookmarkEnd w:id="649"/>
      <w:bookmarkEnd w:id="650"/>
      <w:bookmarkEnd w:id="651"/>
    </w:p>
    <w:p w:rsidR="005155FE" w:rsidRPr="00C001EC" w:rsidRDefault="005155FE">
      <w:pPr>
        <w:pStyle w:val="A3"/>
        <w:rPr>
          <w:szCs w:val="28"/>
        </w:rPr>
      </w:pPr>
      <w:bookmarkStart w:id="652" w:name="_Toc40299067"/>
      <w:bookmarkStart w:id="653" w:name="_Toc42593703"/>
      <w:r w:rsidRPr="00C001EC">
        <w:rPr>
          <w:szCs w:val="28"/>
        </w:rPr>
        <w:t>4.</w:t>
      </w:r>
      <w:r w:rsidR="00A810E8" w:rsidRPr="00C001EC">
        <w:rPr>
          <w:szCs w:val="28"/>
        </w:rPr>
        <w:t>6</w:t>
      </w:r>
      <w:r w:rsidRPr="00C001EC">
        <w:rPr>
          <w:szCs w:val="28"/>
        </w:rPr>
        <w:t>.5.1. Tài liệu tối thiểu</w:t>
      </w:r>
      <w:bookmarkEnd w:id="652"/>
      <w:bookmarkEnd w:id="653"/>
    </w:p>
    <w:p w:rsidR="005155FE" w:rsidRPr="00C001EC" w:rsidRDefault="005155FE" w:rsidP="00FF2C31">
      <w:pPr>
        <w:spacing w:before="120" w:after="0" w:line="360" w:lineRule="exact"/>
        <w:ind w:firstLine="567"/>
        <w:jc w:val="both"/>
        <w:rPr>
          <w:rFonts w:eastAsia="Times New Roman"/>
          <w:color w:val="000000" w:themeColor="text1"/>
          <w:sz w:val="28"/>
          <w:szCs w:val="28"/>
          <w:lang w:val="pt-BR" w:eastAsia="zh-CN"/>
        </w:rPr>
      </w:pPr>
      <w:r w:rsidRPr="00C001EC">
        <w:rPr>
          <w:rFonts w:eastAsia="Times New Roman"/>
          <w:color w:val="000000" w:themeColor="text1"/>
          <w:sz w:val="28"/>
          <w:szCs w:val="28"/>
          <w:lang w:val="pt-BR" w:eastAsia="zh-CN"/>
        </w:rPr>
        <w:t xml:space="preserve">(i) 02 </w:t>
      </w:r>
      <w:hyperlink r:id="rId16" w:history="1">
        <w:r w:rsidRPr="00C001EC">
          <w:rPr>
            <w:rFonts w:eastAsia="Times New Roman"/>
            <w:color w:val="000000" w:themeColor="text1"/>
            <w:sz w:val="28"/>
            <w:szCs w:val="28"/>
            <w:lang w:val="pt-BR" w:eastAsia="zh-CN"/>
          </w:rPr>
          <w:t>Tờ khai</w:t>
        </w:r>
      </w:hyperlink>
      <w:r w:rsidRPr="00C001EC">
        <w:rPr>
          <w:rFonts w:eastAsia="Times New Roman"/>
          <w:color w:val="000000" w:themeColor="text1"/>
          <w:sz w:val="28"/>
          <w:szCs w:val="28"/>
          <w:lang w:val="pt-BR" w:eastAsia="zh-CN"/>
        </w:rPr>
        <w:t xml:space="preserve"> đăng ký theo mẫu số 04-NH, Phụ lục A của Thông tư 01/2007/TT-BKHC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05 Mẫu nhãn hiệu (Mẫu nhãn hiệu phải được trình bày rõ ràng với kích thước của mỗi thành phần trong nhãn hiệu không lớn hơn 80mm và không nhỏ hơn 8mm, tổng thể nhãn hiệu phải được trình bày trong khuôn mẫu nhãn hiệu có kích thước 80mm x 80mm in trên Tờ khai)</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i) Bản sao chứng từ nộp phí, lệ phí (trường hợp nộp phí, lệ phí qua dịch vụ bưu chính hoặc nộp trực tiếp vào tài khoản của Cục Sở hữu trí tuệ.</w:t>
      </w:r>
    </w:p>
    <w:p w:rsidR="005155FE" w:rsidRPr="006320A2" w:rsidRDefault="005155FE">
      <w:pPr>
        <w:pStyle w:val="A3"/>
        <w:rPr>
          <w:szCs w:val="28"/>
          <w:lang w:val="pt-BR"/>
        </w:rPr>
      </w:pPr>
      <w:bookmarkStart w:id="654" w:name="_Toc40299068"/>
      <w:bookmarkStart w:id="655" w:name="_Toc42593704"/>
      <w:r w:rsidRPr="006320A2">
        <w:rPr>
          <w:szCs w:val="28"/>
          <w:lang w:val="pt-BR"/>
        </w:rPr>
        <w:t>4.</w:t>
      </w:r>
      <w:r w:rsidR="00A810E8" w:rsidRPr="006320A2">
        <w:rPr>
          <w:szCs w:val="28"/>
          <w:lang w:val="pt-BR"/>
        </w:rPr>
        <w:t>6</w:t>
      </w:r>
      <w:r w:rsidRPr="006320A2">
        <w:rPr>
          <w:szCs w:val="28"/>
          <w:lang w:val="pt-BR"/>
        </w:rPr>
        <w:t>.5.2. Đối với đơn đăng ký nhãn hiệu tập thể, nhãn hiệu chứng nhận</w:t>
      </w:r>
      <w:bookmarkEnd w:id="654"/>
      <w:bookmarkEnd w:id="655"/>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Ngoài các tài liệu quy định trên đây, đơn còn bắt buộc phải có thêm các tài liệu sau đây:</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 Quy chế sử dụng nhãn hiệu tập thể/nhãn hiệu chứng nhậ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Bản thuyết minh về tính chất, chất lượng đặc trưng (hoặc đặc thù) của sản phẩm mang nhãn hiệu (nếu nhãn hiệu được đăng ký là nhãn hiệu tập thể dùng cho sản phẩm có tính chất đặc thù hoặc là nhãn hiệu chứng nhận chất lượng của sản phẩm hoặc là nhãn hiệu chứng nhận nguồn gốc địa lý);</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 xml:space="preserve"> </w:t>
      </w:r>
      <w:r w:rsidRPr="00C001EC">
        <w:rPr>
          <w:rFonts w:eastAsia="Times New Roman"/>
          <w:color w:val="000000" w:themeColor="text1"/>
          <w:sz w:val="28"/>
          <w:szCs w:val="28"/>
          <w:lang w:val="pt-BR"/>
        </w:rPr>
        <w:tab/>
        <w:t>(iii) Bản đồ xác định lãnh thổ (nếu nhãn hiệu đăng ký là nhãn hiệu chứng nhận nguồn gốc địa lý của sản phẩm).</w:t>
      </w:r>
    </w:p>
    <w:p w:rsidR="005155FE" w:rsidRPr="006320A2" w:rsidRDefault="005155FE">
      <w:pPr>
        <w:pStyle w:val="A3"/>
        <w:rPr>
          <w:szCs w:val="28"/>
          <w:highlight w:val="white"/>
          <w:lang w:val="pt-BR"/>
        </w:rPr>
      </w:pPr>
      <w:bookmarkStart w:id="656" w:name="_Toc40299069"/>
      <w:bookmarkStart w:id="657" w:name="_Toc42593705"/>
      <w:r w:rsidRPr="006320A2">
        <w:rPr>
          <w:szCs w:val="28"/>
          <w:highlight w:val="white"/>
          <w:lang w:val="pt-BR"/>
        </w:rPr>
        <w:t>4.</w:t>
      </w:r>
      <w:r w:rsidR="00A810E8" w:rsidRPr="006320A2">
        <w:rPr>
          <w:szCs w:val="28"/>
          <w:highlight w:val="white"/>
          <w:lang w:val="pt-BR"/>
        </w:rPr>
        <w:t>6</w:t>
      </w:r>
      <w:r w:rsidRPr="006320A2">
        <w:rPr>
          <w:szCs w:val="28"/>
          <w:highlight w:val="white"/>
          <w:lang w:val="pt-BR"/>
        </w:rPr>
        <w:t>.5.3. Yêu cầu đối với đơn</w:t>
      </w:r>
      <w:bookmarkEnd w:id="656"/>
      <w:bookmarkEnd w:id="657"/>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 Mỗi đơn chỉ được yêu cầu cấp một văn bằng bảo hộ;</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Mọi tài liệu của đơn đều phải được làm bằng tiếng Việt. Đối với các tài liệu được làm bằng ngôn ngữ khác theo quy định tại điểm 7.3 và điểm 7.4 của Thông tư 01/2007/TT-BKHCN thì phải được dịch ra tiếng Việt;</w:t>
      </w:r>
    </w:p>
    <w:p w:rsidR="005155FE" w:rsidRPr="00C001EC" w:rsidRDefault="005155FE" w:rsidP="00FF2C31">
      <w:pPr>
        <w:spacing w:before="120" w:after="0" w:line="360" w:lineRule="exact"/>
        <w:ind w:firstLine="567"/>
        <w:jc w:val="both"/>
        <w:rPr>
          <w:rFonts w:eastAsia="Times New Roman"/>
          <w:color w:val="000000" w:themeColor="text1"/>
          <w:spacing w:val="-6"/>
          <w:sz w:val="28"/>
          <w:szCs w:val="28"/>
          <w:lang w:val="pt-BR"/>
        </w:rPr>
      </w:pPr>
      <w:r w:rsidRPr="00C001EC">
        <w:rPr>
          <w:rFonts w:eastAsia="Times New Roman"/>
          <w:color w:val="000000" w:themeColor="text1"/>
          <w:spacing w:val="-6"/>
          <w:sz w:val="28"/>
          <w:szCs w:val="28"/>
          <w:lang w:val="pt-BR"/>
        </w:rPr>
        <w:t>(iii) Mọi tài liệu của đơn đều phải được trình bày theo chiều dọc (riêng hình vẽ, sơ đồ và bảng biểu có thể được trình bày theo chiều ngang) trên một mặt giấy khổ A4 (210mm x 297mm), trong đó có chừa lề theo bốn phía, mỗi lề rộng 20mm, trừ các tài liệu bổ trợ mà nguồn gốc tài liệu đó không nhằm để đưa vào đơ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v) Đối với tài liệu cần lập theo mẫu thì bắt buộc phải sử dụng các mẫu đó và điền đầy đủ các thông tin theo yêu cầu vào những chỗ thích hợp;</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lastRenderedPageBreak/>
        <w:t>(v) Mỗi loại tài liệu nếu bao gồm nhiều trang thì mỗi trang phải ghi số thứ tự trang đó bằng chữ số Ả-rập;</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vi) Tài liệu phải được đánh máy hoặc in bằng loại mực khó phai mờ, một cách rõ ràng, sạch sẽ, không tẩy xoá, không sửa chữa; trường hợp phát hiện có sai sót không đáng kể thuộc về lỗi chính tả trong tài liệu đã nộp cho Cục Sở hữu trí tuệ thì người nộp đơn có thể sửa chữa các lỗi đó, nhưng tại chỗ bị sửa chữa phải có chữ ký xác nhận (và đóng dấu, nếu có) của người nộp đơ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vii) Thuật ngữ dùng trong đơn phải là thuật ngữ phổ thông (không dùng tiếng địa phương, từ hiếm, từ tự tạo). Ký hiệu, đơn vị đo lường, phông chữ điện tử, quy tắc chính tả dùng trong đơn phải theo tiêu chuẩn Việt Nam;</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viii) Đơn có thể kèm theo tài liệu bổ trợ là vật mang dữ liệu điện tử của một phần hoặc toàn bộ nội dung tài liệu đơn.</w:t>
      </w:r>
    </w:p>
    <w:p w:rsidR="005155FE" w:rsidRPr="006320A2" w:rsidRDefault="005155FE">
      <w:pPr>
        <w:pStyle w:val="A3"/>
        <w:rPr>
          <w:szCs w:val="28"/>
          <w:lang w:val="pt-BR"/>
        </w:rPr>
      </w:pPr>
      <w:bookmarkStart w:id="658" w:name="_Toc11314998"/>
      <w:bookmarkStart w:id="659" w:name="_Toc12358308"/>
      <w:bookmarkStart w:id="660" w:name="_Toc13390931"/>
      <w:bookmarkStart w:id="661" w:name="_Toc13391598"/>
      <w:bookmarkStart w:id="662" w:name="_Toc13393881"/>
      <w:bookmarkStart w:id="663" w:name="_Toc13394396"/>
      <w:bookmarkStart w:id="664" w:name="_Toc40299070"/>
      <w:bookmarkStart w:id="665" w:name="_Toc42593706"/>
      <w:r w:rsidRPr="006320A2">
        <w:rPr>
          <w:szCs w:val="28"/>
          <w:lang w:val="pt-BR"/>
        </w:rPr>
        <w:t>4.</w:t>
      </w:r>
      <w:r w:rsidR="00A810E8" w:rsidRPr="006320A2">
        <w:rPr>
          <w:szCs w:val="28"/>
          <w:lang w:val="pt-BR"/>
        </w:rPr>
        <w:t>6</w:t>
      </w:r>
      <w:r w:rsidRPr="006320A2">
        <w:rPr>
          <w:szCs w:val="28"/>
          <w:lang w:val="pt-BR"/>
        </w:rPr>
        <w:t>.5.4. Cách thức nộp đơn đăng ký bảo hộ</w:t>
      </w:r>
      <w:bookmarkEnd w:id="658"/>
      <w:bookmarkEnd w:id="659"/>
      <w:bookmarkEnd w:id="660"/>
      <w:bookmarkEnd w:id="661"/>
      <w:bookmarkEnd w:id="662"/>
      <w:bookmarkEnd w:id="663"/>
      <w:bookmarkEnd w:id="664"/>
      <w:bookmarkEnd w:id="665"/>
    </w:p>
    <w:p w:rsidR="005155FE" w:rsidRPr="00C001EC" w:rsidRDefault="005155FE" w:rsidP="00FF2C31">
      <w:pPr>
        <w:spacing w:before="120" w:after="0" w:line="360" w:lineRule="exact"/>
        <w:ind w:firstLine="567"/>
        <w:jc w:val="both"/>
        <w:rPr>
          <w:rFonts w:eastAsia="Times New Roman"/>
          <w:color w:val="000000" w:themeColor="text1"/>
          <w:spacing w:val="4"/>
          <w:sz w:val="28"/>
          <w:szCs w:val="28"/>
          <w:lang w:val="pt-BR"/>
        </w:rPr>
      </w:pPr>
      <w:r w:rsidRPr="00C001EC">
        <w:rPr>
          <w:rFonts w:eastAsia="Times New Roman"/>
          <w:color w:val="000000" w:themeColor="text1"/>
          <w:spacing w:val="4"/>
          <w:sz w:val="28"/>
          <w:szCs w:val="28"/>
          <w:lang w:val="pt-BR"/>
        </w:rPr>
        <w:t xml:space="preserve">Đơn đăng ký nhãn hiệu được nộp trực tiếp hoặc gửi theo đường bưu điện tới Cục Sở hữu trí tuệ tại Hà Nội hoặc 2 văn phòng đại diện tại Đà Nẵng và thành phố Hồ Chí Minh. </w:t>
      </w:r>
    </w:p>
    <w:p w:rsidR="005155FE" w:rsidRPr="00C001EC" w:rsidRDefault="005155FE" w:rsidP="00FF2C31">
      <w:pPr>
        <w:pBdr>
          <w:top w:val="single" w:sz="4" w:space="1" w:color="auto"/>
          <w:left w:val="single" w:sz="4" w:space="4" w:color="auto"/>
          <w:bottom w:val="single" w:sz="4" w:space="1" w:color="auto"/>
          <w:right w:val="single" w:sz="4" w:space="4" w:color="auto"/>
        </w:pBdr>
        <w:spacing w:before="120" w:after="0" w:line="360" w:lineRule="exact"/>
        <w:jc w:val="both"/>
        <w:rPr>
          <w:rFonts w:eastAsia="Times New Roman"/>
          <w:color w:val="000000" w:themeColor="text1"/>
          <w:sz w:val="28"/>
          <w:szCs w:val="28"/>
          <w:lang w:val="pt-BR"/>
        </w:rPr>
      </w:pPr>
      <w:r w:rsidRPr="00C001EC">
        <w:rPr>
          <w:rFonts w:eastAsia="Times New Roman"/>
          <w:color w:val="000000" w:themeColor="text1"/>
          <w:sz w:val="28"/>
          <w:szCs w:val="28"/>
          <w:lang w:val="pt-BR"/>
        </w:rPr>
        <w:t>CỤC SỞ HỮU TRÍ TUỆ</w:t>
      </w:r>
    </w:p>
    <w:p w:rsidR="005155FE" w:rsidRPr="00C001EC" w:rsidRDefault="005155FE" w:rsidP="00FF2C31">
      <w:pPr>
        <w:pBdr>
          <w:top w:val="single" w:sz="4" w:space="1" w:color="auto"/>
          <w:left w:val="single" w:sz="4" w:space="4" w:color="auto"/>
          <w:bottom w:val="single" w:sz="4" w:space="1" w:color="auto"/>
          <w:right w:val="single" w:sz="4" w:space="4" w:color="auto"/>
        </w:pBdr>
        <w:spacing w:before="120" w:after="0" w:line="360" w:lineRule="exact"/>
        <w:jc w:val="both"/>
        <w:rPr>
          <w:rFonts w:eastAsia="Times New Roman"/>
          <w:color w:val="000000" w:themeColor="text1"/>
          <w:sz w:val="28"/>
          <w:szCs w:val="28"/>
          <w:lang w:val="pt-BR"/>
        </w:rPr>
      </w:pPr>
      <w:r w:rsidRPr="00C001EC">
        <w:rPr>
          <w:rFonts w:eastAsia="Times New Roman"/>
          <w:bCs/>
          <w:color w:val="000000" w:themeColor="text1"/>
          <w:sz w:val="28"/>
          <w:szCs w:val="28"/>
          <w:lang w:val="pt-BR"/>
        </w:rPr>
        <w:t>384-386, đường Nguyễn Trãi, quận Thanh Xuân, Thành phố Hà Nội</w:t>
      </w:r>
      <w:r w:rsidRPr="00C001EC">
        <w:rPr>
          <w:rFonts w:eastAsia="Times New Roman"/>
          <w:bCs/>
          <w:color w:val="000000" w:themeColor="text1"/>
          <w:sz w:val="28"/>
          <w:szCs w:val="28"/>
          <w:lang w:val="pt-BR"/>
        </w:rPr>
        <w:br/>
      </w:r>
      <w:r w:rsidRPr="00C001EC">
        <w:rPr>
          <w:rFonts w:eastAsia="Times New Roman"/>
          <w:color w:val="000000" w:themeColor="text1"/>
          <w:sz w:val="28"/>
          <w:szCs w:val="28"/>
          <w:lang w:val="pt-BR"/>
        </w:rPr>
        <w:t>Tổng đài: (04) 3858 3069, (04) 3858 3425, (04) 3858 3793, (04) 3858 5156</w:t>
      </w:r>
    </w:p>
    <w:p w:rsidR="005155FE" w:rsidRPr="006320A2" w:rsidRDefault="005155FE" w:rsidP="00166090">
      <w:pPr>
        <w:pBdr>
          <w:top w:val="single" w:sz="4" w:space="1" w:color="auto"/>
          <w:left w:val="single" w:sz="4" w:space="4" w:color="auto"/>
          <w:bottom w:val="single" w:sz="4" w:space="1" w:color="auto"/>
          <w:right w:val="single" w:sz="4" w:space="4" w:color="auto"/>
        </w:pBdr>
        <w:spacing w:before="120" w:after="0" w:line="360" w:lineRule="exact"/>
        <w:jc w:val="both"/>
        <w:rPr>
          <w:sz w:val="28"/>
          <w:szCs w:val="28"/>
          <w:lang w:val="pt-BR"/>
        </w:rPr>
      </w:pPr>
      <w:r w:rsidRPr="00C001EC">
        <w:rPr>
          <w:rFonts w:eastAsia="Times New Roman"/>
          <w:color w:val="000000" w:themeColor="text1"/>
          <w:sz w:val="28"/>
          <w:szCs w:val="28"/>
          <w:lang w:val="pt-BR"/>
        </w:rPr>
        <w:t>Fax: (04) 3858 8449, (04) 3858 4002</w:t>
      </w:r>
      <w:bookmarkStart w:id="666" w:name="_Toc11314997"/>
      <w:bookmarkStart w:id="667" w:name="_Toc12358307"/>
      <w:bookmarkStart w:id="668" w:name="_Toc13390930"/>
      <w:bookmarkStart w:id="669" w:name="_Toc13391597"/>
      <w:bookmarkStart w:id="670" w:name="_Toc13393880"/>
      <w:bookmarkStart w:id="671" w:name="_Toc13394395"/>
      <w:bookmarkStart w:id="672" w:name="_Toc40299071"/>
      <w:bookmarkStart w:id="673" w:name="_Toc42593707"/>
    </w:p>
    <w:p w:rsidR="005155FE" w:rsidRPr="006320A2" w:rsidRDefault="005155FE" w:rsidP="00FF2C31">
      <w:pPr>
        <w:spacing w:before="120" w:after="0" w:line="360" w:lineRule="exact"/>
        <w:jc w:val="both"/>
        <w:rPr>
          <w:sz w:val="28"/>
          <w:szCs w:val="28"/>
          <w:lang w:val="pt-BR"/>
        </w:rPr>
      </w:pPr>
      <w:bookmarkStart w:id="674" w:name="_Toc49775431"/>
      <w:r w:rsidRPr="006320A2">
        <w:rPr>
          <w:b/>
          <w:i/>
          <w:sz w:val="28"/>
          <w:szCs w:val="28"/>
          <w:lang w:val="pt-BR"/>
        </w:rPr>
        <w:t>4.</w:t>
      </w:r>
      <w:r w:rsidR="00A810E8" w:rsidRPr="006320A2">
        <w:rPr>
          <w:b/>
          <w:i/>
          <w:sz w:val="28"/>
          <w:szCs w:val="28"/>
          <w:lang w:val="pt-BR"/>
        </w:rPr>
        <w:t>6</w:t>
      </w:r>
      <w:r w:rsidRPr="006320A2">
        <w:rPr>
          <w:b/>
          <w:i/>
          <w:sz w:val="28"/>
          <w:szCs w:val="28"/>
          <w:lang w:val="pt-BR"/>
        </w:rPr>
        <w:t>.6. Thời hạn xem xét đơn</w:t>
      </w:r>
      <w:bookmarkEnd w:id="666"/>
      <w:bookmarkEnd w:id="667"/>
      <w:bookmarkEnd w:id="668"/>
      <w:bookmarkEnd w:id="669"/>
      <w:bookmarkEnd w:id="670"/>
      <w:bookmarkEnd w:id="671"/>
      <w:bookmarkEnd w:id="672"/>
      <w:bookmarkEnd w:id="673"/>
      <w:bookmarkEnd w:id="674"/>
    </w:p>
    <w:p w:rsidR="005155FE" w:rsidRPr="006320A2" w:rsidRDefault="005155FE">
      <w:pPr>
        <w:pStyle w:val="A3"/>
        <w:rPr>
          <w:szCs w:val="28"/>
          <w:lang w:val="pt-BR"/>
        </w:rPr>
      </w:pPr>
      <w:bookmarkStart w:id="675" w:name="_Toc40299072"/>
      <w:r w:rsidRPr="006320A2">
        <w:rPr>
          <w:szCs w:val="28"/>
          <w:lang w:val="pt-BR"/>
        </w:rPr>
        <w:t>4.</w:t>
      </w:r>
      <w:r w:rsidR="00A810E8" w:rsidRPr="006320A2">
        <w:rPr>
          <w:szCs w:val="28"/>
          <w:lang w:val="pt-BR"/>
        </w:rPr>
        <w:t>6</w:t>
      </w:r>
      <w:r w:rsidRPr="006320A2">
        <w:rPr>
          <w:szCs w:val="28"/>
          <w:lang w:val="pt-BR"/>
        </w:rPr>
        <w:t>.6.1. Thẩm định hình thức</w:t>
      </w:r>
      <w:bookmarkEnd w:id="675"/>
    </w:p>
    <w:p w:rsidR="005155FE" w:rsidRPr="00C001EC" w:rsidRDefault="005155FE" w:rsidP="00FF2C31">
      <w:pPr>
        <w:spacing w:before="120" w:after="0" w:line="360" w:lineRule="exact"/>
        <w:ind w:firstLine="567"/>
        <w:jc w:val="both"/>
        <w:rPr>
          <w:rFonts w:eastAsia="Times New Roman"/>
          <w:b/>
          <w:bCs/>
          <w:color w:val="000000" w:themeColor="text1"/>
          <w:sz w:val="28"/>
          <w:szCs w:val="28"/>
          <w:lang w:val="pt-BR"/>
        </w:rPr>
      </w:pPr>
      <w:r w:rsidRPr="00C001EC">
        <w:rPr>
          <w:rFonts w:eastAsia="Times New Roman"/>
          <w:color w:val="000000" w:themeColor="text1"/>
          <w:sz w:val="28"/>
          <w:szCs w:val="28"/>
          <w:lang w:val="pt-BR"/>
        </w:rPr>
        <w:t>Là việc đánh giá tính hợp lệ của đơn theo các yêu cầu về hình thức, về đối tượng loại trừ, về quyền nộp đơn… để từ đó đưa ra kết luận đơn hợp lệ hay không hợp lệ. Thời gian thẩm định hình thức là 1 tháng kể từ ngày nộp đơn</w:t>
      </w:r>
      <w:r w:rsidRPr="00C001EC">
        <w:rPr>
          <w:rFonts w:eastAsia="Times New Roman"/>
          <w:b/>
          <w:bCs/>
          <w:color w:val="000000" w:themeColor="text1"/>
          <w:sz w:val="28"/>
          <w:szCs w:val="28"/>
          <w:lang w:val="pt-BR"/>
        </w:rPr>
        <w:t>.</w:t>
      </w:r>
    </w:p>
    <w:p w:rsidR="005155FE" w:rsidRPr="006320A2" w:rsidRDefault="005155FE" w:rsidP="00FF2C31">
      <w:pPr>
        <w:spacing w:before="120" w:after="0" w:line="360" w:lineRule="exact"/>
        <w:ind w:firstLine="567"/>
        <w:jc w:val="both"/>
        <w:rPr>
          <w:rFonts w:eastAsia="Times New Roman"/>
          <w:color w:val="000000" w:themeColor="text1"/>
          <w:sz w:val="28"/>
          <w:szCs w:val="28"/>
          <w:lang w:val="pt-BR"/>
        </w:rPr>
      </w:pPr>
      <w:r w:rsidRPr="006320A2">
        <w:rPr>
          <w:rFonts w:eastAsia="Times New Roman"/>
          <w:color w:val="000000" w:themeColor="text1"/>
          <w:sz w:val="28"/>
          <w:szCs w:val="28"/>
          <w:lang w:val="pt-BR"/>
        </w:rPr>
        <w:t>Đơn yêu cầu cấp Giấy chứng nhận đăng ký nhãn hiệu hàng hoá phải được xét nghiệm hình thức nhằm xác định xem đơn có đáp ứng các yêu cầu của đơn hợp lệ hay không. Nếu đơn đáp ứng các yêu cầu của đơn hợp lệ, thì Cục Sở hữu trí tuệ xác nhận ngày nộp đơn hợp lệ, số đơn hợp lệ, ngày ưu tiên của đơn và thông báo cho người nộp đơn quyết định chấp nhận đơn.</w:t>
      </w:r>
    </w:p>
    <w:p w:rsidR="005155FE" w:rsidRPr="006320A2" w:rsidRDefault="005155FE" w:rsidP="00FF2C31">
      <w:pPr>
        <w:spacing w:before="120" w:after="0" w:line="360" w:lineRule="exact"/>
        <w:ind w:firstLine="567"/>
        <w:jc w:val="both"/>
        <w:rPr>
          <w:rFonts w:eastAsia="Times New Roman"/>
          <w:color w:val="000000" w:themeColor="text1"/>
          <w:sz w:val="28"/>
          <w:szCs w:val="28"/>
          <w:lang w:val="pt-BR"/>
        </w:rPr>
      </w:pPr>
      <w:r w:rsidRPr="006320A2">
        <w:rPr>
          <w:rFonts w:eastAsia="Times New Roman"/>
          <w:color w:val="000000" w:themeColor="text1"/>
          <w:sz w:val="28"/>
          <w:szCs w:val="28"/>
          <w:lang w:val="pt-BR"/>
        </w:rPr>
        <w:t>Các yêu cầu của đơn hợp lệ gồm có: Các yêu cầu chung, các yêu cầu cụ thể về hình thức và yêu cầu về tính thống nhất của đơn sở hữu công nghiệp.</w:t>
      </w:r>
    </w:p>
    <w:p w:rsidR="005155FE" w:rsidRPr="006320A2" w:rsidRDefault="005155FE" w:rsidP="00FF2C31">
      <w:pPr>
        <w:spacing w:before="120" w:after="0" w:line="360" w:lineRule="exact"/>
        <w:ind w:firstLine="567"/>
        <w:jc w:val="both"/>
        <w:rPr>
          <w:rFonts w:eastAsia="Times New Roman"/>
          <w:color w:val="000000" w:themeColor="text1"/>
          <w:spacing w:val="-4"/>
          <w:sz w:val="28"/>
          <w:szCs w:val="28"/>
          <w:lang w:val="pt-BR"/>
        </w:rPr>
      </w:pPr>
      <w:r w:rsidRPr="006320A2">
        <w:rPr>
          <w:rFonts w:eastAsia="Times New Roman"/>
          <w:color w:val="000000" w:themeColor="text1"/>
          <w:spacing w:val="-4"/>
          <w:sz w:val="28"/>
          <w:szCs w:val="28"/>
          <w:lang w:val="pt-BR"/>
        </w:rPr>
        <w:lastRenderedPageBreak/>
        <w:t>Nếu Đơn có các thiếu sót, Cục Sở hữu trí tuệ sẽ thông báo cho người nộp đơn và trong thời hạn hai tháng tính từ ngày thông báo, người nộp đơn phải sửa chữa các thiếu sót đó. Thời hạn xét nghiệm hình thức là 03 tháng kể từ ngày đơn đến Cục Sở hữu Trí tuệ.</w:t>
      </w:r>
    </w:p>
    <w:p w:rsidR="005155FE" w:rsidRPr="00C001EC" w:rsidRDefault="005155FE">
      <w:pPr>
        <w:pStyle w:val="A3"/>
        <w:rPr>
          <w:szCs w:val="28"/>
          <w:lang w:val="pt-BR"/>
        </w:rPr>
      </w:pPr>
      <w:bookmarkStart w:id="676" w:name="_Toc40299073"/>
      <w:r w:rsidRPr="00C001EC">
        <w:rPr>
          <w:szCs w:val="28"/>
          <w:lang w:val="pt-BR"/>
        </w:rPr>
        <w:t>4.</w:t>
      </w:r>
      <w:r w:rsidR="00A810E8" w:rsidRPr="00C001EC">
        <w:rPr>
          <w:szCs w:val="28"/>
          <w:lang w:val="pt-BR"/>
        </w:rPr>
        <w:t>6</w:t>
      </w:r>
      <w:r w:rsidRPr="00C001EC">
        <w:rPr>
          <w:szCs w:val="28"/>
          <w:lang w:val="pt-BR"/>
        </w:rPr>
        <w:t>.6.2. Thẩm định nội dung</w:t>
      </w:r>
      <w:bookmarkEnd w:id="676"/>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 xml:space="preserve"> Đơn đăng ký nhãn hiệu đã được công nhận là hợp lệ được thẩm định nội dung để đánh giá khả năng cấp Giấy chứng nhận đăng ký nhãn hiệu cho đối tượng nêu trong đơn theo các điều kiện bảo hộ. Thời hạn thẩm định nội dung đơn nhãn hiệu là không quá 9 tháng kể từ ngày công bố đơn.</w:t>
      </w:r>
    </w:p>
    <w:p w:rsidR="005155FE" w:rsidRPr="00C001EC" w:rsidRDefault="005155FE">
      <w:pPr>
        <w:pStyle w:val="A3"/>
        <w:rPr>
          <w:szCs w:val="28"/>
          <w:lang w:val="pt-BR"/>
        </w:rPr>
      </w:pPr>
      <w:bookmarkStart w:id="677" w:name="_Toc40299074"/>
      <w:r w:rsidRPr="00C001EC">
        <w:rPr>
          <w:szCs w:val="28"/>
          <w:lang w:val="pt-BR"/>
        </w:rPr>
        <w:t>4.</w:t>
      </w:r>
      <w:r w:rsidR="00A810E8" w:rsidRPr="00C001EC">
        <w:rPr>
          <w:szCs w:val="28"/>
          <w:lang w:val="pt-BR"/>
        </w:rPr>
        <w:t>6</w:t>
      </w:r>
      <w:r w:rsidRPr="00C001EC">
        <w:rPr>
          <w:szCs w:val="28"/>
          <w:lang w:val="pt-BR"/>
        </w:rPr>
        <w:t>.6.3. Công bố đơn hợp lệ</w:t>
      </w:r>
      <w:bookmarkEnd w:id="677"/>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6320A2">
        <w:rPr>
          <w:rFonts w:eastAsia="Times New Roman"/>
          <w:color w:val="000000" w:themeColor="text1"/>
          <w:sz w:val="28"/>
          <w:szCs w:val="28"/>
          <w:lang w:val="pt-BR"/>
        </w:rPr>
        <w:t>Các đơn nhãn hiệu hàng hoá đã được công nhận là đơn hợp lệ đều được Cục Sở hữu trí tuệ công bố trên Công báo Sở hữu công nghiệp. Công báo này được ấn hành hàng tháng. Bất cứ ai có nhu cầu có thể yêu cầu Cục Sở hữu trí tuệ cung cấp bản in Công báo và phải trả tiền mua Công báo</w:t>
      </w:r>
      <w:r w:rsidR="00100A36">
        <w:rPr>
          <w:rFonts w:eastAsia="Times New Roman"/>
          <w:color w:val="000000" w:themeColor="text1"/>
          <w:sz w:val="28"/>
          <w:szCs w:val="28"/>
          <w:lang w:val="pt-BR"/>
        </w:rPr>
        <w:t>.</w:t>
      </w:r>
    </w:p>
    <w:p w:rsidR="005155FE" w:rsidRPr="00C001EC" w:rsidRDefault="005155FE">
      <w:pPr>
        <w:pStyle w:val="A2"/>
      </w:pPr>
      <w:bookmarkStart w:id="678" w:name="_Toc40299075"/>
      <w:bookmarkStart w:id="679" w:name="_Toc42593708"/>
      <w:bookmarkStart w:id="680" w:name="_Toc49775432"/>
      <w:r w:rsidRPr="00C001EC">
        <w:t>4.</w:t>
      </w:r>
      <w:r w:rsidR="00A810E8" w:rsidRPr="006320A2">
        <w:rPr>
          <w:lang w:val="pt-BR"/>
        </w:rPr>
        <w:t>6</w:t>
      </w:r>
      <w:r w:rsidRPr="00C001EC">
        <w:t>.</w:t>
      </w:r>
      <w:r w:rsidRPr="006320A2">
        <w:rPr>
          <w:lang w:val="pt-BR"/>
        </w:rPr>
        <w:t>7</w:t>
      </w:r>
      <w:r w:rsidRPr="00C001EC">
        <w:t>. Cấp Giấy chứng nhận đăng ký nhãn hiệu hàng hoá, Đăng bạ</w:t>
      </w:r>
      <w:bookmarkEnd w:id="678"/>
      <w:bookmarkEnd w:id="679"/>
      <w:bookmarkEnd w:id="680"/>
    </w:p>
    <w:p w:rsidR="005155FE" w:rsidRPr="00C001EC" w:rsidRDefault="005155FE" w:rsidP="00FF2C31">
      <w:pPr>
        <w:spacing w:before="120" w:after="0" w:line="360" w:lineRule="exact"/>
        <w:ind w:firstLine="567"/>
        <w:jc w:val="both"/>
        <w:rPr>
          <w:rFonts w:eastAsia="Times New Roman"/>
          <w:color w:val="000000" w:themeColor="text1"/>
          <w:sz w:val="28"/>
          <w:szCs w:val="28"/>
          <w:lang w:eastAsia="zh-CN"/>
        </w:rPr>
      </w:pPr>
      <w:r w:rsidRPr="00C001EC">
        <w:rPr>
          <w:rFonts w:eastAsia="Times New Roman"/>
          <w:color w:val="000000" w:themeColor="text1"/>
          <w:sz w:val="28"/>
          <w:szCs w:val="28"/>
          <w:lang w:eastAsia="zh-CN"/>
        </w:rPr>
        <w:t>Căn cứ vào kết quả xét nghiệm nội dung, nếu đối tượng nêu trong đơn đáp ứng các tiêu chuẩn bảo hộ, thì Cục Sở hữu trí tuệ thông báo cho Người nộp đơn kết quả xét nghiệm và yêu cầu nộp lệ phí đăng bạ, lệ phí cấp Giấy chứng nhận đăng ký nhãn hiệu hàng hoá, lệ phí công bố Văn bằng bảo hộ.</w:t>
      </w:r>
    </w:p>
    <w:p w:rsidR="005155FE" w:rsidRPr="00C001EC" w:rsidRDefault="005155FE" w:rsidP="00FF2C31">
      <w:pPr>
        <w:spacing w:before="120" w:after="0" w:line="360" w:lineRule="exact"/>
        <w:ind w:firstLine="567"/>
        <w:jc w:val="both"/>
        <w:rPr>
          <w:rFonts w:eastAsia="Times New Roman"/>
          <w:color w:val="000000" w:themeColor="text1"/>
          <w:spacing w:val="-2"/>
          <w:sz w:val="28"/>
          <w:szCs w:val="28"/>
        </w:rPr>
      </w:pPr>
      <w:r w:rsidRPr="00C001EC">
        <w:rPr>
          <w:rFonts w:eastAsia="Times New Roman"/>
          <w:color w:val="000000" w:themeColor="text1"/>
          <w:spacing w:val="-2"/>
          <w:sz w:val="28"/>
          <w:szCs w:val="28"/>
        </w:rPr>
        <w:t>Nếu người nộp đơn nộp các lệ phí nêu trên, thì Cục Sở hữu trí tuệ tiến hành các thủ tục cấp Văn bằng bảo hộ cho Người nộp đơn, đăng bạ và công bố Văn bằng bảo hộ. Nếu Người nộp đơn không nộp lệ phí theo yêu cầu, thì đơn coi như bị rút bỏ.</w:t>
      </w:r>
    </w:p>
    <w:p w:rsidR="005155FE" w:rsidRPr="00C001EC" w:rsidRDefault="005155FE">
      <w:pPr>
        <w:pStyle w:val="A2"/>
      </w:pPr>
      <w:bookmarkStart w:id="681" w:name="_Toc11314999"/>
      <w:bookmarkStart w:id="682" w:name="_Toc12358309"/>
      <w:bookmarkStart w:id="683" w:name="_Toc13390932"/>
      <w:bookmarkStart w:id="684" w:name="_Toc13391599"/>
      <w:bookmarkStart w:id="685" w:name="_Toc13393882"/>
      <w:bookmarkStart w:id="686" w:name="_Toc13394397"/>
      <w:bookmarkStart w:id="687" w:name="_Toc40299076"/>
      <w:bookmarkStart w:id="688" w:name="_Toc42593709"/>
      <w:bookmarkStart w:id="689" w:name="_Toc49775433"/>
      <w:r w:rsidRPr="00C001EC">
        <w:t>4.</w:t>
      </w:r>
      <w:r w:rsidR="00A810E8" w:rsidRPr="00C001EC">
        <w:rPr>
          <w:lang w:val="en-US"/>
        </w:rPr>
        <w:t>6</w:t>
      </w:r>
      <w:r w:rsidRPr="00C001EC">
        <w:t>.</w:t>
      </w:r>
      <w:r w:rsidRPr="00C001EC">
        <w:rPr>
          <w:lang w:val="en-US"/>
        </w:rPr>
        <w:t>8</w:t>
      </w:r>
      <w:r w:rsidRPr="00C001EC">
        <w:t>. Gia hạn văn bằng bảo hộ</w:t>
      </w:r>
      <w:bookmarkEnd w:id="681"/>
      <w:bookmarkEnd w:id="682"/>
      <w:bookmarkEnd w:id="683"/>
      <w:bookmarkEnd w:id="684"/>
      <w:bookmarkEnd w:id="685"/>
      <w:bookmarkEnd w:id="686"/>
      <w:bookmarkEnd w:id="687"/>
      <w:bookmarkEnd w:id="688"/>
      <w:bookmarkEnd w:id="689"/>
    </w:p>
    <w:p w:rsidR="005155FE" w:rsidRPr="00C001EC" w:rsidRDefault="005155FE" w:rsidP="00FF2C31">
      <w:pPr>
        <w:spacing w:before="120" w:after="0" w:line="360" w:lineRule="exact"/>
        <w:ind w:firstLine="567"/>
        <w:jc w:val="both"/>
        <w:rPr>
          <w:rFonts w:eastAsia="Times New Roman"/>
          <w:color w:val="000000" w:themeColor="text1"/>
          <w:sz w:val="28"/>
          <w:szCs w:val="28"/>
          <w:lang w:val="pt-BR" w:eastAsia="zh-CN"/>
        </w:rPr>
      </w:pPr>
      <w:r w:rsidRPr="00C001EC">
        <w:rPr>
          <w:rFonts w:eastAsia="Times New Roman"/>
          <w:color w:val="000000" w:themeColor="text1"/>
          <w:sz w:val="28"/>
          <w:szCs w:val="28"/>
          <w:lang w:val="pt-BR" w:eastAsia="zh-CN"/>
        </w:rPr>
        <w:t>Giấy chứng nhận đăng ký nhãn hiệu có hiệu lực từ ngày cấp đến hết mười năm kể từ ngày nộp đơ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Giấy chứng nhận đăng ký nhãn hiệu có thể được gia hạn nhiều lần liên tiếp, mỗi lần 10 năm.</w:t>
      </w:r>
    </w:p>
    <w:p w:rsidR="005155FE" w:rsidRPr="00C001EC" w:rsidRDefault="005155FE" w:rsidP="00FF2C31">
      <w:pPr>
        <w:spacing w:before="120" w:after="0" w:line="360" w:lineRule="exact"/>
        <w:ind w:firstLine="567"/>
        <w:jc w:val="both"/>
        <w:rPr>
          <w:rFonts w:eastAsia="Times New Roman"/>
          <w:color w:val="000000" w:themeColor="text1"/>
          <w:spacing w:val="-6"/>
          <w:sz w:val="28"/>
          <w:szCs w:val="28"/>
          <w:lang w:val="pt-BR"/>
        </w:rPr>
      </w:pPr>
      <w:r w:rsidRPr="00C001EC">
        <w:rPr>
          <w:rFonts w:eastAsia="Times New Roman"/>
          <w:color w:val="000000" w:themeColor="text1"/>
          <w:spacing w:val="-6"/>
          <w:sz w:val="28"/>
          <w:szCs w:val="28"/>
          <w:lang w:val="pt-BR"/>
        </w:rPr>
        <w:t>Để được gia hạn hiệu lực Giấy chứng nhận đăng ký nhãn hiệu, trong vòng 06 tháng trước ngày Giấy chứng nhận đăng ký nhãn hiệu hết hiệu lực, chủ Giấy chứng nhận đăng ký nhãn hiệu phải nộp đơn yêu cầu gia hạn cho Cục Sở hữu trí tuệ.</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 xml:space="preserve">Đơn yêu cầu gia hạn có thể nộp muộn hơn thời hạn quy định nêu trên nhưng không được quá 06 tháng kể từ ngày Giấy chứng nhận đăng ký nhãn hiệu hết hiệu </w:t>
      </w:r>
      <w:r w:rsidRPr="00C001EC">
        <w:rPr>
          <w:rFonts w:eastAsia="Times New Roman"/>
          <w:color w:val="000000" w:themeColor="text1"/>
          <w:sz w:val="28"/>
          <w:szCs w:val="28"/>
          <w:lang w:val="pt-BR"/>
        </w:rPr>
        <w:lastRenderedPageBreak/>
        <w:t>lực và chủ Giấy chứng nhận đăng ký nhãn hiệu phải nộp lệ phí gia hạn cộng với 10% lệ phí gia hạn cho mỗi tháng nộp muộ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Đơn yêu cầu gia hạn hiệu lực Giấy chứng nhận đăng ký nhãn hiệu gồm các tài liệu sau đây:</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 Tờ khai yêu cầu gia hạn hiệu lực văn bằng bảo hộ, làm theo mẫu 02-GHVB quy định tại Phụ lục C của Thông tư 01/2007/TT-BKHC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Bản gốc Giấy chứng nhận đăng ký nhãn hiệu (trường hợp yêu cầu ghi nhận việc gia hạn vào Giấy chứng nhận đăng ký nhãn hiệu);</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i) Giấy uỷ quyền (trường hợp nộp đơn thông qua đại diện);</w:t>
      </w:r>
    </w:p>
    <w:p w:rsidR="005155FE" w:rsidRPr="00C001EC" w:rsidRDefault="005155FE" w:rsidP="00FF2C31">
      <w:pPr>
        <w:keepNext/>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v) Bản sao chứng từ nộp phí, lệ phí (trường hợp nộp phí, lệ phí qua dịch vụ bưu chính hoặc nộp trực tiếp vào tài khoản của Cục Sở hữu trí tuệ)</w:t>
      </w:r>
    </w:p>
    <w:p w:rsidR="005155FE" w:rsidRPr="00C001EC" w:rsidRDefault="005155FE">
      <w:pPr>
        <w:pStyle w:val="A2"/>
      </w:pPr>
      <w:bookmarkStart w:id="690" w:name="_Toc40299077"/>
      <w:bookmarkStart w:id="691" w:name="_Toc42593710"/>
      <w:bookmarkStart w:id="692" w:name="_Toc49775434"/>
      <w:r w:rsidRPr="00C001EC">
        <w:t>4.</w:t>
      </w:r>
      <w:r w:rsidR="00A810E8" w:rsidRPr="006320A2">
        <w:rPr>
          <w:lang w:val="pt-BR"/>
        </w:rPr>
        <w:t>6</w:t>
      </w:r>
      <w:r w:rsidRPr="00C001EC">
        <w:t>.</w:t>
      </w:r>
      <w:r w:rsidRPr="006320A2">
        <w:rPr>
          <w:lang w:val="pt-BR"/>
        </w:rPr>
        <w:t>9</w:t>
      </w:r>
      <w:r w:rsidRPr="00C001EC">
        <w:t>. Khiếu nại và giải quyết khiếu nại liên quan đến việc cấp văn bằng bảo hộ</w:t>
      </w:r>
      <w:bookmarkEnd w:id="690"/>
      <w:bookmarkEnd w:id="691"/>
      <w:bookmarkEnd w:id="692"/>
    </w:p>
    <w:p w:rsidR="005155FE" w:rsidRPr="00C001EC" w:rsidRDefault="005155FE" w:rsidP="00FF2C31">
      <w:pPr>
        <w:numPr>
          <w:ilvl w:val="0"/>
          <w:numId w:val="58"/>
        </w:numPr>
        <w:tabs>
          <w:tab w:val="clear" w:pos="720"/>
        </w:tabs>
        <w:spacing w:before="120" w:after="0" w:line="360" w:lineRule="exact"/>
        <w:ind w:left="0" w:firstLine="567"/>
        <w:jc w:val="both"/>
        <w:rPr>
          <w:rFonts w:eastAsia="Times New Roman"/>
          <w:color w:val="000000" w:themeColor="text1"/>
          <w:sz w:val="28"/>
          <w:szCs w:val="28"/>
          <w:lang w:eastAsia="zh-CN"/>
        </w:rPr>
      </w:pPr>
      <w:r w:rsidRPr="00C001EC">
        <w:rPr>
          <w:rFonts w:eastAsia="Times New Roman"/>
          <w:color w:val="000000" w:themeColor="text1"/>
          <w:sz w:val="28"/>
          <w:szCs w:val="28"/>
          <w:lang w:eastAsia="zh-CN"/>
        </w:rPr>
        <w:t>Người có quyền khiếu nại:</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Người nộp đơn có quyền khiếu nại việc từ chối chấp nhận đơn yêu cầu cấp Văn bằng bảo hộ, từ chối cấp Văn bằng bảo hộ;</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Bất người thứ ba nào cũng có quyền khiếu nại quyết định cấp Văn bằng và phải nộp lệ phí khiếu nại theo quy định.</w:t>
      </w:r>
    </w:p>
    <w:p w:rsidR="005155FE" w:rsidRPr="00C001EC" w:rsidRDefault="005155FE" w:rsidP="00FF2C31">
      <w:pPr>
        <w:numPr>
          <w:ilvl w:val="0"/>
          <w:numId w:val="58"/>
        </w:numPr>
        <w:tabs>
          <w:tab w:val="clear" w:pos="720"/>
        </w:tabs>
        <w:spacing w:before="120" w:after="0" w:line="360" w:lineRule="exact"/>
        <w:ind w:left="0" w:firstLine="567"/>
        <w:jc w:val="both"/>
        <w:rPr>
          <w:rFonts w:eastAsia="Times New Roman"/>
          <w:color w:val="000000" w:themeColor="text1"/>
          <w:sz w:val="28"/>
          <w:szCs w:val="28"/>
        </w:rPr>
      </w:pPr>
      <w:r w:rsidRPr="00C001EC">
        <w:rPr>
          <w:rFonts w:eastAsia="Times New Roman"/>
          <w:color w:val="000000" w:themeColor="text1"/>
          <w:sz w:val="28"/>
          <w:szCs w:val="28"/>
        </w:rPr>
        <w:t>Thủ tục khiếu nại:</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Nội dung khiếu nại phải được thể hiện thành văn bản, trong đó phải nêu rõ họ, tên và địa chỉ của người khiếu nại; số, ngày ký, nội dung Quyết định hoặc Thông báo bị khiếu nại; số đơn yêu cầu cấp Văn bằng bảo hộ liên quan; tên đối tượng cần được bảo hộ nêu trong đơn; nội dung, lý lẽ, dẫn chứng minh hoạ cho lý lẽ khiếu nại; đề nghị cụ thể về việc sửa chữa hoặc huỷ bỏ Quyết định hoặc kết luận liên quan;</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Đơn khiếu nại phải được nộp cho Cục Sở hữu trí tuệ trong thời hạn ba tháng tính từ ngày ra quyết định hoặc thông báo nếu việc khiếu nại thuộc trường hợp quy định tại điểm a và b, khoản 1 Điều 27 Nghị định 63 hoặc trong suốt thời hạn hiệu lực của Văn bằng bảo hộ nếu thuộc trường hợp quy định tại điểm c, khoản 1 Điều 27 Nghị định 63;</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Đơn khiếu nại nộp sau thời hạn nêu trên không được xem xét.</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Trong thời hạn 30 ngày tính từ ngày nhận được khiếu nại, Cục Sở hữu trí tuệ phải có ý kiến trả lời bằng văn bản cho Người khiếu nại.</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lastRenderedPageBreak/>
        <w:t>- Nếu không đồng ý với ý kiến trả lời của Cục Sở hữu trí tuệ, Người khiếu nại có quyền khiếu nại với Bộ trưởng Bộ Khoa học và Công nghệ hoặc khởi kiện theo thủ tục tố tụng hành chính. Trường hợp khiếu nại với Bộ trưởng Bộ Khoa học và Công nghệ, trong thời hạn 60 ngày tính từ ngày nhận được đơn khiếu nại, Bộ trưởng Bộ Khoa học và Công nghệ phải thông báo kết quả giải quyết khiếu nại cho người khiếu nại.</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highlight w:val="white"/>
        </w:rPr>
        <w:t>Tóm lại: Để tồn tại bền vững trong cơ chế thị trường với sự cạnh tranh ngày càng khốc liệt, doanh nghiệp cần phải tạo dựng được thương hiệu và xác lập quyền sở hữu trí tuệ, sở hữu công nghiệp cho sản phẩm của mình. Quá trình xây dựng thương hiệu cần phải chú trọng cả các yếu tố bên ngoài và bên trong. Các yếu tố bên ngoài giúp doanh nghiệp có thể thu hút được khách hàng. Song để giữ chân được khách hàng doanh nghiệp cần phải chú ý đến các yếu tố bên trong. Trong cơ chế thị trường, doanh nghiệp cần hiểu rằng: “</w:t>
      </w:r>
      <w:r w:rsidRPr="00C001EC">
        <w:rPr>
          <w:rFonts w:eastAsia="Times New Roman"/>
          <w:color w:val="000000" w:themeColor="text1"/>
          <w:sz w:val="28"/>
          <w:szCs w:val="28"/>
          <w:highlight w:val="white"/>
          <w:u w:color="FF0000"/>
        </w:rPr>
        <w:t>tốt gỗ</w:t>
      </w:r>
      <w:r w:rsidRPr="00C001EC">
        <w:rPr>
          <w:rFonts w:eastAsia="Times New Roman"/>
          <w:color w:val="000000" w:themeColor="text1"/>
          <w:sz w:val="28"/>
          <w:szCs w:val="28"/>
          <w:highlight w:val="white"/>
        </w:rPr>
        <w:t>, tốt cả nước sơn”. "Nước sơn" giúp doanh nghiệp “</w:t>
      </w:r>
      <w:r w:rsidRPr="00C001EC">
        <w:rPr>
          <w:rFonts w:eastAsia="Times New Roman"/>
          <w:color w:val="000000" w:themeColor="text1"/>
          <w:sz w:val="28"/>
          <w:szCs w:val="28"/>
          <w:highlight w:val="white"/>
          <w:u w:color="FF0000"/>
        </w:rPr>
        <w:t>kéo</w:t>
      </w:r>
      <w:r w:rsidRPr="00C001EC">
        <w:rPr>
          <w:rFonts w:eastAsia="Times New Roman"/>
          <w:color w:val="000000" w:themeColor="text1"/>
          <w:sz w:val="28"/>
          <w:szCs w:val="28"/>
          <w:highlight w:val="white"/>
        </w:rPr>
        <w:t>” được khách hàng về với mình, rồi từ đó mới tìm cách giữ chân họ bằng "</w:t>
      </w:r>
      <w:r w:rsidRPr="00C001EC">
        <w:rPr>
          <w:rFonts w:eastAsia="Times New Roman"/>
          <w:color w:val="000000" w:themeColor="text1"/>
          <w:sz w:val="28"/>
          <w:szCs w:val="28"/>
          <w:highlight w:val="white"/>
          <w:u w:color="FF0000"/>
        </w:rPr>
        <w:t>gỗ</w:t>
      </w:r>
      <w:r w:rsidRPr="00C001EC">
        <w:rPr>
          <w:rFonts w:eastAsia="Times New Roman"/>
          <w:color w:val="000000" w:themeColor="text1"/>
          <w:sz w:val="28"/>
          <w:szCs w:val="28"/>
          <w:highlight w:val="white"/>
        </w:rPr>
        <w:t>". Song khi đã có khách hàng rồi, doanh nghiệp cần khẳng định mình bằng "Quyền sở hữu trí tuệ và sở hữu công nghiệp".</w:t>
      </w:r>
      <w:r w:rsidRPr="00C001EC">
        <w:rPr>
          <w:rFonts w:eastAsia="Times New Roman"/>
          <w:color w:val="000000" w:themeColor="text1"/>
          <w:sz w:val="28"/>
          <w:szCs w:val="28"/>
        </w:rPr>
        <w:t xml:space="preserve"> </w:t>
      </w:r>
    </w:p>
    <w:p w:rsidR="005155FE" w:rsidRPr="00C001EC" w:rsidRDefault="005155FE" w:rsidP="00FF2C31">
      <w:pPr>
        <w:pStyle w:val="A1"/>
        <w:jc w:val="both"/>
        <w:rPr>
          <w:rFonts w:ascii="Times New Roman" w:eastAsia="Calibri" w:hAnsi="Times New Roman"/>
          <w:szCs w:val="28"/>
        </w:rPr>
      </w:pPr>
      <w:bookmarkStart w:id="693" w:name="_Toc40299078"/>
      <w:bookmarkStart w:id="694" w:name="_Toc42593711"/>
      <w:bookmarkStart w:id="695" w:name="_Toc49775435"/>
      <w:bookmarkStart w:id="696" w:name="_Toc53584210"/>
      <w:r w:rsidRPr="00C001EC">
        <w:rPr>
          <w:rFonts w:ascii="Times New Roman" w:eastAsia="Calibri" w:hAnsi="Times New Roman"/>
          <w:szCs w:val="28"/>
        </w:rPr>
        <w:t>4.</w:t>
      </w:r>
      <w:r w:rsidR="00A810E8" w:rsidRPr="00C001EC">
        <w:rPr>
          <w:rFonts w:ascii="Times New Roman" w:eastAsia="Calibri" w:hAnsi="Times New Roman"/>
          <w:szCs w:val="28"/>
        </w:rPr>
        <w:t>7</w:t>
      </w:r>
      <w:r w:rsidRPr="00C001EC">
        <w:rPr>
          <w:rFonts w:ascii="Times New Roman" w:eastAsia="Calibri" w:hAnsi="Times New Roman"/>
          <w:szCs w:val="28"/>
        </w:rPr>
        <w:t xml:space="preserve">. Các tình huống thường gặp khi tư vấn, hỗ trợ trong Chương trình </w:t>
      </w:r>
      <w:r w:rsidR="00883704" w:rsidRPr="00C001EC">
        <w:rPr>
          <w:rFonts w:ascii="Times New Roman" w:eastAsia="Calibri" w:hAnsi="Times New Roman"/>
          <w:szCs w:val="28"/>
        </w:rPr>
        <w:t>OCOP</w:t>
      </w:r>
      <w:r w:rsidRPr="00C001EC">
        <w:rPr>
          <w:rFonts w:ascii="Times New Roman" w:eastAsia="Calibri" w:hAnsi="Times New Roman"/>
          <w:szCs w:val="28"/>
        </w:rPr>
        <w:t xml:space="preserve"> và thảo luận</w:t>
      </w:r>
      <w:bookmarkEnd w:id="693"/>
      <w:bookmarkEnd w:id="694"/>
      <w:bookmarkEnd w:id="695"/>
      <w:bookmarkEnd w:id="696"/>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Các tình huống thường gặp khi tư vấn, hỗ trợ trong Chương trình </w:t>
      </w:r>
      <w:r w:rsidR="00883704" w:rsidRPr="00C001EC">
        <w:rPr>
          <w:color w:val="000000" w:themeColor="text1"/>
          <w:sz w:val="28"/>
          <w:szCs w:val="28"/>
        </w:rPr>
        <w:t>OCOP</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 xml:space="preserve">Tình huống 1: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Đối với các cán bộ cấp huyện và tỉnh một số chưa hiểu được ý nghĩa của Chương trình </w:t>
      </w:r>
      <w:r w:rsidR="00883704" w:rsidRPr="00C001EC">
        <w:rPr>
          <w:color w:val="000000" w:themeColor="text1"/>
          <w:sz w:val="28"/>
          <w:szCs w:val="28"/>
        </w:rPr>
        <w:t>OCOP</w:t>
      </w:r>
      <w:r w:rsidRPr="00C001EC">
        <w:rPr>
          <w:color w:val="000000" w:themeColor="text1"/>
          <w:sz w:val="28"/>
          <w:szCs w:val="28"/>
        </w:rPr>
        <w:t xml:space="preserve"> nên gặp khó khăn trong việc thực hiện tuyên truyền và tư vấn cũng như đưa ra phương án kế hoạch.</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Giải quyế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Tuyên truyền đẩy đủ về OCOP, tránh việc hiểu sai lệch về Chương trình </w:t>
      </w:r>
      <w:r w:rsidR="00883704" w:rsidRPr="00C001EC">
        <w:rPr>
          <w:color w:val="000000" w:themeColor="text1"/>
          <w:sz w:val="28"/>
          <w:szCs w:val="28"/>
        </w:rPr>
        <w:t>OCOP.</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Tình huống 2:</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ác chủ thể cũng chưa hiểu hết được ý nghĩa của việc tham gia OCOP, một số chủ thể luôn có tư tưởng và tư duy vào OCOP để nhận được các gói hỗ trợ từ ngân sách nhà nước.</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Giải quyết:</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ần tuyên truyền lại một cách đẩy đủ về OCOP, những cái được, cái mất khi tham gia OCOP.</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Đưa ra các dẫn chứng cụ thể ở các tỉnh khác mà có các chủ thể thành công về OCOP, nhất là những chủ thể đạt được tăng trưởng kinh tế cao sau khi tham gia vào OCOP</w:t>
      </w:r>
      <w:r w:rsidR="00100A36">
        <w:rPr>
          <w:color w:val="000000" w:themeColor="text1"/>
          <w:sz w:val="28"/>
          <w:szCs w:val="28"/>
        </w:rPr>
        <w:t>.</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Tình huống 3:</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Một số chủ thể không dùng được máy tính và gặp khó khăn trong việc hoàn thành bộ hồ sơ đặc biệt là lập phương án kế hoạch </w:t>
      </w:r>
      <w:r w:rsidR="00100A36">
        <w:rPr>
          <w:color w:val="000000" w:themeColor="text1"/>
          <w:sz w:val="28"/>
          <w:szCs w:val="28"/>
        </w:rPr>
        <w:t>k</w:t>
      </w:r>
      <w:r w:rsidRPr="00C001EC">
        <w:rPr>
          <w:color w:val="000000" w:themeColor="text1"/>
          <w:sz w:val="28"/>
          <w:szCs w:val="28"/>
        </w:rPr>
        <w:t>inh doanh.</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 xml:space="preserve">Giải quyết: </w:t>
      </w:r>
    </w:p>
    <w:p w:rsidR="005155FE" w:rsidRPr="00C001EC" w:rsidRDefault="005155FE" w:rsidP="00FF2C31">
      <w:pPr>
        <w:pStyle w:val="ListParagraph"/>
        <w:numPr>
          <w:ilvl w:val="0"/>
          <w:numId w:val="47"/>
        </w:numPr>
        <w:spacing w:before="120" w:after="0" w:line="360" w:lineRule="exact"/>
        <w:ind w:left="0" w:firstLine="567"/>
        <w:contextualSpacing w:val="0"/>
        <w:jc w:val="both"/>
        <w:rPr>
          <w:b/>
          <w:color w:val="000000" w:themeColor="text1"/>
          <w:sz w:val="28"/>
          <w:szCs w:val="28"/>
        </w:rPr>
      </w:pPr>
      <w:r w:rsidRPr="00C001EC">
        <w:rPr>
          <w:color w:val="000000" w:themeColor="text1"/>
          <w:sz w:val="28"/>
          <w:szCs w:val="28"/>
        </w:rPr>
        <w:t>Cán bộ địa phương phải hỗ trợ các chủ thể trong vấn đề này hoặc chuyên gia tư vấn phải có 1 lớp đào tạo và tập huấn riêng cho tình huống này</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Tình huống 4:</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Một số chủ thể không “mặn mà” về OCOP chỉ làm một cách gượng ép do nhiều nguyên nhân.</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Giải quyết:</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ìm lý do chính và nếu như họ không “mặn mà” không muốn tham gia thì cũng nên khuyên các cán bộ phụ trách OCOP tại đia phương không nên gượng ép họ. Nếu như khi nào họ thực sự thấy được lợi ích về việc tham gia OCOP thì khuyến khích tham gia sau.</w:t>
      </w:r>
    </w:p>
    <w:p w:rsidR="005155FE" w:rsidRPr="00C001EC" w:rsidRDefault="005155FE" w:rsidP="00FF2C31">
      <w:pPr>
        <w:spacing w:before="120" w:after="0" w:line="360" w:lineRule="exact"/>
        <w:ind w:firstLine="567"/>
        <w:jc w:val="both"/>
        <w:rPr>
          <w:rFonts w:eastAsia="Calibri"/>
          <w:b/>
          <w:color w:val="000000" w:themeColor="text1"/>
          <w:kern w:val="24"/>
          <w:sz w:val="28"/>
          <w:szCs w:val="28"/>
        </w:rPr>
      </w:pPr>
      <w:r w:rsidRPr="00C001EC">
        <w:rPr>
          <w:rFonts w:eastAsia="Calibri"/>
          <w:b/>
          <w:color w:val="000000" w:themeColor="text1"/>
          <w:kern w:val="24"/>
          <w:sz w:val="28"/>
          <w:szCs w:val="28"/>
        </w:rPr>
        <w:t>Tình huống....</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br w:type="page"/>
      </w:r>
    </w:p>
    <w:p w:rsidR="007A1BD5" w:rsidRPr="00C001EC" w:rsidRDefault="005155FE" w:rsidP="00FF2C31">
      <w:pPr>
        <w:pStyle w:val="A"/>
        <w:spacing w:before="120" w:line="360" w:lineRule="exact"/>
        <w:rPr>
          <w:szCs w:val="28"/>
          <w:lang w:val="en-US"/>
        </w:rPr>
      </w:pPr>
      <w:bookmarkStart w:id="697" w:name="_Toc40299079"/>
      <w:bookmarkStart w:id="698" w:name="_Toc42593712"/>
      <w:bookmarkStart w:id="699" w:name="_Toc49775436"/>
      <w:bookmarkStart w:id="700" w:name="_Toc53584211"/>
      <w:r w:rsidRPr="00C001EC">
        <w:rPr>
          <w:szCs w:val="28"/>
        </w:rPr>
        <w:lastRenderedPageBreak/>
        <w:t>PHẦN 5</w:t>
      </w:r>
      <w:bookmarkEnd w:id="697"/>
      <w:bookmarkEnd w:id="698"/>
      <w:bookmarkEnd w:id="699"/>
      <w:bookmarkEnd w:id="700"/>
    </w:p>
    <w:p w:rsidR="005155FE" w:rsidRPr="00C001EC" w:rsidRDefault="000C6F1A" w:rsidP="00FF2C31">
      <w:pPr>
        <w:pStyle w:val="A"/>
        <w:spacing w:before="120" w:line="360" w:lineRule="exact"/>
        <w:rPr>
          <w:szCs w:val="28"/>
        </w:rPr>
      </w:pPr>
      <w:r w:rsidRPr="00C001EC">
        <w:rPr>
          <w:szCs w:val="28"/>
          <w:lang w:val="en-US"/>
        </w:rPr>
        <w:t xml:space="preserve"> </w:t>
      </w:r>
      <w:bookmarkStart w:id="701" w:name="_Toc40299080"/>
      <w:bookmarkStart w:id="702" w:name="_Toc42593713"/>
      <w:bookmarkStart w:id="703" w:name="_Toc49775437"/>
      <w:bookmarkStart w:id="704" w:name="_Toc53584212"/>
      <w:r w:rsidR="005155FE" w:rsidRPr="00C001EC">
        <w:rPr>
          <w:szCs w:val="28"/>
        </w:rPr>
        <w:t>PHƯƠNG PHÁP VÀ KỸ NĂNG TRONG TẬP HUẤN</w:t>
      </w:r>
      <w:bookmarkEnd w:id="701"/>
      <w:bookmarkEnd w:id="702"/>
      <w:bookmarkEnd w:id="703"/>
      <w:bookmarkEnd w:id="704"/>
    </w:p>
    <w:p w:rsidR="005155FE" w:rsidRPr="00C001EC" w:rsidRDefault="005155FE" w:rsidP="00FF2C31">
      <w:pPr>
        <w:pStyle w:val="NormalWeb"/>
        <w:spacing w:before="120" w:beforeAutospacing="0" w:after="0" w:afterAutospacing="0" w:line="360" w:lineRule="exact"/>
        <w:ind w:firstLine="720"/>
        <w:jc w:val="both"/>
        <w:outlineLvl w:val="0"/>
        <w:rPr>
          <w:rFonts w:eastAsiaTheme="minorEastAsia"/>
          <w:color w:val="000000" w:themeColor="text1"/>
          <w:kern w:val="24"/>
          <w:sz w:val="28"/>
          <w:szCs w:val="28"/>
        </w:rPr>
      </w:pPr>
      <w:bookmarkStart w:id="705" w:name="_Toc52318007"/>
      <w:bookmarkStart w:id="706" w:name="_Toc53582999"/>
      <w:bookmarkStart w:id="707" w:name="_Toc53584213"/>
      <w:bookmarkStart w:id="708" w:name="_Toc40299081"/>
      <w:r w:rsidRPr="00C001EC">
        <w:rPr>
          <w:rFonts w:eastAsiaTheme="minorEastAsia"/>
          <w:color w:val="000000" w:themeColor="text1"/>
          <w:kern w:val="24"/>
          <w:sz w:val="28"/>
          <w:szCs w:val="28"/>
          <w:lang w:eastAsia="zh-CN"/>
        </w:rPr>
        <w:t xml:space="preserve">Một cán bộ tư vấn, tập huấn </w:t>
      </w:r>
      <w:r w:rsidR="00746637" w:rsidRPr="00C001EC">
        <w:rPr>
          <w:rFonts w:eastAsiaTheme="minorEastAsia"/>
          <w:color w:val="000000" w:themeColor="text1"/>
          <w:kern w:val="24"/>
          <w:sz w:val="28"/>
          <w:szCs w:val="28"/>
          <w:lang w:eastAsia="zh-CN"/>
        </w:rPr>
        <w:t>C</w:t>
      </w:r>
      <w:r w:rsidRPr="00C001EC">
        <w:rPr>
          <w:rFonts w:eastAsiaTheme="minorEastAsia"/>
          <w:color w:val="000000" w:themeColor="text1"/>
          <w:kern w:val="24"/>
          <w:sz w:val="28"/>
          <w:szCs w:val="28"/>
          <w:lang w:eastAsia="zh-CN"/>
        </w:rPr>
        <w:t xml:space="preserve">hương trình </w:t>
      </w:r>
      <w:r w:rsidR="00746637" w:rsidRPr="00C001EC">
        <w:rPr>
          <w:rFonts w:eastAsiaTheme="minorEastAsia"/>
          <w:color w:val="000000" w:themeColor="text1"/>
          <w:kern w:val="24"/>
          <w:sz w:val="28"/>
          <w:szCs w:val="28"/>
          <w:lang w:eastAsia="zh-CN"/>
        </w:rPr>
        <w:t>OCOP</w:t>
      </w:r>
      <w:r w:rsidRPr="00C001EC">
        <w:rPr>
          <w:rFonts w:eastAsiaTheme="minorEastAsia"/>
          <w:color w:val="000000" w:themeColor="text1"/>
          <w:kern w:val="24"/>
          <w:sz w:val="28"/>
          <w:szCs w:val="28"/>
          <w:lang w:eastAsia="zh-CN"/>
        </w:rPr>
        <w:t xml:space="preserve"> thì ngoài những kiến thức về chuyên môn nghiệp vụ còn cần phải có kiến thức và kỹ năng tập huấn tốt. </w:t>
      </w:r>
      <w:r w:rsidRPr="00C001EC">
        <w:rPr>
          <w:rFonts w:eastAsiaTheme="minorEastAsia"/>
          <w:color w:val="000000" w:themeColor="text1"/>
          <w:kern w:val="24"/>
          <w:sz w:val="28"/>
          <w:szCs w:val="28"/>
        </w:rPr>
        <w:t>Cũng như các chương trình tập huấn khác, việc lựa chọn phương pháp nào và sử dụng kỹ năng gì là rất quan trọng. Nó quyết định đến thành công hay thất bại của chương trình tập huấn. Trong khuôn khổ tài liệu này, chúng tôi xin giới thiệu một số phương pháp và kỹ năng cơ bản trong tập huấn.</w:t>
      </w:r>
      <w:bookmarkEnd w:id="705"/>
      <w:bookmarkEnd w:id="706"/>
      <w:bookmarkEnd w:id="707"/>
    </w:p>
    <w:p w:rsidR="00637254" w:rsidRPr="00C001EC" w:rsidRDefault="00637254" w:rsidP="00637254">
      <w:pPr>
        <w:pStyle w:val="A1"/>
        <w:jc w:val="both"/>
        <w:rPr>
          <w:rFonts w:ascii="Times New Roman" w:hAnsi="Times New Roman"/>
          <w:szCs w:val="28"/>
        </w:rPr>
      </w:pPr>
      <w:bookmarkStart w:id="709" w:name="_Toc42593714"/>
      <w:bookmarkStart w:id="710" w:name="_Toc49775438"/>
      <w:bookmarkStart w:id="711" w:name="_Toc52318008"/>
      <w:bookmarkEnd w:id="708"/>
      <w:r w:rsidRPr="00C001EC">
        <w:rPr>
          <w:rFonts w:ascii="Times New Roman" w:hAnsi="Times New Roman"/>
          <w:szCs w:val="28"/>
        </w:rPr>
        <w:t>5.1. Một số phương pháp cơ bản trong tập huấn</w:t>
      </w:r>
      <w:bookmarkEnd w:id="709"/>
      <w:bookmarkEnd w:id="710"/>
      <w:bookmarkEnd w:id="711"/>
      <w:r w:rsidRPr="00C001EC">
        <w:rPr>
          <w:rFonts w:ascii="Times New Roman" w:hAnsi="Times New Roman"/>
          <w:szCs w:val="28"/>
        </w:rPr>
        <w:t xml:space="preserve"> </w:t>
      </w:r>
    </w:p>
    <w:p w:rsidR="00637254" w:rsidRPr="00C001EC" w:rsidRDefault="00637254" w:rsidP="00637254">
      <w:pPr>
        <w:pStyle w:val="A2"/>
      </w:pPr>
      <w:bookmarkStart w:id="712" w:name="_Toc40299082"/>
      <w:bookmarkStart w:id="713" w:name="_Toc42593715"/>
      <w:bookmarkStart w:id="714" w:name="_Toc49775439"/>
      <w:r w:rsidRPr="00C001EC">
        <w:t>5.1.1. Phương pháp thảo luận nhóm</w:t>
      </w:r>
      <w:bookmarkEnd w:id="712"/>
      <w:bookmarkEnd w:id="713"/>
      <w:bookmarkEnd w:id="714"/>
    </w:p>
    <w:p w:rsidR="00637254" w:rsidRPr="00C001EC" w:rsidRDefault="007A6A16" w:rsidP="00637254">
      <w:pPr>
        <w:pStyle w:val="A3"/>
        <w:rPr>
          <w:szCs w:val="28"/>
        </w:rPr>
      </w:pPr>
      <w:r w:rsidRPr="007A6A16">
        <w:rPr>
          <w:noProof/>
          <w:szCs w:val="28"/>
          <w:lang w:eastAsia="ko-KR"/>
        </w:rPr>
        <w:pict>
          <v:shape id="Text Box 118" o:spid="_x0000_s1084" type="#_x0000_t202" style="position:absolute;left:0;text-align:left;margin-left:245.9pt;margin-top:18.35pt;width:243.5pt;height:192.2pt;z-index:25171558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" stroked="f">
            <v:textbox style="mso-fit-shape-to-text:t">
              <w:txbxContent>
                <w:p w:rsidR="00EE41A8" w:rsidRDefault="00EE41A8" w:rsidP="00637254">
                  <w:r>
                    <w:rPr>
                      <w:noProof/>
                    </w:rPr>
                    <w:drawing>
                      <wp:inline distT="0" distB="0" distL="0" distR="0">
                        <wp:extent cx="2498880" cy="18925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06814" cy="1898604"/>
                                </a:xfrm>
                                <a:prstGeom prst="rect">
                                  <a:avLst/>
                                </a:prstGeom>
                                <a:noFill/>
                                <a:ln>
                                  <a:noFill/>
                                </a:ln>
                                <a:effectLst/>
                              </pic:spPr>
                            </pic:pic>
                          </a:graphicData>
                        </a:graphic>
                      </wp:inline>
                    </w:drawing>
                  </w:r>
                </w:p>
              </w:txbxContent>
            </v:textbox>
            <w10:wrap type="square"/>
          </v:shape>
        </w:pict>
      </w:r>
      <w:r w:rsidR="00637254" w:rsidRPr="00C001EC">
        <w:rPr>
          <w:szCs w:val="28"/>
        </w:rPr>
        <w:t>5.1.1.1. Khái niệm</w:t>
      </w:r>
    </w:p>
    <w:p w:rsidR="00637254" w:rsidRPr="00C001EC" w:rsidRDefault="00637254" w:rsidP="00637254">
      <w:pPr>
        <w:spacing w:before="120" w:after="0" w:line="360" w:lineRule="exact"/>
        <w:ind w:firstLine="567"/>
        <w:jc w:val="both"/>
        <w:rPr>
          <w:color w:val="000000" w:themeColor="text1"/>
          <w:sz w:val="28"/>
          <w:szCs w:val="28"/>
        </w:rPr>
      </w:pPr>
      <w:r w:rsidRPr="00C001EC">
        <w:rPr>
          <w:color w:val="000000" w:themeColor="text1"/>
          <w:sz w:val="28"/>
          <w:szCs w:val="28"/>
        </w:rPr>
        <w:t>Phương pháp thảo luận nhóm là một trong những phương pháp tập huấn có sự tham gia tích cực của người học. Lớp học được chia thành nhiều nhóm, các nhóm thảo luận các câu hỏi (nội dung) và tập huấn viên là người đóng vai trò tổ chức, hướng dẫn, tổng kết và đánh giá.</w:t>
      </w:r>
    </w:p>
    <w:p w:rsidR="00637254" w:rsidRPr="00C001EC" w:rsidRDefault="00637254" w:rsidP="00637254">
      <w:pPr>
        <w:pStyle w:val="A3"/>
        <w:rPr>
          <w:szCs w:val="28"/>
        </w:rPr>
      </w:pPr>
      <w:r w:rsidRPr="00C001EC">
        <w:rPr>
          <w:szCs w:val="28"/>
        </w:rPr>
        <w:t>5.1.1.2. Trường hợp vận dụng</w:t>
      </w:r>
    </w:p>
    <w:p w:rsidR="00637254" w:rsidRPr="00C001EC" w:rsidRDefault="007A6A16" w:rsidP="00637254">
      <w:pPr>
        <w:tabs>
          <w:tab w:val="left" w:pos="709"/>
        </w:tabs>
        <w:spacing w:before="120" w:after="0" w:line="360" w:lineRule="exact"/>
        <w:ind w:firstLine="567"/>
        <w:jc w:val="both"/>
        <w:rPr>
          <w:color w:val="000000" w:themeColor="text1"/>
          <w:sz w:val="28"/>
          <w:szCs w:val="28"/>
        </w:rPr>
      </w:pPr>
      <w:r>
        <w:rPr>
          <w:noProof/>
          <w:color w:val="000000" w:themeColor="text1"/>
          <w:sz w:val="28"/>
          <w:szCs w:val="28"/>
          <w:lang w:eastAsia="ko-KR"/>
        </w:rPr>
        <w:pict>
          <v:shape id="Text Box 119" o:spid="_x0000_s1085" type="#_x0000_t202" style="position:absolute;left:0;text-align:left;margin-left:-13.95pt;margin-top:17.95pt;width:282.95pt;height:243.05pt;z-index:25171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lvgvA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" filled="f" stroked="f">
            <v:textbox>
              <w:txbxContent>
                <w:p w:rsidR="00EE41A8" w:rsidRDefault="00EE41A8" w:rsidP="00637254">
                  <w:r w:rsidRPr="00166090">
                    <w:rPr>
                      <w:noProof/>
                      <w:sz w:val="28"/>
                      <w:szCs w:val="24"/>
                    </w:rPr>
                    <w:drawing>
                      <wp:inline distT="0" distB="0" distL="0" distR="0">
                        <wp:extent cx="3410585" cy="266406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10585" cy="2664068"/>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Phương pháp này thường được áp dụng khi:</w:t>
      </w:r>
    </w:p>
    <w:p w:rsidR="00637254" w:rsidRPr="00C001EC" w:rsidRDefault="00637254" w:rsidP="00637254">
      <w:pPr>
        <w:numPr>
          <w:ilvl w:val="0"/>
          <w:numId w:val="48"/>
        </w:numPr>
        <w:tabs>
          <w:tab w:val="num" w:pos="360"/>
          <w:tab w:val="num" w:pos="426"/>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ạo điều kiện cho học viên trình bày ý kiến trong nhóm nhỏ.</w:t>
      </w:r>
    </w:p>
    <w:p w:rsidR="00637254" w:rsidRPr="00C001EC" w:rsidRDefault="00637254" w:rsidP="00637254">
      <w:pPr>
        <w:numPr>
          <w:ilvl w:val="0"/>
          <w:numId w:val="48"/>
        </w:numPr>
        <w:tabs>
          <w:tab w:val="num" w:pos="360"/>
          <w:tab w:val="num" w:pos="426"/>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Nâng cao kỹ năng giải quyết vấn đề.</w:t>
      </w:r>
    </w:p>
    <w:p w:rsidR="00637254" w:rsidRPr="00C001EC" w:rsidRDefault="00637254" w:rsidP="00637254">
      <w:pPr>
        <w:numPr>
          <w:ilvl w:val="0"/>
          <w:numId w:val="48"/>
        </w:numPr>
        <w:tabs>
          <w:tab w:val="num" w:pos="360"/>
          <w:tab w:val="num" w:pos="426"/>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úp học viên có cơ hội học tập kinh nghiệm lẫn nhau.</w:t>
      </w:r>
    </w:p>
    <w:p w:rsidR="00637254" w:rsidRPr="00C001EC" w:rsidRDefault="00637254" w:rsidP="00637254">
      <w:pPr>
        <w:widowControl w:val="0"/>
        <w:numPr>
          <w:ilvl w:val="0"/>
          <w:numId w:val="48"/>
        </w:numPr>
        <w:tabs>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úp cho học viên có tinh thần trách nhiệm cao hơn trong quá trình học tập của mình.</w:t>
      </w:r>
    </w:p>
    <w:p w:rsidR="00637254" w:rsidRPr="00C001EC" w:rsidRDefault="00637254" w:rsidP="00637254">
      <w:pPr>
        <w:widowControl w:val="0"/>
        <w:numPr>
          <w:ilvl w:val="0"/>
          <w:numId w:val="48"/>
        </w:numPr>
        <w:tabs>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Khuyến khích tinh thần hợp tác trong nhóm.</w:t>
      </w:r>
    </w:p>
    <w:p w:rsidR="00637254" w:rsidRPr="00C001EC" w:rsidRDefault="00637254" w:rsidP="00637254">
      <w:pPr>
        <w:pStyle w:val="A3"/>
        <w:rPr>
          <w:szCs w:val="28"/>
        </w:rPr>
      </w:pPr>
      <w:r w:rsidRPr="00C001EC">
        <w:rPr>
          <w:szCs w:val="28"/>
        </w:rPr>
        <w:lastRenderedPageBreak/>
        <w:t>5.1.1.3. Ưu điểm</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ọc viên phát huy tính chủ động trong học tập.</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Khuyến khích sự tham gia phát biểu của học viên, nhất là những người ít phát biểu.</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ọc viên ít phụ thuộc vào giảng viên.</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ạo điều kiện củng cố bài học, hoặc làm sáng tỏ những điều còn thắc mắc.</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uy động trí tuệ, kinh nghiệm, tài năng của mọi người trong nhóm để cùng đạt mục tiêu chung.</w:t>
      </w:r>
    </w:p>
    <w:p w:rsidR="00637254" w:rsidRPr="00C001EC" w:rsidRDefault="00637254" w:rsidP="00637254">
      <w:pPr>
        <w:pStyle w:val="A3"/>
        <w:rPr>
          <w:szCs w:val="28"/>
        </w:rPr>
      </w:pPr>
      <w:r w:rsidRPr="00C001EC">
        <w:rPr>
          <w:szCs w:val="28"/>
        </w:rPr>
        <w:t>5.1.1.4. Cách thực hiện</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pacing w:val="-6"/>
          <w:sz w:val="28"/>
          <w:szCs w:val="28"/>
        </w:rPr>
      </w:pPr>
      <w:r w:rsidRPr="00C001EC">
        <w:rPr>
          <w:color w:val="000000" w:themeColor="text1"/>
          <w:spacing w:val="-6"/>
          <w:sz w:val="28"/>
          <w:szCs w:val="28"/>
        </w:rPr>
        <w:t>Chia học viên thành nhóm nhỏ;</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Giao công việc cụ thể, đề tài cần thảo luận cho từng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ừng nhóm phân công công việc cụ thể cho từng người: Tổ trưởng, người trình bày;</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ìm hiểu xem các nhóm đã hiểu công việc và đề tài thảo luận của nhóm mình hay chưa;</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Nhóm tự thảo luận, thời gian thường phụ thuộc vào nội dung nhưng không nên dài quá, nhiều nhất là 30 phút;</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 xml:space="preserve">Đại diện các nhóm trình bày kết quả thảo luận </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ập huấn viên tổng kết, phân tích kết quả thảo luận nhóm và bổ sung những nội dung còn thiếu</w:t>
      </w:r>
    </w:p>
    <w:p w:rsidR="00637254" w:rsidRPr="00C001EC" w:rsidRDefault="00637254" w:rsidP="00637254">
      <w:pPr>
        <w:pStyle w:val="A3"/>
        <w:rPr>
          <w:szCs w:val="28"/>
        </w:rPr>
      </w:pPr>
      <w:r w:rsidRPr="00C001EC">
        <w:rPr>
          <w:szCs w:val="28"/>
        </w:rPr>
        <w:t>5.1.1.5. Những điều cần lưu ý khi sử dụng phương pháp thảo luận nhóm</w:t>
      </w:r>
    </w:p>
    <w:p w:rsidR="00637254" w:rsidRPr="00C001EC" w:rsidRDefault="007A6A16" w:rsidP="00637254">
      <w:pPr>
        <w:numPr>
          <w:ilvl w:val="0"/>
          <w:numId w:val="50"/>
        </w:numPr>
        <w:tabs>
          <w:tab w:val="clear" w:pos="1800"/>
          <w:tab w:val="num" w:pos="851"/>
        </w:tabs>
        <w:spacing w:before="120" w:after="0" w:line="360" w:lineRule="exact"/>
        <w:ind w:left="0" w:firstLine="567"/>
        <w:jc w:val="both"/>
        <w:rPr>
          <w:color w:val="000000" w:themeColor="text1"/>
          <w:sz w:val="28"/>
          <w:szCs w:val="28"/>
        </w:rPr>
      </w:pPr>
      <w:r>
        <w:rPr>
          <w:noProof/>
          <w:color w:val="000000" w:themeColor="text1"/>
          <w:sz w:val="28"/>
          <w:szCs w:val="28"/>
          <w:lang w:eastAsia="ko-KR"/>
        </w:rPr>
        <w:pict>
          <v:shape id="Text Box 121" o:spid="_x0000_s1086" type="#_x0000_t202" style="position:absolute;left:0;text-align:left;margin-left:9.2pt;margin-top:20.2pt;width:252.05pt;height:207.2pt;z-index:25171660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" stroked="f">
            <v:textbox style="mso-fit-shape-to-text:t">
              <w:txbxContent>
                <w:p w:rsidR="00EE41A8" w:rsidRDefault="00EE41A8" w:rsidP="00637254">
                  <w:r>
                    <w:rPr>
                      <w:noProof/>
                    </w:rPr>
                    <w:drawing>
                      <wp:inline distT="0" distB="0" distL="0" distR="0">
                        <wp:extent cx="2636875" cy="2087873"/>
                        <wp:effectExtent l="0" t="0" r="0" b="8255"/>
                        <wp:docPr id="7" name="Picture 7" descr="Description: Káº¿t quáº£ hÃ¬nh áº£nh cho hÃ¬nh áº£nh tháº£o luáº­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Káº¿t quáº£ hÃ¬nh áº£nh cho hÃ¬nh áº£nh tháº£o luáº­n"/>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48050" cy="2096722"/>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Về câu hỏi hay công việc của mỗi nhóm</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Câu hỏi rõ ràng, cụ thể và dễ hiểu;</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pacing w:val="-10"/>
          <w:sz w:val="28"/>
          <w:szCs w:val="28"/>
        </w:rPr>
      </w:pPr>
      <w:r w:rsidRPr="00C001EC">
        <w:rPr>
          <w:color w:val="000000" w:themeColor="text1"/>
          <w:spacing w:val="-10"/>
          <w:sz w:val="28"/>
          <w:szCs w:val="28"/>
        </w:rPr>
        <w:t>Tránh không để các nhóm thảo luận cùng một câu hỏi, cùng một nội dung;</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Câu hỏi cần chuẩn bị trước và ghi ra giấy để các nhóm bốc thăm;</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 xml:space="preserve">Định rõ thời gian cho các nhóm </w:t>
      </w:r>
      <w:r w:rsidRPr="00C001EC">
        <w:rPr>
          <w:color w:val="000000" w:themeColor="text1"/>
          <w:sz w:val="28"/>
          <w:szCs w:val="28"/>
        </w:rPr>
        <w:lastRenderedPageBreak/>
        <w:t>trước khi tiến hành thảo luận.</w:t>
      </w:r>
    </w:p>
    <w:p w:rsidR="00637254" w:rsidRPr="00C001EC" w:rsidRDefault="00637254" w:rsidP="00637254">
      <w:pPr>
        <w:numPr>
          <w:ilvl w:val="0"/>
          <w:numId w:val="50"/>
        </w:numPr>
        <w:tabs>
          <w:tab w:val="clear" w:pos="1800"/>
          <w:tab w:val="num" w:pos="426"/>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Về chia nhóm</w:t>
      </w:r>
    </w:p>
    <w:p w:rsidR="00637254" w:rsidRPr="00C001EC" w:rsidRDefault="00637254" w:rsidP="00637254">
      <w:pPr>
        <w:numPr>
          <w:ilvl w:val="0"/>
          <w:numId w:val="48"/>
        </w:numPr>
        <w:tabs>
          <w:tab w:val="num" w:pos="360"/>
          <w:tab w:val="num" w:pos="426"/>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Nhóm không nên quá đông, vì không nên để cho học viên không có cơ hội tham gia ý kiến. Nhóm làm việc có hiệu quả nhất thường là từ 4 - 7 người;</w:t>
      </w:r>
    </w:p>
    <w:p w:rsidR="00637254" w:rsidRPr="00C001EC" w:rsidRDefault="00637254" w:rsidP="00637254">
      <w:pPr>
        <w:numPr>
          <w:ilvl w:val="0"/>
          <w:numId w:val="48"/>
        </w:numPr>
        <w:tabs>
          <w:tab w:val="num" w:pos="360"/>
          <w:tab w:val="num" w:pos="426"/>
          <w:tab w:val="num" w:pos="851"/>
        </w:tabs>
        <w:spacing w:before="120" w:after="0" w:line="360" w:lineRule="exact"/>
        <w:ind w:left="0" w:firstLine="567"/>
        <w:jc w:val="both"/>
        <w:rPr>
          <w:color w:val="000000" w:themeColor="text1"/>
          <w:spacing w:val="-12"/>
          <w:sz w:val="28"/>
          <w:szCs w:val="28"/>
        </w:rPr>
      </w:pPr>
      <w:r w:rsidRPr="00C001EC">
        <w:rPr>
          <w:color w:val="000000" w:themeColor="text1"/>
          <w:spacing w:val="-12"/>
          <w:sz w:val="28"/>
          <w:szCs w:val="28"/>
        </w:rPr>
        <w:t>Số lượng nhóm tuỳ thuộc vào số lượng học viên và số lượng câu hỏi cần thảo luận;</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Không nên để học viên tự chia nhóm. Các nhóm không nên chênh lệch về độ tuổi, giới tính, trình độ;</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Nhóm có thể ổn định trong suốt thời gian học, hoặc có thể thay đổi tuỳ thuộc vào nội dung cần thảo luận;</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Địa điểm thảo luận của mỗi nhóm cần có vị trí thoải mái, tránh quá gần nhau hoặc quá xa nhau;</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Nên áp dụng một số cách chia nhóm tự nhiên như: chia 2 nhóm: chẵn, lẻ; chia thành 3 nhóm: 1, 2, 3; chia 4 nhóm theo mùa: xuân, hạ, thu, đông…</w:t>
      </w:r>
    </w:p>
    <w:p w:rsidR="00637254" w:rsidRPr="006320A2"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Thời gian thảo luận nhóm phải đảm bảo</w:t>
      </w:r>
    </w:p>
    <w:p w:rsidR="00637254" w:rsidRPr="006320A2" w:rsidRDefault="00637254" w:rsidP="00637254">
      <w:pPr>
        <w:tabs>
          <w:tab w:val="num" w:pos="851"/>
          <w:tab w:val="num" w:pos="900"/>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Tập huấn viên cần thường xuyên nhắc nhở các nhóm về thời gian thảo luận.</w:t>
      </w:r>
    </w:p>
    <w:p w:rsidR="00637254" w:rsidRPr="00C001EC"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Hỗ trợ thảo luận nhóm</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Tập huấn viên cần bao quát các nhóm thảo luận để hỗ trợ kịp thời khi các nhóm cần trợ giúp, thí dụ như giải đáp thắc mắc, gỡ bí và giúp các nhóm không đi lạc đề;</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Tập huấn viên cần giúp các nhóm một cách khách quan, không thiên vị, không gây không khí thắng thua trong thảo luận.</w:t>
      </w:r>
    </w:p>
    <w:p w:rsidR="00637254" w:rsidRPr="00C001EC"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Tổng kết thảo luận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ập huấn viên tổng hợp lại, phân tích kết quả thảo luận nhóm. Khi phân tích cần nhấn mạnh trọng tâm, khuyến khích các ý kiến hay, chỉnh sửa những ý kiến chưa đúng, cho thêm ví dụ để làm rõ ý nghĩa và bổ xung nếu thiếu;</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Cần tôn trọng ý kiến của tất cả các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Khuyến khích các nhóm bằng cách động viên, khen ngợi, tránh tạo ra sự ganh đua giữa các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Cuối cùng tập huấn viên cần tóm tắt lại những nội dung chính của bài thảo luận với cả lớp.</w:t>
      </w:r>
    </w:p>
    <w:p w:rsidR="00637254" w:rsidRPr="00C001EC" w:rsidRDefault="00637254" w:rsidP="00637254">
      <w:pPr>
        <w:pStyle w:val="A2"/>
      </w:pPr>
      <w:bookmarkStart w:id="715" w:name="_Toc40299083"/>
      <w:bookmarkStart w:id="716" w:name="_Toc42593716"/>
      <w:bookmarkStart w:id="717" w:name="_Toc49775440"/>
      <w:r w:rsidRPr="00C001EC">
        <w:lastRenderedPageBreak/>
        <w:t>5.1.2. Phương pháp động não</w:t>
      </w:r>
      <w:bookmarkEnd w:id="715"/>
      <w:bookmarkEnd w:id="716"/>
      <w:bookmarkEnd w:id="717"/>
    </w:p>
    <w:p w:rsidR="00637254" w:rsidRPr="00C001EC" w:rsidRDefault="00637254" w:rsidP="00637254">
      <w:pPr>
        <w:pStyle w:val="A3"/>
        <w:rPr>
          <w:szCs w:val="28"/>
          <w:lang w:val="pt-BR"/>
        </w:rPr>
      </w:pPr>
      <w:r w:rsidRPr="00C001EC">
        <w:rPr>
          <w:szCs w:val="28"/>
          <w:lang w:val="pt-BR"/>
        </w:rPr>
        <w:t>5.1.2.1. Khái niệm</w:t>
      </w:r>
    </w:p>
    <w:p w:rsidR="00637254" w:rsidRPr="00C001EC" w:rsidRDefault="00637254" w:rsidP="00637254">
      <w:pPr>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Động não hay não công là một phương pháp làm việc theo nhóm nhằm tạo lập, sắp xếp và đánh giá các ý tưởng bằng cách đưa ra một câu hỏi phù hợp rồi khích lệ những thành viên tham gia trả lời.</w:t>
      </w:r>
    </w:p>
    <w:p w:rsidR="00637254" w:rsidRPr="00C001EC" w:rsidRDefault="00637254" w:rsidP="00637254">
      <w:pPr>
        <w:pStyle w:val="A2"/>
        <w:rPr>
          <w:b w:val="0"/>
        </w:rPr>
      </w:pPr>
      <w:bookmarkStart w:id="718" w:name="_Toc42593717"/>
      <w:bookmarkStart w:id="719" w:name="_Toc49775441"/>
      <w:r w:rsidRPr="006320A2">
        <w:rPr>
          <w:b w:val="0"/>
          <w:lang w:val="pt-BR"/>
        </w:rPr>
        <w:t>5.1.2.2.</w:t>
      </w:r>
      <w:r w:rsidRPr="00C001EC">
        <w:rPr>
          <w:b w:val="0"/>
        </w:rPr>
        <w:t>Trường hợp vận dụng</w:t>
      </w:r>
      <w:bookmarkEnd w:id="718"/>
      <w:bookmarkEnd w:id="719"/>
    </w:p>
    <w:p w:rsidR="00637254" w:rsidRPr="00C001EC" w:rsidRDefault="00637254" w:rsidP="00637254">
      <w:pPr>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Động não là một trong những phương pháp giảng dạy tích cực, khuyến khích mạnh mẽ sự tham gia của người học, coi người học là trung tâm trong quá trình dạy học. Mặt khác, động não còn được sử dụng rất hiệu quả trong những trường hợp cần có những ý kiến hay, giải pháp hữu hiệu trong một khoảng thời gian ngắn cho một vấn đề nào đó. Phương pháp này còn dùng nhằm thu thập càng nhiều ý kiến càng tốt để tìm nhiều giải pháp khác nhau cho một vấn đề.</w:t>
      </w:r>
    </w:p>
    <w:p w:rsidR="00637254" w:rsidRPr="00C001EC" w:rsidRDefault="007A6A16" w:rsidP="00637254">
      <w:pPr>
        <w:pStyle w:val="A2"/>
        <w:rPr>
          <w:b w:val="0"/>
        </w:rPr>
      </w:pPr>
      <w:bookmarkStart w:id="720" w:name="_Toc42593718"/>
      <w:bookmarkStart w:id="721" w:name="_Toc49775442"/>
      <w:r w:rsidRPr="007A6A16">
        <w:rPr>
          <w:b w:val="0"/>
          <w:noProof/>
          <w:lang w:val="en-US" w:eastAsia="ko-KR"/>
        </w:rPr>
        <w:pict>
          <v:shape id="Text Box 124" o:spid="_x0000_s1087" type="#_x0000_t202" style="position:absolute;left:0;text-align:left;margin-left:-2.15pt;margin-top:4.4pt;width:220.15pt;height:238.6pt;z-index:25171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yjiQIAABw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" stroked="f">
            <v:textbox>
              <w:txbxContent>
                <w:p w:rsidR="00EE41A8" w:rsidRDefault="00EE41A8" w:rsidP="00637254">
                  <w:r>
                    <w:rPr>
                      <w:noProof/>
                    </w:rPr>
                    <w:drawing>
                      <wp:inline distT="0" distB="0" distL="0" distR="0">
                        <wp:extent cx="2613025" cy="2627233"/>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3025" cy="2627233"/>
                                </a:xfrm>
                                <a:prstGeom prst="rect">
                                  <a:avLst/>
                                </a:prstGeom>
                                <a:noFill/>
                                <a:ln>
                                  <a:noFill/>
                                </a:ln>
                              </pic:spPr>
                            </pic:pic>
                          </a:graphicData>
                        </a:graphic>
                      </wp:inline>
                    </w:drawing>
                  </w:r>
                </w:p>
              </w:txbxContent>
            </v:textbox>
            <w10:wrap type="square"/>
          </v:shape>
        </w:pict>
      </w:r>
      <w:r w:rsidR="00637254" w:rsidRPr="006320A2">
        <w:rPr>
          <w:b w:val="0"/>
          <w:lang w:val="pt-BR"/>
        </w:rPr>
        <w:t>5.1.2.3</w:t>
      </w:r>
      <w:r w:rsidR="00637254" w:rsidRPr="00C001EC">
        <w:rPr>
          <w:b w:val="0"/>
        </w:rPr>
        <w:t>. Ưu điểm</w:t>
      </w:r>
      <w:bookmarkEnd w:id="720"/>
      <w:bookmarkEnd w:id="721"/>
    </w:p>
    <w:p w:rsidR="00637254" w:rsidRPr="006320A2" w:rsidRDefault="00637254" w:rsidP="00637254">
      <w:pPr>
        <w:spacing w:before="120" w:after="0" w:line="360" w:lineRule="exact"/>
        <w:ind w:left="567"/>
        <w:jc w:val="both"/>
        <w:rPr>
          <w:color w:val="000000" w:themeColor="text1"/>
          <w:sz w:val="28"/>
          <w:szCs w:val="28"/>
          <w:lang w:val="pt-BR"/>
        </w:rPr>
      </w:pPr>
      <w:r w:rsidRPr="006320A2">
        <w:rPr>
          <w:color w:val="000000" w:themeColor="text1"/>
          <w:sz w:val="28"/>
          <w:szCs w:val="28"/>
          <w:lang w:val="pt-BR"/>
        </w:rPr>
        <w:t>- Khuyến khích óc sáng tạo của học viên</w:t>
      </w:r>
    </w:p>
    <w:p w:rsidR="00637254" w:rsidRPr="006320A2" w:rsidRDefault="00637254" w:rsidP="00637254">
      <w:pPr>
        <w:spacing w:before="120" w:after="0" w:line="360" w:lineRule="exact"/>
        <w:ind w:left="567"/>
        <w:jc w:val="both"/>
        <w:rPr>
          <w:color w:val="000000" w:themeColor="text1"/>
          <w:sz w:val="28"/>
          <w:szCs w:val="28"/>
          <w:lang w:val="pt-BR"/>
        </w:rPr>
      </w:pPr>
      <w:r w:rsidRPr="006320A2">
        <w:rPr>
          <w:color w:val="000000" w:themeColor="text1"/>
          <w:sz w:val="28"/>
          <w:szCs w:val="28"/>
          <w:lang w:val="pt-BR"/>
        </w:rPr>
        <w:t>- Là cách tốt nhất để tìm ra các giải pháp cho một vấn đề</w:t>
      </w:r>
    </w:p>
    <w:p w:rsidR="00637254" w:rsidRPr="006320A2" w:rsidRDefault="00637254" w:rsidP="00637254">
      <w:pPr>
        <w:spacing w:before="120" w:after="0" w:line="360" w:lineRule="exact"/>
        <w:ind w:left="567"/>
        <w:jc w:val="both"/>
        <w:rPr>
          <w:color w:val="000000" w:themeColor="text1"/>
          <w:sz w:val="28"/>
          <w:szCs w:val="28"/>
          <w:lang w:val="pt-BR"/>
        </w:rPr>
      </w:pPr>
      <w:r w:rsidRPr="006320A2">
        <w:rPr>
          <w:color w:val="000000" w:themeColor="text1"/>
          <w:sz w:val="28"/>
          <w:szCs w:val="28"/>
          <w:lang w:val="pt-BR"/>
        </w:rPr>
        <w:t>- Có thể thực hiện với nhóm có số lượng đông</w:t>
      </w:r>
    </w:p>
    <w:p w:rsidR="00637254" w:rsidRPr="00C001EC" w:rsidRDefault="00637254" w:rsidP="00637254">
      <w:pPr>
        <w:pStyle w:val="A2"/>
        <w:rPr>
          <w:b w:val="0"/>
        </w:rPr>
      </w:pPr>
      <w:bookmarkStart w:id="722" w:name="_Toc42593719"/>
      <w:bookmarkStart w:id="723" w:name="_Toc49775443"/>
      <w:r w:rsidRPr="006320A2">
        <w:rPr>
          <w:b w:val="0"/>
          <w:lang w:val="pt-BR"/>
        </w:rPr>
        <w:t>5.1.2.4.</w:t>
      </w:r>
      <w:r w:rsidRPr="00C001EC">
        <w:rPr>
          <w:b w:val="0"/>
        </w:rPr>
        <w:t xml:space="preserve"> Cách thực hiện</w:t>
      </w:r>
      <w:bookmarkEnd w:id="722"/>
      <w:bookmarkEnd w:id="723"/>
    </w:p>
    <w:p w:rsidR="00637254" w:rsidRPr="006320A2" w:rsidRDefault="00637254" w:rsidP="00637254">
      <w:pPr>
        <w:spacing w:before="120" w:after="0" w:line="360" w:lineRule="exact"/>
        <w:jc w:val="both"/>
        <w:rPr>
          <w:color w:val="000000" w:themeColor="text1"/>
          <w:sz w:val="28"/>
          <w:szCs w:val="28"/>
          <w:lang w:val="pt-BR"/>
        </w:rPr>
      </w:pPr>
      <w:r w:rsidRPr="006320A2">
        <w:rPr>
          <w:color w:val="000000" w:themeColor="text1"/>
          <w:sz w:val="28"/>
          <w:szCs w:val="28"/>
          <w:lang w:val="pt-BR"/>
        </w:rPr>
        <w:t>Trình tự thực hiện phương pháp này được chia thành 3 nội dung chính thể hiện ở bảng sau:</w:t>
      </w:r>
    </w:p>
    <w:p w:rsidR="00637254" w:rsidRPr="006320A2" w:rsidRDefault="00637254" w:rsidP="00637254">
      <w:pPr>
        <w:spacing w:before="120" w:after="0" w:line="360" w:lineRule="exact"/>
        <w:jc w:val="both"/>
        <w:rPr>
          <w:b/>
          <w:i/>
          <w:color w:val="000000" w:themeColor="text1"/>
          <w:sz w:val="28"/>
          <w:szCs w:val="28"/>
          <w:lang w:val="pt-BR"/>
        </w:rPr>
      </w:pPr>
    </w:p>
    <w:p w:rsidR="00637254" w:rsidRPr="006320A2" w:rsidRDefault="00637254" w:rsidP="00637254">
      <w:pPr>
        <w:pStyle w:val="B1"/>
        <w:spacing w:before="120" w:line="360" w:lineRule="exact"/>
        <w:jc w:val="both"/>
        <w:rPr>
          <w:sz w:val="28"/>
          <w:szCs w:val="28"/>
          <w:lang w:val="pt-BR"/>
        </w:rPr>
      </w:pPr>
    </w:p>
    <w:p w:rsidR="00637254" w:rsidRPr="006320A2" w:rsidRDefault="00637254" w:rsidP="00637254">
      <w:pPr>
        <w:pStyle w:val="B1"/>
        <w:spacing w:before="120" w:line="360" w:lineRule="exact"/>
        <w:rPr>
          <w:sz w:val="28"/>
          <w:szCs w:val="28"/>
          <w:lang w:val="pt-BR"/>
        </w:rPr>
      </w:pPr>
      <w:r w:rsidRPr="006320A2">
        <w:rPr>
          <w:sz w:val="28"/>
          <w:szCs w:val="28"/>
          <w:lang w:val="pt-BR"/>
        </w:rPr>
        <w:t>Bảng 5: Các bước thực hiện của phương pháp động n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992"/>
        <w:gridCol w:w="3275"/>
        <w:gridCol w:w="4354"/>
      </w:tblGrid>
      <w:tr w:rsidR="00637254" w:rsidRPr="00C001EC" w:rsidTr="00166090">
        <w:tc>
          <w:tcPr>
            <w:tcW w:w="1035" w:type="pct"/>
            <w:vAlign w:val="center"/>
          </w:tcPr>
          <w:p w:rsidR="00637254" w:rsidRPr="00C001EC" w:rsidRDefault="00637254" w:rsidP="00166090">
            <w:pPr>
              <w:spacing w:before="120" w:after="0" w:line="360" w:lineRule="exact"/>
              <w:jc w:val="center"/>
              <w:rPr>
                <w:b/>
                <w:color w:val="000000" w:themeColor="text1"/>
                <w:sz w:val="28"/>
                <w:szCs w:val="28"/>
              </w:rPr>
            </w:pPr>
            <w:r w:rsidRPr="00C001EC">
              <w:rPr>
                <w:b/>
                <w:color w:val="000000" w:themeColor="text1"/>
                <w:sz w:val="28"/>
                <w:szCs w:val="28"/>
              </w:rPr>
              <w:t>Các nội dung</w:t>
            </w:r>
          </w:p>
        </w:tc>
        <w:tc>
          <w:tcPr>
            <w:tcW w:w="1702" w:type="pct"/>
            <w:vAlign w:val="center"/>
          </w:tcPr>
          <w:p w:rsidR="00637254" w:rsidRPr="00C001EC" w:rsidRDefault="00637254" w:rsidP="00166090">
            <w:pPr>
              <w:spacing w:before="120" w:after="0" w:line="360" w:lineRule="exact"/>
              <w:jc w:val="center"/>
              <w:rPr>
                <w:b/>
                <w:color w:val="000000" w:themeColor="text1"/>
                <w:sz w:val="28"/>
                <w:szCs w:val="28"/>
              </w:rPr>
            </w:pPr>
            <w:r w:rsidRPr="00C001EC">
              <w:rPr>
                <w:b/>
                <w:color w:val="000000" w:themeColor="text1"/>
                <w:sz w:val="28"/>
                <w:szCs w:val="28"/>
              </w:rPr>
              <w:t>Mục đích</w:t>
            </w:r>
          </w:p>
        </w:tc>
        <w:tc>
          <w:tcPr>
            <w:tcW w:w="2263" w:type="pct"/>
            <w:vAlign w:val="center"/>
          </w:tcPr>
          <w:p w:rsidR="00637254" w:rsidRPr="00C001EC" w:rsidRDefault="00637254" w:rsidP="00166090">
            <w:pPr>
              <w:spacing w:before="120" w:after="0" w:line="360" w:lineRule="exact"/>
              <w:jc w:val="center"/>
              <w:rPr>
                <w:b/>
                <w:color w:val="000000" w:themeColor="text1"/>
                <w:sz w:val="28"/>
                <w:szCs w:val="28"/>
              </w:rPr>
            </w:pPr>
            <w:r w:rsidRPr="00C001EC">
              <w:rPr>
                <w:b/>
                <w:color w:val="000000" w:themeColor="text1"/>
                <w:sz w:val="28"/>
                <w:szCs w:val="28"/>
              </w:rPr>
              <w:t>Nguyên tắc</w:t>
            </w:r>
          </w:p>
        </w:tc>
      </w:tr>
      <w:tr w:rsidR="00637254" w:rsidRPr="00C001EC" w:rsidTr="00166090">
        <w:tc>
          <w:tcPr>
            <w:tcW w:w="1035" w:type="pct"/>
            <w:vAlign w:val="center"/>
          </w:tcPr>
          <w:p w:rsidR="00637254" w:rsidRPr="00C001EC" w:rsidRDefault="00637254" w:rsidP="00166090">
            <w:pPr>
              <w:spacing w:before="120" w:after="0" w:line="360" w:lineRule="exact"/>
              <w:rPr>
                <w:color w:val="000000" w:themeColor="text1"/>
                <w:sz w:val="28"/>
                <w:szCs w:val="28"/>
              </w:rPr>
            </w:pPr>
            <w:r w:rsidRPr="00C001EC">
              <w:rPr>
                <w:color w:val="000000" w:themeColor="text1"/>
                <w:sz w:val="28"/>
                <w:szCs w:val="28"/>
              </w:rPr>
              <w:t>1. Tạo ý</w:t>
            </w:r>
            <w:r w:rsidR="00626B53">
              <w:rPr>
                <w:color w:val="000000" w:themeColor="text1"/>
                <w:sz w:val="28"/>
                <w:szCs w:val="28"/>
              </w:rPr>
              <w:t xml:space="preserve"> </w:t>
            </w:r>
            <w:r w:rsidRPr="00C001EC">
              <w:rPr>
                <w:color w:val="000000" w:themeColor="text1"/>
                <w:sz w:val="28"/>
                <w:szCs w:val="28"/>
              </w:rPr>
              <w:t>tưởng</w:t>
            </w:r>
          </w:p>
        </w:tc>
        <w:tc>
          <w:tcPr>
            <w:tcW w:w="1702"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Khích lệ các thành viên trong nhóm đều tham gia đóng góp ý kiến càng nhiều càng tốt</w:t>
            </w:r>
          </w:p>
        </w:tc>
        <w:tc>
          <w:tcPr>
            <w:tcW w:w="2263"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Coi trọng số lượng, có thể bỏ qua chất lượng của các ý kiến</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Hoan nghênh các ý tưởng đặc sắc</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Chấp nhận các ý tưởng của người khác</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lastRenderedPageBreak/>
              <w:t>- Không phê phán</w:t>
            </w:r>
          </w:p>
        </w:tc>
      </w:tr>
      <w:tr w:rsidR="00637254" w:rsidRPr="00C001EC" w:rsidTr="00166090">
        <w:tc>
          <w:tcPr>
            <w:tcW w:w="1035" w:type="pct"/>
            <w:vAlign w:val="center"/>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lastRenderedPageBreak/>
              <w:t>2. Phân loại ý tưởng</w:t>
            </w:r>
          </w:p>
        </w:tc>
        <w:tc>
          <w:tcPr>
            <w:tcW w:w="1702"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Xây dựng một cấu trúc các tiêu chí cho các nhóm ý tưởng (</w:t>
            </w:r>
            <w:r w:rsidRPr="00C001EC">
              <w:rPr>
                <w:i/>
                <w:color w:val="000000" w:themeColor="text1"/>
                <w:sz w:val="28"/>
                <w:szCs w:val="28"/>
              </w:rPr>
              <w:t>Người thúc đẩy có thể phân loại các ý tưởng trước, khi ghi nhận các ý tưởng có thể tổng hợp thành các nhóm ý tưởng đã chủ định trước)</w:t>
            </w:r>
          </w:p>
        </w:tc>
        <w:tc>
          <w:tcPr>
            <w:tcW w:w="2263"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Nhóm các ý tưởng tương tự hoặc có liên quan đến nhau</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Sắp xếp các ý tưởng theo một cấu trúc hợp lý</w:t>
            </w:r>
          </w:p>
          <w:p w:rsidR="00637254" w:rsidRPr="00C001EC" w:rsidRDefault="00637254" w:rsidP="006320A2">
            <w:pPr>
              <w:spacing w:before="120" w:after="0" w:line="360" w:lineRule="exact"/>
              <w:jc w:val="both"/>
              <w:rPr>
                <w:color w:val="000000" w:themeColor="text1"/>
                <w:sz w:val="28"/>
                <w:szCs w:val="28"/>
                <w:lang w:val="fr-FR"/>
              </w:rPr>
            </w:pPr>
            <w:r w:rsidRPr="00C001EC">
              <w:rPr>
                <w:color w:val="000000" w:themeColor="text1"/>
                <w:sz w:val="28"/>
                <w:szCs w:val="28"/>
                <w:lang w:val="fr-FR"/>
              </w:rPr>
              <w:t>- Đặt tên cho các nhóm ý tưởng</w:t>
            </w:r>
          </w:p>
        </w:tc>
      </w:tr>
      <w:tr w:rsidR="00637254" w:rsidRPr="00C001EC" w:rsidTr="00166090">
        <w:tc>
          <w:tcPr>
            <w:tcW w:w="1035" w:type="pct"/>
            <w:vAlign w:val="center"/>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3. Đánh giá ý tưởng</w:t>
            </w:r>
          </w:p>
        </w:tc>
        <w:tc>
          <w:tcPr>
            <w:tcW w:w="1702"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Làm việc theo nhóm để đánh giá chất lượng các ý tưởng</w:t>
            </w:r>
          </w:p>
        </w:tc>
        <w:tc>
          <w:tcPr>
            <w:tcW w:w="2263"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xml:space="preserve">- Các ý tưởng được đánh giá theo một tiêu chuẩn chung </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Làm việc theo nhóm</w:t>
            </w:r>
          </w:p>
        </w:tc>
      </w:tr>
    </w:tbl>
    <w:p w:rsidR="00637254" w:rsidRPr="00C001EC" w:rsidRDefault="00637254" w:rsidP="00637254">
      <w:pPr>
        <w:spacing w:before="120" w:after="0" w:line="360" w:lineRule="exact"/>
        <w:jc w:val="both"/>
        <w:rPr>
          <w:color w:val="000000" w:themeColor="text1"/>
          <w:sz w:val="28"/>
          <w:szCs w:val="28"/>
        </w:rPr>
      </w:pPr>
    </w:p>
    <w:p w:rsidR="00637254" w:rsidRPr="00C001EC" w:rsidRDefault="007A6A16" w:rsidP="00637254">
      <w:pPr>
        <w:spacing w:before="120" w:after="0" w:line="360" w:lineRule="exact"/>
        <w:jc w:val="both"/>
        <w:rPr>
          <w:color w:val="000000" w:themeColor="text1"/>
          <w:sz w:val="28"/>
          <w:szCs w:val="28"/>
        </w:rPr>
      </w:pPr>
      <w:r>
        <w:rPr>
          <w:noProof/>
          <w:color w:val="000000" w:themeColor="text1"/>
          <w:sz w:val="28"/>
          <w:szCs w:val="28"/>
          <w:lang w:eastAsia="ko-KR"/>
        </w:rPr>
        <w:pict>
          <v:shape id="Text Box 125" o:spid="_x0000_s1088" type="#_x0000_t202" style="position:absolute;left:0;text-align:left;margin-left:.6pt;margin-top:5.85pt;width:267.2pt;height:201.35pt;z-index:25171763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" stroked="f">
            <v:textbox style="mso-fit-shape-to-text:t">
              <w:txbxContent>
                <w:p w:rsidR="00EE41A8" w:rsidRDefault="00EE41A8" w:rsidP="00637254">
                  <w:r>
                    <w:rPr>
                      <w:noProof/>
                    </w:rPr>
                    <w:drawing>
                      <wp:inline distT="0" distB="0" distL="0" distR="0">
                        <wp:extent cx="3209925" cy="2314575"/>
                        <wp:effectExtent l="0" t="0" r="9525" b="9525"/>
                        <wp:docPr id="9" name="Picture 9" descr="Description: Káº¿t quáº£ hÃ¬nh áº£nh cho bÃ¡o cÃ¡o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áº¿t quáº£ hÃ¬nh áº£nh cho bÃ¡o cÃ¡o káº¿t quáº£ tháº£o luáº­n nhÃ³m"/>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9925" cy="2314575"/>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Ba nội dung trên được cụ thể hóa thành các bước theo trình tự như sau:</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1</w:t>
      </w:r>
      <w:r w:rsidRPr="00C001EC">
        <w:rPr>
          <w:color w:val="000000" w:themeColor="text1"/>
          <w:sz w:val="28"/>
          <w:szCs w:val="28"/>
        </w:rPr>
        <w:t>: Chuẩn bị câu hỏi: Có nhiều cách chuẩn bị câu hỏi như viết trên một tờ giấy lớn (Ao) hoặc chuẩn bị sẵn một số câu hỏi trắc nghiệm trên giấy A4. Câu hỏi phải hấp dẫn và mang tính thách đố nhưng không quá khó. Câu hỏi được diễn đạt rõ ràng, là câu hỏi mở để có nhiều phương pháp trả lời.</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2:</w:t>
      </w:r>
      <w:r w:rsidRPr="00C001EC">
        <w:rPr>
          <w:color w:val="000000" w:themeColor="text1"/>
          <w:sz w:val="28"/>
          <w:szCs w:val="28"/>
        </w:rPr>
        <w:t xml:space="preserve"> Chuẩn bị vật tư: Các loại vật tư vật dụng hỗ trợ giảng dạy phải được chuẩn bị đầy đủ như: Giấy, bút, các thẻ màu, ghim, kéo, keo dán.</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3:</w:t>
      </w:r>
      <w:r w:rsidRPr="00C001EC">
        <w:rPr>
          <w:color w:val="000000" w:themeColor="text1"/>
          <w:sz w:val="28"/>
          <w:szCs w:val="28"/>
        </w:rPr>
        <w:t xml:space="preserve"> Phân công nhiệm vụ: Việc phân công nhiệm vụ là rất quan trọng. Người thúc đẩy hướng dẫn cách thức tiến hành và phân công nhiệm vụ cho người tham gia. Mỗi người đều biết cần phải làm gì, khi nào, trong bao lâu và như thế nào. Có thể bố trí thêm một số người giúp để ghi các ý tưởng vào thẻ đính lên bảng, hoặc phát biểu ý tưởng để mọi người tham gia hiểu sâu hơn các công việc cần làm.</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lastRenderedPageBreak/>
        <w:t>Bước 4:</w:t>
      </w:r>
      <w:r w:rsidRPr="00C001EC">
        <w:rPr>
          <w:color w:val="000000" w:themeColor="text1"/>
          <w:sz w:val="28"/>
          <w:szCs w:val="28"/>
        </w:rPr>
        <w:t xml:space="preserve"> Nêu câu hỏi, người học động não: Đính hoặc ghi câu hỏi lên bảng và khích lệ mọi người đóng góp ý kiến.</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5:</w:t>
      </w:r>
      <w:r w:rsidRPr="00C001EC">
        <w:rPr>
          <w:color w:val="000000" w:themeColor="text1"/>
          <w:sz w:val="28"/>
          <w:szCs w:val="28"/>
        </w:rPr>
        <w:t xml:space="preserve"> Phân loại và đặt tiêu đề cho nhóm ý tưởng: Cần chú ý trong một số trường hợp việc phân loại ý tưởng gặp khó khăn, hoặc mất nhiều thời gian do số lượng ý tưởng quá lớn và có nội dung tương tự. Vì vậy, không nên dành quá nhiều thời gian cho việc nêu ra ý tưởng hoặc để quy định số lượng nhất định các ý tưởng.</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6:</w:t>
      </w:r>
      <w:r w:rsidRPr="00C001EC">
        <w:rPr>
          <w:color w:val="000000" w:themeColor="text1"/>
          <w:sz w:val="28"/>
          <w:szCs w:val="28"/>
        </w:rPr>
        <w:t xml:space="preserve"> Đánh giá các ý tưởng: Sử dụng các tiêu chí đánh giá chung, người có kinh nghiệm và làm việc theo nhóm để đánh giá các ý tưởng.</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7:</w:t>
      </w:r>
      <w:r w:rsidRPr="00C001EC">
        <w:rPr>
          <w:color w:val="000000" w:themeColor="text1"/>
          <w:sz w:val="28"/>
          <w:szCs w:val="28"/>
        </w:rPr>
        <w:t xml:space="preserve"> Trình bày và thảo luận kết quả: Kết quả đánh giá và thảo luận được ghi chép lại và được đưa ra thảo luận trước toàn bộ những thành viên tham gia.</w:t>
      </w:r>
    </w:p>
    <w:p w:rsidR="00637254" w:rsidRPr="00C001EC" w:rsidRDefault="00637254" w:rsidP="00637254">
      <w:pPr>
        <w:pStyle w:val="A2"/>
        <w:rPr>
          <w:b w:val="0"/>
        </w:rPr>
      </w:pPr>
      <w:bookmarkStart w:id="724" w:name="_Toc42593720"/>
      <w:bookmarkStart w:id="725" w:name="_Toc49775444"/>
      <w:r w:rsidRPr="00C001EC">
        <w:rPr>
          <w:b w:val="0"/>
          <w:lang w:val="en-US"/>
        </w:rPr>
        <w:t>5.1.2.5</w:t>
      </w:r>
      <w:r w:rsidRPr="00C001EC">
        <w:rPr>
          <w:b w:val="0"/>
        </w:rPr>
        <w:t>. Những điểm cần lưu ý khi sử dụng phương pháp động não:</w:t>
      </w:r>
      <w:bookmarkEnd w:id="724"/>
      <w:bookmarkEnd w:id="725"/>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lang w:eastAsia="zh-CN"/>
        </w:rPr>
      </w:pPr>
      <w:r w:rsidRPr="00C001EC">
        <w:rPr>
          <w:color w:val="000000" w:themeColor="text1"/>
          <w:sz w:val="28"/>
          <w:szCs w:val="28"/>
          <w:lang w:eastAsia="zh-CN"/>
        </w:rPr>
        <w:t>Nên tôn trọng ý kiến của mọi người, không nên đánh giá hay bác bỏ ý kiến nào.</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Chỉ dùng đề tài quen thuộc đối với mọi người.</w:t>
      </w:r>
    </w:p>
    <w:p w:rsidR="00637254" w:rsidRPr="00C001EC" w:rsidRDefault="007A6A16" w:rsidP="00637254">
      <w:pPr>
        <w:pStyle w:val="NormalWeb"/>
        <w:tabs>
          <w:tab w:val="num" w:pos="709"/>
        </w:tabs>
        <w:spacing w:before="120" w:beforeAutospacing="0" w:after="0" w:afterAutospacing="0" w:line="360" w:lineRule="exact"/>
        <w:ind w:firstLine="567"/>
        <w:jc w:val="both"/>
        <w:rPr>
          <w:rFonts w:eastAsiaTheme="minorEastAsia"/>
          <w:b/>
          <w:color w:val="000000" w:themeColor="text1"/>
          <w:kern w:val="24"/>
          <w:sz w:val="28"/>
          <w:szCs w:val="28"/>
        </w:rPr>
      </w:pPr>
      <w:r w:rsidRPr="007A6A16">
        <w:rPr>
          <w:b/>
          <w:i/>
          <w:noProof/>
          <w:color w:val="000000" w:themeColor="text1"/>
          <w:sz w:val="28"/>
          <w:szCs w:val="28"/>
          <w:lang w:eastAsia="ko-KR"/>
        </w:rPr>
        <w:pict>
          <v:shape id="Text Box 93" o:spid="_x0000_s1089" type="#_x0000_t202" style="position:absolute;left:0;text-align:left;margin-left:3.5pt;margin-top:68.75pt;width:477.3pt;height:268.9pt;z-index:25171968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" stroked="f">
            <v:textbox style="mso-fit-shape-to-text:t">
              <w:txbxContent>
                <w:p w:rsidR="00EE41A8" w:rsidRDefault="00EE41A8" w:rsidP="00637254">
                  <w:r>
                    <w:rPr>
                      <w:noProof/>
                    </w:rPr>
                    <w:drawing>
                      <wp:inline distT="0" distB="0" distL="0" distR="0">
                        <wp:extent cx="2962157" cy="1816100"/>
                        <wp:effectExtent l="0" t="0" r="0" b="0"/>
                        <wp:docPr id="19" name="Picture 19" descr="Káº¿t quáº£ hÃ¬nh áº£nh cho brainstor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Káº¿t quáº£ hÃ¬nh áº£nh cho brainstormin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65894" cy="1818391"/>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 xml:space="preserve">Sau khi đã liệt kê tất cả các ý kiến, tập huấn viên cùng với cả lớp làm sáng tỏ những điều chưa rõ ràng, phân loại và </w:t>
      </w:r>
    </w:p>
    <w:p w:rsidR="00637254" w:rsidRPr="00C001EC" w:rsidRDefault="00637254" w:rsidP="00637254">
      <w:pPr>
        <w:pStyle w:val="A2"/>
      </w:pPr>
      <w:bookmarkStart w:id="726" w:name="_Toc40299084"/>
      <w:bookmarkStart w:id="727" w:name="_Toc42593721"/>
      <w:bookmarkStart w:id="728" w:name="_Toc49775445"/>
      <w:r w:rsidRPr="00C001EC">
        <w:t>5.1.</w:t>
      </w:r>
      <w:r w:rsidRPr="00C001EC">
        <w:rPr>
          <w:lang w:val="en-US"/>
        </w:rPr>
        <w:t>3</w:t>
      </w:r>
      <w:r w:rsidRPr="00C001EC">
        <w:t>. Phương pháp thực hành</w:t>
      </w:r>
      <w:bookmarkEnd w:id="726"/>
      <w:bookmarkEnd w:id="727"/>
      <w:bookmarkEnd w:id="728"/>
    </w:p>
    <w:p w:rsidR="00637254" w:rsidRPr="00C001EC" w:rsidRDefault="00637254" w:rsidP="00637254">
      <w:pPr>
        <w:pStyle w:val="A3"/>
        <w:rPr>
          <w:szCs w:val="28"/>
        </w:rPr>
      </w:pPr>
      <w:r w:rsidRPr="00C001EC">
        <w:rPr>
          <w:szCs w:val="28"/>
        </w:rPr>
        <w:t>5.1.3.1. Khái niệm</w:t>
      </w:r>
    </w:p>
    <w:p w:rsidR="00637254" w:rsidRPr="00C001EC" w:rsidRDefault="00637254" w:rsidP="00637254">
      <w:pPr>
        <w:tabs>
          <w:tab w:val="left" w:pos="709"/>
        </w:tabs>
        <w:spacing w:before="120" w:after="0" w:line="360" w:lineRule="exact"/>
        <w:ind w:firstLine="567"/>
        <w:jc w:val="both"/>
        <w:rPr>
          <w:color w:val="000000" w:themeColor="text1"/>
          <w:spacing w:val="2"/>
          <w:sz w:val="28"/>
          <w:szCs w:val="28"/>
        </w:rPr>
      </w:pPr>
      <w:r w:rsidRPr="00C001EC">
        <w:rPr>
          <w:color w:val="000000" w:themeColor="text1"/>
          <w:spacing w:val="2"/>
          <w:sz w:val="28"/>
          <w:szCs w:val="28"/>
        </w:rPr>
        <w:t>Phương pháp hướng dẫn thực hành là phương pháp mà tập huấn viên hướng dẫn học viên làm một công việc cụ thể, sau đó học viên tự làm để hoàn thành công việc đó đúng, nhanh và có kết quả tốt nhất.</w:t>
      </w:r>
    </w:p>
    <w:p w:rsidR="00637254" w:rsidRPr="00C001EC" w:rsidRDefault="00637254" w:rsidP="00637254">
      <w:pPr>
        <w:tabs>
          <w:tab w:val="left" w:pos="709"/>
        </w:tabs>
        <w:spacing w:before="120" w:after="0" w:line="360" w:lineRule="exact"/>
        <w:ind w:firstLine="567"/>
        <w:jc w:val="both"/>
        <w:rPr>
          <w:b/>
          <w:i/>
          <w:color w:val="000000" w:themeColor="text1"/>
          <w:spacing w:val="2"/>
          <w:sz w:val="28"/>
          <w:szCs w:val="28"/>
        </w:rPr>
      </w:pPr>
      <w:r w:rsidRPr="00C001EC">
        <w:rPr>
          <w:b/>
          <w:i/>
          <w:color w:val="000000" w:themeColor="text1"/>
          <w:spacing w:val="2"/>
          <w:sz w:val="28"/>
          <w:szCs w:val="28"/>
        </w:rPr>
        <w:t>Trăm nghe không bằng một thấy, trăm thấy không bằng một làm.</w:t>
      </w:r>
    </w:p>
    <w:p w:rsidR="00637254" w:rsidRPr="00C001EC" w:rsidRDefault="00637254" w:rsidP="00637254">
      <w:pPr>
        <w:tabs>
          <w:tab w:val="left" w:pos="709"/>
        </w:tabs>
        <w:spacing w:before="120" w:after="0" w:line="360" w:lineRule="exact"/>
        <w:ind w:firstLine="567"/>
        <w:jc w:val="both"/>
        <w:rPr>
          <w:i/>
          <w:color w:val="000000" w:themeColor="text1"/>
          <w:spacing w:val="2"/>
          <w:sz w:val="28"/>
          <w:szCs w:val="28"/>
        </w:rPr>
      </w:pPr>
      <w:r w:rsidRPr="00C001EC">
        <w:rPr>
          <w:i/>
          <w:color w:val="000000" w:themeColor="text1"/>
          <w:spacing w:val="2"/>
          <w:sz w:val="28"/>
          <w:szCs w:val="28"/>
        </w:rPr>
        <w:t>Phương pháp thực hành có các mức độ sau:</w:t>
      </w:r>
    </w:p>
    <w:p w:rsidR="00637254" w:rsidRPr="00C001EC" w:rsidRDefault="00637254" w:rsidP="00637254">
      <w:pPr>
        <w:numPr>
          <w:ilvl w:val="0"/>
          <w:numId w:val="48"/>
        </w:numPr>
        <w:tabs>
          <w:tab w:val="left" w:pos="709"/>
          <w:tab w:val="left" w:pos="993"/>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Mức độ 1: Làm trên mô hình/điều kiện giả định (Ví dụ: làm bài tập tính diện tích ruộng trên giấy).</w:t>
      </w:r>
    </w:p>
    <w:p w:rsidR="00637254" w:rsidRPr="00C001EC" w:rsidRDefault="00637254" w:rsidP="00637254">
      <w:pPr>
        <w:numPr>
          <w:ilvl w:val="0"/>
          <w:numId w:val="48"/>
        </w:numPr>
        <w:tabs>
          <w:tab w:val="left" w:pos="709"/>
          <w:tab w:val="left" w:pos="993"/>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 xml:space="preserve">Mức độ 2: Làm trên vật thật/điều kiện thật (ví dụ: Ra ruộng dùng thước dây thật đo ngay tại ruộng, tính diện tích ngay tại ruộng). Mức độ 2 là cách học </w:t>
      </w:r>
      <w:r w:rsidRPr="00C001EC">
        <w:rPr>
          <w:color w:val="000000" w:themeColor="text1"/>
          <w:spacing w:val="4"/>
          <w:sz w:val="28"/>
          <w:szCs w:val="28"/>
        </w:rPr>
        <w:lastRenderedPageBreak/>
        <w:t>rất tốt cho học viên, nhất là đối tượng là người nông dân. Học bằng thực tế, học viên sẽ rất dễ nhớ, sẽ có kỹ năng và sau đó họ có thể làm đúng, làm nhanh và làm có kết quả.</w:t>
      </w:r>
    </w:p>
    <w:p w:rsidR="00637254" w:rsidRPr="00C001EC" w:rsidRDefault="00637254" w:rsidP="00637254">
      <w:pPr>
        <w:pStyle w:val="A3"/>
        <w:rPr>
          <w:szCs w:val="28"/>
        </w:rPr>
      </w:pPr>
      <w:r w:rsidRPr="00C001EC">
        <w:rPr>
          <w:szCs w:val="28"/>
        </w:rPr>
        <w:t>5.1.3.2. Cách áp dụng trong tập huấn</w:t>
      </w:r>
    </w:p>
    <w:p w:rsidR="00637254" w:rsidRPr="00C001EC" w:rsidRDefault="00637254" w:rsidP="00637254">
      <w:pPr>
        <w:tabs>
          <w:tab w:val="left" w:pos="709"/>
        </w:tabs>
        <w:spacing w:before="120" w:after="0" w:line="360" w:lineRule="exact"/>
        <w:ind w:firstLine="567"/>
        <w:jc w:val="both"/>
        <w:rPr>
          <w:i/>
          <w:color w:val="000000" w:themeColor="text1"/>
          <w:spacing w:val="2"/>
          <w:sz w:val="28"/>
          <w:szCs w:val="28"/>
        </w:rPr>
      </w:pPr>
      <w:r w:rsidRPr="00C001EC">
        <w:rPr>
          <w:i/>
          <w:color w:val="000000" w:themeColor="text1"/>
          <w:spacing w:val="2"/>
          <w:sz w:val="28"/>
          <w:szCs w:val="28"/>
        </w:rPr>
        <w:t>Phương pháp hướng dẫn thực hành gồm có các bước sau:</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1: Trao đổi kỹ phần lý thuyết liên quan đến nội dung thực hành</w:t>
      </w:r>
    </w:p>
    <w:p w:rsidR="00626B53"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2: Tập huấn viên vừa hướng dẫn cách làm vừa tiến hành thao tác làm để học viên nhìn rõ và nghe rõ từng bước thực hiện</w:t>
      </w:r>
    </w:p>
    <w:p w:rsidR="00637254" w:rsidRPr="00166090" w:rsidRDefault="00637254" w:rsidP="00166090">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166090">
        <w:rPr>
          <w:color w:val="000000" w:themeColor="text1"/>
          <w:spacing w:val="2"/>
          <w:sz w:val="28"/>
          <w:szCs w:val="28"/>
        </w:rPr>
        <w:t>Bước 3: Để cho học viên tự làm có thể làm theo nhóm hoặc cá nhân</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4: Đánh giá kết quả làm của học viên</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5: Trao đổi thảo luận để giải quyết các vấn đề mà học viên chưa hiểu/ chưa rõ hoặc chưa làm đúng</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6: Tổng kết bài thực hành</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7: Thống nhất với học viên những gì họ sẽ làm</w:t>
      </w:r>
    </w:p>
    <w:p w:rsidR="00637254" w:rsidRPr="00C001EC" w:rsidRDefault="00637254" w:rsidP="00637254">
      <w:pPr>
        <w:spacing w:before="120" w:after="0" w:line="360" w:lineRule="exact"/>
        <w:jc w:val="both"/>
        <w:rPr>
          <w:color w:val="000000" w:themeColor="text1"/>
          <w:spacing w:val="2"/>
          <w:sz w:val="28"/>
          <w:szCs w:val="28"/>
        </w:rPr>
      </w:pPr>
      <w:r w:rsidRPr="00C001EC">
        <w:rPr>
          <w:b/>
          <w:color w:val="000000" w:themeColor="text1"/>
          <w:spacing w:val="2"/>
          <w:sz w:val="28"/>
          <w:szCs w:val="28"/>
        </w:rPr>
        <w:t>Điều tập huấn viên nên làm</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Nên áp dụng phương pháp hướng dẫn thực hành ở tất cả các nội dung, chủ đề tập huấn nếu có thể</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Cùng với học viên chuẩn bị dụng cụ, đồ dùng cần thiết để hướng dẫn học viên thực hành ngay ở trên lớp tập huấn, ngay tại hiện trường</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Phần lý thuyết nên rất ngắn gọn, phục vụ trực tiếp cho nội dung thực hành</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Tập huấn viên nên tổ chức thực hành với sự tham gia của tất cả các học viên, đừng để ai đứng ngoài cuộc.</w:t>
      </w:r>
    </w:p>
    <w:p w:rsidR="00637254" w:rsidRPr="00C001EC" w:rsidRDefault="00637254" w:rsidP="00637254">
      <w:pPr>
        <w:pStyle w:val="A2"/>
      </w:pPr>
      <w:bookmarkStart w:id="729" w:name="_Toc40299085"/>
      <w:bookmarkStart w:id="730" w:name="_Toc42593722"/>
      <w:bookmarkStart w:id="731" w:name="_Toc49775446"/>
      <w:r w:rsidRPr="00C001EC">
        <w:t>5.1.</w:t>
      </w:r>
      <w:r w:rsidRPr="00C001EC">
        <w:rPr>
          <w:lang w:val="en-US"/>
        </w:rPr>
        <w:t>4</w:t>
      </w:r>
      <w:r w:rsidRPr="00C001EC">
        <w:t>. Phương pháp thuyết trình</w:t>
      </w:r>
      <w:bookmarkEnd w:id="729"/>
      <w:bookmarkEnd w:id="730"/>
      <w:bookmarkEnd w:id="731"/>
    </w:p>
    <w:p w:rsidR="00637254" w:rsidRPr="00C001EC" w:rsidRDefault="007A6A16" w:rsidP="00637254">
      <w:pPr>
        <w:pStyle w:val="A3"/>
        <w:rPr>
          <w:szCs w:val="28"/>
          <w:lang w:val="pt-BR"/>
        </w:rPr>
      </w:pPr>
      <w:r w:rsidRPr="007A6A16">
        <w:rPr>
          <w:noProof/>
          <w:szCs w:val="28"/>
          <w:lang w:eastAsia="ko-KR"/>
        </w:rPr>
        <w:pict>
          <v:shape id="Text Box 145" o:spid="_x0000_s1090" type="#_x0000_t202" style="position:absolute;left:0;text-align:left;margin-left:4.25pt;margin-top:8pt;width:466.6pt;height:240.6pt;z-index:25170739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" stroked="f">
            <v:textbox style="mso-fit-shape-to-text:t">
              <w:txbxContent>
                <w:p w:rsidR="00EE41A8" w:rsidRDefault="00EE41A8" w:rsidP="00637254">
                  <w:r>
                    <w:rPr>
                      <w:noProof/>
                    </w:rPr>
                    <w:drawing>
                      <wp:inline distT="0" distB="0" distL="0" distR="0">
                        <wp:extent cx="3676901" cy="1933575"/>
                        <wp:effectExtent l="0" t="0" r="0" b="0"/>
                        <wp:docPr id="20" name="Picture 20" descr="Description: HÃ¬nh áº£nh cÃ³ liÃ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Ã¬nh áº£nh cÃ³ liÃªn quan"/>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79132" cy="1934748"/>
                                </a:xfrm>
                                <a:prstGeom prst="rect">
                                  <a:avLst/>
                                </a:prstGeom>
                                <a:noFill/>
                                <a:ln>
                                  <a:noFill/>
                                </a:ln>
                              </pic:spPr>
                            </pic:pic>
                          </a:graphicData>
                        </a:graphic>
                      </wp:inline>
                    </w:drawing>
                  </w:r>
                </w:p>
              </w:txbxContent>
            </v:textbox>
            <w10:wrap type="square"/>
          </v:shape>
        </w:pict>
      </w:r>
      <w:r w:rsidR="00637254" w:rsidRPr="00C001EC">
        <w:rPr>
          <w:szCs w:val="28"/>
          <w:lang w:val="pt-BR"/>
        </w:rPr>
        <w:t>5.1.4.1. Khái niệm</w:t>
      </w:r>
    </w:p>
    <w:p w:rsidR="00637254" w:rsidRPr="00C001EC" w:rsidRDefault="00637254" w:rsidP="00637254">
      <w:pPr>
        <w:pStyle w:val="abc"/>
        <w:spacing w:before="120" w:line="360" w:lineRule="exact"/>
        <w:jc w:val="both"/>
        <w:rPr>
          <w:i/>
          <w:color w:val="000000" w:themeColor="text1"/>
          <w:sz w:val="28"/>
          <w:szCs w:val="28"/>
          <w:lang w:val="pt-BR"/>
        </w:rPr>
      </w:pPr>
      <w:r w:rsidRPr="00C001EC">
        <w:rPr>
          <w:color w:val="000000" w:themeColor="text1"/>
          <w:sz w:val="28"/>
          <w:szCs w:val="28"/>
          <w:lang w:val="pt-BR"/>
        </w:rPr>
        <w:lastRenderedPageBreak/>
        <w:t>Là phương pháp tập huấn nhằm giới thiệu nội dung bài giảng, hoặc một vấn đề mới nào đó cho học viên.</w:t>
      </w:r>
      <w:r w:rsidR="007A6A16" w:rsidRPr="007A6A16">
        <w:rPr>
          <w:noProof/>
          <w:color w:val="000000" w:themeColor="text1"/>
          <w:sz w:val="28"/>
          <w:szCs w:val="28"/>
          <w:lang w:eastAsia="ko-KR"/>
        </w:rPr>
        <w:pict>
          <v:shape id="Text Box 143" o:spid="_x0000_s1091" type="#_x0000_t202" style="position:absolute;left:0;text-align:left;margin-left:-14.05pt;margin-top:39.2pt;width:209.8pt;height:170.3pt;z-index:251708416;visibility:visible;mso-wrap-style:non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" stroked="f">
            <v:textbox style="mso-fit-shape-to-text:t">
              <w:txbxContent>
                <w:p w:rsidR="00EE41A8" w:rsidRDefault="00EE41A8" w:rsidP="00637254">
                  <w:r>
                    <w:rPr>
                      <w:noProof/>
                    </w:rPr>
                    <w:drawing>
                      <wp:inline distT="0" distB="0" distL="0" distR="0">
                        <wp:extent cx="2234188" cy="1852654"/>
                        <wp:effectExtent l="0" t="0" r="0" b="0"/>
                        <wp:docPr id="22" name="Picture 22" descr="Description: Káº¿t quáº£ hÃ¬nh áº£nh cho THUYáº¾T TRÃNH LÃ G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áº¿t quáº£ hÃ¬nh áº£nh cho THUYáº¾T TRÃNH LÃ GÃ"/>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41057" cy="1858350"/>
                                </a:xfrm>
                                <a:prstGeom prst="rect">
                                  <a:avLst/>
                                </a:prstGeom>
                                <a:noFill/>
                                <a:ln>
                                  <a:noFill/>
                                </a:ln>
                              </pic:spPr>
                            </pic:pic>
                          </a:graphicData>
                        </a:graphic>
                      </wp:inline>
                    </w:drawing>
                  </w:r>
                </w:p>
              </w:txbxContent>
            </v:textbox>
            <w10:wrap type="square"/>
          </v:shape>
        </w:pict>
      </w:r>
    </w:p>
    <w:p w:rsidR="00637254" w:rsidRPr="00C001EC" w:rsidRDefault="00637254" w:rsidP="00637254">
      <w:pPr>
        <w:pStyle w:val="A3"/>
        <w:rPr>
          <w:szCs w:val="28"/>
          <w:lang w:val="pt-BR"/>
        </w:rPr>
      </w:pPr>
      <w:r w:rsidRPr="00C001EC">
        <w:rPr>
          <w:szCs w:val="28"/>
          <w:lang w:val="pt-BR"/>
        </w:rPr>
        <w:t>5.1.4.2. Trường hợp vận dụng</w:t>
      </w:r>
    </w:p>
    <w:p w:rsidR="00637254" w:rsidRPr="006320A2" w:rsidRDefault="00637254" w:rsidP="00637254">
      <w:pPr>
        <w:pStyle w:val="abc"/>
        <w:spacing w:before="120" w:line="360" w:lineRule="exact"/>
        <w:jc w:val="both"/>
        <w:rPr>
          <w:b/>
          <w:i/>
          <w:color w:val="000000" w:themeColor="text1"/>
          <w:sz w:val="28"/>
          <w:szCs w:val="28"/>
          <w:lang w:val="pt-BR"/>
        </w:rPr>
      </w:pPr>
      <w:r w:rsidRPr="006320A2">
        <w:rPr>
          <w:color w:val="000000" w:themeColor="text1"/>
          <w:spacing w:val="6"/>
          <w:sz w:val="28"/>
          <w:szCs w:val="28"/>
          <w:lang w:val="pt-BR"/>
        </w:rPr>
        <w:t>Phương pháp này sử dụng phổ biến trong tập huấn, vì vậy để một bài trình bày có hiệu quả cần có các kỹ năng truyền đạt và chú ý tới các yếu tố ảnh hưởng.</w:t>
      </w:r>
      <w:r w:rsidR="007A6A16" w:rsidRPr="007A6A16">
        <w:rPr>
          <w:i/>
          <w:noProof/>
          <w:color w:val="000000" w:themeColor="text1"/>
          <w:spacing w:val="-10"/>
          <w:sz w:val="28"/>
          <w:szCs w:val="28"/>
          <w:lang w:eastAsia="ko-KR"/>
        </w:rPr>
        <w:pict>
          <v:shape id="Text Box 138" o:spid="_x0000_s1092" type="#_x0000_t202" style="position:absolute;left:0;text-align:left;margin-left:-10.95pt;margin-top:14.35pt;width:180.05pt;height:138.1pt;z-index:2517125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U/iQIAABw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" stroked="f">
            <v:textbox>
              <w:txbxContent>
                <w:p w:rsidR="00EE41A8" w:rsidRPr="00B856F4" w:rsidRDefault="00EE41A8" w:rsidP="00637254">
                  <w:r>
                    <w:rPr>
                      <w:noProof/>
                    </w:rPr>
                    <w:drawing>
                      <wp:inline distT="0" distB="0" distL="0" distR="0">
                        <wp:extent cx="2103755" cy="1640766"/>
                        <wp:effectExtent l="0" t="0" r="0" b="0"/>
                        <wp:docPr id="27" name="Picture 27"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Káº¿t quáº£ hÃ¬nh áº£nh cho ná»i dung thuyáº¿t trÃ¬nh"/>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03755" cy="1640766"/>
                                </a:xfrm>
                                <a:prstGeom prst="rect">
                                  <a:avLst/>
                                </a:prstGeom>
                                <a:noFill/>
                                <a:ln>
                                  <a:noFill/>
                                </a:ln>
                              </pic:spPr>
                            </pic:pic>
                          </a:graphicData>
                        </a:graphic>
                      </wp:inline>
                    </w:drawing>
                  </w:r>
                </w:p>
              </w:txbxContent>
            </v:textbox>
            <w10:wrap type="square"/>
          </v:shape>
        </w:pict>
      </w:r>
    </w:p>
    <w:p w:rsidR="00637254" w:rsidRPr="006320A2" w:rsidRDefault="00637254" w:rsidP="00637254">
      <w:pPr>
        <w:pStyle w:val="A3"/>
        <w:rPr>
          <w:szCs w:val="28"/>
          <w:lang w:val="pt-BR"/>
        </w:rPr>
      </w:pPr>
      <w:r w:rsidRPr="006320A2">
        <w:rPr>
          <w:szCs w:val="28"/>
          <w:lang w:val="pt-BR"/>
        </w:rPr>
        <w:t>5.1.4.3. Những yếu tố tạo hiệu quả cho thuyết trình</w:t>
      </w:r>
    </w:p>
    <w:p w:rsidR="00637254" w:rsidRPr="00166090" w:rsidRDefault="00626B53" w:rsidP="00166090">
      <w:pPr>
        <w:pStyle w:val="abc"/>
        <w:tabs>
          <w:tab w:val="left" w:pos="709"/>
        </w:tabs>
        <w:spacing w:before="120" w:line="360" w:lineRule="exact"/>
        <w:ind w:left="567"/>
        <w:jc w:val="both"/>
        <w:rPr>
          <w:i/>
          <w:color w:val="000000" w:themeColor="text1"/>
          <w:sz w:val="28"/>
          <w:szCs w:val="28"/>
          <w:lang w:val="pt-BR"/>
        </w:rPr>
      </w:pPr>
      <w:r>
        <w:rPr>
          <w:i/>
          <w:color w:val="000000" w:themeColor="text1"/>
          <w:sz w:val="28"/>
          <w:szCs w:val="28"/>
          <w:lang w:val="pt-BR"/>
        </w:rPr>
        <w:t xml:space="preserve">        </w:t>
      </w:r>
      <w:r w:rsidRPr="00166090">
        <w:rPr>
          <w:i/>
          <w:color w:val="000000" w:themeColor="text1"/>
          <w:sz w:val="28"/>
          <w:szCs w:val="28"/>
          <w:lang w:val="pt-BR"/>
        </w:rPr>
        <w:t xml:space="preserve">a. </w:t>
      </w:r>
      <w:r w:rsidR="00637254" w:rsidRPr="00166090">
        <w:rPr>
          <w:i/>
          <w:color w:val="000000" w:themeColor="text1"/>
          <w:sz w:val="28"/>
          <w:szCs w:val="28"/>
          <w:lang w:val="pt-BR"/>
        </w:rPr>
        <w:t>Nội dung</w:t>
      </w:r>
    </w:p>
    <w:p w:rsidR="00637254" w:rsidRPr="00166090"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pt-BR"/>
        </w:rPr>
      </w:pPr>
      <w:r w:rsidRPr="00166090">
        <w:rPr>
          <w:color w:val="000000" w:themeColor="text1"/>
          <w:sz w:val="28"/>
          <w:szCs w:val="28"/>
          <w:lang w:val="pt-BR"/>
        </w:rPr>
        <w:t>Hấp dẫn, hoặc đáp ứng được nhu cầu của  người nghe</w:t>
      </w:r>
      <w:r w:rsidR="00626B53">
        <w:rPr>
          <w:color w:val="000000" w:themeColor="text1"/>
          <w:sz w:val="28"/>
          <w:szCs w:val="28"/>
          <w:lang w:val="pt-BR"/>
        </w:rPr>
        <w:t>.</w:t>
      </w:r>
    </w:p>
    <w:p w:rsidR="00637254" w:rsidRPr="00166090"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pt-BR"/>
        </w:rPr>
      </w:pPr>
      <w:r w:rsidRPr="00166090">
        <w:rPr>
          <w:color w:val="000000" w:themeColor="text1"/>
          <w:sz w:val="28"/>
          <w:szCs w:val="28"/>
          <w:lang w:val="pt-BR"/>
        </w:rPr>
        <w:t>Phù hợp với mục đích của bài thuyết trình</w:t>
      </w:r>
      <w:r w:rsidR="00626B53">
        <w:rPr>
          <w:color w:val="000000" w:themeColor="text1"/>
          <w:sz w:val="28"/>
          <w:szCs w:val="28"/>
          <w:lang w:val="pt-BR"/>
        </w:rPr>
        <w:t>.</w:t>
      </w:r>
    </w:p>
    <w:p w:rsidR="00637254" w:rsidRPr="00166090" w:rsidRDefault="007A6A16"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pt-BR"/>
        </w:rPr>
      </w:pPr>
      <w:r>
        <w:rPr>
          <w:noProof/>
          <w:color w:val="000000" w:themeColor="text1"/>
          <w:sz w:val="28"/>
          <w:szCs w:val="28"/>
          <w:lang w:eastAsia="ko-KR"/>
        </w:rPr>
        <w:pict>
          <v:shape id="Text Box 136" o:spid="_x0000_s1093" type="#_x0000_t202" style="position:absolute;left:0;text-align:left;margin-left:-12.45pt;margin-top:19.2pt;width:215.45pt;height:190.5pt;z-index:25170944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" stroked="f">
            <v:textbox>
              <w:txbxContent>
                <w:p w:rsidR="00EE41A8" w:rsidRDefault="00EE41A8" w:rsidP="00637254">
                  <w:r>
                    <w:rPr>
                      <w:noProof/>
                    </w:rPr>
                    <w:drawing>
                      <wp:inline distT="0" distB="0" distL="0" distR="0">
                        <wp:extent cx="2552700" cy="2857500"/>
                        <wp:effectExtent l="0" t="0" r="0" b="0"/>
                        <wp:docPr id="28" name="Picture 28"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Káº¿t quáº£ hÃ¬nh áº£nh cho ná»i dung thuyáº¿t trÃ¬nh"/>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52700" cy="2857500"/>
                                </a:xfrm>
                                <a:prstGeom prst="rect">
                                  <a:avLst/>
                                </a:prstGeom>
                                <a:noFill/>
                                <a:ln>
                                  <a:noFill/>
                                </a:ln>
                              </pic:spPr>
                            </pic:pic>
                          </a:graphicData>
                        </a:graphic>
                      </wp:inline>
                    </w:drawing>
                  </w:r>
                </w:p>
              </w:txbxContent>
            </v:textbox>
            <w10:wrap type="square"/>
          </v:shape>
        </w:pict>
      </w:r>
      <w:r w:rsidR="00637254" w:rsidRPr="00166090">
        <w:rPr>
          <w:color w:val="000000" w:themeColor="text1"/>
          <w:sz w:val="28"/>
          <w:szCs w:val="28"/>
          <w:lang w:val="pt-BR"/>
        </w:rPr>
        <w:t xml:space="preserve">Rõ ràng, </w:t>
      </w:r>
      <w:r w:rsidR="00626B53">
        <w:rPr>
          <w:color w:val="000000" w:themeColor="text1"/>
          <w:sz w:val="28"/>
          <w:szCs w:val="28"/>
          <w:lang w:val="pt-BR"/>
        </w:rPr>
        <w:t>x</w:t>
      </w:r>
      <w:r w:rsidR="00637254" w:rsidRPr="00166090">
        <w:rPr>
          <w:color w:val="000000" w:themeColor="text1"/>
          <w:sz w:val="28"/>
          <w:szCs w:val="28"/>
          <w:lang w:val="pt-BR"/>
        </w:rPr>
        <w:t>úc tích, dễ hiểu, phù hợp với trình độ của người nghe</w:t>
      </w:r>
      <w:r w:rsidR="00626B53">
        <w:rPr>
          <w:color w:val="000000" w:themeColor="text1"/>
          <w:sz w:val="28"/>
          <w:szCs w:val="28"/>
          <w:lang w:val="pt-BR"/>
        </w:rPr>
        <w:t>.</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Sắp xếp logic</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Có các ví dụ thực tiễn minh hoạ</w:t>
      </w:r>
      <w:r w:rsidR="00292D5A">
        <w:rPr>
          <w:color w:val="000000" w:themeColor="text1"/>
          <w:sz w:val="28"/>
          <w:szCs w:val="28"/>
        </w:rPr>
        <w:t>.</w:t>
      </w:r>
    </w:p>
    <w:p w:rsidR="00637254" w:rsidRPr="00C001EC" w:rsidRDefault="00637254" w:rsidP="00637254">
      <w:pPr>
        <w:pStyle w:val="abc"/>
        <w:tabs>
          <w:tab w:val="left" w:pos="709"/>
          <w:tab w:val="num" w:pos="900"/>
        </w:tabs>
        <w:spacing w:before="120" w:line="360" w:lineRule="exact"/>
        <w:ind w:firstLine="567"/>
        <w:jc w:val="both"/>
        <w:rPr>
          <w:i/>
          <w:color w:val="000000" w:themeColor="text1"/>
          <w:sz w:val="28"/>
          <w:szCs w:val="28"/>
        </w:rPr>
      </w:pPr>
      <w:r w:rsidRPr="00C001EC">
        <w:rPr>
          <w:i/>
          <w:color w:val="000000" w:themeColor="text1"/>
          <w:sz w:val="28"/>
          <w:szCs w:val="28"/>
        </w:rPr>
        <w:t xml:space="preserve">Cấu trúc bài trình bày: </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Mở đầu: Chào hỏi, giới thiệu chủ đề và các nội dung sẽ trình bày</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Phần chính: Trình bày từng phần theo trình tự đã giới thiệu, kết thúc phần trước và bắt đầu phần tiếp cần có chuyển tiếp ý.</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de-DE"/>
        </w:rPr>
      </w:pPr>
      <w:r w:rsidRPr="00C001EC">
        <w:rPr>
          <w:color w:val="000000" w:themeColor="text1"/>
          <w:sz w:val="28"/>
          <w:szCs w:val="28"/>
          <w:lang w:val="de-DE"/>
        </w:rPr>
        <w:t>Tóm tắt và kết luận: Cần ngắn gọn, rõ ràng</w:t>
      </w:r>
      <w:r w:rsidR="00292D5A">
        <w:rPr>
          <w:color w:val="000000" w:themeColor="text1"/>
          <w:sz w:val="28"/>
          <w:szCs w:val="28"/>
          <w:lang w:val="de-DE"/>
        </w:rPr>
        <w:t>.</w:t>
      </w:r>
    </w:p>
    <w:p w:rsidR="00637254" w:rsidRPr="00C001EC" w:rsidRDefault="00637254" w:rsidP="00637254">
      <w:pPr>
        <w:pStyle w:val="abc"/>
        <w:tabs>
          <w:tab w:val="left" w:pos="709"/>
          <w:tab w:val="num" w:pos="1658"/>
          <w:tab w:val="num" w:pos="1866"/>
          <w:tab w:val="num" w:pos="2160"/>
          <w:tab w:val="left" w:pos="4678"/>
        </w:tabs>
        <w:spacing w:before="120" w:line="360" w:lineRule="exact"/>
        <w:ind w:firstLine="567"/>
        <w:jc w:val="both"/>
        <w:rPr>
          <w:color w:val="000000" w:themeColor="text1"/>
          <w:sz w:val="28"/>
          <w:szCs w:val="28"/>
          <w:lang w:val="de-DE"/>
        </w:rPr>
      </w:pPr>
      <w:r w:rsidRPr="00C001EC">
        <w:rPr>
          <w:color w:val="000000" w:themeColor="text1"/>
          <w:sz w:val="28"/>
          <w:szCs w:val="28"/>
          <w:lang w:val="de-DE"/>
        </w:rPr>
        <w:t>- Hỏi và trả lời: Người nghe đặt câu hỏi, người thuyết trình trả lời</w:t>
      </w:r>
      <w:r w:rsidR="00292D5A">
        <w:rPr>
          <w:color w:val="000000" w:themeColor="text1"/>
          <w:sz w:val="28"/>
          <w:szCs w:val="28"/>
          <w:lang w:val="de-DE"/>
        </w:rPr>
        <w:t>.</w:t>
      </w:r>
    </w:p>
    <w:p w:rsidR="00637254" w:rsidRPr="00166090" w:rsidRDefault="00292D5A" w:rsidP="00166090">
      <w:pPr>
        <w:pStyle w:val="abc"/>
        <w:tabs>
          <w:tab w:val="left" w:pos="709"/>
        </w:tabs>
        <w:spacing w:before="120" w:line="360" w:lineRule="exact"/>
        <w:ind w:left="567"/>
        <w:jc w:val="both"/>
        <w:rPr>
          <w:i/>
          <w:color w:val="000000" w:themeColor="text1"/>
          <w:sz w:val="28"/>
          <w:szCs w:val="28"/>
          <w:lang w:val="de-DE"/>
        </w:rPr>
      </w:pPr>
      <w:r w:rsidRPr="00166090">
        <w:rPr>
          <w:i/>
          <w:color w:val="000000" w:themeColor="text1"/>
          <w:sz w:val="28"/>
          <w:szCs w:val="28"/>
          <w:lang w:val="de-DE"/>
        </w:rPr>
        <w:t xml:space="preserve">b. </w:t>
      </w:r>
      <w:r w:rsidR="00637254" w:rsidRPr="00166090">
        <w:rPr>
          <w:i/>
          <w:color w:val="000000" w:themeColor="text1"/>
          <w:sz w:val="28"/>
          <w:szCs w:val="28"/>
          <w:lang w:val="de-DE"/>
        </w:rPr>
        <w:t>Kỹ năng thuyết trình</w:t>
      </w:r>
    </w:p>
    <w:p w:rsidR="00637254" w:rsidRPr="00D23B36"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de-DE"/>
        </w:rPr>
      </w:pPr>
      <w:r w:rsidRPr="00166090">
        <w:rPr>
          <w:color w:val="000000" w:themeColor="text1"/>
          <w:sz w:val="28"/>
          <w:szCs w:val="28"/>
          <w:lang w:val="de-DE"/>
        </w:rPr>
        <w:t>Nói: Tốc độ nói và giọng nói vừa phải, ngắn gọn, chậm rãi, tự tin, thái độ nhiệt tình vừa đủ, có thể dùng ngữ điệu để nhấn mạ</w:t>
      </w:r>
      <w:r w:rsidRPr="00D23B36">
        <w:rPr>
          <w:color w:val="000000" w:themeColor="text1"/>
          <w:sz w:val="28"/>
          <w:szCs w:val="28"/>
          <w:lang w:val="de-DE"/>
        </w:rPr>
        <w:t>nh nội dung chính.</w:t>
      </w:r>
    </w:p>
    <w:p w:rsidR="00637254" w:rsidRPr="00D23B36" w:rsidRDefault="00637254" w:rsidP="00637254">
      <w:pPr>
        <w:pStyle w:val="abc"/>
        <w:numPr>
          <w:ilvl w:val="0"/>
          <w:numId w:val="48"/>
        </w:numPr>
        <w:tabs>
          <w:tab w:val="num" w:pos="360"/>
          <w:tab w:val="num" w:pos="426"/>
          <w:tab w:val="left" w:pos="709"/>
        </w:tabs>
        <w:spacing w:before="120" w:line="360" w:lineRule="exact"/>
        <w:ind w:left="0" w:firstLine="567"/>
        <w:jc w:val="both"/>
        <w:rPr>
          <w:color w:val="000000" w:themeColor="text1"/>
          <w:sz w:val="28"/>
          <w:szCs w:val="28"/>
          <w:lang w:val="de-DE"/>
        </w:rPr>
      </w:pPr>
      <w:r w:rsidRPr="00D23B36">
        <w:rPr>
          <w:color w:val="000000" w:themeColor="text1"/>
          <w:sz w:val="28"/>
          <w:szCs w:val="28"/>
          <w:lang w:val="de-DE"/>
        </w:rPr>
        <w:lastRenderedPageBreak/>
        <w:t>Nhìn: Mắt nhìn bao quát, trao đổi ánh mắt với người nghe như nhau, không dành sự chú ý đặc biệt cho một số người.</w:t>
      </w:r>
    </w:p>
    <w:p w:rsidR="00637254" w:rsidRPr="00D23B36" w:rsidRDefault="007A6A16" w:rsidP="00637254">
      <w:pPr>
        <w:pStyle w:val="abc"/>
        <w:tabs>
          <w:tab w:val="left" w:pos="709"/>
        </w:tabs>
        <w:spacing w:before="120" w:line="360" w:lineRule="exact"/>
        <w:ind w:firstLine="567"/>
        <w:jc w:val="both"/>
        <w:rPr>
          <w:color w:val="000000" w:themeColor="text1"/>
          <w:sz w:val="28"/>
          <w:szCs w:val="28"/>
          <w:lang w:val="de-DE"/>
        </w:rPr>
      </w:pPr>
      <w:r w:rsidRPr="007A6A16">
        <w:rPr>
          <w:noProof/>
          <w:color w:val="000000" w:themeColor="text1"/>
          <w:spacing w:val="-6"/>
          <w:sz w:val="28"/>
          <w:szCs w:val="28"/>
          <w:lang w:eastAsia="ko-KR"/>
        </w:rPr>
        <w:pict>
          <v:shape id="Text Box 128" o:spid="_x0000_s1094" type="#_x0000_t202" style="position:absolute;left:0;text-align:left;margin-left:25.3pt;margin-top:27.75pt;width:233.3pt;height:205.4pt;z-index:25171046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" stroked="f">
            <v:textbox>
              <w:txbxContent>
                <w:p w:rsidR="00EE41A8" w:rsidRDefault="00EE41A8" w:rsidP="00637254">
                  <w:r>
                    <w:rPr>
                      <w:noProof/>
                    </w:rPr>
                    <w:drawing>
                      <wp:inline distT="0" distB="0" distL="0" distR="0">
                        <wp:extent cx="2781300" cy="2232837"/>
                        <wp:effectExtent l="0" t="0" r="0" b="0"/>
                        <wp:docPr id="29" name="Picture 29" descr="Description: Káº¿t quáº£ hÃ¬nh áº£nh cho ká»¹ nÄng thuyáº¿t trÃ¬nh kÃ©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Káº¿t quáº£ hÃ¬nh áº£nh cho ká»¹ nÄng thuyáº¿t trÃ¬nh kÃ©m"/>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868" cy="2236504"/>
                                </a:xfrm>
                                <a:prstGeom prst="rect">
                                  <a:avLst/>
                                </a:prstGeom>
                                <a:noFill/>
                                <a:ln>
                                  <a:noFill/>
                                </a:ln>
                              </pic:spPr>
                            </pic:pic>
                          </a:graphicData>
                        </a:graphic>
                      </wp:inline>
                    </w:drawing>
                  </w:r>
                </w:p>
              </w:txbxContent>
            </v:textbox>
            <w10:wrap type="square"/>
          </v:shape>
        </w:pict>
      </w:r>
      <w:r w:rsidR="00637254" w:rsidRPr="00D23B36">
        <w:rPr>
          <w:color w:val="000000" w:themeColor="text1"/>
          <w:sz w:val="28"/>
          <w:szCs w:val="28"/>
          <w:lang w:val="de-DE"/>
        </w:rPr>
        <w:t>- Cử chỉ, điệu bộ: Các động tác đi lại, vận động chân tay, nét mặt, cần chính xác, mang tính sư phạm cao, đúng mực, thân thiện, có sức lôi cuốn.</w:t>
      </w:r>
    </w:p>
    <w:p w:rsidR="00637254" w:rsidRPr="00C001EC" w:rsidRDefault="00292D5A" w:rsidP="00166090">
      <w:pPr>
        <w:pStyle w:val="abc"/>
        <w:tabs>
          <w:tab w:val="left" w:pos="709"/>
          <w:tab w:val="num" w:pos="3763"/>
        </w:tabs>
        <w:spacing w:before="120" w:line="360" w:lineRule="exact"/>
        <w:ind w:left="567"/>
        <w:jc w:val="both"/>
        <w:rPr>
          <w:color w:val="000000" w:themeColor="text1"/>
          <w:spacing w:val="-6"/>
          <w:sz w:val="28"/>
          <w:szCs w:val="28"/>
        </w:rPr>
      </w:pPr>
      <w:r w:rsidRPr="00D23B36">
        <w:rPr>
          <w:color w:val="000000" w:themeColor="text1"/>
          <w:spacing w:val="-6"/>
          <w:sz w:val="28"/>
          <w:szCs w:val="28"/>
          <w:lang w:val="de-DE"/>
        </w:rPr>
        <w:t xml:space="preserve">- </w:t>
      </w:r>
      <w:r w:rsidR="00637254" w:rsidRPr="00D23B36">
        <w:rPr>
          <w:color w:val="000000" w:themeColor="text1"/>
          <w:spacing w:val="-6"/>
          <w:sz w:val="28"/>
          <w:szCs w:val="28"/>
          <w:lang w:val="de-DE"/>
        </w:rPr>
        <w:t xml:space="preserve">Từ ngữ: Chọn từ phù hợp không nên dùng từ thô tục. </w:t>
      </w:r>
      <w:r w:rsidR="00637254" w:rsidRPr="00C001EC">
        <w:rPr>
          <w:color w:val="000000" w:themeColor="text1"/>
          <w:spacing w:val="-6"/>
          <w:sz w:val="28"/>
          <w:szCs w:val="28"/>
        </w:rPr>
        <w:t>Viết bảng chữ to, rõ và thẳng.</w:t>
      </w:r>
    </w:p>
    <w:p w:rsidR="00637254" w:rsidRPr="00C001EC" w:rsidRDefault="00292D5A" w:rsidP="00166090">
      <w:pPr>
        <w:pStyle w:val="abc"/>
        <w:tabs>
          <w:tab w:val="left" w:pos="709"/>
          <w:tab w:val="num" w:pos="3763"/>
        </w:tabs>
        <w:spacing w:before="120" w:line="360" w:lineRule="exact"/>
        <w:ind w:left="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Vị trí đứng phù hợp để quan sát hết tất cả học viên. Không nên đứng yên một chỗ, nhưng cũng không nên đi lại quá nhiều khi thuyết trình.</w:t>
      </w:r>
    </w:p>
    <w:p w:rsidR="00637254" w:rsidRPr="00C001EC" w:rsidRDefault="00292D5A" w:rsidP="00166090">
      <w:pPr>
        <w:pStyle w:val="abc"/>
        <w:tabs>
          <w:tab w:val="left" w:pos="709"/>
          <w:tab w:val="num" w:pos="3763"/>
        </w:tabs>
        <w:spacing w:before="120" w:line="360" w:lineRule="exact"/>
        <w:ind w:left="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Sử dụng trang thiết bị và giáo cụ trực quan hỗ trợ bài thuyết trình, như bảng viết, bảng lật, tranh ảnh, hình vẽ, các mẫu vật cụ thể, thậm chí cả băng hình, video để minh hoạ.</w:t>
      </w:r>
    </w:p>
    <w:p w:rsidR="00637254" w:rsidRPr="00C001EC" w:rsidRDefault="00637254" w:rsidP="00637254">
      <w:pPr>
        <w:pStyle w:val="abc"/>
        <w:numPr>
          <w:ilvl w:val="0"/>
          <w:numId w:val="48"/>
        </w:numPr>
        <w:tabs>
          <w:tab w:val="num" w:pos="360"/>
          <w:tab w:val="num" w:pos="426"/>
          <w:tab w:val="left" w:pos="709"/>
        </w:tabs>
        <w:spacing w:before="120" w:line="360" w:lineRule="exact"/>
        <w:ind w:left="0" w:firstLine="567"/>
        <w:jc w:val="both"/>
        <w:rPr>
          <w:color w:val="000000" w:themeColor="text1"/>
          <w:spacing w:val="-8"/>
          <w:sz w:val="28"/>
          <w:szCs w:val="28"/>
        </w:rPr>
      </w:pPr>
      <w:r w:rsidRPr="00C001EC">
        <w:rPr>
          <w:color w:val="000000" w:themeColor="text1"/>
          <w:spacing w:val="-8"/>
          <w:sz w:val="28"/>
          <w:szCs w:val="28"/>
        </w:rPr>
        <w:t>Lắng nghe các câu hỏi của người nghe, nên ghi chép và trả lời các câu hỏi được hỏi. Thái độ trả lời cần nhã nhặn, khiêm tốn. Nếu câu hỏi quá khó có thể mời người khác trả lời giúp hoặc xin trả lời vào dịp khác để tìm thêm tài liệu.</w:t>
      </w:r>
    </w:p>
    <w:p w:rsidR="00637254" w:rsidRPr="00C001EC" w:rsidRDefault="00637254" w:rsidP="00637254">
      <w:pPr>
        <w:pStyle w:val="A3"/>
        <w:rPr>
          <w:szCs w:val="28"/>
        </w:rPr>
      </w:pPr>
      <w:r w:rsidRPr="00C001EC">
        <w:rPr>
          <w:szCs w:val="28"/>
        </w:rPr>
        <w:t>5.1.4.4. Những chú ý khi sử dụng phương pháp thuyết trình</w:t>
      </w:r>
    </w:p>
    <w:p w:rsidR="00637254" w:rsidRPr="00C001EC" w:rsidRDefault="007A6A16" w:rsidP="00637254">
      <w:pPr>
        <w:pStyle w:val="abc"/>
        <w:numPr>
          <w:ilvl w:val="0"/>
          <w:numId w:val="48"/>
        </w:numPr>
        <w:tabs>
          <w:tab w:val="clear" w:pos="3763"/>
          <w:tab w:val="left" w:pos="709"/>
        </w:tabs>
        <w:spacing w:before="120" w:line="360" w:lineRule="exact"/>
        <w:ind w:left="0" w:firstLine="567"/>
        <w:jc w:val="both"/>
        <w:rPr>
          <w:color w:val="000000" w:themeColor="text1"/>
          <w:sz w:val="28"/>
          <w:szCs w:val="28"/>
        </w:rPr>
      </w:pPr>
      <w:r w:rsidRPr="007A6A16">
        <w:rPr>
          <w:noProof/>
          <w:color w:val="000000" w:themeColor="text1"/>
          <w:spacing w:val="-8"/>
          <w:sz w:val="28"/>
          <w:szCs w:val="28"/>
          <w:lang w:eastAsia="ko-KR"/>
        </w:rPr>
        <w:pict>
          <v:shape id="Text Box 127" o:spid="_x0000_s1095" type="#_x0000_t202" style="position:absolute;left:0;text-align:left;margin-left:1.05pt;margin-top:12.75pt;width:203.9pt;height:195.6pt;z-index:25171148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" stroked="f">
            <v:textbox style="mso-fit-shape-to-text:t">
              <w:txbxContent>
                <w:p w:rsidR="00EE41A8" w:rsidRDefault="00EE41A8" w:rsidP="00637254">
                  <w:r>
                    <w:rPr>
                      <w:noProof/>
                    </w:rPr>
                    <w:drawing>
                      <wp:inline distT="0" distB="0" distL="0" distR="0">
                        <wp:extent cx="2409715" cy="2073349"/>
                        <wp:effectExtent l="0" t="0" r="0" b="3175"/>
                        <wp:docPr id="30" name="Picture 30" descr="Description: Káº¿t quáº£ hÃ¬nh áº£nh cho thuyáº¿t trÃ¬nh kÃ©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thuyáº¿t trÃ¬nh kÃ©m"/>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24164" cy="2085781"/>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 xml:space="preserve">Không nên áp dụng phương pháp này nhiều khi tập huấn. Ví dụ không nên diễn thuyết quá 10 phút, vì diễn thuyết là giảng giải lý thuyết suông. </w:t>
      </w:r>
    </w:p>
    <w:p w:rsidR="00637254" w:rsidRPr="00C001EC" w:rsidRDefault="00637254" w:rsidP="00637254">
      <w:pPr>
        <w:pStyle w:val="abc"/>
        <w:numPr>
          <w:ilvl w:val="0"/>
          <w:numId w:val="48"/>
        </w:numPr>
        <w:tabs>
          <w:tab w:val="clear" w:pos="3763"/>
          <w:tab w:val="left" w:pos="709"/>
        </w:tabs>
        <w:spacing w:before="120" w:line="360" w:lineRule="exact"/>
        <w:ind w:left="0" w:firstLine="567"/>
        <w:jc w:val="both"/>
        <w:rPr>
          <w:color w:val="000000" w:themeColor="text1"/>
          <w:sz w:val="28"/>
          <w:szCs w:val="28"/>
        </w:rPr>
      </w:pPr>
      <w:r w:rsidRPr="00C001EC">
        <w:rPr>
          <w:color w:val="000000" w:themeColor="text1"/>
          <w:sz w:val="28"/>
          <w:szCs w:val="28"/>
        </w:rPr>
        <w:t>Nên áp dụng với các phương pháp tập huấn khác như động não, thảo luận nhóm để tập huấn có hiệu quả tốt.</w:t>
      </w:r>
    </w:p>
    <w:p w:rsidR="00637254" w:rsidRPr="00C001EC" w:rsidRDefault="007A6A16" w:rsidP="00637254">
      <w:pPr>
        <w:pStyle w:val="abc"/>
        <w:tabs>
          <w:tab w:val="num" w:pos="360"/>
          <w:tab w:val="num" w:pos="426"/>
        </w:tabs>
        <w:spacing w:before="120" w:line="360" w:lineRule="exact"/>
        <w:jc w:val="both"/>
        <w:rPr>
          <w:color w:val="000000" w:themeColor="text1"/>
          <w:sz w:val="28"/>
          <w:szCs w:val="28"/>
        </w:rPr>
      </w:pPr>
      <w:r>
        <w:rPr>
          <w:noProof/>
          <w:color w:val="000000" w:themeColor="text1"/>
          <w:sz w:val="28"/>
          <w:szCs w:val="28"/>
          <w:lang w:eastAsia="ko-KR"/>
        </w:rPr>
        <w:pict>
          <v:shape id="Text Box 66" o:spid="_x0000_s1096" type="#_x0000_t202" style="position:absolute;left:0;text-align:left;margin-left:268.1pt;margin-top:1.85pt;width:204.25pt;height:167.4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" stroked="f">
            <v:textbox>
              <w:txbxContent>
                <w:p w:rsidR="00EE41A8" w:rsidRDefault="00EE41A8" w:rsidP="00637254">
                  <w:r>
                    <w:rPr>
                      <w:noProof/>
                    </w:rPr>
                    <w:drawing>
                      <wp:inline distT="0" distB="0" distL="0" distR="0">
                        <wp:extent cx="2411095" cy="1999305"/>
                        <wp:effectExtent l="0" t="0" r="8255" b="1270"/>
                        <wp:docPr id="32" name="Picture 32"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Káº¿t quáº£ hÃ¬nh áº£nh cho ná»i dung thuyáº¿t trÃ¬nh"/>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11095" cy="1999305"/>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 Khi áp dụng phương pháp này cần chuẩn bị kỹ nội dung, tránh thuyết trình dài, chú ý sử dụng tổng hợp các kỹ năng để tạo ra hiệu quả cao.</w:t>
      </w:r>
    </w:p>
    <w:p w:rsidR="00637254" w:rsidRPr="008F6882" w:rsidRDefault="00637254" w:rsidP="008F6882">
      <w:pPr>
        <w:pStyle w:val="abc"/>
        <w:spacing w:before="120" w:line="360" w:lineRule="exact"/>
        <w:jc w:val="both"/>
        <w:rPr>
          <w:color w:val="000000" w:themeColor="text1"/>
          <w:sz w:val="28"/>
          <w:szCs w:val="28"/>
        </w:rPr>
      </w:pPr>
      <w:r w:rsidRPr="00C001EC">
        <w:rPr>
          <w:color w:val="000000" w:themeColor="text1"/>
          <w:sz w:val="28"/>
          <w:szCs w:val="28"/>
        </w:rPr>
        <w:lastRenderedPageBreak/>
        <w:t>- Chỉ áp dụng phương pháp này khi giới thiệu nội dung hoàn toàn m</w:t>
      </w:r>
      <w:bookmarkStart w:id="732" w:name="_Toc42593723"/>
      <w:bookmarkStart w:id="733" w:name="_Toc49775447"/>
      <w:r w:rsidR="008F6882">
        <w:rPr>
          <w:color w:val="000000" w:themeColor="text1"/>
          <w:sz w:val="28"/>
          <w:szCs w:val="28"/>
        </w:rPr>
        <w:t>ới và không có nhiều thời gian.</w:t>
      </w:r>
    </w:p>
    <w:p w:rsidR="00637254" w:rsidRPr="00C001EC" w:rsidRDefault="00637254" w:rsidP="00637254">
      <w:pPr>
        <w:pStyle w:val="A1"/>
        <w:jc w:val="both"/>
        <w:rPr>
          <w:rFonts w:ascii="Times New Roman" w:hAnsi="Times New Roman"/>
          <w:szCs w:val="28"/>
        </w:rPr>
      </w:pPr>
      <w:bookmarkStart w:id="734" w:name="_Toc52318009"/>
      <w:r w:rsidRPr="00C001EC">
        <w:rPr>
          <w:rFonts w:ascii="Times New Roman" w:hAnsi="Times New Roman"/>
          <w:szCs w:val="28"/>
        </w:rPr>
        <w:t>5.2. Một số kỹ năng cơ bản trong tập huấn</w:t>
      </w:r>
      <w:bookmarkEnd w:id="732"/>
      <w:bookmarkEnd w:id="733"/>
      <w:bookmarkEnd w:id="734"/>
      <w:r w:rsidRPr="00C001EC">
        <w:rPr>
          <w:rFonts w:ascii="Times New Roman" w:hAnsi="Times New Roman"/>
          <w:szCs w:val="28"/>
        </w:rPr>
        <w:t xml:space="preserve"> </w:t>
      </w:r>
    </w:p>
    <w:p w:rsidR="00637254" w:rsidRPr="00C001EC" w:rsidRDefault="00637254" w:rsidP="00637254">
      <w:pPr>
        <w:pStyle w:val="A2"/>
      </w:pPr>
      <w:bookmarkStart w:id="735" w:name="_Toc40299086"/>
      <w:bookmarkStart w:id="736" w:name="_Toc42593724"/>
      <w:bookmarkStart w:id="737" w:name="_Toc49775448"/>
      <w:r w:rsidRPr="00C001EC">
        <w:t>5.</w:t>
      </w:r>
      <w:r w:rsidRPr="00C001EC">
        <w:rPr>
          <w:lang w:val="en-US"/>
        </w:rPr>
        <w:t>2.1.</w:t>
      </w:r>
      <w:r w:rsidRPr="00C001EC">
        <w:t xml:space="preserve"> Kỹ năng trình bày</w:t>
      </w:r>
      <w:bookmarkEnd w:id="735"/>
      <w:bookmarkEnd w:id="736"/>
      <w:bookmarkEnd w:id="737"/>
    </w:p>
    <w:p w:rsidR="00637254" w:rsidRPr="00C001EC" w:rsidRDefault="00637254" w:rsidP="00637254">
      <w:pPr>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Trình bày là một trong những kỹ năng rất quan trọng cần phải có để tạo lên một tập huấn viên giỏi. Không phải tập huấn viên nào cũng có được kỹ năng trình bày tốt. Mỗi tập huấn viên sẽ tự tích luỹ cho mình những kinh nghiệm, những kỹ năng và những phương pháp tốt nhất để đạt hiệu quả cao trong quá trình tập huấn. Trong hầu hết các khoá tập huấn, tập huấn viên thường giới thiệu thông tin mới qua bài trình bày của mình. Trình bày có thể rất hiệu quả, giới thiệu đựơc nhiều thông tin cho một lượng lớn người nghe. Tuy nhiên, trình bày là một dạng giao tiếp một chiều mà học viên phải giữ vai trò thụ động. Nó không cung cấp cơ hội cho người nghe tham gia vì đa số mọi người chỉ có thể lắng nghe trong một thời gian rất ngắn, những điều được đề cập đến trong một bài trình bày có thể bị hiểu nhầm hoặc một số điểm sẽ bị người nghe bỏ qua hoàn toàn. Tập huấn có sự tham gia có thể sử dụng trình bày. Một bài trình bày tốt cần ngắn gọn, tập trung và phải đáp ứng được nhu cầu thông tin cụ thể. Có thể tiến hành một hoạt động hoặc một cuộc thảo luận sau bài trình bày để khuyến khích học viên phân tích và áp dụng những kiến thức vừa được trình bày.</w:t>
      </w:r>
    </w:p>
    <w:p w:rsidR="00637254" w:rsidRPr="00C001EC" w:rsidRDefault="00637254" w:rsidP="00637254">
      <w:pPr>
        <w:tabs>
          <w:tab w:val="left" w:pos="709"/>
        </w:tabs>
        <w:spacing w:before="120" w:after="0" w:line="360" w:lineRule="exact"/>
        <w:ind w:firstLine="567"/>
        <w:jc w:val="both"/>
        <w:rPr>
          <w:b/>
          <w:color w:val="000000" w:themeColor="text1"/>
          <w:sz w:val="28"/>
          <w:szCs w:val="28"/>
          <w:lang w:val="pt-BR"/>
        </w:rPr>
      </w:pPr>
      <w:r w:rsidRPr="00C001EC">
        <w:rPr>
          <w:color w:val="000000" w:themeColor="text1"/>
          <w:sz w:val="28"/>
          <w:szCs w:val="28"/>
        </w:rPr>
        <w:sym w:font="Symbol" w:char="F02A"/>
      </w:r>
      <w:r w:rsidRPr="00C001EC">
        <w:rPr>
          <w:b/>
          <w:color w:val="000000" w:themeColor="text1"/>
          <w:sz w:val="28"/>
          <w:szCs w:val="28"/>
          <w:lang w:val="pt-BR"/>
        </w:rPr>
        <w:t xml:space="preserve"> Sáu bước chuẩn bị cho một bài trình bày :</w:t>
      </w:r>
    </w:p>
    <w:p w:rsidR="00637254" w:rsidRPr="00C001EC"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Xác định mục đích và nhu cầu của người nghe, và thu thập thông tin</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Lựa chọn và tổ chức thông tin</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Chuẩn bị dụng cụ trực quan</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Chuẩn bị phần mở đầu và phần kết thúc của bài trình bày</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Viết tờ nhắc cho bài trình bày</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Chuẩn bị trình bày - Sử dụng giọng nói và ngôn ngữ cử chỉ</w:t>
      </w:r>
      <w:r w:rsidRPr="006320A2">
        <w:rPr>
          <w:color w:val="000000" w:themeColor="text1"/>
          <w:sz w:val="28"/>
          <w:szCs w:val="28"/>
          <w:lang w:val="pt-BR"/>
        </w:rPr>
        <w:tab/>
      </w:r>
    </w:p>
    <w:p w:rsidR="00637254" w:rsidRPr="00C001EC" w:rsidRDefault="007A6A16" w:rsidP="00637254">
      <w:pPr>
        <w:tabs>
          <w:tab w:val="left" w:pos="709"/>
          <w:tab w:val="left" w:pos="2610"/>
        </w:tabs>
        <w:spacing w:before="120" w:after="0" w:line="360" w:lineRule="exact"/>
        <w:ind w:firstLine="567"/>
        <w:jc w:val="both"/>
        <w:rPr>
          <w:b/>
          <w:color w:val="000000" w:themeColor="text1"/>
          <w:sz w:val="28"/>
          <w:szCs w:val="28"/>
        </w:rPr>
      </w:pPr>
      <w:r w:rsidRPr="007A6A16">
        <w:rPr>
          <w:noProof/>
          <w:color w:val="000000" w:themeColor="text1"/>
          <w:sz w:val="28"/>
          <w:szCs w:val="28"/>
          <w:lang w:eastAsia="ko-KR"/>
        </w:rPr>
        <w:pict>
          <v:shape id="Text Box 73" o:spid="_x0000_s1097" type="#_x0000_t202" style="position:absolute;left:0;text-align:left;margin-left:236.7pt;margin-top:1.8pt;width:212.65pt;height:144.8pt;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" stroked="f">
            <v:textbox>
              <w:txbxContent>
                <w:p w:rsidR="00EE41A8" w:rsidRDefault="00EE41A8" w:rsidP="00637254">
                  <w:r>
                    <w:rPr>
                      <w:noProof/>
                    </w:rPr>
                    <w:drawing>
                      <wp:inline distT="0" distB="0" distL="0" distR="0">
                        <wp:extent cx="2517775" cy="1673369"/>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7775" cy="1673369"/>
                                </a:xfrm>
                                <a:prstGeom prst="rect">
                                  <a:avLst/>
                                </a:prstGeom>
                                <a:noFill/>
                                <a:ln>
                                  <a:noFill/>
                                </a:ln>
                                <a:effectLst/>
                              </pic:spPr>
                            </pic:pic>
                          </a:graphicData>
                        </a:graphic>
                      </wp:inline>
                    </w:drawing>
                  </w:r>
                </w:p>
              </w:txbxContent>
            </v:textbox>
            <w10:wrap type="square"/>
          </v:shape>
        </w:pict>
      </w:r>
      <w:r w:rsidR="00637254" w:rsidRPr="00C001EC">
        <w:rPr>
          <w:b/>
          <w:i/>
          <w:color w:val="000000" w:themeColor="text1"/>
          <w:sz w:val="28"/>
          <w:szCs w:val="28"/>
        </w:rPr>
        <w:t xml:space="preserve">Bước 1: </w:t>
      </w:r>
      <w:r w:rsidR="00637254" w:rsidRPr="00C001EC">
        <w:rPr>
          <w:b/>
          <w:color w:val="000000" w:themeColor="text1"/>
          <w:sz w:val="28"/>
          <w:szCs w:val="28"/>
        </w:rPr>
        <w:t>Thu thập thông tin</w:t>
      </w:r>
    </w:p>
    <w:p w:rsidR="00637254" w:rsidRPr="00C001EC" w:rsidRDefault="00292D5A"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Xác định mục đích của bài trình bày</w:t>
      </w:r>
    </w:p>
    <w:p w:rsidR="00637254" w:rsidRPr="00C001EC" w:rsidRDefault="00292D5A"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Liệt kê tất cả các thông tin liên quan đến bài trình bày</w:t>
      </w:r>
    </w:p>
    <w:p w:rsidR="00637254" w:rsidRPr="00C001EC" w:rsidRDefault="00637254" w:rsidP="00637254">
      <w:pPr>
        <w:tabs>
          <w:tab w:val="num" w:pos="628"/>
          <w:tab w:val="num" w:pos="670"/>
          <w:tab w:val="left" w:pos="709"/>
          <w:tab w:val="left" w:pos="2610"/>
        </w:tabs>
        <w:spacing w:before="120" w:after="0" w:line="360" w:lineRule="exact"/>
        <w:ind w:firstLine="567"/>
        <w:jc w:val="both"/>
        <w:rPr>
          <w:color w:val="000000" w:themeColor="text1"/>
          <w:sz w:val="28"/>
          <w:szCs w:val="28"/>
        </w:rPr>
      </w:pPr>
    </w:p>
    <w:p w:rsidR="00637254" w:rsidRPr="00C001EC" w:rsidRDefault="007A6A16" w:rsidP="00637254">
      <w:pPr>
        <w:tabs>
          <w:tab w:val="num" w:pos="628"/>
          <w:tab w:val="num" w:pos="670"/>
          <w:tab w:val="left" w:pos="709"/>
          <w:tab w:val="left" w:pos="2610"/>
        </w:tabs>
        <w:spacing w:before="120" w:after="0" w:line="360" w:lineRule="exact"/>
        <w:ind w:firstLine="567"/>
        <w:jc w:val="both"/>
        <w:rPr>
          <w:color w:val="000000" w:themeColor="text1"/>
          <w:sz w:val="28"/>
          <w:szCs w:val="28"/>
        </w:rPr>
      </w:pPr>
      <w:r w:rsidRPr="007A6A16">
        <w:rPr>
          <w:b/>
          <w:i/>
          <w:noProof/>
          <w:color w:val="000000" w:themeColor="text1"/>
          <w:sz w:val="28"/>
          <w:szCs w:val="28"/>
          <w:lang w:eastAsia="ko-KR"/>
        </w:rPr>
        <w:lastRenderedPageBreak/>
        <w:pict>
          <v:shape id="Text Box 71" o:spid="_x0000_s1098" type="#_x0000_t202" style="position:absolute;left:0;text-align:left;margin-left:.45pt;margin-top:30.45pt;width:268pt;height:220.3pt;z-index:25172070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" stroked="f">
            <v:textbox style="mso-fit-shape-to-text:t">
              <w:txbxContent>
                <w:p w:rsidR="00EE41A8" w:rsidRDefault="00EE41A8" w:rsidP="00637254">
                  <w:r>
                    <w:rPr>
                      <w:noProof/>
                    </w:rPr>
                    <w:drawing>
                      <wp:inline distT="0" distB="0" distL="0" distR="0">
                        <wp:extent cx="2509284" cy="198961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5656" cy="1994662"/>
                                </a:xfrm>
                                <a:prstGeom prst="rect">
                                  <a:avLst/>
                                </a:prstGeom>
                                <a:noFill/>
                                <a:ln>
                                  <a:noFill/>
                                </a:ln>
                                <a:effectLst/>
                              </pic:spPr>
                            </pic:pic>
                          </a:graphicData>
                        </a:graphic>
                      </wp:inline>
                    </w:drawing>
                  </w:r>
                </w:p>
              </w:txbxContent>
            </v:textbox>
            <w10:wrap type="square"/>
          </v:shape>
        </w:pict>
      </w:r>
    </w:p>
    <w:p w:rsidR="00637254" w:rsidRPr="00C001EC" w:rsidRDefault="00637254" w:rsidP="00637254">
      <w:pPr>
        <w:tabs>
          <w:tab w:val="num" w:pos="628"/>
          <w:tab w:val="num" w:pos="670"/>
          <w:tab w:val="left" w:pos="709"/>
          <w:tab w:val="left" w:pos="2610"/>
        </w:tabs>
        <w:spacing w:before="120" w:after="0" w:line="360" w:lineRule="exact"/>
        <w:ind w:firstLine="567"/>
        <w:jc w:val="both"/>
        <w:rPr>
          <w:color w:val="000000" w:themeColor="text1"/>
          <w:sz w:val="28"/>
          <w:szCs w:val="28"/>
        </w:rPr>
      </w:pPr>
    </w:p>
    <w:p w:rsidR="00637254" w:rsidRPr="00C001EC" w:rsidRDefault="00637254" w:rsidP="00637254">
      <w:pPr>
        <w:tabs>
          <w:tab w:val="left" w:pos="709"/>
          <w:tab w:val="left" w:pos="2610"/>
        </w:tabs>
        <w:spacing w:before="120" w:after="0" w:line="360" w:lineRule="exact"/>
        <w:jc w:val="both"/>
        <w:rPr>
          <w:b/>
          <w:color w:val="000000" w:themeColor="text1"/>
          <w:sz w:val="28"/>
          <w:szCs w:val="28"/>
        </w:rPr>
      </w:pPr>
      <w:r w:rsidRPr="00C001EC">
        <w:rPr>
          <w:b/>
          <w:i/>
          <w:color w:val="000000" w:themeColor="text1"/>
          <w:sz w:val="28"/>
          <w:szCs w:val="28"/>
        </w:rPr>
        <w:t xml:space="preserve"> Bước 2: </w:t>
      </w:r>
      <w:r w:rsidRPr="00C001EC">
        <w:rPr>
          <w:b/>
          <w:color w:val="000000" w:themeColor="text1"/>
          <w:sz w:val="28"/>
          <w:szCs w:val="28"/>
        </w:rPr>
        <w:t>Lựa chọn và tổ chức thông tin</w:t>
      </w:r>
    </w:p>
    <w:p w:rsidR="00637254" w:rsidRPr="00C001EC" w:rsidRDefault="00292D5A" w:rsidP="00166090">
      <w:pPr>
        <w:tabs>
          <w:tab w:val="num" w:pos="670"/>
          <w:tab w:val="left" w:pos="709"/>
          <w:tab w:val="left" w:pos="2610"/>
          <w:tab w:val="num" w:pos="3763"/>
        </w:tabs>
        <w:spacing w:before="120" w:after="0" w:line="360" w:lineRule="exact"/>
        <w:ind w:left="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Ba tiêu chí để lựa chọn thông tin</w:t>
      </w:r>
      <w:r>
        <w:rPr>
          <w:color w:val="000000" w:themeColor="text1"/>
          <w:sz w:val="28"/>
          <w:szCs w:val="28"/>
        </w:rPr>
        <w:t>:</w:t>
      </w:r>
    </w:p>
    <w:p w:rsidR="00637254" w:rsidRPr="00C001EC" w:rsidRDefault="00292D5A" w:rsidP="00166090">
      <w:pPr>
        <w:tabs>
          <w:tab w:val="left" w:pos="851"/>
        </w:tabs>
        <w:spacing w:before="120" w:after="0" w:line="360" w:lineRule="exact"/>
        <w:ind w:left="567"/>
        <w:jc w:val="both"/>
        <w:rPr>
          <w:color w:val="000000" w:themeColor="text1"/>
          <w:sz w:val="28"/>
          <w:szCs w:val="28"/>
        </w:rPr>
      </w:pPr>
      <w:r>
        <w:rPr>
          <w:color w:val="000000" w:themeColor="text1"/>
          <w:sz w:val="28"/>
          <w:szCs w:val="28"/>
        </w:rPr>
        <w:t xml:space="preserve">1) </w:t>
      </w:r>
      <w:r w:rsidR="00637254" w:rsidRPr="00C001EC">
        <w:rPr>
          <w:color w:val="000000" w:themeColor="text1"/>
          <w:sz w:val="28"/>
          <w:szCs w:val="28"/>
        </w:rPr>
        <w:t>Mục đích của bài trình bày</w:t>
      </w:r>
    </w:p>
    <w:p w:rsidR="00637254" w:rsidRPr="00C001EC" w:rsidRDefault="00292D5A" w:rsidP="00166090">
      <w:pPr>
        <w:tabs>
          <w:tab w:val="left" w:pos="851"/>
        </w:tabs>
        <w:spacing w:before="120" w:after="0" w:line="360" w:lineRule="exact"/>
        <w:ind w:left="567"/>
        <w:jc w:val="both"/>
        <w:rPr>
          <w:color w:val="000000" w:themeColor="text1"/>
          <w:sz w:val="28"/>
          <w:szCs w:val="28"/>
        </w:rPr>
      </w:pPr>
      <w:r>
        <w:rPr>
          <w:color w:val="000000" w:themeColor="text1"/>
          <w:sz w:val="28"/>
          <w:szCs w:val="28"/>
        </w:rPr>
        <w:t xml:space="preserve">2) </w:t>
      </w:r>
      <w:r w:rsidR="00637254" w:rsidRPr="00C001EC">
        <w:rPr>
          <w:color w:val="000000" w:themeColor="text1"/>
          <w:sz w:val="28"/>
          <w:szCs w:val="28"/>
        </w:rPr>
        <w:t>Kiến thức đã có, sự quan tâm và nhu cầu của người nghe</w:t>
      </w:r>
    </w:p>
    <w:p w:rsidR="00637254" w:rsidRPr="00C001EC" w:rsidRDefault="00292D5A" w:rsidP="00166090">
      <w:pPr>
        <w:tabs>
          <w:tab w:val="left" w:pos="851"/>
        </w:tabs>
        <w:spacing w:before="120" w:after="0" w:line="360" w:lineRule="exact"/>
        <w:ind w:left="567"/>
        <w:jc w:val="both"/>
        <w:rPr>
          <w:color w:val="000000" w:themeColor="text1"/>
          <w:sz w:val="28"/>
          <w:szCs w:val="28"/>
        </w:rPr>
      </w:pPr>
      <w:r>
        <w:rPr>
          <w:color w:val="000000" w:themeColor="text1"/>
          <w:sz w:val="28"/>
          <w:szCs w:val="28"/>
        </w:rPr>
        <w:t xml:space="preserve">3) </w:t>
      </w:r>
      <w:r w:rsidR="00637254" w:rsidRPr="00C001EC">
        <w:rPr>
          <w:color w:val="000000" w:themeColor="text1"/>
          <w:sz w:val="28"/>
          <w:szCs w:val="28"/>
        </w:rPr>
        <w:t>Thời gian trình bày</w:t>
      </w:r>
    </w:p>
    <w:p w:rsidR="00637254" w:rsidRPr="00C001EC" w:rsidRDefault="00637254" w:rsidP="0025255B">
      <w:pPr>
        <w:tabs>
          <w:tab w:val="left" w:pos="709"/>
        </w:tabs>
        <w:spacing w:before="120" w:after="0" w:line="360" w:lineRule="exact"/>
        <w:jc w:val="both"/>
        <w:rPr>
          <w:color w:val="000000" w:themeColor="text1"/>
          <w:sz w:val="28"/>
          <w:szCs w:val="28"/>
        </w:rPr>
      </w:pPr>
    </w:p>
    <w:p w:rsidR="00637254" w:rsidRPr="00C001EC" w:rsidRDefault="00637254" w:rsidP="0025255B">
      <w:pPr>
        <w:tabs>
          <w:tab w:val="left" w:pos="709"/>
        </w:tabs>
        <w:spacing w:before="120" w:after="0" w:line="360" w:lineRule="exact"/>
        <w:jc w:val="both"/>
        <w:rPr>
          <w:color w:val="000000" w:themeColor="text1"/>
          <w:sz w:val="28"/>
          <w:szCs w:val="28"/>
        </w:rPr>
      </w:pP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Ba chỉ dẫn cho việc tổ chức thông tin</w:t>
      </w:r>
      <w:r w:rsidR="00292D5A">
        <w:rPr>
          <w:color w:val="000000" w:themeColor="text1"/>
          <w:sz w:val="28"/>
          <w:szCs w:val="28"/>
        </w:rPr>
        <w:t>:</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1) Phần giới thiệu:</w:t>
      </w:r>
      <w:r w:rsidR="00292D5A">
        <w:rPr>
          <w:color w:val="000000" w:themeColor="text1"/>
          <w:sz w:val="28"/>
          <w:szCs w:val="28"/>
        </w:rPr>
        <w:t xml:space="preserve"> </w:t>
      </w:r>
      <w:r w:rsidRPr="00C001EC">
        <w:rPr>
          <w:color w:val="000000" w:themeColor="text1"/>
          <w:sz w:val="28"/>
          <w:szCs w:val="28"/>
        </w:rPr>
        <w:t>Cho người nghe biết bạn sắp trình bày cái gì</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2) Phần trình bày:</w:t>
      </w:r>
      <w:r w:rsidRPr="00C001EC">
        <w:rPr>
          <w:color w:val="000000" w:themeColor="text1"/>
          <w:sz w:val="28"/>
          <w:szCs w:val="28"/>
        </w:rPr>
        <w:tab/>
      </w:r>
      <w:r w:rsidR="00292D5A">
        <w:rPr>
          <w:color w:val="000000" w:themeColor="text1"/>
          <w:sz w:val="28"/>
          <w:szCs w:val="28"/>
        </w:rPr>
        <w:t xml:space="preserve"> </w:t>
      </w:r>
      <w:r w:rsidRPr="00C001EC">
        <w:rPr>
          <w:color w:val="000000" w:themeColor="text1"/>
          <w:sz w:val="28"/>
          <w:szCs w:val="28"/>
        </w:rPr>
        <w:t>Trình bày nội dung</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3) Phần tóm tắt/kết thúc:</w:t>
      </w:r>
      <w:r w:rsidR="00292D5A">
        <w:rPr>
          <w:color w:val="000000" w:themeColor="text1"/>
          <w:sz w:val="28"/>
          <w:szCs w:val="28"/>
        </w:rPr>
        <w:t xml:space="preserve"> </w:t>
      </w:r>
      <w:r w:rsidRPr="00C001EC">
        <w:rPr>
          <w:color w:val="000000" w:themeColor="text1"/>
          <w:sz w:val="28"/>
          <w:szCs w:val="28"/>
        </w:rPr>
        <w:t>Cho người nghe biết bạn vừa trình bày cái gì</w:t>
      </w:r>
    </w:p>
    <w:p w:rsidR="00637254" w:rsidRPr="00C001EC" w:rsidRDefault="00637254" w:rsidP="00637254">
      <w:pPr>
        <w:tabs>
          <w:tab w:val="left" w:pos="709"/>
          <w:tab w:val="left" w:pos="2610"/>
        </w:tabs>
        <w:spacing w:before="120" w:after="0" w:line="360" w:lineRule="exact"/>
        <w:jc w:val="both"/>
        <w:rPr>
          <w:b/>
          <w:color w:val="000000" w:themeColor="text1"/>
          <w:sz w:val="28"/>
          <w:szCs w:val="28"/>
        </w:rPr>
      </w:pPr>
      <w:r w:rsidRPr="00C001EC">
        <w:rPr>
          <w:b/>
          <w:i/>
          <w:color w:val="000000" w:themeColor="text1"/>
          <w:sz w:val="28"/>
          <w:szCs w:val="28"/>
        </w:rPr>
        <w:t xml:space="preserve"> Bước 3 :</w:t>
      </w:r>
      <w:r w:rsidRPr="00C001EC">
        <w:rPr>
          <w:b/>
          <w:color w:val="000000" w:themeColor="text1"/>
          <w:sz w:val="28"/>
          <w:szCs w:val="28"/>
        </w:rPr>
        <w:t xml:space="preserve"> Chuẩn bị dụng cụ trực quan</w:t>
      </w:r>
    </w:p>
    <w:p w:rsidR="00637254" w:rsidRPr="00C001EC" w:rsidRDefault="007A6A16"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Pr>
          <w:noProof/>
          <w:color w:val="000000" w:themeColor="text1"/>
          <w:sz w:val="28"/>
          <w:szCs w:val="28"/>
          <w:lang w:eastAsia="ko-KR"/>
        </w:rPr>
        <w:pict>
          <v:shape id="Text Box 72" o:spid="_x0000_s1099" type="#_x0000_t202" style="position:absolute;left:0;text-align:left;margin-left:243.2pt;margin-top:2.05pt;width:220.85pt;height:249.65pt;z-index:25172275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" stroked="f">
            <v:textbox>
              <w:txbxContent>
                <w:p w:rsidR="00EE41A8" w:rsidRDefault="00EE41A8" w:rsidP="00637254">
                  <w:r>
                    <w:rPr>
                      <w:noProof/>
                    </w:rPr>
                    <w:drawing>
                      <wp:inline distT="0" distB="0" distL="0" distR="0">
                        <wp:extent cx="2616740" cy="2198451"/>
                        <wp:effectExtent l="0" t="0" r="0" b="0"/>
                        <wp:docPr id="35" name="Picture 35" descr="Description: Káº¿t quáº£ hÃ¬nh áº£nh cho dá»¥ng cá»¥ trá»±c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dá»¥ng cá»¥ trá»±c quan"/>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9375" cy="2200665"/>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Tập trung vào những điểm quan trọng</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Làm cho các dụng cụ trực quan trong lý thú, hấp dẫn</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Nên chọn tranh ảnh hoặc bảng biểu thay cho từ ngữ</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Để khoảng cách giữu các dòng chữ, các phần tranh ảnh, tránh tình trạng dồn nén thông tin</w:t>
      </w:r>
    </w:p>
    <w:p w:rsidR="00637254" w:rsidRPr="00C001EC" w:rsidRDefault="00637254" w:rsidP="00637254">
      <w:pPr>
        <w:numPr>
          <w:ilvl w:val="0"/>
          <w:numId w:val="48"/>
        </w:numPr>
        <w:tabs>
          <w:tab w:val="num" w:pos="360"/>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Đảm bảo là học viên có thể đọc và nhìn thấy rõ từ các dụng cụ trực quan</w:t>
      </w:r>
    </w:p>
    <w:p w:rsidR="00637254" w:rsidRPr="00C001EC" w:rsidRDefault="00637254" w:rsidP="00637254">
      <w:pPr>
        <w:tabs>
          <w:tab w:val="left" w:pos="709"/>
          <w:tab w:val="left" w:pos="2610"/>
        </w:tabs>
        <w:spacing w:before="120" w:after="0" w:line="360" w:lineRule="exact"/>
        <w:ind w:firstLine="567"/>
        <w:jc w:val="both"/>
        <w:rPr>
          <w:b/>
          <w:color w:val="000000" w:themeColor="text1"/>
          <w:sz w:val="28"/>
          <w:szCs w:val="28"/>
        </w:rPr>
      </w:pPr>
      <w:r w:rsidRPr="00C001EC">
        <w:rPr>
          <w:b/>
          <w:i/>
          <w:color w:val="000000" w:themeColor="text1"/>
          <w:sz w:val="28"/>
          <w:szCs w:val="28"/>
        </w:rPr>
        <w:t>Bước 4:</w:t>
      </w:r>
      <w:r w:rsidRPr="00C001EC">
        <w:rPr>
          <w:b/>
          <w:color w:val="000000" w:themeColor="text1"/>
          <w:sz w:val="28"/>
          <w:szCs w:val="28"/>
        </w:rPr>
        <w:t xml:space="preserve"> Mở đầu và kết thúc</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 xml:space="preserve"> Phần mở đầu và kết thúc cần</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Lý thú</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lastRenderedPageBreak/>
        <w:t>Có trọng điểm</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Làm nổi bật được mục đích của bài trình bày</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Giới thiệu các mục tiêu của bài trình bày</w:t>
      </w:r>
    </w:p>
    <w:p w:rsidR="00637254" w:rsidRPr="00C001EC" w:rsidRDefault="007A6A16" w:rsidP="00637254">
      <w:pPr>
        <w:tabs>
          <w:tab w:val="left" w:pos="709"/>
          <w:tab w:val="left" w:pos="2610"/>
        </w:tabs>
        <w:spacing w:before="120" w:after="0" w:line="360" w:lineRule="exact"/>
        <w:ind w:firstLine="567"/>
        <w:jc w:val="both"/>
        <w:rPr>
          <w:i/>
          <w:color w:val="000000" w:themeColor="text1"/>
          <w:sz w:val="28"/>
          <w:szCs w:val="28"/>
        </w:rPr>
      </w:pPr>
      <w:r w:rsidRPr="007A6A16">
        <w:rPr>
          <w:b/>
          <w:i/>
          <w:noProof/>
          <w:color w:val="000000" w:themeColor="text1"/>
          <w:sz w:val="28"/>
          <w:szCs w:val="28"/>
          <w:lang w:eastAsia="ko-KR"/>
        </w:rPr>
        <w:pict>
          <v:shape id="Text Box 81" o:spid="_x0000_s1100" type="#_x0000_t202" style="position:absolute;left:0;text-align:left;margin-left:10.15pt;margin-top:62.8pt;width:175.8pt;height:153.2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" stroked="f">
            <v:textbox>
              <w:txbxContent>
                <w:p w:rsidR="00EE41A8" w:rsidRDefault="00EE41A8" w:rsidP="00637254">
                  <w:r>
                    <w:rPr>
                      <w:noProof/>
                    </w:rPr>
                    <w:drawing>
                      <wp:inline distT="0" distB="0" distL="0" distR="0">
                        <wp:extent cx="1977656" cy="1977656"/>
                        <wp:effectExtent l="0" t="0" r="3810" b="3810"/>
                        <wp:docPr id="36" name="Picture 36" descr="Description: Káº¿t quáº£ hÃ¬nh áº£nh cho giáº¥y ghi chÃ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Káº¿t quáº£ hÃ¬nh áº£nh cho giáº¥y ghi chÃº"/>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7850" cy="1987850"/>
                                </a:xfrm>
                                <a:prstGeom prst="rect">
                                  <a:avLst/>
                                </a:prstGeom>
                                <a:noFill/>
                                <a:ln>
                                  <a:noFill/>
                                </a:ln>
                              </pic:spPr>
                            </pic:pic>
                          </a:graphicData>
                        </a:graphic>
                      </wp:inline>
                    </w:drawing>
                  </w:r>
                </w:p>
              </w:txbxContent>
            </v:textbox>
            <w10:wrap type="square"/>
          </v:shape>
        </w:pict>
      </w:r>
      <w:r w:rsidR="00637254" w:rsidRPr="00C001EC">
        <w:rPr>
          <w:i/>
          <w:color w:val="000000" w:themeColor="text1"/>
          <w:sz w:val="28"/>
          <w:szCs w:val="28"/>
        </w:rPr>
        <w:t xml:space="preserve"> Cần viết phần mở đầu và kết thúc thật rõ ràng ra giấy để đề phòng trường hợp quên do mất bình tĩnh.</w:t>
      </w:r>
    </w:p>
    <w:p w:rsidR="00637254" w:rsidRPr="00C001EC" w:rsidRDefault="00637254" w:rsidP="00637254">
      <w:pPr>
        <w:tabs>
          <w:tab w:val="left" w:pos="709"/>
          <w:tab w:val="left" w:pos="2610"/>
        </w:tabs>
        <w:spacing w:before="120" w:after="0" w:line="360" w:lineRule="exact"/>
        <w:ind w:firstLine="567"/>
        <w:jc w:val="both"/>
        <w:rPr>
          <w:b/>
          <w:i/>
          <w:color w:val="000000" w:themeColor="text1"/>
          <w:sz w:val="28"/>
          <w:szCs w:val="28"/>
        </w:rPr>
      </w:pPr>
      <w:r w:rsidRPr="00C001EC">
        <w:rPr>
          <w:b/>
          <w:color w:val="000000" w:themeColor="text1"/>
          <w:sz w:val="28"/>
          <w:szCs w:val="28"/>
        </w:rPr>
        <w:t xml:space="preserve"> </w:t>
      </w:r>
    </w:p>
    <w:p w:rsidR="00637254" w:rsidRPr="00C001EC" w:rsidRDefault="00637254" w:rsidP="00637254">
      <w:pPr>
        <w:tabs>
          <w:tab w:val="left" w:pos="709"/>
          <w:tab w:val="left" w:pos="2610"/>
        </w:tabs>
        <w:spacing w:before="120" w:after="0" w:line="360" w:lineRule="exact"/>
        <w:ind w:firstLine="567"/>
        <w:jc w:val="both"/>
        <w:rPr>
          <w:b/>
          <w:color w:val="000000" w:themeColor="text1"/>
          <w:sz w:val="28"/>
          <w:szCs w:val="28"/>
        </w:rPr>
      </w:pPr>
      <w:r w:rsidRPr="00C001EC">
        <w:rPr>
          <w:b/>
          <w:i/>
          <w:color w:val="000000" w:themeColor="text1"/>
          <w:sz w:val="28"/>
          <w:szCs w:val="28"/>
        </w:rPr>
        <w:t xml:space="preserve">Bước 5: </w:t>
      </w:r>
      <w:r w:rsidRPr="00C001EC">
        <w:rPr>
          <w:b/>
          <w:color w:val="000000" w:themeColor="text1"/>
          <w:sz w:val="28"/>
          <w:szCs w:val="28"/>
        </w:rPr>
        <w:t>Tờ nhắc của người trình bày</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Sử dụng các tấm bìa nhỏ</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Viết lên đó các từ quan trọng và các ý chính</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Chỉ viết các ý chính</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Thực hành trình bày với các tờ nhắc</w:t>
      </w:r>
    </w:p>
    <w:p w:rsidR="00637254" w:rsidRPr="00C001EC" w:rsidRDefault="00637254" w:rsidP="00637254">
      <w:pPr>
        <w:tabs>
          <w:tab w:val="left" w:pos="709"/>
          <w:tab w:val="left" w:pos="2610"/>
        </w:tabs>
        <w:spacing w:before="120" w:after="0" w:line="360" w:lineRule="exact"/>
        <w:ind w:firstLine="567"/>
        <w:jc w:val="both"/>
        <w:rPr>
          <w:b/>
          <w:i/>
          <w:color w:val="000000" w:themeColor="text1"/>
          <w:sz w:val="28"/>
          <w:szCs w:val="28"/>
          <w:lang w:val="pt-BR"/>
        </w:rPr>
      </w:pPr>
      <w:r w:rsidRPr="00C001EC">
        <w:rPr>
          <w:b/>
          <w:i/>
          <w:color w:val="000000" w:themeColor="text1"/>
          <w:sz w:val="28"/>
          <w:szCs w:val="28"/>
          <w:lang w:val="fr-FR"/>
        </w:rPr>
        <w:t>Bước 6:</w:t>
      </w:r>
      <w:r w:rsidRPr="00C001EC">
        <w:rPr>
          <w:b/>
          <w:color w:val="000000" w:themeColor="text1"/>
          <w:sz w:val="28"/>
          <w:szCs w:val="28"/>
          <w:lang w:val="fr-FR"/>
        </w:rPr>
        <w:t xml:space="preserve">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i/>
          <w:color w:val="000000" w:themeColor="text1"/>
          <w:sz w:val="28"/>
          <w:szCs w:val="28"/>
          <w:lang w:val="fr-FR"/>
        </w:rPr>
        <w:t xml:space="preserve"> </w:t>
      </w:r>
      <w:r w:rsidRPr="00C001EC">
        <w:rPr>
          <w:color w:val="000000" w:themeColor="text1"/>
          <w:sz w:val="28"/>
          <w:szCs w:val="28"/>
          <w:lang w:val="fr-FR"/>
        </w:rPr>
        <w:sym w:font="Symbol" w:char="F02A"/>
      </w:r>
      <w:r w:rsidRPr="00C001EC">
        <w:rPr>
          <w:i/>
          <w:color w:val="000000" w:themeColor="text1"/>
          <w:sz w:val="28"/>
          <w:szCs w:val="28"/>
          <w:lang w:val="fr-FR"/>
        </w:rPr>
        <w:t xml:space="preserve"> Hãy ngắn gọn</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Hạn chế thời gian trình bày từ 10 - 15 phút</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Chỉ chọn những ý quan trọng để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t xml:space="preserve"> </w:t>
      </w: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Hãy chuẩn bị kỹ</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Đến phòng tập huấn thật sớm để biết về nơi mình sẽ tiến hành trình bày</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Kiểm tra phòng, chỗ ngồi, thiết bị, giáo cụ, và tờ nhắc trước khi trình bày</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Tập trình bày cho đến khi bạn thấy tự tin</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t xml:space="preserve"> </w:t>
      </w: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Sử dụng đôi mắt</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pacing w:val="-6"/>
          <w:sz w:val="28"/>
          <w:szCs w:val="28"/>
          <w:lang w:val="pt-BR"/>
        </w:rPr>
      </w:pPr>
      <w:r w:rsidRPr="00C001EC">
        <w:rPr>
          <w:color w:val="000000" w:themeColor="text1"/>
          <w:spacing w:val="-6"/>
          <w:sz w:val="28"/>
          <w:szCs w:val="28"/>
          <w:lang w:val="pt-BR"/>
        </w:rPr>
        <w:t>Hãy nhìn vào người nghe chứ đừng nhìn vào tờ nhắc hoặc nhìn đi nơi khác</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Giao tiếp bằng mắt với học viên, bao quát toàn bộ lớp</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Quan sát học viên để đánh giá mức độ hiểu bài và sự chú ý của học viên với bài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Sử dụng giọng nói</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pacing w:val="-6"/>
          <w:sz w:val="28"/>
          <w:szCs w:val="28"/>
          <w:lang w:val="fr-FR"/>
        </w:rPr>
      </w:pPr>
      <w:r w:rsidRPr="00C001EC">
        <w:rPr>
          <w:color w:val="000000" w:themeColor="text1"/>
          <w:spacing w:val="-6"/>
          <w:sz w:val="28"/>
          <w:szCs w:val="28"/>
          <w:lang w:val="fr-FR"/>
        </w:rPr>
        <w:t>Phần lớn những gì muốn nói được thể hiện qua những từ ngữ diễn đạt</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Hãy nói thật rõ ràng và mạch lạc, logic</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lastRenderedPageBreak/>
        <w:t>Sử dụng nhiều ngữ điệu để diễn tả những điểm chính</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Sử dụng âm lượng trung bình, không nói quá to và cũng không quá nhỏ</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Dừng lại một chút sau các điểm nhấn mạnh để người nghe có thời gian hiểu được ý vừa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 xml:space="preserve">Sử dụng ngôn ngữ cơ thể </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pacing w:val="-10"/>
          <w:sz w:val="28"/>
          <w:szCs w:val="28"/>
          <w:lang w:val="fr-FR"/>
        </w:rPr>
      </w:pPr>
      <w:r w:rsidRPr="00C001EC">
        <w:rPr>
          <w:color w:val="000000" w:themeColor="text1"/>
          <w:spacing w:val="-10"/>
          <w:sz w:val="28"/>
          <w:szCs w:val="28"/>
          <w:lang w:val="fr-FR"/>
        </w:rPr>
        <w:t>Hãy mỉm cười. Điều này sẽ giúp tập huấn viên và học viên cảm thấy thoải mái</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pacing w:val="-10"/>
          <w:sz w:val="28"/>
          <w:szCs w:val="28"/>
          <w:lang w:val="fr-FR"/>
        </w:rPr>
      </w:pPr>
      <w:r w:rsidRPr="00C001EC">
        <w:rPr>
          <w:color w:val="000000" w:themeColor="text1"/>
          <w:spacing w:val="-10"/>
          <w:sz w:val="28"/>
          <w:szCs w:val="28"/>
          <w:lang w:val="fr-FR"/>
        </w:rPr>
        <w:t>Cẩn trọng với ngôn ngữ cử chỉ, tránh gây ra những cử động làm mất tập trung</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Không nên đứng sau bàn hoặc một vật cản nào đó</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Không đứng yên một chỗ nhưng cũng không đi lại nhiều khắp phòng</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rPr>
      </w:pPr>
      <w:r w:rsidRPr="00C001EC">
        <w:rPr>
          <w:color w:val="000000" w:themeColor="text1"/>
          <w:sz w:val="28"/>
          <w:szCs w:val="28"/>
          <w:lang w:val="fr-FR"/>
        </w:rPr>
        <w:sym w:font="Symbol" w:char="F02A"/>
      </w:r>
      <w:r w:rsidRPr="00C001EC">
        <w:rPr>
          <w:color w:val="000000" w:themeColor="text1"/>
          <w:sz w:val="28"/>
          <w:szCs w:val="28"/>
        </w:rPr>
        <w:t xml:space="preserve"> </w:t>
      </w:r>
      <w:r w:rsidRPr="00C001EC">
        <w:rPr>
          <w:i/>
          <w:color w:val="000000" w:themeColor="text1"/>
          <w:sz w:val="28"/>
          <w:szCs w:val="28"/>
        </w:rPr>
        <w:t>Để học viên tham gia</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Khích lệ sự quan tâm thích thú của học viê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pacing w:val="-8"/>
          <w:sz w:val="28"/>
          <w:szCs w:val="28"/>
        </w:rPr>
      </w:pPr>
      <w:r w:rsidRPr="00C001EC">
        <w:rPr>
          <w:color w:val="000000" w:themeColor="text1"/>
          <w:spacing w:val="-8"/>
          <w:sz w:val="28"/>
          <w:szCs w:val="28"/>
        </w:rPr>
        <w:t>Sử dụng các câu chuyện hoặc ví dụ có liên quan đến cuộc sống của học viê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es-MX"/>
        </w:rPr>
      </w:pPr>
      <w:r w:rsidRPr="00C001EC">
        <w:rPr>
          <w:color w:val="000000" w:themeColor="text1"/>
          <w:sz w:val="28"/>
          <w:szCs w:val="28"/>
          <w:lang w:val="es-MX"/>
        </w:rPr>
        <w:t>Đưa ra các câu hỏi và lắng nghe các câu trả lời</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es-MX"/>
        </w:rPr>
      </w:pPr>
      <w:r w:rsidRPr="00C001EC">
        <w:rPr>
          <w:color w:val="000000" w:themeColor="text1"/>
          <w:sz w:val="28"/>
          <w:szCs w:val="28"/>
          <w:lang w:val="es-MX"/>
        </w:rPr>
        <w:t>Khuyến khích học viên trả lời câu hỏi</w:t>
      </w:r>
    </w:p>
    <w:p w:rsidR="00637254" w:rsidRPr="00C001EC" w:rsidRDefault="00637254" w:rsidP="00637254">
      <w:pPr>
        <w:tabs>
          <w:tab w:val="left" w:pos="709"/>
          <w:tab w:val="num" w:pos="993"/>
        </w:tabs>
        <w:spacing w:before="120" w:after="0" w:line="360" w:lineRule="exact"/>
        <w:ind w:firstLine="567"/>
        <w:jc w:val="both"/>
        <w:rPr>
          <w:i/>
          <w:color w:val="000000" w:themeColor="text1"/>
          <w:sz w:val="28"/>
          <w:szCs w:val="28"/>
          <w:lang w:val="es-MX"/>
        </w:rPr>
      </w:pPr>
      <w:r w:rsidRPr="00C001EC">
        <w:rPr>
          <w:color w:val="000000" w:themeColor="text1"/>
          <w:sz w:val="28"/>
          <w:szCs w:val="28"/>
          <w:lang w:val="es-MX"/>
        </w:rPr>
        <w:tab/>
      </w:r>
      <w:r w:rsidRPr="00C001EC">
        <w:rPr>
          <w:color w:val="000000" w:themeColor="text1"/>
          <w:sz w:val="28"/>
          <w:szCs w:val="28"/>
          <w:lang w:val="fr-FR"/>
        </w:rPr>
        <w:sym w:font="Symbol" w:char="F02A"/>
      </w:r>
      <w:r w:rsidRPr="00C001EC">
        <w:rPr>
          <w:color w:val="000000" w:themeColor="text1"/>
          <w:sz w:val="28"/>
          <w:szCs w:val="28"/>
          <w:lang w:val="es-MX"/>
        </w:rPr>
        <w:t xml:space="preserve"> </w:t>
      </w:r>
      <w:r w:rsidRPr="00C001EC">
        <w:rPr>
          <w:i/>
          <w:color w:val="000000" w:themeColor="text1"/>
          <w:sz w:val="28"/>
          <w:szCs w:val="28"/>
          <w:lang w:val="es-MX"/>
        </w:rPr>
        <w:t>Khắc phục sự mất bình tĩnh</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Chuẩn bị kỹ lưỡng, điều này giúp tự tin hơ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Hãy ngồi một mình trong vài phút trước khi bắt đầu bài trình bày</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 xml:space="preserve">Trong khi trình bày hãy chú ý tới tờ nhắc đã được chuẩn bị </w:t>
      </w:r>
    </w:p>
    <w:p w:rsidR="00637254" w:rsidRPr="00C001EC" w:rsidRDefault="00637254" w:rsidP="00637254">
      <w:pPr>
        <w:tabs>
          <w:tab w:val="left" w:pos="709"/>
          <w:tab w:val="num" w:pos="993"/>
          <w:tab w:val="left" w:pos="2610"/>
        </w:tabs>
        <w:spacing w:before="120" w:after="0" w:line="360" w:lineRule="exact"/>
        <w:ind w:firstLine="567"/>
        <w:jc w:val="both"/>
        <w:rPr>
          <w:i/>
          <w:color w:val="000000" w:themeColor="text1"/>
          <w:sz w:val="28"/>
          <w:szCs w:val="28"/>
          <w:lang w:val="pt-BR"/>
        </w:rPr>
      </w:pPr>
      <w:r w:rsidRPr="00C001EC">
        <w:rPr>
          <w:color w:val="000000" w:themeColor="text1"/>
          <w:sz w:val="28"/>
          <w:szCs w:val="28"/>
          <w:lang w:val="fr-FR"/>
        </w:rPr>
        <w:sym w:font="Symbol" w:char="F02A"/>
      </w:r>
      <w:r w:rsidRPr="00C001EC">
        <w:rPr>
          <w:color w:val="000000" w:themeColor="text1"/>
          <w:sz w:val="28"/>
          <w:szCs w:val="28"/>
          <w:lang w:val="pt-BR"/>
        </w:rPr>
        <w:t xml:space="preserve"> </w:t>
      </w:r>
      <w:r w:rsidRPr="00C001EC">
        <w:rPr>
          <w:i/>
          <w:color w:val="000000" w:themeColor="text1"/>
          <w:sz w:val="28"/>
          <w:szCs w:val="28"/>
          <w:lang w:val="pt-BR"/>
        </w:rPr>
        <w:t>Sử dụng tốt các giáo cụ trực qua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Sử dụng các giáo cụ trực quan để minh hoạ cho các ý muồn trình bày</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Hãy nói về những điều được thể hiện qua các giáo cụ trực quan chứ đừng đọc nguyên văn nội dung ghi trên đó</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Để giáo cụ trực quan sang một bên khi cần chuyển sang một phần mới</w:t>
      </w:r>
    </w:p>
    <w:p w:rsidR="00637254" w:rsidRPr="00166090" w:rsidRDefault="007A6A16" w:rsidP="00637254">
      <w:pPr>
        <w:tabs>
          <w:tab w:val="left" w:pos="709"/>
          <w:tab w:val="num" w:pos="993"/>
          <w:tab w:val="left" w:pos="2610"/>
        </w:tabs>
        <w:spacing w:before="120" w:after="0" w:line="360" w:lineRule="exact"/>
        <w:ind w:firstLine="567"/>
        <w:jc w:val="both"/>
        <w:rPr>
          <w:color w:val="000000" w:themeColor="text1"/>
          <w:sz w:val="28"/>
          <w:szCs w:val="28"/>
          <w:lang w:val="pt-BR"/>
        </w:rPr>
      </w:pPr>
      <w:r>
        <w:rPr>
          <w:noProof/>
          <w:color w:val="000000" w:themeColor="text1"/>
          <w:sz w:val="28"/>
          <w:szCs w:val="28"/>
          <w:lang w:eastAsia="ko-KR"/>
        </w:rPr>
        <w:pict>
          <v:shape id="Text Box 84" o:spid="_x0000_s1101" type="#_x0000_t202" style="position:absolute;left:0;text-align:left;margin-left:261.35pt;margin-top:17.15pt;width:219.05pt;height:178.65pt;z-index:25172480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" stroked="f">
            <v:textbox>
              <w:txbxContent>
                <w:p w:rsidR="00EE41A8" w:rsidRDefault="00EE41A8" w:rsidP="00637254">
                  <w:r>
                    <w:rPr>
                      <w:noProof/>
                    </w:rPr>
                    <w:drawing>
                      <wp:inline distT="0" distB="0" distL="0" distR="0">
                        <wp:extent cx="2600325" cy="22574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00325" cy="2257425"/>
                                </a:xfrm>
                                <a:prstGeom prst="rect">
                                  <a:avLst/>
                                </a:prstGeom>
                                <a:noFill/>
                                <a:ln>
                                  <a:noFill/>
                                </a:ln>
                              </pic:spPr>
                            </pic:pic>
                          </a:graphicData>
                        </a:graphic>
                      </wp:inline>
                    </w:drawing>
                  </w:r>
                </w:p>
              </w:txbxContent>
            </v:textbox>
            <w10:wrap type="square"/>
          </v:shape>
        </w:pict>
      </w:r>
      <w:r w:rsidR="00637254" w:rsidRPr="00292D5A">
        <w:rPr>
          <w:color w:val="000000" w:themeColor="text1"/>
          <w:sz w:val="28"/>
          <w:szCs w:val="28"/>
        </w:rPr>
        <w:sym w:font="Symbol" w:char="F02A"/>
      </w:r>
      <w:r w:rsidR="00637254" w:rsidRPr="00166090">
        <w:rPr>
          <w:color w:val="000000" w:themeColor="text1"/>
          <w:sz w:val="28"/>
          <w:szCs w:val="28"/>
          <w:lang w:val="pt-BR"/>
        </w:rPr>
        <w:t xml:space="preserve"> Tăng sức mạnh cho giọng nói </w:t>
      </w:r>
    </w:p>
    <w:p w:rsidR="00637254" w:rsidRPr="00C001EC" w:rsidRDefault="00637254" w:rsidP="00637254">
      <w:pPr>
        <w:tabs>
          <w:tab w:val="left" w:pos="709"/>
          <w:tab w:val="num" w:pos="993"/>
          <w:tab w:val="left" w:pos="2610"/>
        </w:tabs>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 xml:space="preserve"> Để một bài trình bày đạt hiệu quả, </w:t>
      </w:r>
      <w:r w:rsidRPr="006320A2">
        <w:rPr>
          <w:color w:val="000000" w:themeColor="text1"/>
          <w:sz w:val="28"/>
          <w:szCs w:val="28"/>
          <w:lang w:val="pt-BR"/>
        </w:rPr>
        <w:t xml:space="preserve">tập huấn viên </w:t>
      </w:r>
      <w:r w:rsidRPr="00C001EC">
        <w:rPr>
          <w:color w:val="000000" w:themeColor="text1"/>
          <w:sz w:val="28"/>
          <w:szCs w:val="28"/>
          <w:lang w:val="pt-BR"/>
        </w:rPr>
        <w:t>cần dành nhiều thời gian để luyện tập và cần chú ý đến ngữ điệu, tốc độ nói, cách nhấn giọng cũng như khi ngắt đoạn, ngắt câu.</w:t>
      </w:r>
    </w:p>
    <w:p w:rsidR="00637254" w:rsidRPr="00C001EC" w:rsidRDefault="00637254" w:rsidP="00637254">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lastRenderedPageBreak/>
        <w:t>Luyện tập: Cần thường xuyên luyện tập sao cho khả năng diễn thuyết trở lên tự nhiên như thể đó là năng khiếu bẩm sinh.</w:t>
      </w:r>
    </w:p>
    <w:p w:rsidR="00637254" w:rsidRPr="00C001EC" w:rsidRDefault="00637254" w:rsidP="00637254">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Ngữ điệu: Trong một bài trình bày chúng ta nên nói to hơn, rõ tàng hơn khi nói chuyện bình thường. Hãy nói càng rõ ràng, càng truyền cảm càng tốt</w:t>
      </w:r>
    </w:p>
    <w:p w:rsidR="00292D5A" w:rsidRPr="00C001EC" w:rsidRDefault="00637254" w:rsidP="00637254">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Tốc độ nói: Nếu tốc độ nói trung bình quá chậm, người nghe sẽ cảm thấy tẻ nhạt và sốt ruột. Nếu nói quá nhanh người nghe sẽ không theo kịp lời nói và sẽ không nghe tiếp nữa. Nếu thay đổi tốc độ nói của mình, nhấn giọng vào những câu, từ ngữ quan trọng thì phần trình bày sẽ trở lên hấp dẫn hơn.</w:t>
      </w:r>
    </w:p>
    <w:p w:rsidR="00637254" w:rsidRPr="00292D5A" w:rsidRDefault="007A6A16" w:rsidP="00166090">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Pr>
          <w:noProof/>
          <w:color w:val="000000" w:themeColor="text1"/>
          <w:sz w:val="28"/>
          <w:szCs w:val="28"/>
          <w:lang w:eastAsia="ko-KR"/>
        </w:rPr>
        <w:pict>
          <v:shape id="Text Box 85" o:spid="_x0000_s1102" type="#_x0000_t202" style="position:absolute;left:0;text-align:left;margin-left:272.9pt;margin-top:16.6pt;width:216.05pt;height:205.4pt;z-index:25172582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" stroked="f">
            <v:textbox style="mso-fit-shape-to-text:t">
              <w:txbxContent>
                <w:p w:rsidR="00EE41A8" w:rsidRDefault="00EE41A8" w:rsidP="00637254">
                  <w:r>
                    <w:rPr>
                      <w:noProof/>
                    </w:rPr>
                    <w:drawing>
                      <wp:inline distT="0" distB="0" distL="0" distR="0">
                        <wp:extent cx="2422981" cy="1831656"/>
                        <wp:effectExtent l="0" t="0" r="0" b="0"/>
                        <wp:docPr id="38" name="Picture 38" descr="Description: HÃ¬nh áº£nh cÃ³ liÃ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Ã¬nh áº£nh cÃ³ liÃªn quan"/>
                                <pic:cNvPicPr>
                                  <a:picLocks noChangeAspect="1" noChangeArrowheads="1"/>
                                </pic:cNvPicPr>
                              </pic:nvPicPr>
                              <pic:blipFill rotWithShape="1">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847" t="14335" r="3111" b="10193"/>
                                <a:stretch/>
                              </pic:blipFill>
                              <pic:spPr bwMode="auto">
                                <a:xfrm>
                                  <a:off x="0" y="0"/>
                                  <a:ext cx="2434556" cy="184040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xbxContent>
            </v:textbox>
            <w10:wrap type="square"/>
          </v:shape>
        </w:pict>
      </w:r>
      <w:r w:rsidR="00637254" w:rsidRPr="00292D5A">
        <w:rPr>
          <w:color w:val="000000" w:themeColor="text1"/>
          <w:sz w:val="28"/>
          <w:szCs w:val="28"/>
          <w:lang w:val="pt-BR"/>
        </w:rPr>
        <w:t>Ngắt câu, ngắt đoạn: Trong một bài trình bày, hãy dừng lại sau một số ý. Mỗi lần dừng lại như vậy được gọi là một lần ngắt câu, ngắt đoạn. Những lần dừng lại như vậy dù chỉ rất ngắn cũng có thể cho người nghe có thời gian để hiểu thấu những gì vừa trình bày.</w:t>
      </w:r>
    </w:p>
    <w:p w:rsidR="00637254" w:rsidRPr="00C001EC" w:rsidRDefault="00637254" w:rsidP="00637254">
      <w:pPr>
        <w:pStyle w:val="A2"/>
      </w:pPr>
      <w:bookmarkStart w:id="738" w:name="_Toc40299087"/>
      <w:bookmarkStart w:id="739" w:name="_Toc42593725"/>
      <w:bookmarkStart w:id="740" w:name="_Toc49775449"/>
      <w:r w:rsidRPr="00C001EC">
        <w:t>5.2.2. Kỹ năng làm việc nhóm</w:t>
      </w:r>
      <w:bookmarkEnd w:id="738"/>
      <w:bookmarkEnd w:id="739"/>
      <w:bookmarkEnd w:id="740"/>
    </w:p>
    <w:p w:rsidR="00637254" w:rsidRPr="006320A2" w:rsidRDefault="00637254" w:rsidP="00637254">
      <w:pPr>
        <w:tabs>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Trong tập huấn, đặc biệt là thực hành ngoài hiện trường thì việc chia nhóm để thực hiện là rất quan trọng. Để cho nhóm hoạt động hiệu quả thì tập huấn viên cần có kỹ năng điều hành và tổ chức làm việc nhóm tốt. Một số gợi ý sau đây sẽ giúp tập huấn viên tổ chức hoạt động nhóm hiệu quả</w:t>
      </w:r>
      <w:r w:rsidR="00292D5A">
        <w:rPr>
          <w:color w:val="000000" w:themeColor="text1"/>
          <w:sz w:val="28"/>
          <w:szCs w:val="28"/>
          <w:lang w:val="pt-BR"/>
        </w:rPr>
        <w:t>.</w:t>
      </w:r>
    </w:p>
    <w:p w:rsidR="00637254" w:rsidRPr="006320A2" w:rsidRDefault="00637254" w:rsidP="00637254">
      <w:pPr>
        <w:tabs>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 xml:space="preserve">Thành lập nhóm: Cần lưu ý đến mục tiêu hoạt động của nhóm, sự cần bằng về giới, tuổi giữa các nhóm. Số lượng người trong nhóm không quá đông. </w:t>
      </w:r>
    </w:p>
    <w:p w:rsidR="00637254" w:rsidRPr="006320A2" w:rsidRDefault="00637254" w:rsidP="00637254">
      <w:pPr>
        <w:tabs>
          <w:tab w:val="left" w:pos="709"/>
        </w:tabs>
        <w:spacing w:before="120" w:after="0" w:line="360" w:lineRule="exact"/>
        <w:ind w:firstLine="567"/>
        <w:jc w:val="both"/>
        <w:rPr>
          <w:color w:val="000000" w:themeColor="text1"/>
          <w:spacing w:val="-2"/>
          <w:sz w:val="28"/>
          <w:szCs w:val="28"/>
          <w:lang w:val="pt-BR"/>
        </w:rPr>
      </w:pPr>
      <w:r w:rsidRPr="006320A2">
        <w:rPr>
          <w:color w:val="000000" w:themeColor="text1"/>
          <w:spacing w:val="-2"/>
          <w:sz w:val="28"/>
          <w:szCs w:val="28"/>
          <w:lang w:val="pt-BR"/>
        </w:rPr>
        <w:t>Tổ chức họp nhóm hiệu quả: Tổ chức họp nhóm hiệu quả thì vai trò và trách nhiệm của các thành viên trong nhóm phải được phân chia rõ ràng. Các điều kiện cần thiết để nhóm hoạt động như mẫu vật, tờ giao nhiệm vụ. Các thành viên trong nhóm cần biết rõ nhóm trưởng làm gì, thư ký làm gì, các thành viên trong nhóm có nhiệm vụ gì.</w:t>
      </w:r>
    </w:p>
    <w:p w:rsidR="00637254" w:rsidRPr="006320A2" w:rsidRDefault="00637254" w:rsidP="00637254">
      <w:pPr>
        <w:tabs>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Để thảo luận nhóm có hiệu quả, người điều hành nhóm đóng vai trò hết sức quan trọng. Do vậy người điều khiển nhóm cần phải chú ý đến một số vấn đề sau khi tổ chức, điều hành thảo luận:</w:t>
      </w:r>
    </w:p>
    <w:p w:rsidR="00637254" w:rsidRPr="006320A2" w:rsidRDefault="00637254" w:rsidP="00637254">
      <w:pPr>
        <w:numPr>
          <w:ilvl w:val="0"/>
          <w:numId w:val="55"/>
        </w:numPr>
        <w:tabs>
          <w:tab w:val="left" w:pos="567"/>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Không áp đặt ý kiến của mình cho những người khác.</w:t>
      </w:r>
    </w:p>
    <w:p w:rsidR="00637254" w:rsidRPr="00166090" w:rsidRDefault="007A6A16" w:rsidP="0025255B">
      <w:pPr>
        <w:numPr>
          <w:ilvl w:val="0"/>
          <w:numId w:val="55"/>
        </w:numPr>
        <w:tabs>
          <w:tab w:val="left" w:pos="567"/>
          <w:tab w:val="left" w:pos="709"/>
        </w:tabs>
        <w:spacing w:before="120" w:after="0" w:line="360" w:lineRule="exact"/>
        <w:jc w:val="both"/>
        <w:rPr>
          <w:color w:val="000000" w:themeColor="text1"/>
          <w:sz w:val="28"/>
          <w:szCs w:val="28"/>
          <w:lang w:val="pt-BR"/>
        </w:rPr>
      </w:pPr>
      <w:r>
        <w:rPr>
          <w:noProof/>
          <w:color w:val="000000" w:themeColor="text1"/>
          <w:sz w:val="28"/>
          <w:szCs w:val="28"/>
          <w:lang w:eastAsia="ko-KR"/>
        </w:rPr>
        <w:lastRenderedPageBreak/>
        <w:pict>
          <v:shape id="Text Box 86" o:spid="_x0000_s1103" type="#_x0000_t202" style="position:absolute;left:0;text-align:left;margin-left:-24.5pt;margin-top:5.05pt;width:3in;height:166.5pt;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" stroked="f">
            <v:textbox>
              <w:txbxContent>
                <w:p w:rsidR="00EE41A8" w:rsidRDefault="00EE41A8" w:rsidP="00637254">
                  <w:r>
                    <w:rPr>
                      <w:noProof/>
                    </w:rPr>
                    <w:drawing>
                      <wp:inline distT="0" distB="0" distL="0" distR="0">
                        <wp:extent cx="2560320" cy="1918430"/>
                        <wp:effectExtent l="0" t="0" r="0" b="5715"/>
                        <wp:docPr id="40" name="Picture 40" descr="Description: Káº¿t quáº£ hÃ¬nh áº£nh cho bÃ¡o cÃ¡o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Káº¿t quáº£ hÃ¬nh áº£nh cho bÃ¡o cÃ¡o káº¿t quáº£ tháº£o luáº­n nhÃ³m"/>
                                <pic:cNvPicPr>
                                  <a:picLocks noChangeAspect="1"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60320" cy="1918430"/>
                                </a:xfrm>
                                <a:prstGeom prst="rect">
                                  <a:avLst/>
                                </a:prstGeom>
                                <a:noFill/>
                                <a:ln>
                                  <a:noFill/>
                                </a:ln>
                              </pic:spPr>
                            </pic:pic>
                          </a:graphicData>
                        </a:graphic>
                      </wp:inline>
                    </w:drawing>
                  </w:r>
                </w:p>
              </w:txbxContent>
            </v:textbox>
            <w10:wrap type="square"/>
          </v:shape>
        </w:pict>
      </w:r>
      <w:r w:rsidR="00637254" w:rsidRPr="00166090">
        <w:rPr>
          <w:color w:val="000000" w:themeColor="text1"/>
          <w:sz w:val="28"/>
          <w:szCs w:val="28"/>
          <w:lang w:val="pt-BR"/>
        </w:rPr>
        <w:t>Chờ mọi người đưa ra hết ý kiến sau đó mình mới đưa ra ý kiến của mình.</w:t>
      </w:r>
    </w:p>
    <w:p w:rsidR="00637254" w:rsidRPr="00166090" w:rsidRDefault="00637254" w:rsidP="0025255B">
      <w:pPr>
        <w:numPr>
          <w:ilvl w:val="0"/>
          <w:numId w:val="55"/>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Đặt những câu hỏi để khuyến khích mọi người suy nghĩ</w:t>
      </w:r>
    </w:p>
    <w:p w:rsidR="00637254" w:rsidRPr="00166090" w:rsidRDefault="00637254" w:rsidP="0025255B">
      <w:pPr>
        <w:numPr>
          <w:ilvl w:val="0"/>
          <w:numId w:val="56"/>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Coi những gợi ý của mình là yếu tố để mọi người phát triển hơn nữa.</w:t>
      </w:r>
    </w:p>
    <w:p w:rsidR="00637254" w:rsidRPr="00166090" w:rsidRDefault="00637254" w:rsidP="0025255B">
      <w:pPr>
        <w:numPr>
          <w:ilvl w:val="0"/>
          <w:numId w:val="56"/>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Hướng cuộc họp và đúng trọng tâm và mục tiêu cuộc họp</w:t>
      </w:r>
    </w:p>
    <w:p w:rsidR="00637254" w:rsidRPr="00166090" w:rsidRDefault="00637254" w:rsidP="0025255B">
      <w:pPr>
        <w:numPr>
          <w:ilvl w:val="0"/>
          <w:numId w:val="56"/>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Bảo vệ những cá nhân bị “tấn công” trong cuộc họp.</w:t>
      </w:r>
    </w:p>
    <w:p w:rsidR="00637254" w:rsidRPr="00166090" w:rsidRDefault="00637254" w:rsidP="00637254">
      <w:pPr>
        <w:numPr>
          <w:ilvl w:val="0"/>
          <w:numId w:val="56"/>
        </w:numPr>
        <w:tabs>
          <w:tab w:val="left" w:pos="567"/>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xml:space="preserve">Tổng kết, tóm tắt ý để đi đến kết luận cuối cùng về vấn đề thảo luận. </w:t>
      </w:r>
    </w:p>
    <w:p w:rsidR="00637254" w:rsidRPr="00166090" w:rsidRDefault="00637254" w:rsidP="00637254">
      <w:pPr>
        <w:tabs>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Sau khi các nhóm hoàn thiện các nội dung thảo luận, thư ký của nhóm sẽ tổng hợp kết quả đó thông qua một lần trước cả nhóm để mọi người cho ý kiến. Đại diện của nhóm hoặc nhóm trưởng sẽ là người báo cáo kết quả thảo luận. Có một số cách để báo cáo kết quả thảo luận trong các cuộc họp như sau:</w:t>
      </w:r>
    </w:p>
    <w:p w:rsidR="00637254" w:rsidRPr="00166090" w:rsidRDefault="00637254" w:rsidP="00637254">
      <w:pPr>
        <w:numPr>
          <w:ilvl w:val="0"/>
          <w:numId w:val="57"/>
        </w:numPr>
        <w:tabs>
          <w:tab w:val="left" w:pos="567"/>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Từng nhóm báo cáo trước cuộc họp sau đó các nhóm khác sẽ tham gia thảo luận, đóng góp ý kiến.</w:t>
      </w:r>
    </w:p>
    <w:p w:rsidR="00637254" w:rsidRPr="00166090" w:rsidRDefault="007A6A16" w:rsidP="00637254">
      <w:pPr>
        <w:numPr>
          <w:ilvl w:val="0"/>
          <w:numId w:val="57"/>
        </w:numPr>
        <w:tabs>
          <w:tab w:val="left" w:pos="567"/>
          <w:tab w:val="left" w:pos="709"/>
        </w:tabs>
        <w:spacing w:before="120" w:after="0" w:line="360" w:lineRule="exact"/>
        <w:ind w:firstLine="567"/>
        <w:jc w:val="both"/>
        <w:rPr>
          <w:color w:val="000000" w:themeColor="text1"/>
          <w:sz w:val="28"/>
          <w:szCs w:val="28"/>
          <w:lang w:val="pt-BR"/>
        </w:rPr>
      </w:pPr>
      <w:r>
        <w:rPr>
          <w:noProof/>
          <w:color w:val="000000" w:themeColor="text1"/>
          <w:sz w:val="28"/>
          <w:szCs w:val="28"/>
          <w:lang w:eastAsia="ko-KR"/>
        </w:rPr>
        <w:pict>
          <v:shape id="Text Box 39" o:spid="_x0000_s1104" type="#_x0000_t202" style="position:absolute;left:0;text-align:left;margin-left:247.7pt;margin-top:5.7pt;width:249.65pt;height:182.35pt;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" stroked="f">
            <v:textbox>
              <w:txbxContent>
                <w:p w:rsidR="00EE41A8" w:rsidRDefault="00EE41A8" w:rsidP="00637254">
                  <w:r>
                    <w:rPr>
                      <w:noProof/>
                    </w:rPr>
                    <w:drawing>
                      <wp:inline distT="0" distB="0" distL="0" distR="0">
                        <wp:extent cx="2981325" cy="2228850"/>
                        <wp:effectExtent l="0" t="0" r="9525" b="0"/>
                        <wp:docPr id="41" name="Picture 41" descr="Description: Káº¿t quáº£ hÃ¬nh áº£nh cho trÃ¬nh bÃ y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Káº¿t quáº£ hÃ¬nh áº£nh cho trÃ¬nh bÃ y káº¿t quáº£ tháº£o luáº­n nhÃ³m"/>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1325" cy="2228850"/>
                                </a:xfrm>
                                <a:prstGeom prst="rect">
                                  <a:avLst/>
                                </a:prstGeom>
                                <a:noFill/>
                                <a:ln>
                                  <a:noFill/>
                                </a:ln>
                              </pic:spPr>
                            </pic:pic>
                          </a:graphicData>
                        </a:graphic>
                      </wp:inline>
                    </w:drawing>
                  </w:r>
                </w:p>
              </w:txbxContent>
            </v:textbox>
            <w10:wrap type="square"/>
          </v:shape>
        </w:pict>
      </w:r>
      <w:r w:rsidR="00637254" w:rsidRPr="00166090">
        <w:rPr>
          <w:color w:val="000000" w:themeColor="text1"/>
          <w:sz w:val="28"/>
          <w:szCs w:val="28"/>
          <w:lang w:val="pt-BR"/>
        </w:rPr>
        <w:t>Các nhóm ghi kết quả thảo luận lên giấy A0 sau đó treo kết quả đó lên bảng hoặc lên tường trong phòng họp, tất cả các thành viên trong cuộc họp sẽ tham gia nhận xét đóng góp ý kiến trực tiếp hoặc báo cáo vào cuối buổi họp.</w:t>
      </w:r>
    </w:p>
    <w:p w:rsidR="00637254" w:rsidRPr="00166090" w:rsidRDefault="00637254" w:rsidP="00637254">
      <w:pPr>
        <w:numPr>
          <w:ilvl w:val="0"/>
          <w:numId w:val="57"/>
        </w:numPr>
        <w:tabs>
          <w:tab w:val="left" w:pos="567"/>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Gửi kết quả thảo luận bằng tài liệu cho các nhóm hoặc các thành viên tham dự trong cuộc họp góp ý trực tiếp, sau đó thư ký sẽ tổng hợp các ý kiến tham gia báo cáo lại trước nhóm để đi đến thống nhất cuối cùng.</w:t>
      </w:r>
    </w:p>
    <w:p w:rsidR="00637254" w:rsidRPr="00166090" w:rsidRDefault="00637254" w:rsidP="00637254">
      <w:pPr>
        <w:tabs>
          <w:tab w:val="left" w:pos="709"/>
        </w:tabs>
        <w:spacing w:before="120" w:after="0" w:line="360" w:lineRule="exact"/>
        <w:ind w:firstLine="567"/>
        <w:jc w:val="both"/>
        <w:rPr>
          <w:color w:val="000000" w:themeColor="text1"/>
          <w:spacing w:val="2"/>
          <w:sz w:val="28"/>
          <w:szCs w:val="28"/>
          <w:lang w:val="pt-BR"/>
        </w:rPr>
      </w:pPr>
      <w:r w:rsidRPr="00166090">
        <w:rPr>
          <w:color w:val="000000" w:themeColor="text1"/>
          <w:spacing w:val="2"/>
          <w:sz w:val="28"/>
          <w:szCs w:val="28"/>
          <w:lang w:val="pt-BR"/>
        </w:rPr>
        <w:t>Hướng dẫn nhóm làm việc hiệu quả: Tập huấn viên phải đảm bảo rằng không ai bị bỏ rơi trong mỗi nhóm. Cần quan sát mức độ tham gia của mỗi người, sẽ có người chỉ nhìn mà không đưa ra bất kỳ ý kiến nào, sẽ có người nói và áp đặt ý kiến của mình thay vì thảo luận... Trong mỗi trường hợp, tập huấn viên cần tác động để sao cho mỗi thành viên đều được đóng góp ý kiến</w:t>
      </w:r>
    </w:p>
    <w:p w:rsidR="00637254" w:rsidRPr="00166090" w:rsidRDefault="00637254" w:rsidP="00637254">
      <w:pPr>
        <w:tabs>
          <w:tab w:val="left" w:pos="709"/>
        </w:tabs>
        <w:spacing w:before="120" w:after="0" w:line="360" w:lineRule="exact"/>
        <w:ind w:firstLine="567"/>
        <w:jc w:val="both"/>
        <w:rPr>
          <w:b/>
          <w:color w:val="000000" w:themeColor="text1"/>
          <w:sz w:val="28"/>
          <w:szCs w:val="28"/>
          <w:lang w:val="pt-BR"/>
        </w:rPr>
      </w:pPr>
      <w:r w:rsidRPr="00166090">
        <w:rPr>
          <w:b/>
          <w:color w:val="000000" w:themeColor="text1"/>
          <w:sz w:val="28"/>
          <w:szCs w:val="28"/>
          <w:lang w:val="pt-BR"/>
        </w:rPr>
        <w:lastRenderedPageBreak/>
        <w:t>Xử lý những rắc rối thường gặp khi làm việc nhóm</w:t>
      </w:r>
    </w:p>
    <w:p w:rsidR="00637254" w:rsidRPr="00166090" w:rsidRDefault="00637254" w:rsidP="00637254">
      <w:pPr>
        <w:tabs>
          <w:tab w:val="left" w:pos="709"/>
        </w:tabs>
        <w:spacing w:before="120" w:after="0" w:line="360" w:lineRule="exact"/>
        <w:ind w:firstLine="567"/>
        <w:jc w:val="both"/>
        <w:rPr>
          <w:color w:val="000000" w:themeColor="text1"/>
          <w:spacing w:val="-6"/>
          <w:sz w:val="28"/>
          <w:szCs w:val="28"/>
          <w:lang w:val="pt-BR"/>
        </w:rPr>
      </w:pPr>
      <w:r w:rsidRPr="00166090">
        <w:rPr>
          <w:color w:val="000000" w:themeColor="text1"/>
          <w:spacing w:val="-6"/>
          <w:sz w:val="28"/>
          <w:szCs w:val="28"/>
          <w:lang w:val="pt-BR"/>
        </w:rPr>
        <w:t>Bởi vì có nhiều người khác nhau tham gia vào nhóm cho nên không thể tránh khỏi các rắc rối. Điều quan trọng nhất với tập huấn viên là hãy xử lý hầu hết các rắc rối của nhóm nhờ lập kế hoạch và thiết kế cẩn thận từ trước khi nhóm hình thành chứ không phải trong quá trình học tập bằng cách sử dụng mẹo.</w:t>
      </w:r>
    </w:p>
    <w:p w:rsidR="00637254" w:rsidRPr="00166090" w:rsidRDefault="00637254" w:rsidP="00637254">
      <w:pPr>
        <w:tabs>
          <w:tab w:val="left" w:pos="709"/>
        </w:tabs>
        <w:spacing w:before="120" w:after="0" w:line="360" w:lineRule="exact"/>
        <w:ind w:firstLine="567"/>
        <w:jc w:val="both"/>
        <w:rPr>
          <w:b/>
          <w:color w:val="000000" w:themeColor="text1"/>
          <w:sz w:val="28"/>
          <w:szCs w:val="28"/>
          <w:lang w:val="pt-BR"/>
        </w:rPr>
      </w:pPr>
      <w:r w:rsidRPr="00166090">
        <w:rPr>
          <w:color w:val="000000" w:themeColor="text1"/>
          <w:sz w:val="28"/>
          <w:szCs w:val="28"/>
          <w:lang w:val="pt-BR"/>
        </w:rPr>
        <w:t xml:space="preserve">Tất nhiên ngày cả với những tập huấn viên có kỹ năng rất thành thục cũng sẽ gặp các rắc rối với một vài thành viên trong nhóm hoặc những tình huống không lường trước. </w:t>
      </w:r>
    </w:p>
    <w:p w:rsidR="00637254" w:rsidRPr="00166090" w:rsidRDefault="00637254" w:rsidP="00637254">
      <w:pPr>
        <w:tabs>
          <w:tab w:val="left" w:pos="709"/>
        </w:tabs>
        <w:spacing w:before="120" w:after="0" w:line="360" w:lineRule="exact"/>
        <w:ind w:firstLine="567"/>
        <w:jc w:val="both"/>
        <w:rPr>
          <w:b/>
          <w:color w:val="000000" w:themeColor="text1"/>
          <w:sz w:val="28"/>
          <w:szCs w:val="28"/>
          <w:lang w:val="pt-BR"/>
        </w:rPr>
      </w:pPr>
      <w:r w:rsidRPr="00166090">
        <w:rPr>
          <w:b/>
          <w:color w:val="000000" w:themeColor="text1"/>
          <w:sz w:val="28"/>
          <w:szCs w:val="28"/>
          <w:lang w:val="pt-BR"/>
        </w:rPr>
        <w:t>Tình huống 1. Sự suy giảm hứng thú, năng lượng và sự tập trung</w:t>
      </w:r>
    </w:p>
    <w:p w:rsidR="00637254" w:rsidRPr="00166090" w:rsidRDefault="00637254" w:rsidP="00637254">
      <w:pPr>
        <w:tabs>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Có rất nhiều lý do khác nhau dẫn đến nhóm bắt đầu mất dần sự tích cực, bao gồm cả mệt mỏi, thời gian, điều kiện môi trường, nội dung kém hấp dẫn, thảo luận chệch mục tiêu....</w:t>
      </w:r>
    </w:p>
    <w:p w:rsidR="00637254" w:rsidRPr="00166090" w:rsidRDefault="00637254" w:rsidP="00637254">
      <w:pPr>
        <w:tabs>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Những biểu hiện chính của tình huống này thường là:</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Thiếu sự tham gia nhiệt tình</w:t>
      </w:r>
      <w:r w:rsidR="00292D5A">
        <w:rPr>
          <w:color w:val="000000" w:themeColor="text1"/>
          <w:sz w:val="28"/>
          <w:szCs w:val="28"/>
        </w:rPr>
        <w:t>;</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Tốc độ tham gia chậm, uể oải</w:t>
      </w:r>
      <w:r w:rsidR="00292D5A">
        <w:rPr>
          <w:color w:val="000000" w:themeColor="text1"/>
          <w:sz w:val="28"/>
          <w:szCs w:val="28"/>
        </w:rPr>
        <w:t>;</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Thiếu cảm xúc, sự say mê, thiếu sự sinh động trong thảo luận, tẻ nhạt</w:t>
      </w:r>
      <w:r w:rsidR="00292D5A">
        <w:rPr>
          <w:color w:val="000000" w:themeColor="text1"/>
          <w:sz w:val="28"/>
          <w:szCs w:val="28"/>
        </w:rPr>
        <w:t>;</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Những dấu hiệu bằng hành động như không tham gia tiếp, quay đi, tập trung chỗ khác, ngồi tựa vào ghế....</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Khi gặp những tình huống như vậy, hãy thử một hay nhiều cách sau:</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ỏi nhóm đó xem chuyện gì đang sảy ra;</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Nói với nhóm về cảm nhận của bạn về nhóm và hỏi tại sao;</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o nghỉ giải lao;</w:t>
      </w:r>
    </w:p>
    <w:p w:rsidR="00637254" w:rsidRPr="00C001EC" w:rsidRDefault="00637254" w:rsidP="00637254">
      <w:pPr>
        <w:tabs>
          <w:tab w:val="left" w:pos="709"/>
        </w:tabs>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Hỏi nhóm xem những vấn đề đang được thảo luận có hữu ích và phù hợp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ỏi nhóm xem họ muốn gì;</w:t>
      </w:r>
    </w:p>
    <w:p w:rsidR="00637254" w:rsidRPr="00C001EC" w:rsidRDefault="00637254" w:rsidP="00637254">
      <w:pPr>
        <w:tabs>
          <w:tab w:val="left" w:pos="709"/>
        </w:tabs>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Hãy cho nhóm vận động (đi bộ xung quanh, thay đổi chỗ ngồi, thư giãn gân cốt).</w:t>
      </w:r>
    </w:p>
    <w:p w:rsidR="00637254"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2. Nhóm không có phản hồi</w:t>
      </w:r>
    </w:p>
    <w:p w:rsidR="00637254" w:rsidRPr="00C001EC" w:rsidRDefault="007A6A16" w:rsidP="00637254">
      <w:pPr>
        <w:tabs>
          <w:tab w:val="left" w:pos="709"/>
        </w:tabs>
        <w:spacing w:before="120" w:after="0" w:line="360" w:lineRule="exact"/>
        <w:ind w:firstLine="567"/>
        <w:jc w:val="both"/>
        <w:rPr>
          <w:color w:val="000000" w:themeColor="text1"/>
          <w:sz w:val="28"/>
          <w:szCs w:val="28"/>
        </w:rPr>
      </w:pPr>
      <w:r>
        <w:rPr>
          <w:noProof/>
          <w:color w:val="000000" w:themeColor="text1"/>
          <w:sz w:val="28"/>
          <w:szCs w:val="28"/>
          <w:lang w:eastAsia="ko-KR"/>
        </w:rPr>
        <w:pict>
          <v:shape id="Text Box 88" o:spid="_x0000_s1105" type="#_x0000_t202" style="position:absolute;left:0;text-align:left;margin-left:230.1pt;margin-top:5.5pt;width:252.95pt;height:179.1pt;z-index:25172992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" stroked="f">
            <v:textbox style="mso-fit-shape-to-text:t">
              <w:txbxContent>
                <w:p w:rsidR="00EE41A8" w:rsidRDefault="00EE41A8" w:rsidP="00637254">
                  <w:r>
                    <w:rPr>
                      <w:noProof/>
                    </w:rPr>
                    <w:drawing>
                      <wp:inline distT="0" distB="0" distL="0" distR="0">
                        <wp:extent cx="2631882" cy="1762864"/>
                        <wp:effectExtent l="0" t="0" r="0" b="8890"/>
                        <wp:docPr id="42" name="Picture 42" descr="Description: Káº¿t quáº£ hÃ¬nh áº£nh cho Tháº£o luáº­n nhÃ³m NhÃ³m khÃ´ng cÃ³ pháº£n há»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Tháº£o luáº­n nhÃ³m NhÃ³m khÃ´ng cÃ³ pháº£n há»i"/>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35682" cy="1765409"/>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 xml:space="preserve">Đôi khi một nhiệm vụ hay một hoạt động nào đó trở nên tẻ nhạt, các thành viên trong nhóm chỉ đáp lại bằng sự im lặng, một số có biểu hiện hời hợt, hay kêu ca phàn nàn tại sao lại </w:t>
      </w:r>
      <w:r w:rsidR="00637254" w:rsidRPr="00C001EC">
        <w:rPr>
          <w:color w:val="000000" w:themeColor="text1"/>
          <w:sz w:val="28"/>
          <w:szCs w:val="28"/>
        </w:rPr>
        <w:lastRenderedPageBreak/>
        <w:t>phải tiến hành hoạt động này. Có thể có rất nhiều lý do cho những tình huống như vậy, từ việc hoạt động không được đưa vào một cách phù hợp với trình tự chương trình hay thiết kế hoạt động không thích hợp, gây xáo trộn hay quá phức tạp, quá đối lập với mục tiêu của nhiệm vụ (ví dụ như tính tế nhị của chủ đề, có tính chính trị, sợ ảnh hưởng....)</w:t>
      </w:r>
    </w:p>
    <w:p w:rsidR="00637254" w:rsidRPr="00C001EC" w:rsidRDefault="00637254" w:rsidP="00637254">
      <w:pPr>
        <w:tabs>
          <w:tab w:val="left" w:pos="709"/>
        </w:tabs>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Trong những tình huống như vậy, sử dụng một hoặc một số cách sau đây sẽ hữu ích:</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xml:space="preserve">- Hỏi nhóm xem chuyện gì đang </w:t>
      </w:r>
      <w:r w:rsidR="00292D5A">
        <w:rPr>
          <w:color w:val="000000" w:themeColor="text1"/>
          <w:sz w:val="28"/>
          <w:szCs w:val="28"/>
        </w:rPr>
        <w:t>x</w:t>
      </w:r>
      <w:r w:rsidRPr="00C001EC">
        <w:rPr>
          <w:color w:val="000000" w:themeColor="text1"/>
          <w:sz w:val="28"/>
          <w:szCs w:val="28"/>
        </w:rPr>
        <w:t>ảy ra;</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ãy cho biết bạn cảm nhận điều gì, hỏi họ tại sao;</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Sử dụng một cách khác để bắt đầu lại hoạt động thảo luận đó;</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o nghỉ giải lao, hỏi một số cá nhân xem tại sao họ lại im lặng hoặc không muốn tham gia hoạt động đó;</w:t>
      </w:r>
    </w:p>
    <w:p w:rsidR="00637254" w:rsidRPr="00C001EC" w:rsidRDefault="00637254" w:rsidP="00637254">
      <w:pPr>
        <w:tabs>
          <w:tab w:val="left" w:pos="709"/>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Hỏi xem liệu những vấn đề được đề cập đến có cần thiết hay hữu ích không;</w:t>
      </w:r>
    </w:p>
    <w:p w:rsidR="00637254" w:rsidRPr="00C001EC" w:rsidRDefault="00637254" w:rsidP="00637254">
      <w:pPr>
        <w:tabs>
          <w:tab w:val="left" w:pos="709"/>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Hỏi các thành viên xem họ cách nào khác để thực hiện hoạt động này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ỏi nhóm xem họ muốn gì;</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ãy yêu cầu cá nhân trả lời.</w:t>
      </w:r>
    </w:p>
    <w:p w:rsidR="00637254"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3. Nhóm trở lên quá bộc lộ cảm xúc</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Đôi khi những cuộc thảo luận nhóm trở lên nóng bỏng hay quá nhạy cảm, những cảm xúc như giận dữ, cảm thấy bị xúc phạm hay sợ hãi thường được bộc lô. Họ nói to hơn, sự căng thẳng và hồi hộp tăng lên, thậm chí có cả nước mắt. Khi một nhóm trở lên xúc động thì điều đó chưa hẳn là một dấu hiệu xấu. Đó có thể là sự quá hăng say, độc đoán, hay một cá nhân khăng khăng giữ lấy những quan điểm cụ thể nào đó. Đó cũng có thể là một cuộc tranh luận lành mạnh có liên quan rất nhiều đến nhiệm vụ đặt ra. Tuy nhiên, nó có thể sẽ trở lên tiêu cực khi mang tính chất cá nhân, xúc phạm cá nhân hoặc vượt ra ngoài giới hạn của nhóm và công việc mà nhóm đang thực hiện.</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Khi những tình huống như vậy xảy ra, bạn cần:</w:t>
      </w:r>
    </w:p>
    <w:p w:rsidR="00637254" w:rsidRPr="00C001EC" w:rsidRDefault="00637254" w:rsidP="00637254">
      <w:pPr>
        <w:tabs>
          <w:tab w:val="left" w:pos="709"/>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Giữ nguyên tình trạng đó, hãy xem nhóm đó tự giải quyết như thế nào. Xác định xem điều đó có liên quan đến nhiệm vụ của nhóm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o nghỉ giải lao, đề nghị học viên hãy thư giãn và quay trở lại sau giờ nghỉ giải lao với các ý kiến đóng góp;</w:t>
      </w:r>
    </w:p>
    <w:p w:rsidR="00637254" w:rsidRPr="00C001EC" w:rsidRDefault="00637254" w:rsidP="00637254">
      <w:pPr>
        <w:tabs>
          <w:tab w:val="left" w:pos="709"/>
        </w:tabs>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Nếu thấy một học viên nào đó không cảm thấy thoải mái, hãy hỏi lý do vì sao;</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lastRenderedPageBreak/>
        <w:t>- Nếu chỉ ít người tỏ ra xúc động thôi thì hãy xem xét liệu có nên để cuộc thảo luận đó tổ chức riêng và liệu có thực sự quan trọng đến độ tất cả mọi người phải lắng nghe hay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Nếu mâu thuẫn trở lên trầm trọng hơn và không giải quyết một cách tự nhiên được thì hãy can thiệp bằng phương pháp giải quyết mâu thuẫn.</w:t>
      </w:r>
    </w:p>
    <w:p w:rsidR="00637254"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4. Nhóm đi chệch ra ngoài chương trình</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Một số nhóm dường như gặp rắc rối trong việc giữ đúng chủ đề. Có thể chỉ là do họ thiếu quy tắc hoặc một cá nhân đang suy nghĩ về một chủ đề khác. Cũng có thể họ không tán thành với chủ đề hay vì lý do nào đó họ muốn trốn tránh nhiệm vụ.</w:t>
      </w:r>
    </w:p>
    <w:p w:rsidR="00637254" w:rsidRPr="00C001EC" w:rsidRDefault="007A6A16" w:rsidP="00637254">
      <w:pPr>
        <w:tabs>
          <w:tab w:val="left" w:pos="709"/>
        </w:tabs>
        <w:spacing w:before="120" w:after="0" w:line="360" w:lineRule="exact"/>
        <w:jc w:val="both"/>
        <w:rPr>
          <w:color w:val="000000" w:themeColor="text1"/>
          <w:spacing w:val="-12"/>
          <w:sz w:val="28"/>
          <w:szCs w:val="28"/>
        </w:rPr>
      </w:pPr>
      <w:r w:rsidRPr="007A6A16">
        <w:rPr>
          <w:noProof/>
          <w:color w:val="000000" w:themeColor="text1"/>
          <w:sz w:val="28"/>
          <w:szCs w:val="28"/>
          <w:lang w:eastAsia="ko-KR"/>
        </w:rPr>
        <w:pict>
          <v:shape id="Text Box 24" o:spid="_x0000_s1106" type="#_x0000_t202" style="position:absolute;left:0;text-align:left;margin-left:5.4pt;margin-top:.45pt;width:285.55pt;height:177.45pt;z-index:251728896;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" stroked="f">
            <v:textbox>
              <w:txbxContent>
                <w:p w:rsidR="00EE41A8" w:rsidRDefault="00EE41A8" w:rsidP="00637254">
                  <w:r>
                    <w:rPr>
                      <w:noProof/>
                    </w:rPr>
                    <w:drawing>
                      <wp:inline distT="0" distB="0" distL="0" distR="0">
                        <wp:extent cx="2688323" cy="1818167"/>
                        <wp:effectExtent l="0" t="0" r="0" b="0"/>
                        <wp:docPr id="43" name="Picture 43" descr="Description: Káº¿t quáº£ hÃ¬nh áº£nh cho nhá»¯ng váº¥n Äá» khi lÃ m viá»c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Káº¿t quáº£ hÃ¬nh áº£nh cho nhá»¯ng váº¥n Äá» khi lÃ m viá»c nhÃ³m"/>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2456" cy="1848015"/>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K</w:t>
      </w:r>
      <w:r w:rsidR="00637254" w:rsidRPr="00C001EC">
        <w:rPr>
          <w:color w:val="000000" w:themeColor="text1"/>
          <w:spacing w:val="-12"/>
          <w:sz w:val="28"/>
          <w:szCs w:val="28"/>
        </w:rPr>
        <w:t>hi gặp tình huống này hãy:</w:t>
      </w:r>
    </w:p>
    <w:p w:rsidR="00637254" w:rsidRPr="00C001EC" w:rsidRDefault="00637254" w:rsidP="00637254">
      <w:pPr>
        <w:tabs>
          <w:tab w:val="left" w:pos="709"/>
        </w:tabs>
        <w:spacing w:before="120" w:after="0" w:line="360" w:lineRule="exact"/>
        <w:jc w:val="both"/>
        <w:rPr>
          <w:color w:val="000000" w:themeColor="text1"/>
          <w:sz w:val="28"/>
          <w:szCs w:val="28"/>
        </w:rPr>
      </w:pPr>
      <w:r w:rsidRPr="00C001EC">
        <w:rPr>
          <w:color w:val="000000" w:themeColor="text1"/>
          <w:sz w:val="28"/>
          <w:szCs w:val="28"/>
        </w:rPr>
        <w:t>- Chỉ dẫn và hướng họ quay lại chủ đề;</w:t>
      </w:r>
    </w:p>
    <w:p w:rsidR="00637254" w:rsidRPr="00C001EC" w:rsidRDefault="00637254" w:rsidP="00637254">
      <w:pPr>
        <w:tabs>
          <w:tab w:val="left" w:pos="709"/>
        </w:tabs>
        <w:spacing w:before="120" w:after="0" w:line="360" w:lineRule="exact"/>
        <w:jc w:val="both"/>
        <w:rPr>
          <w:color w:val="000000" w:themeColor="text1"/>
          <w:sz w:val="28"/>
          <w:szCs w:val="28"/>
        </w:rPr>
      </w:pPr>
      <w:r w:rsidRPr="00C001EC">
        <w:rPr>
          <w:color w:val="000000" w:themeColor="text1"/>
          <w:sz w:val="28"/>
          <w:szCs w:val="28"/>
        </w:rPr>
        <w:t>- Hỏi các thành viên xem liệu vấn đề họ đang thảo luận có cần thiết và hữu ích không;</w:t>
      </w:r>
    </w:p>
    <w:p w:rsidR="00637254" w:rsidRPr="00C001EC" w:rsidRDefault="00637254" w:rsidP="00637254">
      <w:pPr>
        <w:tabs>
          <w:tab w:val="left" w:pos="709"/>
        </w:tabs>
        <w:spacing w:before="120" w:after="0" w:line="360" w:lineRule="exact"/>
        <w:jc w:val="both"/>
        <w:rPr>
          <w:color w:val="000000" w:themeColor="text1"/>
          <w:spacing w:val="-12"/>
          <w:sz w:val="28"/>
          <w:szCs w:val="28"/>
        </w:rPr>
      </w:pPr>
      <w:r w:rsidRPr="00C001EC">
        <w:rPr>
          <w:color w:val="000000" w:themeColor="text1"/>
          <w:sz w:val="28"/>
          <w:szCs w:val="28"/>
        </w:rPr>
        <w:t xml:space="preserve">- </w:t>
      </w:r>
      <w:r w:rsidRPr="00C001EC">
        <w:rPr>
          <w:color w:val="000000" w:themeColor="text1"/>
          <w:spacing w:val="-12"/>
          <w:sz w:val="28"/>
          <w:szCs w:val="28"/>
        </w:rPr>
        <w:t>Chỉ ra cho họ thấy rằng họ đang đi chệch chủ đề/chương trình và hỏi họ tại sao;</w:t>
      </w:r>
    </w:p>
    <w:p w:rsidR="00637254" w:rsidRPr="00C001EC" w:rsidRDefault="00637254" w:rsidP="00637254">
      <w:pPr>
        <w:tabs>
          <w:tab w:val="left" w:pos="709"/>
        </w:tabs>
        <w:spacing w:before="120" w:after="0" w:line="360" w:lineRule="exact"/>
        <w:jc w:val="both"/>
        <w:rPr>
          <w:color w:val="000000" w:themeColor="text1"/>
          <w:sz w:val="28"/>
          <w:szCs w:val="28"/>
        </w:rPr>
      </w:pPr>
      <w:r w:rsidRPr="00C001EC">
        <w:rPr>
          <w:color w:val="000000" w:themeColor="text1"/>
          <w:sz w:val="28"/>
          <w:szCs w:val="28"/>
        </w:rPr>
        <w:t>- Đưa ra đề nghị thay đổi và xắp xếp lại trật tự của chương trình;</w:t>
      </w:r>
    </w:p>
    <w:p w:rsidR="00292D5A" w:rsidRPr="00C001EC" w:rsidRDefault="00637254" w:rsidP="00613F73">
      <w:pPr>
        <w:tabs>
          <w:tab w:val="left" w:pos="567"/>
        </w:tabs>
        <w:spacing w:before="120" w:after="0" w:line="360" w:lineRule="exact"/>
        <w:ind w:firstLine="567"/>
        <w:jc w:val="both"/>
        <w:rPr>
          <w:color w:val="000000" w:themeColor="text1"/>
          <w:sz w:val="28"/>
          <w:szCs w:val="28"/>
        </w:rPr>
      </w:pPr>
      <w:r w:rsidRPr="00C001EC">
        <w:rPr>
          <w:color w:val="000000" w:themeColor="text1"/>
          <w:sz w:val="28"/>
          <w:szCs w:val="28"/>
        </w:rPr>
        <w:t>- Hỏi xem liệu việc thảo luận có quan trọng đối với tất cả mọi người hay không hay là có thể để lại vấn đề đang đi chệch sau cuộc họp để một số cá nhân trong nhóm bàn bạc với nhau;</w:t>
      </w:r>
    </w:p>
    <w:p w:rsidR="00292D5A" w:rsidRPr="00C001EC" w:rsidRDefault="00637254" w:rsidP="00166090">
      <w:pPr>
        <w:tabs>
          <w:tab w:val="left" w:pos="567"/>
        </w:tabs>
        <w:spacing w:before="120" w:after="0" w:line="360" w:lineRule="exact"/>
        <w:ind w:firstLine="567"/>
        <w:jc w:val="both"/>
        <w:rPr>
          <w:color w:val="000000" w:themeColor="text1"/>
          <w:sz w:val="28"/>
          <w:szCs w:val="28"/>
        </w:rPr>
      </w:pPr>
      <w:r w:rsidRPr="00C001EC">
        <w:rPr>
          <w:color w:val="000000" w:themeColor="text1"/>
          <w:sz w:val="28"/>
          <w:szCs w:val="28"/>
        </w:rPr>
        <w:t>- Hỏi nhóm xem chuyện gì đang sảy ra;</w:t>
      </w:r>
    </w:p>
    <w:p w:rsidR="00637254" w:rsidRPr="00C001EC" w:rsidRDefault="00637254" w:rsidP="00166090">
      <w:pPr>
        <w:tabs>
          <w:tab w:val="left" w:pos="567"/>
        </w:tabs>
        <w:spacing w:before="120" w:after="0" w:line="360" w:lineRule="exact"/>
        <w:ind w:firstLine="567"/>
        <w:jc w:val="both"/>
        <w:rPr>
          <w:color w:val="000000" w:themeColor="text1"/>
          <w:sz w:val="28"/>
          <w:szCs w:val="28"/>
        </w:rPr>
      </w:pPr>
      <w:r w:rsidRPr="00C001EC">
        <w:rPr>
          <w:color w:val="000000" w:themeColor="text1"/>
          <w:sz w:val="28"/>
          <w:szCs w:val="28"/>
        </w:rPr>
        <w:t>- Nghỉ giải lao, bắt đầu lại chương trình sau giờ giải lao.</w:t>
      </w:r>
    </w:p>
    <w:p w:rsidR="00292D5A"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5. Chỉ có một số người trong nhóm tham gia</w:t>
      </w:r>
    </w:p>
    <w:p w:rsidR="00292D5A"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Có nhiều yêu tố liên quan đến vấn đề này như:</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ủ đề thảo luận chỉ liên quan đến một số thành viên trong nhóm;</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Việc sắp xếp nhóm không phù hợp;</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Các thành viên trong nhóm sợ nhau;</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Những ngăn cản về chính trị làm cho các thành viên trong nhóm không dám phát biểu ý kiến;</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lastRenderedPageBreak/>
        <w:t>- Những người im lặng đang cố gắng tập trung và xử lý những tình huống họ đang nghe;</w:t>
      </w:r>
    </w:p>
    <w:p w:rsidR="00637254" w:rsidRPr="00C001EC" w:rsidRDefault="007A6A16" w:rsidP="0025255B">
      <w:pPr>
        <w:tabs>
          <w:tab w:val="left" w:pos="709"/>
        </w:tabs>
        <w:spacing w:after="0" w:line="360" w:lineRule="exact"/>
        <w:ind w:firstLine="567"/>
        <w:jc w:val="both"/>
        <w:rPr>
          <w:color w:val="000000" w:themeColor="text1"/>
          <w:sz w:val="28"/>
          <w:szCs w:val="28"/>
        </w:rPr>
      </w:pPr>
      <w:r>
        <w:rPr>
          <w:noProof/>
          <w:color w:val="000000" w:themeColor="text1"/>
          <w:sz w:val="28"/>
          <w:szCs w:val="28"/>
          <w:lang w:eastAsia="ko-KR"/>
        </w:rPr>
        <w:pict>
          <v:shape id="Text Box 26" o:spid="_x0000_s1107" type="#_x0000_t202" style="position:absolute;left:0;text-align:left;margin-left:.35pt;margin-top:1.25pt;width:216.75pt;height:119.7pt;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d+miAIAABo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" stroked="f">
            <v:textbox>
              <w:txbxContent>
                <w:p w:rsidR="00EE41A8" w:rsidRDefault="00EE41A8" w:rsidP="00637254">
                  <w:r>
                    <w:rPr>
                      <w:noProof/>
                    </w:rPr>
                    <w:drawing>
                      <wp:inline distT="0" distB="0" distL="0" distR="0">
                        <wp:extent cx="2569845" cy="1402345"/>
                        <wp:effectExtent l="0" t="0" r="190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69845" cy="1402345"/>
                                </a:xfrm>
                                <a:prstGeom prst="rect">
                                  <a:avLst/>
                                </a:prstGeom>
                                <a:noFill/>
                                <a:ln>
                                  <a:noFill/>
                                </a:ln>
                              </pic:spPr>
                            </pic:pic>
                          </a:graphicData>
                        </a:graphic>
                      </wp:inline>
                    </w:drawing>
                  </w:r>
                </w:p>
              </w:txbxContent>
            </v:textbox>
            <w10:wrap type="square"/>
          </v:shape>
        </w:pict>
      </w:r>
      <w:r w:rsidR="00637254" w:rsidRPr="00C001EC">
        <w:rPr>
          <w:color w:val="000000" w:themeColor="text1"/>
          <w:sz w:val="28"/>
          <w:szCs w:val="28"/>
        </w:rPr>
        <w:t>Trong những trường hợp như vậy, tập huấn viên hãy:</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Hỏi các thành viên khác xem họ có ý kiến hay thông tin mà họ muốn chia sẻ hay không;</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Cơ cấu lại bài thảo luận để mọi người đều phải phát biểu;</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Hỏi xem những thành viên im lặng xem họ có cảm thấy bắt kịp với cuộc thảo luận không;</w:t>
      </w:r>
    </w:p>
    <w:p w:rsidR="00637254" w:rsidRPr="00C001EC" w:rsidRDefault="00637254" w:rsidP="0025255B">
      <w:pPr>
        <w:tabs>
          <w:tab w:val="left" w:pos="709"/>
        </w:tabs>
        <w:spacing w:after="0" w:line="360" w:lineRule="exact"/>
        <w:ind w:firstLine="567"/>
        <w:jc w:val="both"/>
        <w:rPr>
          <w:color w:val="000000" w:themeColor="text1"/>
          <w:spacing w:val="-8"/>
          <w:sz w:val="28"/>
          <w:szCs w:val="28"/>
        </w:rPr>
      </w:pPr>
      <w:r w:rsidRPr="00C001EC">
        <w:rPr>
          <w:color w:val="000000" w:themeColor="text1"/>
          <w:spacing w:val="-8"/>
          <w:sz w:val="28"/>
          <w:szCs w:val="28"/>
        </w:rPr>
        <w:t>- Hãy chỉ cho nhóm thấy rằng nhóm chỉ có một số người đưa ra ý kiến và hỏi tại sao;</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Trong giờ giải lao hãy hỏi những thành viên im lặng xem vì sao họ không tham gia thảo luận;</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Hỏi xem liệu việc thảo luận có quan trọng đối với tất cả mọi người hay không hay là có thể để lại vấn đề đó sau cuộc họp để một số cá nhân trong nhóm bàn bạc với nhau sau.</w:t>
      </w:r>
    </w:p>
    <w:p w:rsidR="00637254" w:rsidRPr="00C001EC" w:rsidRDefault="00637254" w:rsidP="00613F73">
      <w:pPr>
        <w:pStyle w:val="A2"/>
        <w:ind w:firstLine="567"/>
      </w:pPr>
      <w:bookmarkStart w:id="741" w:name="_Toc40299088"/>
      <w:bookmarkStart w:id="742" w:name="_Toc42593726"/>
      <w:bookmarkStart w:id="743" w:name="_Toc49775450"/>
      <w:r w:rsidRPr="00C001EC">
        <w:t>5.2.3. Kỹ năng giảng thực hành</w:t>
      </w:r>
      <w:bookmarkEnd w:id="741"/>
      <w:bookmarkEnd w:id="742"/>
      <w:bookmarkEnd w:id="743"/>
    </w:p>
    <w:p w:rsidR="00637254" w:rsidRPr="00C001EC" w:rsidRDefault="00637254" w:rsidP="00613F73">
      <w:pPr>
        <w:spacing w:before="120" w:after="0" w:line="360" w:lineRule="exact"/>
        <w:ind w:firstLine="567"/>
        <w:jc w:val="both"/>
        <w:rPr>
          <w:color w:val="000000" w:themeColor="text1"/>
          <w:sz w:val="28"/>
          <w:szCs w:val="28"/>
        </w:rPr>
      </w:pPr>
      <w:r w:rsidRPr="00C001EC">
        <w:rPr>
          <w:b/>
          <w:bCs/>
          <w:color w:val="000000" w:themeColor="text1"/>
          <w:sz w:val="28"/>
          <w:szCs w:val="28"/>
        </w:rPr>
        <w:t>Một bài giảng kỹ năng thực hành bao gồm ba phần chính:</w:t>
      </w:r>
    </w:p>
    <w:p w:rsidR="00637254" w:rsidRPr="00C001EC" w:rsidRDefault="00637254"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ần Mở đầu;</w:t>
      </w:r>
    </w:p>
    <w:p w:rsidR="00637254" w:rsidRPr="00C001EC" w:rsidRDefault="00637254"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ần Phát triển;</w:t>
      </w:r>
    </w:p>
    <w:p w:rsidR="00637254" w:rsidRPr="00C001EC" w:rsidRDefault="00637254"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ần Tổng kết.</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ẦN MỞ ĐẦ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Cần lưu ý các vấn đề sa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Nêu tiêu đề bài giảng để học viên nắm bắt những nội dung sẽ được học.</w:t>
      </w:r>
    </w:p>
    <w:p w:rsidR="005155FE" w:rsidRPr="00C001EC" w:rsidRDefault="005155FE" w:rsidP="00613F73">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Tạo hứng thú cho học viên bằng cách liên hệ tới kinh nghiệm cá nhân, đặt câu hỏi, cho học viên xem một sản phẩm hoàn chỉnh hoặc một bức ảnh về sản phẩm.</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Nhấn mạnh sự cần thiết của đào tạo đối với học viên, chẳng hạn đào tạo sẽ giúp học viên tự tin hơn, chất lượng công việc hiệu quả hơn, trở nên chuyên nghiệp hơn và được đánh giá cao hơ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ẦN PHÁT TRIỂN</w:t>
      </w:r>
    </w:p>
    <w:p w:rsidR="005155FE" w:rsidRPr="00C001EC" w:rsidRDefault="005155FE" w:rsidP="00FF2C31">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Phân chia phần việc thành các bước thực hiện logic (phân tích theo phần việc)</w:t>
      </w:r>
      <w:r w:rsidR="00613F73">
        <w:rPr>
          <w:color w:val="000000" w:themeColor="text1"/>
          <w:spacing w:val="-6"/>
          <w:sz w:val="28"/>
          <w:szCs w:val="28"/>
        </w:rPr>
        <w: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lastRenderedPageBreak/>
        <w:t>Nhằm giúp học viên dễ dàng hiểu được các phần việc cụ thể, chúng ta cần chia phần việc thành những bước thực hiện sao cho hợp lý. Tại mỗi bước, học viên cần hiểu được những tiêu chuẩn cần thiết để thực hiện đúng các bước.</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Khi phân tích một phần việc nào đó, tránh bỏ sót các bước, cho dù các bước đó đơn giản (vì không phải học viên nào cũng nắm được những bước này). Tại mỗi bước, cần lưu ý cho học viên những điểm quan trọng khi thực hiện để đạt được tiêu chuẩn theo yêu cầu. Dưới đây là những điểm cần ghi nhớ:</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Bảng giám sát việc phân tích phần việc:</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ân chia một phần việc thành các bước thực hiện hợp lý.</w:t>
      </w:r>
    </w:p>
    <w:p w:rsidR="005155FE" w:rsidRPr="00C001EC" w:rsidRDefault="005155FE" w:rsidP="00FF2C31">
      <w:pPr>
        <w:shd w:val="clear" w:color="auto" w:fill="FFFFFF"/>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Ghi nhớ tất cả các bước, tránh bỏ sót hoặc không đề cập tới những bước đơn giả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Tại mỗi bước, liệt kê những yếu tố quan trọng giúp học viên hoàn thành phần việc theo yêu cầu (nói cách khác là đáp ứng tiêu chuẩn công việc).</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Đảm bảo cung cấp lượng thông tin thích hợp cho học viên, nghĩa là đủ để hoàn thành phần việc nhưng không quá nhiều dẫn tới việc nhiễu thông ti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ân chia giai đoạn:</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Điều quan trọng là Tập huấn viên phải biết kết hợp một số các bước thành một chuỗi các thao tác logic. Nhóm các bước như vậy được gọi là “giai đoạn”. Lượng thông tin cung cấp cho học viên ở mỗi giai đoạn phụ thuộc vào độ phức tạp và những nội dung cần ghi nhớ. Đồng thời, cũng cần tính tới khả năng tiếp thu của học viên.</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Mỗi khi kết thúc một giai đoạn (nhóm các bước), Tập huấn viên ngừng dạy để học viên thực hành.</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Việc phân chia giai đoạn sẽ giúp tập huấn viên thiết kế nội dung bài giảng. Bạn nên thực hiện bài giảng như sa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Hướng dẫn kỹ năng thực hành</w:t>
      </w:r>
    </w:p>
    <w:p w:rsidR="005155FE" w:rsidRPr="00C001EC" w:rsidRDefault="005155FE" w:rsidP="00613F73">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Trước tiên, tập huấn viên phải vừa làm mẫu vừa hướng dẫn một lần toàn bộ các bước của một phần việc hoàn chỉnh từ đầu đến cuối cho học viên quan sát.</w:t>
      </w:r>
    </w:p>
    <w:p w:rsidR="005155FE" w:rsidRPr="00C001EC" w:rsidRDefault="005155FE" w:rsidP="00613F73">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Sau đó, hướng dẫn các chi tiết một “giai đoạn” (nhóm các bước) rồi ngừng cho học viên thực hành giai đoạn đó, trước khi chuyển sang giai đoạn tiếp sa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lastRenderedPageBreak/>
        <w:t>- Trong mỗi bước, Tập huấn viên kết hợp giải thích và đặt câu hỏi cho học viên; tránh đặt câu hỏi hoặc giải thích khi học viên đang thực hành vì như thế sẽ làm học viên mất tập trung.</w:t>
      </w:r>
    </w:p>
    <w:p w:rsidR="005155FE" w:rsidRPr="00C001EC" w:rsidRDefault="005155FE" w:rsidP="00FF2C31">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Bố trí địa điểm thuận lợi để học viên có thể quan sát tập huấn viên dạy mẫu.</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Tốc độ dạy vừa phải, tránh quá nhanh hay quá chậm. Điều chỉnh tốc độ dạy khi cần thiế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Đưa ra một vài nhận xét, khen ngợi và động viên học viê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Nếu học viên gặp khó khăn, hãy phân tích và xử lý những khó khăn đó.</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Cuối cùng, đảm bảo rằng tất cả học viên được tham gia, suy nghĩ và thực hành.</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ẦN TỔNG KẾ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Khi học viên hoàn tất các giai đoạn của một phần việc, cần kiểm tra liệu học viên có thể thực hành phần việc đó mà không cần sự giúp đỡ của tập huấn viên hay không. Tìm hiểu xem học viên có câu hỏi hoặc có nội dung nào cần trao đổi lại không.</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Kiểm tra lý thuyế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xml:space="preserve">Trước hết, đưa ra một số câu hỏi nhằm kiểm tra xem học viên đã hiểu bài giảng và biết cách thực hiện chưa. </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Đưa ra ít nhất một câu hỏi cho mỗi bước của một phần việc theo thứ tự hợp lý. Tại thời điểm này, cần tránh đưa thêm thông tin mới. Thay vào đó, hãy kiểm tra xem học viên có ghi nhớ và hiểu những nội dung chính hay không. Khuyến khích học viên đặt câu hỏi.</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Kiểm tra thực hành</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Lúc này hãy để học viên tự thực hành toàn bộ phần việc. Không hướng dẫn hay làm thay học viên trừ khi họ mắc phải những lỗi nghiêm trọng hoặc không thể làm tiếp. Những sai sót nhỏ có thể được sửa lại sau khi họ thực hành xong. Nếu học viên làm đúng hãy khen họ. Nếu họ làm sai có thể hướng dẫn lại và cho họ thực hành thêm.</w:t>
      </w:r>
    </w:p>
    <w:p w:rsidR="005155FE" w:rsidRPr="00C001EC" w:rsidRDefault="005155FE" w:rsidP="00FF2C31">
      <w:pPr>
        <w:spacing w:before="120" w:after="0" w:line="360" w:lineRule="exact"/>
        <w:jc w:val="both"/>
        <w:rPr>
          <w:color w:val="000000" w:themeColor="text1"/>
          <w:sz w:val="28"/>
          <w:szCs w:val="28"/>
        </w:rPr>
      </w:pPr>
      <w:r w:rsidRPr="00C001EC">
        <w:rPr>
          <w:color w:val="000000" w:themeColor="text1"/>
          <w:sz w:val="28"/>
          <w:szCs w:val="28"/>
        </w:rPr>
        <w:t xml:space="preserve">Cuối cùng, hãy xem họ có muốn hỏi thêm gì nữa không. Cần tiếp tục khuyến khích động cơ học tập của học viên bằng cách thông báo những nội dung đào tạo sắp tới. Chẳng hạn, có thể cho học viên biết được thời điểm tiến hành bài học tiếp theo. Ngoài ra, nên hướng dẫn học viên cách vận dụng các kỹ năng đã học vào công việc </w:t>
      </w:r>
      <w:r w:rsidRPr="00C001EC">
        <w:rPr>
          <w:color w:val="000000" w:themeColor="text1"/>
          <w:sz w:val="28"/>
          <w:szCs w:val="28"/>
        </w:rPr>
        <w:lastRenderedPageBreak/>
        <w:t>của mình, đồng thời giải thích cho học viên phương pháp tự đánh giá hiệu quả công việc và những sự trợ giúp nếu có.</w:t>
      </w:r>
    </w:p>
    <w:p w:rsidR="00B73B10" w:rsidRPr="00C001EC" w:rsidRDefault="00746637" w:rsidP="0025255B">
      <w:pPr>
        <w:widowControl w:val="0"/>
        <w:tabs>
          <w:tab w:val="left" w:pos="709"/>
        </w:tabs>
        <w:spacing w:before="120" w:after="0" w:line="360" w:lineRule="exact"/>
        <w:jc w:val="center"/>
        <w:rPr>
          <w:sz w:val="28"/>
          <w:szCs w:val="28"/>
        </w:rPr>
      </w:pPr>
      <w:r w:rsidRPr="00C001EC">
        <w:rPr>
          <w:sz w:val="28"/>
          <w:szCs w:val="28"/>
        </w:rPr>
        <w:t>-------------------------------------------</w:t>
      </w:r>
      <w:r w:rsidR="00B73B10" w:rsidRPr="00C001EC">
        <w:rPr>
          <w:sz w:val="28"/>
          <w:szCs w:val="28"/>
        </w:rPr>
        <w:br w:type="page"/>
      </w:r>
    </w:p>
    <w:p w:rsidR="00B73B10" w:rsidRPr="00C001EC" w:rsidRDefault="00B73B10" w:rsidP="00FF2C31">
      <w:pPr>
        <w:pStyle w:val="Heading1"/>
        <w:jc w:val="center"/>
        <w:rPr>
          <w:rFonts w:ascii="Times New Roman" w:hAnsi="Times New Roman"/>
          <w:b w:val="0"/>
          <w:sz w:val="28"/>
          <w:szCs w:val="28"/>
          <w:lang w:val="en-US"/>
        </w:rPr>
      </w:pPr>
      <w:bookmarkStart w:id="744" w:name="_Toc53584216"/>
      <w:r w:rsidRPr="00C001EC">
        <w:rPr>
          <w:rFonts w:ascii="Times New Roman" w:hAnsi="Times New Roman"/>
          <w:sz w:val="28"/>
          <w:szCs w:val="28"/>
        </w:rPr>
        <w:lastRenderedPageBreak/>
        <w:t>TÀI L</w:t>
      </w:r>
      <w:r w:rsidR="0081117D" w:rsidRPr="00C001EC">
        <w:rPr>
          <w:rFonts w:ascii="Times New Roman" w:hAnsi="Times New Roman"/>
          <w:sz w:val="28"/>
          <w:szCs w:val="28"/>
          <w:lang w:val="en-US"/>
        </w:rPr>
        <w:t>IỆU THAM KHẢO</w:t>
      </w:r>
      <w:bookmarkEnd w:id="744"/>
    </w:p>
    <w:p w:rsidR="00B73B10" w:rsidRPr="00C001EC" w:rsidRDefault="00B73B10" w:rsidP="00FF2C31">
      <w:pPr>
        <w:widowControl w:val="0"/>
        <w:tabs>
          <w:tab w:val="left" w:pos="709"/>
        </w:tabs>
        <w:spacing w:before="120" w:after="0" w:line="360" w:lineRule="exact"/>
        <w:rPr>
          <w:b/>
          <w:sz w:val="28"/>
          <w:szCs w:val="28"/>
        </w:rPr>
      </w:pP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490/QĐ-TTg ngày 07 tháng 5 năm 2018 của Thủ tướng Chính phủ về việc phê duyệt Chương trình </w:t>
      </w:r>
      <w:r w:rsidR="007525A1" w:rsidRPr="00C001EC">
        <w:rPr>
          <w:color w:val="000000" w:themeColor="text1"/>
          <w:sz w:val="28"/>
          <w:szCs w:val="28"/>
        </w:rPr>
        <w:t>OCOP</w:t>
      </w:r>
      <w:r w:rsidRPr="00C001EC">
        <w:rPr>
          <w:color w:val="000000" w:themeColor="text1"/>
          <w:sz w:val="28"/>
          <w:szCs w:val="28"/>
        </w:rPr>
        <w:t xml:space="preserve"> giai đoạn 2018-2020;</w:t>
      </w:r>
      <w:bookmarkStart w:id="745" w:name="_Toc51864968"/>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1048/QĐ-TTg ngày 21 tháng 8 năm 2019 của Thủ tướng Chính phủ về việc ban hành Bộ Tiêu chí đánh giá, phân hạng sản phẩm Chương trình </w:t>
      </w:r>
      <w:r w:rsidR="007525A1" w:rsidRPr="00C001EC">
        <w:rPr>
          <w:color w:val="000000" w:themeColor="text1"/>
          <w:sz w:val="28"/>
          <w:szCs w:val="28"/>
        </w:rPr>
        <w:t>OCOP</w:t>
      </w:r>
      <w:r w:rsidRPr="00C001EC">
        <w:rPr>
          <w:color w:val="000000" w:themeColor="text1"/>
          <w:sz w:val="28"/>
          <w:szCs w:val="28"/>
        </w:rPr>
        <w:t>;</w:t>
      </w:r>
      <w:bookmarkStart w:id="746" w:name="_Toc51864969"/>
      <w:bookmarkEnd w:id="745"/>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781/QĐ-TTg ngày 08 tháng 6 năm 2020 của Thủ tướng Chính phủ về sửa đổi, bổ sung một số Phụ lục Quyết định số 1048/QĐ-TTg ngày 21 tháng 8 năm 2019 của Thủ tướng Chính phủ về việc ban hành Bộ Tiêu chí đánh giá, phân hạng sản phẩm Chương trình </w:t>
      </w:r>
      <w:r w:rsidR="007525A1" w:rsidRPr="00C001EC">
        <w:rPr>
          <w:color w:val="000000" w:themeColor="text1"/>
          <w:sz w:val="28"/>
          <w:szCs w:val="28"/>
        </w:rPr>
        <w:t>OCOP</w:t>
      </w:r>
      <w:r w:rsidRPr="00C001EC">
        <w:rPr>
          <w:color w:val="000000" w:themeColor="text1"/>
          <w:sz w:val="28"/>
          <w:szCs w:val="28"/>
        </w:rPr>
        <w:t>;</w:t>
      </w:r>
      <w:bookmarkEnd w:id="746"/>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1653/QĐ-BNN-VPĐP ngày 11 tháng 5 năm 2020 của Bộ trưởng Bộ Nông nghiệp và </w:t>
      </w:r>
      <w:r w:rsidR="007525A1" w:rsidRPr="00C001EC">
        <w:rPr>
          <w:color w:val="000000" w:themeColor="text1"/>
          <w:sz w:val="28"/>
          <w:szCs w:val="28"/>
        </w:rPr>
        <w:t>PTNT</w:t>
      </w:r>
      <w:r w:rsidRPr="00C001EC">
        <w:rPr>
          <w:color w:val="000000" w:themeColor="text1"/>
          <w:sz w:val="28"/>
          <w:szCs w:val="28"/>
        </w:rPr>
        <w:t xml:space="preserve"> về việc ban hành Quy chế hoạt động của Hội đồng đánh giá, phân hạng sản phẩm OCOP cấp Quốc gia;</w:t>
      </w: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bookmarkStart w:id="747" w:name="_Toc51864974"/>
      <w:r w:rsidRPr="00C001EC">
        <w:rPr>
          <w:color w:val="000000" w:themeColor="text1"/>
          <w:sz w:val="28"/>
          <w:szCs w:val="28"/>
        </w:rPr>
        <w:t>Công văn số 6384/BNN-VPĐP ngày 15 tháng 9 năm 2020 của Bộ Nông nghiệp và P</w:t>
      </w:r>
      <w:r w:rsidR="007525A1" w:rsidRPr="00C001EC">
        <w:rPr>
          <w:color w:val="000000" w:themeColor="text1"/>
          <w:sz w:val="28"/>
          <w:szCs w:val="28"/>
        </w:rPr>
        <w:t>TNT</w:t>
      </w:r>
      <w:r w:rsidRPr="00C001EC">
        <w:rPr>
          <w:color w:val="000000" w:themeColor="text1"/>
          <w:sz w:val="28"/>
          <w:szCs w:val="28"/>
        </w:rPr>
        <w:t xml:space="preserve"> về việc hướng dẫn triển khai một số nội dung thuộc Chương trình </w:t>
      </w:r>
      <w:bookmarkEnd w:id="747"/>
      <w:r w:rsidR="007525A1" w:rsidRPr="00C001EC">
        <w:rPr>
          <w:color w:val="000000" w:themeColor="text1"/>
          <w:sz w:val="28"/>
          <w:szCs w:val="28"/>
        </w:rPr>
        <w:t>OCOP;</w:t>
      </w: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bookmarkStart w:id="748" w:name="_Toc51864975"/>
      <w:r w:rsidRPr="00C001EC">
        <w:rPr>
          <w:color w:val="000000" w:themeColor="text1"/>
          <w:sz w:val="28"/>
          <w:szCs w:val="28"/>
        </w:rPr>
        <w:t>Công văn số 6022/BNN-VPĐP ngày 01 tháng 9 năm 2020 của Bộ Nông nghiệp và P</w:t>
      </w:r>
      <w:r w:rsidR="007525A1" w:rsidRPr="00C001EC">
        <w:rPr>
          <w:color w:val="000000" w:themeColor="text1"/>
          <w:sz w:val="28"/>
          <w:szCs w:val="28"/>
        </w:rPr>
        <w:t>TNT</w:t>
      </w:r>
      <w:r w:rsidRPr="00C001EC">
        <w:rPr>
          <w:color w:val="000000" w:themeColor="text1"/>
          <w:sz w:val="28"/>
          <w:szCs w:val="28"/>
        </w:rPr>
        <w:t xml:space="preserve"> về việc lựa chọn tổ chức, cá nhân tư vấn Chương trình </w:t>
      </w:r>
      <w:r w:rsidR="007525A1" w:rsidRPr="00C001EC">
        <w:rPr>
          <w:color w:val="000000" w:themeColor="text1"/>
          <w:sz w:val="28"/>
          <w:szCs w:val="28"/>
        </w:rPr>
        <w:t>OCOP</w:t>
      </w:r>
      <w:bookmarkEnd w:id="748"/>
      <w:r w:rsidR="007525A1" w:rsidRPr="00C001EC">
        <w:rPr>
          <w:color w:val="000000" w:themeColor="text1"/>
          <w:sz w:val="28"/>
          <w:szCs w:val="28"/>
        </w:rPr>
        <w:t>;</w:t>
      </w:r>
    </w:p>
    <w:p w:rsidR="00B73B10" w:rsidRPr="00C001EC" w:rsidRDefault="00B73B10" w:rsidP="00B73B10">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bookmarkStart w:id="749" w:name="_Toc51864973"/>
      <w:r w:rsidRPr="00C001EC">
        <w:rPr>
          <w:color w:val="000000" w:themeColor="text1"/>
          <w:sz w:val="28"/>
          <w:szCs w:val="28"/>
        </w:rPr>
        <w:t>Bộ Nông nghiệp và PTNT (2020), Sổ tay hỏi – đáp Chương trình OCOP;</w:t>
      </w: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TS. Trần Thanh Nam, Thứ trưởng Bộ Nông nghiệp và PTNT (2020), Bài giảng “Quan điểm, mục tiêu, yêu cầu, nội dung và nhiệm vụ giải pháp triển khai thực hiện Chương trình </w:t>
      </w:r>
      <w:r w:rsidR="007525A1" w:rsidRPr="00C001EC">
        <w:rPr>
          <w:color w:val="000000" w:themeColor="text1"/>
          <w:sz w:val="28"/>
          <w:szCs w:val="28"/>
        </w:rPr>
        <w:t>OCOP</w:t>
      </w:r>
      <w:r w:rsidRPr="00C001EC">
        <w:rPr>
          <w:color w:val="000000" w:themeColor="text1"/>
          <w:sz w:val="28"/>
          <w:szCs w:val="28"/>
        </w:rPr>
        <w:t>”</w:t>
      </w:r>
      <w:bookmarkEnd w:id="749"/>
      <w:r w:rsidRPr="00C001EC">
        <w:rPr>
          <w:color w:val="000000" w:themeColor="text1"/>
          <w:sz w:val="28"/>
          <w:szCs w:val="28"/>
        </w:rPr>
        <w:t>;</w:t>
      </w:r>
    </w:p>
    <w:p w:rsidR="007B68F8" w:rsidRPr="00C001EC" w:rsidRDefault="007B68F8" w:rsidP="007B68F8">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Bộ tài liệu tập huấn Chương trình OCOP năm 2018 của Bộ Nông nghiệp và Phát triển nông thôn.</w:t>
      </w:r>
    </w:p>
    <w:p w:rsidR="00B73B10" w:rsidRPr="00C001EC" w:rsidRDefault="00B73B10" w:rsidP="00FF2C31">
      <w:pPr>
        <w:tabs>
          <w:tab w:val="left" w:pos="851"/>
        </w:tabs>
        <w:spacing w:before="120" w:after="0" w:line="360" w:lineRule="exact"/>
        <w:jc w:val="both"/>
        <w:rPr>
          <w:color w:val="000000" w:themeColor="text1"/>
          <w:sz w:val="28"/>
          <w:szCs w:val="28"/>
        </w:rPr>
      </w:pPr>
    </w:p>
    <w:p w:rsidR="00F95448" w:rsidRPr="00C001EC" w:rsidRDefault="00F95448"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br w:type="page"/>
      </w:r>
    </w:p>
    <w:p w:rsidR="00F235F2" w:rsidRPr="00C001EC" w:rsidRDefault="00F235F2" w:rsidP="00FF2C31">
      <w:pPr>
        <w:pStyle w:val="Heading1"/>
        <w:jc w:val="center"/>
        <w:rPr>
          <w:rFonts w:ascii="Times New Roman" w:hAnsi="Times New Roman"/>
          <w:b w:val="0"/>
          <w:noProof/>
          <w:sz w:val="28"/>
          <w:szCs w:val="28"/>
          <w:lang w:val="en-US"/>
        </w:rPr>
      </w:pPr>
      <w:bookmarkStart w:id="750" w:name="_Toc53584217"/>
      <w:r w:rsidRPr="00C001EC">
        <w:rPr>
          <w:rFonts w:ascii="Times New Roman" w:hAnsi="Times New Roman"/>
          <w:noProof/>
          <w:sz w:val="28"/>
          <w:szCs w:val="28"/>
        </w:rPr>
        <w:lastRenderedPageBreak/>
        <w:t>P</w:t>
      </w:r>
      <w:r w:rsidR="00803F13" w:rsidRPr="00C001EC">
        <w:rPr>
          <w:rFonts w:ascii="Times New Roman" w:hAnsi="Times New Roman"/>
          <w:noProof/>
          <w:sz w:val="28"/>
          <w:szCs w:val="28"/>
          <w:lang w:val="en-US"/>
        </w:rPr>
        <w:t>HỤ LỤC</w:t>
      </w:r>
      <w:bookmarkEnd w:id="750"/>
    </w:p>
    <w:p w:rsidR="00F95448" w:rsidRPr="00C001EC" w:rsidRDefault="00F95448" w:rsidP="00FF2C31">
      <w:pPr>
        <w:widowControl w:val="0"/>
        <w:tabs>
          <w:tab w:val="left" w:pos="709"/>
        </w:tabs>
        <w:spacing w:after="0" w:line="312" w:lineRule="auto"/>
        <w:contextualSpacing/>
        <w:jc w:val="center"/>
        <w:rPr>
          <w:b/>
          <w:noProof/>
          <w:sz w:val="28"/>
          <w:szCs w:val="28"/>
        </w:rPr>
      </w:pPr>
      <w:r w:rsidRPr="00C001EC">
        <w:rPr>
          <w:b/>
          <w:noProof/>
          <w:sz w:val="28"/>
          <w:szCs w:val="28"/>
        </w:rPr>
        <w:t>Phụ lục 1. Hướng dẫn một số nội dung triển khai Chu trình OCOP</w:t>
      </w:r>
    </w:p>
    <w:p w:rsidR="00F95448" w:rsidRPr="00C001EC" w:rsidRDefault="00F95448" w:rsidP="00F95448">
      <w:pPr>
        <w:spacing w:after="0" w:line="240" w:lineRule="auto"/>
        <w:jc w:val="center"/>
        <w:rPr>
          <w:i/>
          <w:noProof/>
          <w:sz w:val="26"/>
          <w:szCs w:val="28"/>
        </w:rPr>
      </w:pPr>
      <w:r w:rsidRPr="00C001EC">
        <w:rPr>
          <w:i/>
          <w:noProof/>
          <w:sz w:val="26"/>
          <w:szCs w:val="28"/>
        </w:rPr>
        <w:t xml:space="preserve">(Ban hành kèm theo văn bản số 6384/BNN-VPĐP ngày 15/9/2020 của </w:t>
      </w:r>
    </w:p>
    <w:p w:rsidR="00F95448" w:rsidRPr="00C001EC" w:rsidRDefault="00F95448" w:rsidP="00F95448">
      <w:pPr>
        <w:pBdr>
          <w:bottom w:val="single" w:sz="6" w:space="1" w:color="auto"/>
        </w:pBdr>
        <w:spacing w:after="0" w:line="240" w:lineRule="auto"/>
        <w:jc w:val="center"/>
        <w:rPr>
          <w:i/>
          <w:noProof/>
          <w:sz w:val="26"/>
          <w:szCs w:val="28"/>
        </w:rPr>
      </w:pPr>
      <w:r w:rsidRPr="00C001EC">
        <w:rPr>
          <w:i/>
          <w:noProof/>
          <w:sz w:val="26"/>
          <w:szCs w:val="28"/>
        </w:rPr>
        <w:t>Bộ Nông nghiệp và Phát triển nông thôn )</w:t>
      </w:r>
    </w:p>
    <w:p w:rsidR="00F95448" w:rsidRPr="00C001EC" w:rsidRDefault="00F95448" w:rsidP="00FF2C31">
      <w:pPr>
        <w:spacing w:after="0" w:line="240" w:lineRule="auto"/>
        <w:jc w:val="center"/>
        <w:rPr>
          <w:i/>
          <w:noProof/>
          <w:sz w:val="28"/>
          <w:szCs w:val="28"/>
        </w:rPr>
      </w:pPr>
    </w:p>
    <w:p w:rsidR="00F95448" w:rsidRPr="00C001EC" w:rsidRDefault="00F95448" w:rsidP="00F95448">
      <w:pPr>
        <w:spacing w:before="120" w:after="120" w:line="240" w:lineRule="auto"/>
        <w:ind w:firstLine="567"/>
        <w:jc w:val="both"/>
        <w:rPr>
          <w:b/>
          <w:sz w:val="28"/>
          <w:szCs w:val="28"/>
        </w:rPr>
      </w:pPr>
      <w:r w:rsidRPr="00C001EC">
        <w:rPr>
          <w:b/>
          <w:sz w:val="28"/>
          <w:szCs w:val="28"/>
        </w:rPr>
        <w:t>I. NHIỆM VỤ TRIỂN KHAI CHU TRÌNH OCOP</w:t>
      </w:r>
    </w:p>
    <w:p w:rsidR="00F95448" w:rsidRPr="00C001EC" w:rsidRDefault="00F95448" w:rsidP="00F95448">
      <w:pPr>
        <w:spacing w:before="120" w:after="120" w:line="240" w:lineRule="auto"/>
        <w:ind w:firstLine="567"/>
        <w:jc w:val="both"/>
        <w:rPr>
          <w:b/>
          <w:sz w:val="28"/>
          <w:szCs w:val="28"/>
        </w:rPr>
      </w:pPr>
      <w:r w:rsidRPr="00C001EC">
        <w:rPr>
          <w:b/>
          <w:sz w:val="28"/>
          <w:szCs w:val="28"/>
        </w:rPr>
        <w:t>1. Tuyên truyền, hướng dẫn về Chương trình OCOP</w:t>
      </w:r>
    </w:p>
    <w:p w:rsidR="00F95448" w:rsidRPr="00C001EC" w:rsidRDefault="00F95448" w:rsidP="00F95448">
      <w:pPr>
        <w:spacing w:before="120" w:after="120" w:line="360" w:lineRule="exact"/>
        <w:ind w:firstLine="567"/>
        <w:jc w:val="both"/>
        <w:rPr>
          <w:sz w:val="28"/>
          <w:szCs w:val="28"/>
        </w:rPr>
      </w:pPr>
      <w:r w:rsidRPr="00C001EC">
        <w:rPr>
          <w:sz w:val="28"/>
          <w:szCs w:val="28"/>
        </w:rPr>
        <w:t>1.1. Trách nhiệm tổ chức triển khai:</w:t>
      </w:r>
    </w:p>
    <w:p w:rsidR="00F95448" w:rsidRPr="00C001EC" w:rsidRDefault="00F95448" w:rsidP="00F95448">
      <w:pPr>
        <w:spacing w:before="120" w:after="120" w:line="360" w:lineRule="exact"/>
        <w:ind w:firstLine="567"/>
        <w:jc w:val="both"/>
        <w:rPr>
          <w:i/>
          <w:sz w:val="28"/>
          <w:szCs w:val="28"/>
        </w:rPr>
      </w:pPr>
      <w:r w:rsidRPr="00C001EC">
        <w:rPr>
          <w:i/>
          <w:sz w:val="28"/>
          <w:szCs w:val="28"/>
        </w:rPr>
        <w:t>a) Ủy ban nhân dân (UBND) cấp xã:</w:t>
      </w:r>
    </w:p>
    <w:p w:rsidR="00F95448" w:rsidRPr="00C001EC" w:rsidRDefault="00F95448" w:rsidP="00F95448">
      <w:pPr>
        <w:spacing w:before="120" w:after="120" w:line="360" w:lineRule="exact"/>
        <w:ind w:firstLine="567"/>
        <w:jc w:val="both"/>
        <w:rPr>
          <w:sz w:val="28"/>
          <w:szCs w:val="28"/>
        </w:rPr>
      </w:pPr>
      <w:r w:rsidRPr="00C001EC">
        <w:rPr>
          <w:sz w:val="28"/>
          <w:szCs w:val="28"/>
        </w:rPr>
        <w:t>- Tổ chức tuyên truyền nâng cao nhận thức cho cộng đồng, người dân và các chủ thể OCOP trên địa bàn xã về Chương trình OCOP;</w:t>
      </w:r>
    </w:p>
    <w:p w:rsidR="00F95448" w:rsidRPr="00C001EC" w:rsidRDefault="00F95448" w:rsidP="00F95448">
      <w:pPr>
        <w:spacing w:before="120" w:after="120" w:line="360" w:lineRule="exact"/>
        <w:ind w:firstLine="567"/>
        <w:jc w:val="both"/>
        <w:rPr>
          <w:sz w:val="28"/>
          <w:szCs w:val="28"/>
        </w:rPr>
      </w:pPr>
      <w:r w:rsidRPr="00C001EC">
        <w:rPr>
          <w:sz w:val="28"/>
          <w:szCs w:val="28"/>
        </w:rPr>
        <w:t>- Rà soát các sản phẩm tiềm năng trên địa bàn xã và hướng dẫn các chủ thể đăng ký tham gia Chương trình OCOP.</w:t>
      </w:r>
    </w:p>
    <w:p w:rsidR="00F95448" w:rsidRPr="00C001EC" w:rsidRDefault="00F95448" w:rsidP="00F95448">
      <w:pPr>
        <w:spacing w:before="120" w:after="120" w:line="360" w:lineRule="exact"/>
        <w:ind w:firstLine="567"/>
        <w:jc w:val="both"/>
        <w:rPr>
          <w:i/>
          <w:sz w:val="28"/>
          <w:szCs w:val="28"/>
        </w:rPr>
      </w:pPr>
      <w:r w:rsidRPr="00C001EC">
        <w:rPr>
          <w:i/>
          <w:sz w:val="28"/>
          <w:szCs w:val="28"/>
        </w:rPr>
        <w:t>b) UBND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Tổ chức triển khai tuyên truyền nâng cao nhận thức về Chương trình OCOP trên phạm vi huyện;</w:t>
      </w:r>
    </w:p>
    <w:p w:rsidR="00F95448" w:rsidRPr="00C001EC" w:rsidRDefault="00F95448" w:rsidP="00F95448">
      <w:pPr>
        <w:spacing w:before="120" w:after="120" w:line="360" w:lineRule="exact"/>
        <w:ind w:firstLine="567"/>
        <w:jc w:val="both"/>
        <w:rPr>
          <w:spacing w:val="-2"/>
          <w:sz w:val="28"/>
          <w:szCs w:val="28"/>
        </w:rPr>
      </w:pPr>
      <w:r w:rsidRPr="00C001EC">
        <w:rPr>
          <w:spacing w:val="-2"/>
          <w:sz w:val="28"/>
          <w:szCs w:val="28"/>
        </w:rPr>
        <w:t>- Phối hợp, hỗ trợ, hướng dẫn UBND cấp xã rà soát các sản phẩm tiềm năng.</w:t>
      </w:r>
    </w:p>
    <w:p w:rsidR="00F95448" w:rsidRPr="00C001EC" w:rsidRDefault="00F95448" w:rsidP="00F95448">
      <w:pPr>
        <w:spacing w:before="120" w:after="120" w:line="360" w:lineRule="exact"/>
        <w:ind w:firstLine="567"/>
        <w:jc w:val="both"/>
        <w:rPr>
          <w:bCs/>
          <w:spacing w:val="-6"/>
          <w:sz w:val="28"/>
          <w:szCs w:val="28"/>
          <w:lang w:val="pt-BR"/>
        </w:rPr>
      </w:pPr>
      <w:r w:rsidRPr="00C001EC">
        <w:rPr>
          <w:i/>
          <w:sz w:val="28"/>
          <w:szCs w:val="28"/>
        </w:rPr>
        <w:t>c) UBND cấp tỉnh:</w:t>
      </w:r>
      <w:r w:rsidRPr="00C001EC">
        <w:rPr>
          <w:bCs/>
          <w:spacing w:val="-6"/>
          <w:sz w:val="28"/>
          <w:szCs w:val="28"/>
          <w:lang w:val="pt-BR"/>
        </w:rPr>
        <w:t xml:space="preserve"> Tổ chức triển khai tuyên tuyền về Chương trình OCOP trên phạm vi toàn tỉnh.</w:t>
      </w:r>
    </w:p>
    <w:p w:rsidR="00F95448" w:rsidRPr="00C001EC" w:rsidRDefault="00F95448" w:rsidP="00F95448">
      <w:pPr>
        <w:spacing w:before="120" w:after="120" w:line="360" w:lineRule="exact"/>
        <w:ind w:firstLine="567"/>
        <w:jc w:val="both"/>
        <w:rPr>
          <w:sz w:val="28"/>
          <w:szCs w:val="28"/>
          <w:lang w:val="pt-BR"/>
        </w:rPr>
      </w:pPr>
      <w:r w:rsidRPr="00C001EC">
        <w:rPr>
          <w:sz w:val="28"/>
          <w:szCs w:val="28"/>
          <w:lang w:val="pt-BR"/>
        </w:rPr>
        <w:t xml:space="preserve">1.2. Yêu cầu: Ngoài những nội dung theo các văn bản pháp lý về Chương trình OCOP, các địa phương cần chú ý thêm một số vấn đề sau: </w:t>
      </w:r>
    </w:p>
    <w:p w:rsidR="00F95448" w:rsidRPr="00C001EC" w:rsidRDefault="00F95448" w:rsidP="00F95448">
      <w:pPr>
        <w:spacing w:before="120" w:after="120" w:line="360" w:lineRule="exact"/>
        <w:ind w:firstLine="567"/>
        <w:jc w:val="both"/>
        <w:rPr>
          <w:sz w:val="28"/>
          <w:szCs w:val="28"/>
          <w:lang w:val="pt-BR"/>
        </w:rPr>
      </w:pPr>
      <w:r w:rsidRPr="00C001EC">
        <w:rPr>
          <w:sz w:val="28"/>
          <w:szCs w:val="28"/>
          <w:lang w:val="pt-BR"/>
        </w:rPr>
        <w:t xml:space="preserve">- Quan điểm của Chương trình: Chương trình OCOP là chương trình phát triển kinh tế khu vực nông thôn theo hướng phát huy nội lực (trí tuệ sáng tạo, lao động, nguyên liệu, văn hóa...) và gia tăng giá trị, nâng cao thu nhập của cư dân nông thôn, góp phần xây dựng nông thôn mới; Phát triển sản phẩm nông nghiệp, phi nông nghiệp, dịch vụ có lợi thế ở mỗi địa phương theo chuỗi giá trị; Chủ thể thực hiện là thành phần kinh tế tư nhân (doanh nghiệp, hộ sản xuất có đăng ký kinh doanh) và kinh tế tập thể (tổ hợp tác, </w:t>
      </w:r>
      <w:r w:rsidR="00271E4B" w:rsidRPr="00C001EC">
        <w:rPr>
          <w:sz w:val="28"/>
          <w:szCs w:val="28"/>
          <w:lang w:val="pt-BR"/>
        </w:rPr>
        <w:t>HTX</w:t>
      </w:r>
      <w:r w:rsidRPr="00C001EC">
        <w:rPr>
          <w:sz w:val="28"/>
          <w:szCs w:val="28"/>
          <w:lang w:val="pt-BR"/>
        </w:rPr>
        <w:t>); Nhà nước đóng vai trò kiến tạo, ban hành khung pháp lý và chính sách, kiểm tra, giám sát và hỗ trợ các chủ thể phát triển sản phẩm...</w:t>
      </w:r>
    </w:p>
    <w:p w:rsidR="00F95448" w:rsidRPr="00C001EC" w:rsidRDefault="00F95448" w:rsidP="00F95448">
      <w:pPr>
        <w:spacing w:before="120" w:after="120" w:line="360" w:lineRule="exact"/>
        <w:ind w:firstLine="567"/>
        <w:jc w:val="both"/>
        <w:rPr>
          <w:sz w:val="28"/>
          <w:szCs w:val="28"/>
          <w:lang w:val="pt-BR"/>
        </w:rPr>
      </w:pPr>
      <w:r w:rsidRPr="00C001EC">
        <w:rPr>
          <w:sz w:val="28"/>
          <w:szCs w:val="28"/>
          <w:lang w:val="pt-BR"/>
        </w:rPr>
        <w:t xml:space="preserve"> - Yêu cầu của Chương trình: Phát huy các tiềm năng, lợi thế và truyền thống của địa phương để phát triển các sản phẩm đặc sản có giá trị cao về kinh tế và văn hóa; Phát huy sự sáng tạo và sức mạnh cộng đồng để tổ chức sản xuất và hình </w:t>
      </w:r>
      <w:r w:rsidRPr="00C001EC">
        <w:rPr>
          <w:sz w:val="28"/>
          <w:szCs w:val="28"/>
          <w:lang w:val="pt-BR"/>
        </w:rPr>
        <w:lastRenderedPageBreak/>
        <w:t xml:space="preserve">thành các sản phẩm gắn với giá trị cộng đồng; Phát triển liên kết theo chuỗi </w:t>
      </w:r>
      <w:r w:rsidRPr="00C001EC">
        <w:rPr>
          <w:bCs/>
          <w:spacing w:val="-6"/>
          <w:sz w:val="28"/>
          <w:szCs w:val="28"/>
          <w:lang w:val="pt-BR"/>
        </w:rPr>
        <w:t>giá trị để nâng cao năng lực sản xuất và phát triển bền vững các sản phẩm hàng hóa.</w:t>
      </w:r>
    </w:p>
    <w:p w:rsidR="00F95448" w:rsidRPr="00C001EC" w:rsidRDefault="00F95448" w:rsidP="00F95448">
      <w:pPr>
        <w:spacing w:before="120" w:after="120" w:line="360" w:lineRule="exact"/>
        <w:ind w:firstLine="567"/>
        <w:jc w:val="both"/>
        <w:rPr>
          <w:b/>
          <w:bCs/>
          <w:sz w:val="28"/>
          <w:szCs w:val="28"/>
          <w:lang w:val="pt-BR"/>
        </w:rPr>
      </w:pPr>
      <w:r w:rsidRPr="00C001EC">
        <w:rPr>
          <w:b/>
          <w:bCs/>
          <w:sz w:val="28"/>
          <w:szCs w:val="28"/>
          <w:lang w:val="pt-BR"/>
        </w:rPr>
        <w:t xml:space="preserve">2. Nhận ý tưởng sản phẩm  </w:t>
      </w:r>
    </w:p>
    <w:p w:rsidR="00F95448" w:rsidRPr="00C001EC" w:rsidRDefault="00F95448" w:rsidP="00F95448">
      <w:pPr>
        <w:spacing w:before="120" w:after="120" w:line="360" w:lineRule="exact"/>
        <w:ind w:firstLine="567"/>
        <w:jc w:val="both"/>
        <w:rPr>
          <w:bCs/>
          <w:sz w:val="28"/>
          <w:szCs w:val="28"/>
          <w:lang w:val="pt-BR"/>
        </w:rPr>
      </w:pPr>
      <w:r w:rsidRPr="00C001EC">
        <w:rPr>
          <w:bCs/>
          <w:sz w:val="28"/>
          <w:szCs w:val="28"/>
          <w:lang w:val="pt-BR"/>
        </w:rPr>
        <w:t>2.1. Trách nhiệm tổ chức triển khai:</w:t>
      </w:r>
    </w:p>
    <w:p w:rsidR="00F95448" w:rsidRPr="00C001EC" w:rsidRDefault="00F95448" w:rsidP="00F95448">
      <w:pPr>
        <w:spacing w:before="120" w:after="120" w:line="360" w:lineRule="exact"/>
        <w:ind w:firstLine="567"/>
        <w:jc w:val="both"/>
        <w:rPr>
          <w:bCs/>
          <w:i/>
          <w:sz w:val="28"/>
          <w:szCs w:val="28"/>
          <w:lang w:val="pt-BR"/>
        </w:rPr>
      </w:pPr>
      <w:r w:rsidRPr="00C001EC">
        <w:rPr>
          <w:bCs/>
          <w:i/>
          <w:sz w:val="28"/>
          <w:szCs w:val="28"/>
          <w:lang w:val="pt-BR"/>
        </w:rPr>
        <w:t>a) Chủ thể tham gia OCOP:</w:t>
      </w:r>
    </w:p>
    <w:p w:rsidR="00F95448" w:rsidRPr="00C001EC" w:rsidRDefault="00F95448" w:rsidP="00F95448">
      <w:pPr>
        <w:spacing w:before="120" w:after="120" w:line="360" w:lineRule="exact"/>
        <w:ind w:firstLine="567"/>
        <w:jc w:val="both"/>
        <w:rPr>
          <w:bCs/>
          <w:sz w:val="28"/>
          <w:szCs w:val="28"/>
          <w:lang w:val="pt-BR"/>
        </w:rPr>
      </w:pPr>
      <w:r w:rsidRPr="00C001EC">
        <w:rPr>
          <w:bCs/>
          <w:sz w:val="28"/>
          <w:szCs w:val="28"/>
          <w:lang w:val="pt-BR"/>
        </w:rPr>
        <w:t>- Khảo sát, đánh giá hiện trạng sản phẩm về: nhu cầu, thị hiếu của thị trường đối với sản phẩm; vùng nguyên liệu; lực lượng lao động có tay nghề; khả năng đầu tư phát triển sản phẩm OCOP theo yêu cầu của Chương trình;</w:t>
      </w:r>
    </w:p>
    <w:p w:rsidR="00F95448" w:rsidRPr="00C001EC" w:rsidRDefault="00F95448" w:rsidP="00F95448">
      <w:pPr>
        <w:spacing w:before="120" w:after="120" w:line="360" w:lineRule="exact"/>
        <w:ind w:firstLine="567"/>
        <w:jc w:val="both"/>
        <w:rPr>
          <w:bCs/>
          <w:sz w:val="28"/>
          <w:szCs w:val="28"/>
          <w:lang w:val="pt-BR"/>
        </w:rPr>
      </w:pPr>
      <w:r w:rsidRPr="00C001EC">
        <w:rPr>
          <w:bCs/>
          <w:sz w:val="28"/>
          <w:szCs w:val="28"/>
          <w:lang w:val="pt-BR"/>
        </w:rPr>
        <w:t>- Xây dựng phiếu đăng ký ý tưởng/sản phẩm OCOP.</w:t>
      </w:r>
    </w:p>
    <w:p w:rsidR="00F95448" w:rsidRPr="00C001EC" w:rsidRDefault="00F95448" w:rsidP="00F95448">
      <w:pPr>
        <w:spacing w:before="120" w:after="120" w:line="360" w:lineRule="exact"/>
        <w:ind w:firstLine="567"/>
        <w:jc w:val="both"/>
        <w:rPr>
          <w:bCs/>
          <w:i/>
          <w:sz w:val="28"/>
          <w:szCs w:val="28"/>
          <w:lang w:val="pt-BR"/>
        </w:rPr>
      </w:pPr>
      <w:r w:rsidRPr="00C001EC">
        <w:rPr>
          <w:bCs/>
          <w:i/>
          <w:sz w:val="28"/>
          <w:szCs w:val="28"/>
          <w:lang w:val="pt-BR"/>
        </w:rPr>
        <w:t>b) UBND cấp xã:</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Chủ trì tổ chức, phối hợp với cơ quan quản lý OCOP cấp huyện, tổ chức/chuyên gia tư vấn OCOP để hỗ trợ các chủ thể hoàn thiện ý tưởng/sản phẩm đăng ký;</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Xây dựng kế hoạch về ý tưởng/sản phẩm của cấp xã.</w:t>
      </w:r>
    </w:p>
    <w:p w:rsidR="00F95448" w:rsidRPr="00166090" w:rsidRDefault="00F95448" w:rsidP="00F95448">
      <w:pPr>
        <w:spacing w:before="120" w:after="120" w:line="360" w:lineRule="exact"/>
        <w:ind w:firstLine="567"/>
        <w:jc w:val="both"/>
        <w:rPr>
          <w:i/>
          <w:color w:val="000000"/>
          <w:sz w:val="28"/>
          <w:szCs w:val="28"/>
          <w:lang w:val="pt-BR"/>
        </w:rPr>
      </w:pPr>
      <w:r w:rsidRPr="00166090">
        <w:rPr>
          <w:i/>
          <w:color w:val="000000"/>
          <w:sz w:val="28"/>
          <w:szCs w:val="28"/>
          <w:lang w:val="pt-BR"/>
        </w:rPr>
        <w:t>c) UBND cấp huyện:</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Tổng hợp kế hoạch, đề xuất về ý tưởng/sản phẩm đăng ký của cấp xã;</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Chủ trì, phối hợp với cơ quan quản lý OCOP cấp tỉnh, tổ chức/chuyên gia tư vấn OCOP để tổ chức đánh giá và lựa chọn ý tưởng/sản phẩm tham gia Chương trình OCOP;</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Xây dựng kế hoạch tổng hợp ý tưởng/sản phẩm của cấp huyện và gửi kết quả về cơ quan quản lý OCOP cấp tỉnh.</w:t>
      </w:r>
    </w:p>
    <w:p w:rsidR="00F95448" w:rsidRPr="00166090" w:rsidRDefault="00F95448" w:rsidP="00F95448">
      <w:pPr>
        <w:spacing w:before="120" w:after="120" w:line="360" w:lineRule="exact"/>
        <w:ind w:firstLine="567"/>
        <w:jc w:val="both"/>
        <w:rPr>
          <w:i/>
          <w:color w:val="000000"/>
          <w:sz w:val="28"/>
          <w:szCs w:val="28"/>
          <w:lang w:val="pt-BR"/>
        </w:rPr>
      </w:pPr>
      <w:r w:rsidRPr="00166090">
        <w:rPr>
          <w:i/>
          <w:color w:val="000000"/>
          <w:sz w:val="28"/>
          <w:szCs w:val="28"/>
          <w:lang w:val="pt-BR"/>
        </w:rPr>
        <w:t>d) UBND cấp tỉnh</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Nhận kế hoạch của các huyện, khảo sát, xây dựng và phê duyệt danh sách ý tưởng/sản phẩm tham gia Chương trình OCOP của tỉnh;</w:t>
      </w:r>
    </w:p>
    <w:p w:rsidR="00F95448" w:rsidRPr="00C001EC" w:rsidRDefault="00F95448" w:rsidP="00F95448">
      <w:pPr>
        <w:spacing w:before="120" w:after="120" w:line="360" w:lineRule="exact"/>
        <w:ind w:firstLine="567"/>
        <w:jc w:val="both"/>
        <w:rPr>
          <w:bCs/>
          <w:sz w:val="28"/>
          <w:szCs w:val="28"/>
          <w:lang w:val="pt-BR"/>
        </w:rPr>
      </w:pPr>
      <w:r w:rsidRPr="00166090">
        <w:rPr>
          <w:color w:val="000000"/>
          <w:sz w:val="28"/>
          <w:szCs w:val="28"/>
          <w:lang w:val="pt-BR"/>
        </w:rPr>
        <w:t>- Xây dựng kế hoạch và tổ chức tập huấn về xây dựng phương án kinh doanh trên phạm vi toàn tỉnh và kế hoạch đào tạo nghề OCOP.</w:t>
      </w:r>
    </w:p>
    <w:p w:rsidR="00F95448" w:rsidRPr="00166090" w:rsidRDefault="00F95448" w:rsidP="00F95448">
      <w:pPr>
        <w:spacing w:before="120" w:after="120" w:line="360" w:lineRule="exact"/>
        <w:ind w:firstLine="567"/>
        <w:jc w:val="both"/>
        <w:rPr>
          <w:color w:val="000000"/>
          <w:sz w:val="28"/>
          <w:szCs w:val="28"/>
          <w:lang w:val="pt-BR"/>
        </w:rPr>
      </w:pPr>
      <w:r w:rsidRPr="00C001EC">
        <w:rPr>
          <w:bCs/>
          <w:sz w:val="28"/>
          <w:szCs w:val="28"/>
          <w:lang w:val="pt-BR"/>
        </w:rPr>
        <w:t xml:space="preserve">2.2. Yêu cầu: </w:t>
      </w:r>
      <w:r w:rsidRPr="00166090">
        <w:rPr>
          <w:color w:val="000000"/>
          <w:sz w:val="28"/>
          <w:szCs w:val="28"/>
          <w:lang w:val="pt-BR"/>
        </w:rPr>
        <w:t xml:space="preserve">Ý tưởng/sản phẩm đăng ký cần được đánh giá trên các nội dung, bao gồm: </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xml:space="preserve">- Sự phù hợp của sản phẩm so với mục tiêu, quan điểm của chương trình: Sản phẩm tham gia Chương trình OCOP ưu tiên các sản phẩm đặc trưng, truyền thống, lợi thế của địa phương, gắn với đời sống và có tiềm năng mang lại lợi ích kinh tế </w:t>
      </w:r>
      <w:r w:rsidRPr="00166090">
        <w:rPr>
          <w:color w:val="000000"/>
          <w:sz w:val="28"/>
          <w:szCs w:val="28"/>
          <w:lang w:val="pt-BR"/>
        </w:rPr>
        <w:lastRenderedPageBreak/>
        <w:t>cho cộng đồng. Sản phẩm đã hình thành nhưng chưa hoàn thiện, sản phẩm tiềm năng đều được đưa vào kế hoạch của địa phương;</w:t>
      </w:r>
    </w:p>
    <w:p w:rsidR="00F95448" w:rsidRPr="00166090" w:rsidRDefault="00F95448" w:rsidP="00F95448">
      <w:pPr>
        <w:spacing w:before="120" w:after="120" w:line="360" w:lineRule="exact"/>
        <w:ind w:firstLine="567"/>
        <w:jc w:val="both"/>
        <w:rPr>
          <w:color w:val="000000"/>
          <w:spacing w:val="-2"/>
          <w:sz w:val="28"/>
          <w:szCs w:val="28"/>
          <w:lang w:val="pt-BR"/>
        </w:rPr>
      </w:pPr>
      <w:r w:rsidRPr="00166090">
        <w:rPr>
          <w:color w:val="000000"/>
          <w:spacing w:val="-2"/>
          <w:sz w:val="28"/>
          <w:szCs w:val="28"/>
          <w:lang w:val="pt-BR"/>
        </w:rPr>
        <w:t xml:space="preserve">- Sự phù hợp của các tổ chức, cá nhân đăng ký: Các tổ chức, cá nhân đăng ký tham gia Chương trình gồm: </w:t>
      </w:r>
      <w:r w:rsidR="00271E4B" w:rsidRPr="00166090">
        <w:rPr>
          <w:color w:val="000000"/>
          <w:spacing w:val="-2"/>
          <w:sz w:val="28"/>
          <w:szCs w:val="28"/>
          <w:lang w:val="pt-BR"/>
        </w:rPr>
        <w:t>HTX</w:t>
      </w:r>
      <w:r w:rsidRPr="00166090">
        <w:rPr>
          <w:color w:val="000000"/>
          <w:spacing w:val="-2"/>
          <w:sz w:val="28"/>
          <w:szCs w:val="28"/>
          <w:lang w:val="pt-BR"/>
        </w:rPr>
        <w:t>, tổ hợp tác, doanh nghiệp nhỏ và vừa, các hộ sản xuất có đăng ký kinh doanh.</w:t>
      </w:r>
    </w:p>
    <w:p w:rsidR="00F95448" w:rsidRPr="00166090" w:rsidRDefault="00F95448" w:rsidP="00F95448">
      <w:pPr>
        <w:spacing w:before="120" w:after="120" w:line="240" w:lineRule="auto"/>
        <w:ind w:firstLine="567"/>
        <w:jc w:val="both"/>
        <w:rPr>
          <w:b/>
          <w:color w:val="000000"/>
          <w:spacing w:val="-2"/>
          <w:sz w:val="28"/>
          <w:szCs w:val="28"/>
          <w:lang w:val="pt-BR"/>
        </w:rPr>
      </w:pPr>
      <w:bookmarkStart w:id="751" w:name="_Toc51863032"/>
      <w:r w:rsidRPr="00166090">
        <w:rPr>
          <w:b/>
          <w:color w:val="000000"/>
          <w:spacing w:val="-2"/>
          <w:sz w:val="28"/>
          <w:szCs w:val="28"/>
          <w:lang w:val="pt-BR"/>
        </w:rPr>
        <w:t>3. Nhận phương án sản xuất kinh doanh (phương án kinh doanh)</w:t>
      </w:r>
      <w:bookmarkEnd w:id="751"/>
    </w:p>
    <w:p w:rsidR="00F95448" w:rsidRPr="00166090" w:rsidRDefault="00F95448" w:rsidP="00F95448">
      <w:pPr>
        <w:spacing w:before="120" w:after="120" w:line="240" w:lineRule="auto"/>
        <w:ind w:firstLine="567"/>
        <w:jc w:val="both"/>
        <w:rPr>
          <w:color w:val="000000"/>
          <w:spacing w:val="-2"/>
          <w:sz w:val="28"/>
          <w:szCs w:val="28"/>
          <w:lang w:val="pt-BR"/>
        </w:rPr>
      </w:pPr>
      <w:bookmarkStart w:id="752" w:name="_Toc51863033"/>
      <w:r w:rsidRPr="00166090">
        <w:rPr>
          <w:color w:val="000000"/>
          <w:spacing w:val="-2"/>
          <w:sz w:val="28"/>
          <w:szCs w:val="28"/>
          <w:lang w:val="pt-BR"/>
        </w:rPr>
        <w:t>3.1. Trách nhiệm tổ chức triển khai</w:t>
      </w:r>
      <w:bookmarkEnd w:id="752"/>
    </w:p>
    <w:p w:rsidR="00F95448" w:rsidRPr="00C001EC" w:rsidRDefault="00F95448" w:rsidP="00F95448">
      <w:pPr>
        <w:spacing w:before="120" w:after="120" w:line="360" w:lineRule="exact"/>
        <w:ind w:firstLine="567"/>
        <w:jc w:val="both"/>
        <w:rPr>
          <w:i/>
          <w:color w:val="000000"/>
          <w:spacing w:val="-2"/>
          <w:sz w:val="28"/>
          <w:szCs w:val="28"/>
        </w:rPr>
      </w:pPr>
      <w:bookmarkStart w:id="753" w:name="_Toc51863034"/>
      <w:r w:rsidRPr="00C001EC">
        <w:rPr>
          <w:i/>
          <w:color w:val="000000"/>
          <w:spacing w:val="-2"/>
          <w:sz w:val="28"/>
          <w:szCs w:val="28"/>
        </w:rPr>
        <w:t>a) Chủ thể tham gia OCOP:</w:t>
      </w:r>
      <w:bookmarkEnd w:id="753"/>
    </w:p>
    <w:p w:rsidR="00F95448" w:rsidRPr="00C001EC" w:rsidRDefault="00F95448" w:rsidP="00F95448">
      <w:pPr>
        <w:spacing w:before="120" w:after="120" w:line="360" w:lineRule="exact"/>
        <w:ind w:firstLine="567"/>
        <w:jc w:val="both"/>
        <w:rPr>
          <w:color w:val="000000"/>
          <w:spacing w:val="-2"/>
          <w:sz w:val="28"/>
          <w:szCs w:val="28"/>
        </w:rPr>
      </w:pPr>
      <w:bookmarkStart w:id="754" w:name="_Toc51863035"/>
      <w:r w:rsidRPr="00C001EC">
        <w:rPr>
          <w:color w:val="000000"/>
          <w:spacing w:val="-2"/>
          <w:sz w:val="28"/>
          <w:szCs w:val="28"/>
        </w:rPr>
        <w:t>- Xây dựng phương án kinh doanh sản phẩm của chủ thể theo biểu mẫu số 3, Phụ lục 2, Quyết định số 1048/QĐ-TTg ngày 21/8/2019 của Thủ tướng Chính phủ, do UBND cấp xã cung cấp;</w:t>
      </w:r>
      <w:bookmarkEnd w:id="754"/>
    </w:p>
    <w:p w:rsidR="00F95448" w:rsidRPr="00C001EC" w:rsidRDefault="00F95448" w:rsidP="00F95448">
      <w:pPr>
        <w:spacing w:before="120" w:after="120" w:line="360" w:lineRule="exact"/>
        <w:ind w:firstLine="567"/>
        <w:jc w:val="both"/>
        <w:rPr>
          <w:color w:val="000000"/>
          <w:spacing w:val="-2"/>
          <w:sz w:val="28"/>
          <w:szCs w:val="28"/>
        </w:rPr>
      </w:pPr>
      <w:bookmarkStart w:id="755" w:name="_Toc51863036"/>
      <w:r w:rsidRPr="00C001EC">
        <w:rPr>
          <w:color w:val="000000"/>
          <w:spacing w:val="-2"/>
          <w:sz w:val="28"/>
          <w:szCs w:val="28"/>
        </w:rPr>
        <w:t>- Gửi phương án kinh doanh.</w:t>
      </w:r>
      <w:bookmarkEnd w:id="755"/>
    </w:p>
    <w:p w:rsidR="00F95448" w:rsidRPr="00C001EC" w:rsidRDefault="00F95448" w:rsidP="00F95448">
      <w:pPr>
        <w:spacing w:before="120" w:after="120" w:line="360" w:lineRule="exact"/>
        <w:ind w:firstLine="567"/>
        <w:jc w:val="both"/>
        <w:rPr>
          <w:color w:val="000000"/>
          <w:spacing w:val="-2"/>
          <w:sz w:val="28"/>
          <w:szCs w:val="28"/>
        </w:rPr>
      </w:pPr>
      <w:bookmarkStart w:id="756" w:name="_Toc51863037"/>
      <w:r w:rsidRPr="00C001EC">
        <w:rPr>
          <w:i/>
          <w:color w:val="000000"/>
          <w:spacing w:val="-2"/>
          <w:sz w:val="28"/>
          <w:szCs w:val="28"/>
        </w:rPr>
        <w:t>b) UBND cấp xã:</w:t>
      </w:r>
      <w:r w:rsidRPr="00C001EC">
        <w:rPr>
          <w:color w:val="000000"/>
          <w:spacing w:val="-2"/>
          <w:sz w:val="28"/>
          <w:szCs w:val="28"/>
        </w:rPr>
        <w:t xml:space="preserve"> Phối hợp với cơ quan quản lý OCOP cấp huyện, tổ chức/ chuyên gia tư vấn OCOP để hướng dẫn, hỗ trợ các chủ thể xây dựng phương án kinh doanh;</w:t>
      </w:r>
      <w:bookmarkEnd w:id="756"/>
    </w:p>
    <w:p w:rsidR="00F95448" w:rsidRPr="00C001EC" w:rsidRDefault="00F95448" w:rsidP="00F95448">
      <w:pPr>
        <w:spacing w:before="120" w:after="120" w:line="360" w:lineRule="exact"/>
        <w:ind w:firstLine="567"/>
        <w:jc w:val="both"/>
        <w:rPr>
          <w:i/>
          <w:color w:val="000000"/>
          <w:spacing w:val="-2"/>
          <w:sz w:val="28"/>
          <w:szCs w:val="28"/>
        </w:rPr>
      </w:pPr>
      <w:bookmarkStart w:id="757" w:name="_Toc51863038"/>
      <w:r w:rsidRPr="00C001EC">
        <w:rPr>
          <w:i/>
          <w:color w:val="000000"/>
          <w:spacing w:val="-2"/>
          <w:sz w:val="28"/>
          <w:szCs w:val="28"/>
        </w:rPr>
        <w:t>c) UBND cấp huyện:</w:t>
      </w:r>
      <w:bookmarkEnd w:id="757"/>
    </w:p>
    <w:p w:rsidR="00F95448" w:rsidRPr="00C001EC" w:rsidRDefault="00F95448" w:rsidP="00F95448">
      <w:pPr>
        <w:spacing w:before="120" w:after="120" w:line="240" w:lineRule="auto"/>
        <w:ind w:firstLine="567"/>
        <w:jc w:val="both"/>
        <w:rPr>
          <w:color w:val="000000"/>
          <w:spacing w:val="-2"/>
          <w:sz w:val="28"/>
          <w:szCs w:val="28"/>
        </w:rPr>
      </w:pPr>
      <w:bookmarkStart w:id="758" w:name="_Toc51863039"/>
      <w:r w:rsidRPr="00C001EC">
        <w:rPr>
          <w:color w:val="000000"/>
          <w:spacing w:val="-2"/>
          <w:sz w:val="28"/>
          <w:szCs w:val="28"/>
        </w:rPr>
        <w:t>- Chủ trì, phối hợp với tổ chức/chuyên gia tư vấn OCOP để tổ chức đánh giá, lựa chọn các phương án kinh doanh;</w:t>
      </w:r>
      <w:bookmarkEnd w:id="758"/>
    </w:p>
    <w:p w:rsidR="00F95448" w:rsidRPr="00C001EC" w:rsidRDefault="00F95448" w:rsidP="00F95448">
      <w:pPr>
        <w:spacing w:before="120" w:after="120" w:line="240" w:lineRule="auto"/>
        <w:ind w:firstLine="567"/>
        <w:jc w:val="both"/>
        <w:rPr>
          <w:color w:val="000000"/>
          <w:spacing w:val="-2"/>
          <w:sz w:val="28"/>
          <w:szCs w:val="28"/>
        </w:rPr>
      </w:pPr>
      <w:bookmarkStart w:id="759" w:name="_Toc51863040"/>
      <w:r w:rsidRPr="00C001EC">
        <w:rPr>
          <w:color w:val="000000"/>
          <w:spacing w:val="-2"/>
          <w:sz w:val="28"/>
          <w:szCs w:val="28"/>
        </w:rPr>
        <w:t>- Thông báo kết quả đánh giá, lựa chọn phương án kinh doanh cho UBND cấp xã và các chủ thể.</w:t>
      </w:r>
      <w:bookmarkEnd w:id="759"/>
    </w:p>
    <w:p w:rsidR="00F95448" w:rsidRPr="00C001EC" w:rsidRDefault="00F95448" w:rsidP="00F95448">
      <w:pPr>
        <w:spacing w:before="120" w:after="120" w:line="360" w:lineRule="exact"/>
        <w:ind w:firstLine="567"/>
        <w:jc w:val="both"/>
        <w:rPr>
          <w:i/>
          <w:sz w:val="28"/>
          <w:szCs w:val="28"/>
        </w:rPr>
      </w:pPr>
      <w:bookmarkStart w:id="760" w:name="_Toc51863041"/>
      <w:r w:rsidRPr="00C001EC">
        <w:rPr>
          <w:i/>
          <w:sz w:val="28"/>
          <w:szCs w:val="28"/>
        </w:rPr>
        <w:t>d) UBND cấp tỉnh:</w:t>
      </w:r>
      <w:bookmarkEnd w:id="760"/>
    </w:p>
    <w:p w:rsidR="00F95448" w:rsidRPr="00C001EC" w:rsidRDefault="00F95448" w:rsidP="00F95448">
      <w:pPr>
        <w:spacing w:before="120" w:after="120" w:line="360" w:lineRule="exact"/>
        <w:ind w:firstLine="567"/>
        <w:jc w:val="both"/>
        <w:rPr>
          <w:sz w:val="28"/>
          <w:szCs w:val="28"/>
        </w:rPr>
      </w:pPr>
      <w:bookmarkStart w:id="761" w:name="_Toc51863042"/>
      <w:r w:rsidRPr="00C001EC">
        <w:rPr>
          <w:sz w:val="28"/>
          <w:szCs w:val="28"/>
        </w:rPr>
        <w:t>- Tổng hợp danh sách kết quả lựa chọn phương án kinh doanh từ các huyện;</w:t>
      </w:r>
      <w:bookmarkEnd w:id="761"/>
    </w:p>
    <w:p w:rsidR="00F95448" w:rsidRPr="00C001EC" w:rsidRDefault="00F95448" w:rsidP="00F95448">
      <w:pPr>
        <w:spacing w:before="120" w:after="120" w:line="360" w:lineRule="exact"/>
        <w:ind w:firstLine="567"/>
        <w:jc w:val="both"/>
        <w:rPr>
          <w:sz w:val="28"/>
          <w:szCs w:val="28"/>
        </w:rPr>
      </w:pPr>
      <w:bookmarkStart w:id="762" w:name="_Toc51863043"/>
      <w:r w:rsidRPr="00C001EC">
        <w:rPr>
          <w:sz w:val="28"/>
          <w:szCs w:val="28"/>
        </w:rPr>
        <w:t>- Tổ chức tập huấn về phương pháp triển khai phương án kinh doanh.</w:t>
      </w:r>
      <w:bookmarkEnd w:id="762"/>
    </w:p>
    <w:p w:rsidR="00F95448" w:rsidRPr="00C001EC" w:rsidRDefault="00F95448" w:rsidP="00F95448">
      <w:pPr>
        <w:spacing w:before="120" w:after="120" w:line="360" w:lineRule="exact"/>
        <w:ind w:firstLine="567"/>
        <w:jc w:val="both"/>
        <w:rPr>
          <w:sz w:val="28"/>
          <w:szCs w:val="28"/>
        </w:rPr>
      </w:pPr>
      <w:bookmarkStart w:id="763" w:name="_Toc51863044"/>
      <w:r w:rsidRPr="00C001EC">
        <w:rPr>
          <w:sz w:val="28"/>
          <w:szCs w:val="28"/>
        </w:rPr>
        <w:t>3.2. Yêu cầu: Phương án kinh doanh được xây dựng và lựa chọn ngoài các yêu cầu chung, cần phải xác định rõ các định hướng, giải pháp để thực hiện các yêu cầu tương ứng với mục tiêu phân hạng sản phẩm theo Bộ tiêu chí đánh giá, phân hạng sản phẩm.</w:t>
      </w:r>
      <w:bookmarkEnd w:id="763"/>
      <w:r w:rsidRPr="00C001EC">
        <w:rPr>
          <w:sz w:val="28"/>
          <w:szCs w:val="28"/>
        </w:rPr>
        <w:t xml:space="preserve"> </w:t>
      </w:r>
    </w:p>
    <w:p w:rsidR="00F95448" w:rsidRPr="00C001EC" w:rsidRDefault="00F95448" w:rsidP="00F95448">
      <w:pPr>
        <w:spacing w:before="120" w:after="120" w:line="360" w:lineRule="exact"/>
        <w:ind w:firstLine="567"/>
        <w:jc w:val="both"/>
        <w:rPr>
          <w:b/>
          <w:sz w:val="28"/>
          <w:szCs w:val="28"/>
        </w:rPr>
      </w:pPr>
      <w:bookmarkStart w:id="764" w:name="_Toc51863045"/>
      <w:r w:rsidRPr="00C001EC">
        <w:rPr>
          <w:b/>
          <w:sz w:val="28"/>
          <w:szCs w:val="28"/>
        </w:rPr>
        <w:t>4. Triển khai phương án kinh doanh</w:t>
      </w:r>
      <w:bookmarkEnd w:id="764"/>
    </w:p>
    <w:p w:rsidR="00F95448" w:rsidRPr="00C001EC" w:rsidRDefault="00F95448" w:rsidP="00F95448">
      <w:pPr>
        <w:spacing w:before="120" w:after="120" w:line="240" w:lineRule="auto"/>
        <w:ind w:firstLine="567"/>
        <w:jc w:val="both"/>
        <w:rPr>
          <w:sz w:val="28"/>
          <w:szCs w:val="28"/>
        </w:rPr>
      </w:pPr>
      <w:r w:rsidRPr="00C001EC">
        <w:rPr>
          <w:sz w:val="28"/>
          <w:szCs w:val="28"/>
        </w:rPr>
        <w:t>4.1. Trách nhiệm tổ chức triển khai:</w:t>
      </w:r>
    </w:p>
    <w:p w:rsidR="00F95448" w:rsidRPr="00C001EC" w:rsidRDefault="00F95448" w:rsidP="00F95448">
      <w:pPr>
        <w:spacing w:before="120" w:after="120" w:line="360" w:lineRule="exact"/>
        <w:ind w:firstLine="567"/>
        <w:jc w:val="both"/>
        <w:rPr>
          <w:bCs/>
          <w:spacing w:val="-6"/>
          <w:sz w:val="28"/>
          <w:szCs w:val="28"/>
        </w:rPr>
      </w:pPr>
      <w:r w:rsidRPr="00C001EC">
        <w:rPr>
          <w:i/>
          <w:sz w:val="28"/>
          <w:szCs w:val="28"/>
        </w:rPr>
        <w:t>a) Chủ thể tham gia OCOP:</w:t>
      </w:r>
      <w:r w:rsidRPr="00C001EC">
        <w:rPr>
          <w:sz w:val="28"/>
          <w:szCs w:val="28"/>
        </w:rPr>
        <w:t xml:space="preserve"> Chủ động, phối hợp với các cơ quan quản lý OCOP các cấp, tổ chức/chuyên gia tư vấn OCOP để tiếp cận các chính sách hỗ trợ về tín dụng, khoa học công </w:t>
      </w:r>
      <w:r w:rsidRPr="00C001EC">
        <w:rPr>
          <w:bCs/>
          <w:spacing w:val="-6"/>
          <w:sz w:val="28"/>
          <w:szCs w:val="28"/>
        </w:rPr>
        <w:t xml:space="preserve">nghệ, liên kết chuỗi giá trị, đào tạo nghề,… Tổ chức triển </w:t>
      </w:r>
      <w:r w:rsidRPr="00C001EC">
        <w:rPr>
          <w:bCs/>
          <w:spacing w:val="-6"/>
          <w:sz w:val="28"/>
          <w:szCs w:val="28"/>
        </w:rPr>
        <w:lastRenderedPageBreak/>
        <w:t>khai các nội dung, giải pháp theo phương án kinh doanh nhằm phát triển sản xuất, kinh doanh và sản phẩm OCOP.</w:t>
      </w:r>
    </w:p>
    <w:p w:rsidR="00F95448" w:rsidRPr="00C001EC" w:rsidRDefault="00F95448" w:rsidP="00F95448">
      <w:pPr>
        <w:spacing w:before="120" w:after="120" w:line="360" w:lineRule="exact"/>
        <w:ind w:firstLine="567"/>
        <w:jc w:val="both"/>
        <w:rPr>
          <w:sz w:val="28"/>
          <w:szCs w:val="28"/>
        </w:rPr>
      </w:pPr>
      <w:r w:rsidRPr="00C001EC">
        <w:rPr>
          <w:i/>
          <w:sz w:val="28"/>
          <w:szCs w:val="28"/>
        </w:rPr>
        <w:t>b) UBND cấp xã:</w:t>
      </w:r>
      <w:r w:rsidRPr="00C001EC">
        <w:rPr>
          <w:sz w:val="28"/>
          <w:szCs w:val="28"/>
        </w:rPr>
        <w:t xml:space="preserve"> Tổ chức theo dõi tiến độ, nắm bắt thông tin về quá trình triển khai phương án kinh doanh để phối hợp với cơ quan quản lý nhà nước cấp huyện, tổ chức/chuyên gia tư vấn hỗ trợ các chủ thể OCOP. </w:t>
      </w:r>
    </w:p>
    <w:p w:rsidR="00F95448" w:rsidRPr="00C001EC" w:rsidRDefault="00F95448" w:rsidP="00F95448">
      <w:pPr>
        <w:spacing w:before="120" w:after="120" w:line="360" w:lineRule="exact"/>
        <w:ind w:firstLine="567"/>
        <w:jc w:val="both"/>
        <w:rPr>
          <w:i/>
          <w:sz w:val="28"/>
          <w:szCs w:val="28"/>
        </w:rPr>
      </w:pPr>
      <w:r w:rsidRPr="00C001EC">
        <w:rPr>
          <w:i/>
          <w:sz w:val="28"/>
          <w:szCs w:val="28"/>
        </w:rPr>
        <w:t>c) UBND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Hướng dẫn các chủ thể tiếp cận các chính sách hỗ trợ của nhà nước, đặc biệt là về các chính sách: tín dụng, khoa học công nghệ, liên kết chuỗi giá trị, đào tạo nghề,…</w:t>
      </w:r>
    </w:p>
    <w:p w:rsidR="00F95448" w:rsidRPr="00C001EC" w:rsidRDefault="00F95448" w:rsidP="00F95448">
      <w:pPr>
        <w:spacing w:before="120" w:after="120" w:line="360" w:lineRule="exact"/>
        <w:ind w:firstLine="567"/>
        <w:jc w:val="both"/>
        <w:rPr>
          <w:sz w:val="28"/>
          <w:szCs w:val="28"/>
        </w:rPr>
      </w:pPr>
      <w:r w:rsidRPr="00C001EC">
        <w:rPr>
          <w:sz w:val="28"/>
          <w:szCs w:val="28"/>
        </w:rPr>
        <w:t>- Chủ trì, phối hợp với các tổ chức/chuyên gia tư vấn để hướng dẫn, tư vấn, hỗ trợ trực tiếp tại thực địa, thường xuyên và liên tục đối với các chủ thể để triển khai phương án kinh doanh;</w:t>
      </w:r>
    </w:p>
    <w:p w:rsidR="00F95448" w:rsidRPr="00C001EC" w:rsidRDefault="00F95448" w:rsidP="00F95448">
      <w:pPr>
        <w:spacing w:before="120" w:after="120" w:line="360" w:lineRule="exact"/>
        <w:ind w:firstLine="567"/>
        <w:jc w:val="both"/>
        <w:rPr>
          <w:sz w:val="28"/>
          <w:szCs w:val="28"/>
        </w:rPr>
      </w:pPr>
      <w:r w:rsidRPr="00C001EC">
        <w:rPr>
          <w:sz w:val="28"/>
          <w:szCs w:val="28"/>
        </w:rPr>
        <w:t>- Hỗ trợ đào tạo nghề Chương trình OCOP cho các chủ thể;</w:t>
      </w:r>
    </w:p>
    <w:p w:rsidR="00F95448" w:rsidRPr="00C001EC" w:rsidRDefault="00F95448" w:rsidP="00F95448">
      <w:pPr>
        <w:spacing w:before="120" w:after="120" w:line="360" w:lineRule="exact"/>
        <w:ind w:firstLine="567"/>
        <w:jc w:val="both"/>
        <w:rPr>
          <w:sz w:val="28"/>
          <w:szCs w:val="28"/>
        </w:rPr>
      </w:pPr>
      <w:r w:rsidRPr="00C001EC">
        <w:rPr>
          <w:sz w:val="28"/>
          <w:szCs w:val="28"/>
        </w:rPr>
        <w:t>- Tổ chức theo dõi tiến độ triển khai, xác định các khó khăn/vấn đề và nhu cầu hỗ trợ của các chủ thể.</w:t>
      </w:r>
    </w:p>
    <w:p w:rsidR="00F95448" w:rsidRPr="00C001EC" w:rsidRDefault="00F95448" w:rsidP="00F95448">
      <w:pPr>
        <w:spacing w:before="120" w:after="120" w:line="360" w:lineRule="exact"/>
        <w:ind w:firstLine="567"/>
        <w:jc w:val="both"/>
        <w:rPr>
          <w:i/>
          <w:sz w:val="28"/>
          <w:szCs w:val="28"/>
        </w:rPr>
      </w:pPr>
      <w:r w:rsidRPr="00C001EC">
        <w:rPr>
          <w:i/>
          <w:sz w:val="28"/>
          <w:szCs w:val="28"/>
        </w:rPr>
        <w:t>d) UBND cấp tỉnh</w:t>
      </w:r>
    </w:p>
    <w:p w:rsidR="00F95448" w:rsidRPr="00C001EC" w:rsidRDefault="00F95448" w:rsidP="00F95448">
      <w:pPr>
        <w:spacing w:before="120" w:after="120" w:line="360" w:lineRule="exact"/>
        <w:ind w:firstLine="567"/>
        <w:jc w:val="both"/>
        <w:rPr>
          <w:sz w:val="28"/>
          <w:szCs w:val="28"/>
        </w:rPr>
      </w:pPr>
      <w:r w:rsidRPr="00C001EC">
        <w:rPr>
          <w:sz w:val="28"/>
          <w:szCs w:val="28"/>
        </w:rPr>
        <w:t>- Văn phòng Điều phối nông thôn mới</w:t>
      </w:r>
      <w:r w:rsidRPr="00C001EC">
        <w:rPr>
          <w:sz w:val="28"/>
          <w:szCs w:val="28"/>
          <w:lang w:val="vi-VN"/>
        </w:rPr>
        <w:t>/</w:t>
      </w:r>
      <w:r w:rsidRPr="00C001EC">
        <w:rPr>
          <w:sz w:val="28"/>
          <w:szCs w:val="28"/>
        </w:rPr>
        <w:t>cơ quan quản lý Chương trình OCOP cấp tỉnh chủ trì, phối hợp với tổ chức/chuyên gia tư vấn OCOP để hướng dẫn, hỗ trợ các chủ thể tiếp cận các chính sách hỗ trợ của nhà nước;</w:t>
      </w:r>
    </w:p>
    <w:p w:rsidR="00F95448" w:rsidRPr="00C001EC" w:rsidRDefault="00F95448" w:rsidP="00F95448">
      <w:pPr>
        <w:spacing w:before="120" w:after="120" w:line="360" w:lineRule="exact"/>
        <w:ind w:firstLine="567"/>
        <w:jc w:val="both"/>
        <w:rPr>
          <w:sz w:val="28"/>
          <w:szCs w:val="28"/>
        </w:rPr>
      </w:pPr>
      <w:r w:rsidRPr="00C001EC">
        <w:rPr>
          <w:sz w:val="28"/>
          <w:szCs w:val="28"/>
        </w:rPr>
        <w:t>- Các Sở, ngành tổ chức các hoạt động hỗ trợ gắn với chức năng, nhiệm vụ được phân công.</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4.2. Yêu cầu: Tùy vào từng trường hợp, nội dung hỗ trợ cần tập trung để giúp các chủ thể nâng cao năng lực, đáp ứng các yêu cầu của Bộ tiêu chí, như: </w:t>
      </w:r>
      <w:r w:rsidRPr="00C001EC">
        <w:rPr>
          <w:color w:val="000000"/>
          <w:sz w:val="28"/>
          <w:szCs w:val="28"/>
        </w:rPr>
        <w:t>nguồn nguyên liệu; sử dụng lao động địa phương; đào tạo/tập huấn về tay nghề; mở rộng quy mô sản xuất; tiêu chuẩn chất lượng; bao bì, nhãn mác sản phẩm; phát triển liên kết và mở rộng kênh phân phối…</w:t>
      </w:r>
    </w:p>
    <w:p w:rsidR="00F95448" w:rsidRPr="00C001EC" w:rsidRDefault="00F95448" w:rsidP="00F95448">
      <w:pPr>
        <w:spacing w:before="120" w:after="120" w:line="360" w:lineRule="exact"/>
        <w:ind w:firstLine="567"/>
        <w:jc w:val="both"/>
        <w:rPr>
          <w:b/>
          <w:bCs/>
          <w:sz w:val="28"/>
          <w:szCs w:val="28"/>
          <w:lang w:val="pt-BR"/>
        </w:rPr>
      </w:pPr>
      <w:r w:rsidRPr="00C001EC">
        <w:rPr>
          <w:b/>
          <w:bCs/>
          <w:sz w:val="28"/>
          <w:szCs w:val="28"/>
          <w:lang w:val="pt-BR"/>
        </w:rPr>
        <w:t>5. Đánh giá và phân hạng sản phẩm OCOP</w:t>
      </w:r>
    </w:p>
    <w:p w:rsidR="00F95448" w:rsidRPr="00166090" w:rsidRDefault="00F95448" w:rsidP="00F95448">
      <w:pPr>
        <w:spacing w:before="120" w:after="120" w:line="360" w:lineRule="exact"/>
        <w:ind w:firstLine="567"/>
        <w:jc w:val="both"/>
        <w:rPr>
          <w:sz w:val="28"/>
          <w:szCs w:val="28"/>
          <w:lang w:val="pt-BR"/>
        </w:rPr>
      </w:pPr>
      <w:r w:rsidRPr="00166090">
        <w:rPr>
          <w:sz w:val="28"/>
          <w:szCs w:val="28"/>
          <w:lang w:val="pt-BR"/>
        </w:rPr>
        <w:t>5.1. Trách nhiệm tổ chức triển khai</w:t>
      </w:r>
    </w:p>
    <w:p w:rsidR="00F95448" w:rsidRPr="00C001EC" w:rsidRDefault="00F95448" w:rsidP="00F95448">
      <w:pPr>
        <w:spacing w:before="120" w:after="120" w:line="360" w:lineRule="exact"/>
        <w:ind w:firstLine="567"/>
        <w:jc w:val="both"/>
        <w:rPr>
          <w:i/>
          <w:sz w:val="28"/>
          <w:szCs w:val="28"/>
        </w:rPr>
      </w:pPr>
      <w:r w:rsidRPr="00C001EC">
        <w:rPr>
          <w:i/>
          <w:sz w:val="28"/>
          <w:szCs w:val="28"/>
        </w:rPr>
        <w:t>a) Chủ thể tham gia OCOP</w:t>
      </w:r>
    </w:p>
    <w:p w:rsidR="00F95448" w:rsidRPr="00C001EC" w:rsidRDefault="00F95448" w:rsidP="00F95448">
      <w:pPr>
        <w:spacing w:before="120" w:after="120" w:line="360" w:lineRule="exact"/>
        <w:ind w:firstLine="567"/>
        <w:jc w:val="both"/>
        <w:rPr>
          <w:spacing w:val="-2"/>
          <w:sz w:val="28"/>
          <w:szCs w:val="28"/>
        </w:rPr>
      </w:pPr>
      <w:r w:rsidRPr="00C001EC">
        <w:rPr>
          <w:spacing w:val="-2"/>
          <w:sz w:val="28"/>
          <w:szCs w:val="28"/>
        </w:rPr>
        <w:t>- Xây dựng hồ sơ đánh giá, phân hạng sản phẩm OCOP theo quy định tại Quyết định số 1048/QĐ-TTg ngày 21/8/2019 và Quyết định số 781/QĐ-TTg ngày 08/6/2020 của Thủ tướng Chính phủ;</w:t>
      </w:r>
    </w:p>
    <w:p w:rsidR="00F95448" w:rsidRPr="00C001EC" w:rsidRDefault="00F95448" w:rsidP="00F95448">
      <w:pPr>
        <w:spacing w:before="120" w:after="120" w:line="360" w:lineRule="exact"/>
        <w:ind w:firstLine="567"/>
        <w:jc w:val="both"/>
        <w:rPr>
          <w:spacing w:val="-6"/>
          <w:sz w:val="28"/>
          <w:szCs w:val="28"/>
        </w:rPr>
      </w:pPr>
      <w:r w:rsidRPr="00C001EC">
        <w:rPr>
          <w:spacing w:val="-6"/>
          <w:sz w:val="28"/>
          <w:szCs w:val="28"/>
        </w:rPr>
        <w:lastRenderedPageBreak/>
        <w:t>- Gửi hồ sơ đánh giá, phân hạng sản phẩm OCOP tới UBND cấp huyện.</w:t>
      </w:r>
    </w:p>
    <w:p w:rsidR="00F95448" w:rsidRPr="00C001EC" w:rsidRDefault="00F95448" w:rsidP="00F95448">
      <w:pPr>
        <w:spacing w:before="120" w:after="120" w:line="360" w:lineRule="exact"/>
        <w:ind w:firstLine="567"/>
        <w:jc w:val="both"/>
        <w:rPr>
          <w:i/>
          <w:sz w:val="28"/>
          <w:szCs w:val="28"/>
        </w:rPr>
      </w:pPr>
      <w:r w:rsidRPr="00C001EC">
        <w:rPr>
          <w:i/>
          <w:sz w:val="28"/>
          <w:szCs w:val="28"/>
        </w:rPr>
        <w:t>b) UBND cấp xã:</w:t>
      </w:r>
    </w:p>
    <w:p w:rsidR="00F95448" w:rsidRPr="00C001EC" w:rsidRDefault="00F95448" w:rsidP="00F95448">
      <w:pPr>
        <w:spacing w:before="120" w:after="120" w:line="360" w:lineRule="exact"/>
        <w:ind w:firstLine="567"/>
        <w:jc w:val="both"/>
        <w:rPr>
          <w:spacing w:val="-4"/>
          <w:sz w:val="28"/>
          <w:szCs w:val="28"/>
        </w:rPr>
      </w:pPr>
      <w:r w:rsidRPr="00C001EC">
        <w:rPr>
          <w:spacing w:val="-4"/>
          <w:sz w:val="28"/>
          <w:szCs w:val="28"/>
        </w:rPr>
        <w:t xml:space="preserve">- Căn cứ vào phương án kinh doanh, thực tế của các chủ thể để xác nhận về tỷ lệ lao động, nguyên liệu địa phương theo quy định tại Quyết định số 781/QĐ-TTg </w:t>
      </w:r>
      <w:r w:rsidRPr="00C001EC">
        <w:rPr>
          <w:spacing w:val="-2"/>
          <w:sz w:val="28"/>
          <w:szCs w:val="28"/>
        </w:rPr>
        <w:t>ngày 08/6/2020 của Thủ tướng Chính phủ</w:t>
      </w:r>
      <w:r w:rsidRPr="00C001EC">
        <w:rPr>
          <w:spacing w:val="-4"/>
          <w:sz w:val="28"/>
          <w:szCs w:val="28"/>
        </w:rPr>
        <w:t>;</w:t>
      </w:r>
    </w:p>
    <w:p w:rsidR="00F95448" w:rsidRPr="00C001EC" w:rsidRDefault="00F95448" w:rsidP="00F95448">
      <w:pPr>
        <w:spacing w:before="120" w:after="120" w:line="360" w:lineRule="exact"/>
        <w:ind w:firstLine="567"/>
        <w:jc w:val="both"/>
        <w:rPr>
          <w:sz w:val="28"/>
          <w:szCs w:val="28"/>
        </w:rPr>
      </w:pPr>
      <w:r w:rsidRPr="00C001EC">
        <w:rPr>
          <w:sz w:val="28"/>
          <w:szCs w:val="28"/>
        </w:rPr>
        <w:t>- Tiếp nhận thông báo về kết quả đánh giá, phân hạng sản phẩm OCOP cấp huyện; trao đổi với các chủ thể về kết quả và xây dựng kế hoạch hỗ trợ tiếp theo (nếu cần thiết).</w:t>
      </w:r>
    </w:p>
    <w:p w:rsidR="00F95448" w:rsidRPr="00C001EC" w:rsidRDefault="00F95448" w:rsidP="00F95448">
      <w:pPr>
        <w:spacing w:before="120" w:after="120" w:line="360" w:lineRule="exact"/>
        <w:ind w:firstLine="567"/>
        <w:jc w:val="both"/>
        <w:rPr>
          <w:i/>
          <w:sz w:val="28"/>
          <w:szCs w:val="28"/>
        </w:rPr>
      </w:pPr>
      <w:r w:rsidRPr="00C001EC">
        <w:rPr>
          <w:i/>
          <w:sz w:val="28"/>
          <w:szCs w:val="28"/>
        </w:rPr>
        <w:t>c) UBND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Tiếp nhận hồ sơ, tổ chức Hội đồng đánh giá sản phẩm OCOP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Thông báo kết quả đánh giá, phân hạng sản phẩm của Hội đồng cấp huyện cho UBND cấp xã và các chủ thể;</w:t>
      </w:r>
    </w:p>
    <w:p w:rsidR="00F95448" w:rsidRPr="00C001EC" w:rsidRDefault="00F95448" w:rsidP="00F95448">
      <w:pPr>
        <w:spacing w:before="120" w:after="120" w:line="360" w:lineRule="exact"/>
        <w:ind w:firstLine="567"/>
        <w:jc w:val="both"/>
        <w:rPr>
          <w:sz w:val="28"/>
          <w:szCs w:val="28"/>
        </w:rPr>
      </w:pPr>
      <w:r w:rsidRPr="00C001EC">
        <w:rPr>
          <w:sz w:val="28"/>
          <w:szCs w:val="28"/>
        </w:rPr>
        <w:t>- Hoàn thiện và chuyển hồ sơ, sản phẩm mẫu đối với những sản phẩm đạt từ 50 100 điểm để đề nghị cấp tỉnh đánh giá, phân hạng.</w:t>
      </w:r>
    </w:p>
    <w:p w:rsidR="00F95448" w:rsidRPr="00C001EC" w:rsidRDefault="00F95448" w:rsidP="00F95448">
      <w:pPr>
        <w:spacing w:before="120" w:after="120" w:line="360" w:lineRule="exact"/>
        <w:ind w:firstLine="567"/>
        <w:jc w:val="both"/>
        <w:rPr>
          <w:i/>
          <w:sz w:val="28"/>
          <w:szCs w:val="28"/>
        </w:rPr>
      </w:pPr>
      <w:r w:rsidRPr="00C001EC">
        <w:rPr>
          <w:i/>
          <w:sz w:val="28"/>
          <w:szCs w:val="28"/>
        </w:rPr>
        <w:t>d) UBND cấp tỉnh</w:t>
      </w:r>
    </w:p>
    <w:p w:rsidR="00F95448" w:rsidRPr="00C001EC" w:rsidRDefault="00F95448" w:rsidP="00F95448">
      <w:pPr>
        <w:spacing w:before="120" w:after="120" w:line="360" w:lineRule="exact"/>
        <w:ind w:firstLine="567"/>
        <w:jc w:val="both"/>
        <w:rPr>
          <w:spacing w:val="-6"/>
          <w:sz w:val="28"/>
          <w:szCs w:val="28"/>
        </w:rPr>
      </w:pPr>
      <w:r w:rsidRPr="00C001EC">
        <w:rPr>
          <w:spacing w:val="-6"/>
          <w:sz w:val="28"/>
          <w:szCs w:val="28"/>
        </w:rPr>
        <w:t>- Tiếp nhận hồ sơ và tổ chức Hội đồng đánh giá, phân hạng sản phẩm cấp tỉnh;</w:t>
      </w:r>
    </w:p>
    <w:p w:rsidR="00F95448" w:rsidRPr="00C001EC" w:rsidRDefault="00F95448" w:rsidP="00F95448">
      <w:pPr>
        <w:spacing w:before="120" w:after="120" w:line="360" w:lineRule="exact"/>
        <w:ind w:firstLine="567"/>
        <w:jc w:val="both"/>
        <w:rPr>
          <w:sz w:val="28"/>
          <w:szCs w:val="28"/>
        </w:rPr>
      </w:pPr>
      <w:r w:rsidRPr="00C001EC">
        <w:rPr>
          <w:sz w:val="28"/>
          <w:szCs w:val="28"/>
        </w:rPr>
        <w:t>- Ban hành Quyết định công nhận kết quả đánh giá và cấp Giấy chứng nhận sản phẩm đạt 3 sao, 4 sao; tổ chức công bố kết quả;</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 Thông báo kết quả đánh giá, phân hạng sản phẩm cho UBND cấp huyện; </w:t>
      </w:r>
    </w:p>
    <w:p w:rsidR="00F95448" w:rsidRPr="00C001EC" w:rsidRDefault="00F95448" w:rsidP="00F95448">
      <w:pPr>
        <w:spacing w:before="120" w:after="120" w:line="360" w:lineRule="exact"/>
        <w:ind w:firstLine="567"/>
        <w:jc w:val="both"/>
        <w:rPr>
          <w:color w:val="000000"/>
          <w:sz w:val="28"/>
          <w:szCs w:val="28"/>
        </w:rPr>
      </w:pPr>
      <w:r w:rsidRPr="00C001EC">
        <w:rPr>
          <w:color w:val="000000"/>
          <w:sz w:val="28"/>
          <w:szCs w:val="28"/>
        </w:rPr>
        <w:t>- Chuyển hồ sơ sản phẩm đạt từ 90 đến 100 điểm tới Bộ Nông nghiệp và Phát triển nông thôn để đề nghị đánh giá, phân hạng sản phẩm cấp Trung ương;</w:t>
      </w:r>
    </w:p>
    <w:p w:rsidR="00F95448" w:rsidRPr="00C001EC" w:rsidRDefault="00F95448" w:rsidP="00F95448">
      <w:pPr>
        <w:spacing w:before="120" w:after="120" w:line="360" w:lineRule="exact"/>
        <w:ind w:firstLine="567"/>
        <w:jc w:val="both"/>
        <w:rPr>
          <w:sz w:val="28"/>
          <w:szCs w:val="28"/>
        </w:rPr>
      </w:pPr>
      <w:r w:rsidRPr="00C001EC">
        <w:rPr>
          <w:color w:val="000000"/>
          <w:sz w:val="28"/>
          <w:szCs w:val="28"/>
        </w:rPr>
        <w:t xml:space="preserve">- </w:t>
      </w:r>
      <w:r w:rsidRPr="00C001EC">
        <w:rPr>
          <w:sz w:val="28"/>
          <w:szCs w:val="28"/>
        </w:rPr>
        <w:t>Tổ chức rà soát, xem xét và đánh giá lại (nếu cần) đối với sản phẩm chưa đạt 5 sao theo Quyết định của Hội đồng đánh giá, phân hạng sản phẩm OCOP cấp quốc gia</w:t>
      </w:r>
      <w:r w:rsidRPr="00C001EC">
        <w:rPr>
          <w:sz w:val="28"/>
          <w:szCs w:val="28"/>
          <w:lang w:val="vi-VN"/>
        </w:rPr>
        <w:t>;</w:t>
      </w:r>
      <w:r w:rsidRPr="00C001EC">
        <w:rPr>
          <w:sz w:val="28"/>
          <w:szCs w:val="28"/>
        </w:rPr>
        <w:t xml:space="preserve"> ban hành Quyết định công nhận và cấp Giấy chứng nhận sản phẩm đạt 3 sao hoặc 4 sao theo kết quả rà soát, đánh giá lại của Hội đồng cấp tỉnh.</w:t>
      </w:r>
    </w:p>
    <w:p w:rsidR="00F95448" w:rsidRPr="00C001EC" w:rsidRDefault="00F95448" w:rsidP="00F95448">
      <w:pPr>
        <w:spacing w:before="120" w:after="120" w:line="360" w:lineRule="exact"/>
        <w:ind w:firstLine="567"/>
        <w:jc w:val="both"/>
        <w:rPr>
          <w:sz w:val="28"/>
          <w:szCs w:val="28"/>
        </w:rPr>
      </w:pPr>
      <w:r w:rsidRPr="00C001EC">
        <w:rPr>
          <w:sz w:val="28"/>
          <w:szCs w:val="28"/>
        </w:rPr>
        <w:t>5.2. Yêu cầu: Quá trình xây dựng hồ sơ, tổ chức đánh giá phải đảm bảo công khai, minh bạch và theo đúng quy định.</w:t>
      </w:r>
    </w:p>
    <w:p w:rsidR="00F95448" w:rsidRPr="00C001EC" w:rsidRDefault="00F95448" w:rsidP="00F95448">
      <w:pPr>
        <w:spacing w:before="120" w:after="120" w:line="360" w:lineRule="exact"/>
        <w:ind w:firstLine="567"/>
        <w:jc w:val="both"/>
        <w:rPr>
          <w:b/>
          <w:sz w:val="28"/>
          <w:szCs w:val="28"/>
        </w:rPr>
      </w:pPr>
      <w:bookmarkStart w:id="765" w:name="_Toc490809942"/>
      <w:bookmarkStart w:id="766" w:name="_Toc490812148"/>
      <w:bookmarkStart w:id="767" w:name="_Toc490813775"/>
      <w:r w:rsidRPr="00C001EC">
        <w:rPr>
          <w:b/>
          <w:sz w:val="28"/>
          <w:szCs w:val="28"/>
        </w:rPr>
        <w:t>6. Xúc tiến thương mại</w:t>
      </w:r>
      <w:bookmarkEnd w:id="765"/>
      <w:bookmarkEnd w:id="766"/>
      <w:bookmarkEnd w:id="767"/>
    </w:p>
    <w:p w:rsidR="00F95448" w:rsidRPr="00C001EC" w:rsidRDefault="00F95448" w:rsidP="00F95448">
      <w:pPr>
        <w:spacing w:before="120" w:after="120" w:line="360" w:lineRule="exact"/>
        <w:ind w:firstLine="567"/>
        <w:jc w:val="both"/>
        <w:rPr>
          <w:bCs/>
          <w:sz w:val="28"/>
          <w:szCs w:val="28"/>
        </w:rPr>
      </w:pPr>
      <w:r w:rsidRPr="00C001EC">
        <w:rPr>
          <w:bCs/>
          <w:sz w:val="28"/>
          <w:szCs w:val="28"/>
        </w:rPr>
        <w:t>6.1. Trách nhiệm tổ chức triển khai</w:t>
      </w:r>
    </w:p>
    <w:p w:rsidR="00F95448" w:rsidRPr="00C001EC" w:rsidRDefault="00F95448" w:rsidP="00F95448">
      <w:pPr>
        <w:spacing w:before="120" w:after="120" w:line="360" w:lineRule="exact"/>
        <w:ind w:firstLine="567"/>
        <w:jc w:val="both"/>
        <w:rPr>
          <w:bCs/>
          <w:i/>
          <w:sz w:val="28"/>
          <w:szCs w:val="28"/>
        </w:rPr>
      </w:pPr>
      <w:r w:rsidRPr="00C001EC">
        <w:rPr>
          <w:bCs/>
          <w:i/>
          <w:sz w:val="28"/>
          <w:szCs w:val="28"/>
        </w:rPr>
        <w:t>a) UBND cấp huyện:</w:t>
      </w:r>
    </w:p>
    <w:p w:rsidR="00F95448" w:rsidRPr="00C001EC" w:rsidRDefault="00F95448" w:rsidP="00F95448">
      <w:pPr>
        <w:spacing w:before="120" w:after="120" w:line="360" w:lineRule="exact"/>
        <w:ind w:firstLine="567"/>
        <w:jc w:val="both"/>
        <w:rPr>
          <w:bCs/>
          <w:sz w:val="28"/>
          <w:szCs w:val="28"/>
        </w:rPr>
      </w:pPr>
      <w:r w:rsidRPr="00C001EC">
        <w:rPr>
          <w:bCs/>
          <w:sz w:val="28"/>
          <w:szCs w:val="28"/>
        </w:rPr>
        <w:lastRenderedPageBreak/>
        <w:t>- Xây dựng kế hoạch, tổ chức hoạt xúc tiến thương mại, kết nối cung - cầu cho sản phẩm OCOP trên địa bàn huyện;</w:t>
      </w:r>
    </w:p>
    <w:p w:rsidR="00F95448" w:rsidRPr="00C001EC" w:rsidRDefault="00F95448" w:rsidP="00F95448">
      <w:pPr>
        <w:spacing w:before="120" w:after="120" w:line="360" w:lineRule="exact"/>
        <w:ind w:firstLine="567"/>
        <w:jc w:val="both"/>
        <w:rPr>
          <w:bCs/>
          <w:spacing w:val="-6"/>
          <w:sz w:val="28"/>
          <w:szCs w:val="28"/>
        </w:rPr>
      </w:pPr>
      <w:r w:rsidRPr="00C001EC">
        <w:rPr>
          <w:bCs/>
          <w:spacing w:val="-6"/>
          <w:sz w:val="28"/>
          <w:szCs w:val="28"/>
        </w:rPr>
        <w:t>- Hỗ trợ các chủ thể OCOP tham gia xúc tiến thương mại cấp tỉnh, trung ương.</w:t>
      </w:r>
    </w:p>
    <w:p w:rsidR="00F95448" w:rsidRPr="00C001EC" w:rsidRDefault="00F95448" w:rsidP="00F95448">
      <w:pPr>
        <w:spacing w:before="120" w:after="120" w:line="360" w:lineRule="exact"/>
        <w:ind w:firstLine="567"/>
        <w:jc w:val="both"/>
        <w:rPr>
          <w:bCs/>
          <w:i/>
          <w:sz w:val="28"/>
          <w:szCs w:val="28"/>
        </w:rPr>
      </w:pPr>
      <w:r w:rsidRPr="00C001EC">
        <w:rPr>
          <w:bCs/>
          <w:i/>
          <w:sz w:val="28"/>
          <w:szCs w:val="28"/>
        </w:rPr>
        <w:t>b) UBND cấp tỉnh</w:t>
      </w:r>
    </w:p>
    <w:p w:rsidR="00F95448" w:rsidRPr="00C001EC" w:rsidRDefault="00F95448" w:rsidP="00F95448">
      <w:pPr>
        <w:spacing w:before="120" w:after="120" w:line="360" w:lineRule="exact"/>
        <w:ind w:firstLine="567"/>
        <w:jc w:val="both"/>
        <w:rPr>
          <w:bCs/>
          <w:sz w:val="28"/>
          <w:szCs w:val="28"/>
        </w:rPr>
      </w:pPr>
      <w:r w:rsidRPr="00C001EC">
        <w:rPr>
          <w:bCs/>
          <w:sz w:val="28"/>
          <w:szCs w:val="28"/>
        </w:rPr>
        <w:t>- Lập kế hoạch xúc tiến thương mại hằng năm của tỉnh;</w:t>
      </w:r>
    </w:p>
    <w:p w:rsidR="00F95448" w:rsidRPr="00C001EC" w:rsidRDefault="00F95448" w:rsidP="00F95448">
      <w:pPr>
        <w:spacing w:before="120" w:after="120" w:line="360" w:lineRule="exact"/>
        <w:ind w:firstLine="567"/>
        <w:jc w:val="both"/>
        <w:rPr>
          <w:bCs/>
          <w:sz w:val="28"/>
          <w:szCs w:val="28"/>
        </w:rPr>
      </w:pPr>
      <w:r w:rsidRPr="00C001EC">
        <w:rPr>
          <w:bCs/>
          <w:sz w:val="28"/>
          <w:szCs w:val="28"/>
        </w:rPr>
        <w:t>- Tổ chức các hoạt động quảng bá, giới thiệu, kết nối và phát triển kênh phân phối các sản phẩm OCOP ở phạm vi trong tỉnh, quốc gia và quốc tế. Huy động nguồn lực hỗ trợ từ trung ương, địa phương, các tổ chức liên quan để tổ chức: hệ thống trung tâm OCOP/cửa hàng giới thiệu sản phẩm OCOP; kết nối cung - cầu; giới thiệu sản phẩm theo chuỗi; mạng lưới liên kết OCOP giữa các địa phương cấp tỉnh; tổ chức các hội chợ OCOP định kỳ…</w:t>
      </w:r>
    </w:p>
    <w:p w:rsidR="00F95448" w:rsidRPr="00C001EC" w:rsidRDefault="00F95448" w:rsidP="00F95448">
      <w:pPr>
        <w:spacing w:before="120" w:after="120" w:line="360" w:lineRule="exact"/>
        <w:ind w:firstLine="567"/>
        <w:jc w:val="both"/>
        <w:rPr>
          <w:bCs/>
          <w:sz w:val="28"/>
          <w:szCs w:val="28"/>
        </w:rPr>
      </w:pPr>
      <w:r w:rsidRPr="00C001EC">
        <w:rPr>
          <w:bCs/>
          <w:sz w:val="28"/>
          <w:szCs w:val="28"/>
        </w:rPr>
        <w:t>6.2 Yêu cầu: Hoạt động xúc tiến thương mại phải là trọng tâm của Chương trình, được cấp huyện, tỉnh tổ chức thường xuyên và liên tục.</w:t>
      </w:r>
    </w:p>
    <w:p w:rsidR="00F95448" w:rsidRPr="00C001EC" w:rsidRDefault="00F95448" w:rsidP="00F95448">
      <w:pPr>
        <w:spacing w:before="120" w:after="120" w:line="360" w:lineRule="exact"/>
        <w:ind w:firstLine="567"/>
        <w:jc w:val="both"/>
        <w:rPr>
          <w:b/>
          <w:bCs/>
          <w:sz w:val="28"/>
          <w:szCs w:val="28"/>
        </w:rPr>
      </w:pPr>
      <w:r w:rsidRPr="00C001EC">
        <w:rPr>
          <w:b/>
          <w:bCs/>
          <w:sz w:val="28"/>
          <w:szCs w:val="28"/>
        </w:rPr>
        <w:t>II. MỘT SỐ NỘI DUNG CẦN QUAN TÂM TRONG TRIỂN KHAI CHU TRÌNH OCOP</w:t>
      </w:r>
    </w:p>
    <w:p w:rsidR="00F95448" w:rsidRPr="00C001EC" w:rsidRDefault="00F95448" w:rsidP="00F95448">
      <w:pPr>
        <w:spacing w:before="120" w:after="120" w:line="360" w:lineRule="exact"/>
        <w:ind w:firstLine="567"/>
        <w:jc w:val="both"/>
        <w:rPr>
          <w:bCs/>
          <w:sz w:val="28"/>
          <w:szCs w:val="28"/>
        </w:rPr>
      </w:pPr>
      <w:r w:rsidRPr="00C001EC">
        <w:rPr>
          <w:bCs/>
          <w:sz w:val="28"/>
          <w:szCs w:val="28"/>
        </w:rPr>
        <w:t>1. Chu trình OCOP thường niên bao gồm 6 bước, căn cứ vào điều kiện thực tế, đặc biệt là sản phẩm tham gia Chương trình, các địa phương làm rõ nội dung, triển khai phù hợp và hiệu quả gắn với trách nhiệm của các cấp trong hỗ trợ các chủ thể.</w:t>
      </w:r>
    </w:p>
    <w:p w:rsidR="00F95448" w:rsidRPr="00C001EC" w:rsidRDefault="00F95448" w:rsidP="00F95448">
      <w:pPr>
        <w:spacing w:before="120" w:after="120" w:line="360" w:lineRule="exact"/>
        <w:ind w:firstLine="567"/>
        <w:jc w:val="both"/>
        <w:rPr>
          <w:bCs/>
          <w:sz w:val="28"/>
          <w:szCs w:val="28"/>
        </w:rPr>
      </w:pPr>
      <w:r w:rsidRPr="00C001EC">
        <w:rPr>
          <w:bCs/>
          <w:sz w:val="28"/>
          <w:szCs w:val="28"/>
        </w:rPr>
        <w:t>2. Xác định rõ những nội dung tập trung ưu tiên đối với hai nhóm sản phẩm tham gia Chương trình OCOP, gồm:</w:t>
      </w:r>
    </w:p>
    <w:p w:rsidR="00F95448" w:rsidRPr="00C001EC" w:rsidRDefault="00F95448" w:rsidP="00F95448">
      <w:pPr>
        <w:spacing w:before="120" w:after="120" w:line="360" w:lineRule="exact"/>
        <w:ind w:firstLine="567"/>
        <w:jc w:val="both"/>
        <w:rPr>
          <w:bCs/>
          <w:sz w:val="28"/>
          <w:szCs w:val="28"/>
        </w:rPr>
      </w:pPr>
      <w:r w:rsidRPr="00C001EC">
        <w:rPr>
          <w:bCs/>
          <w:sz w:val="28"/>
          <w:szCs w:val="28"/>
        </w:rPr>
        <w:t>a) Các sản phẩm tiềm năng: Ưu tiên các ý tưởng sản phẩm mới, đặc biệt là sản phẩm chế biến, chế biến sâu, sản phẩm truyền thống gắn với lợi thế, tiềm năng của địa phương; tập trung hỗ trợ hình thành các phương án kinh doanh để phát triển sản phẩm hàng hóa theo chuỗi giá trị; phải có sự tham gia của cấp xã, cấp huyện để hỗ trợ từ khi hình thành ý tưởng, xây dựng và triển khai phương án kinh doanh, hỗ trợ chủ thể tiếp cận tín dụng, ứng</w:t>
      </w:r>
      <w:r w:rsidRPr="00C001EC">
        <w:rPr>
          <w:bCs/>
          <w:sz w:val="28"/>
          <w:szCs w:val="28"/>
          <w:lang w:val="vi-VN"/>
        </w:rPr>
        <w:t xml:space="preserve"> dụng </w:t>
      </w:r>
      <w:r w:rsidRPr="00C001EC">
        <w:rPr>
          <w:bCs/>
          <w:sz w:val="28"/>
          <w:szCs w:val="28"/>
        </w:rPr>
        <w:t>khoa học công nghệ, đào tạo nghề… để các chủ thể nâng cao năng lực, phát triển sản phẩm OCOP;</w:t>
      </w:r>
    </w:p>
    <w:p w:rsidR="00F95448" w:rsidRPr="00C001EC" w:rsidRDefault="00F95448" w:rsidP="00F95448">
      <w:pPr>
        <w:spacing w:before="120" w:after="120" w:line="360" w:lineRule="exact"/>
        <w:ind w:firstLine="567"/>
        <w:jc w:val="both"/>
        <w:rPr>
          <w:bCs/>
          <w:sz w:val="28"/>
          <w:szCs w:val="28"/>
        </w:rPr>
      </w:pPr>
      <w:r w:rsidRPr="00C001EC">
        <w:rPr>
          <w:bCs/>
          <w:sz w:val="28"/>
          <w:szCs w:val="28"/>
        </w:rPr>
        <w:t>b) Các sản phẩm OCOP đã hình thành và sản phẩm đã được đánh giá, phân hạng OCOP: Tập trung vào hoạt động xúc tiến thương mại, hỗ trợ các chủ thể phát triển thị trường, kênh phân phối sản phẩm OCOP.</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3. Tổ chức Hội đồng đánh giá, phân hạng sản phẩm OCOP cấp huyện, tỉnh: </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a) Căn cứ vào số lượng hồ sơ đăng ký, đặc điểm về thời vụ của sản phẩm các địa phương có thể tổ chức Hội đồng đánh giá, phân hạng thường xuyên. Hoạt động </w:t>
      </w:r>
      <w:r w:rsidRPr="00C001EC">
        <w:rPr>
          <w:sz w:val="28"/>
          <w:szCs w:val="28"/>
        </w:rPr>
        <w:lastRenderedPageBreak/>
        <w:t xml:space="preserve">đánh giá, phân hạng sản phẩm OCOP phải căn cứ vào yêu cầu đối với các chỉ tiêu tối thiểu phải đạt theo phân hạng sao được quy định tại Quyết định số 781/QĐ-TTg </w:t>
      </w:r>
      <w:r w:rsidRPr="00C001EC">
        <w:rPr>
          <w:spacing w:val="-2"/>
          <w:sz w:val="28"/>
          <w:szCs w:val="28"/>
        </w:rPr>
        <w:t>ngày 08/6/2020 của Thủ tướng Chính phủ</w:t>
      </w:r>
      <w:r w:rsidRPr="00C001EC">
        <w:rPr>
          <w:sz w:val="28"/>
          <w:szCs w:val="28"/>
        </w:rPr>
        <w:t>;</w:t>
      </w:r>
    </w:p>
    <w:p w:rsidR="00F95448" w:rsidRPr="00C001EC" w:rsidRDefault="00F95448" w:rsidP="00F95448">
      <w:pPr>
        <w:spacing w:before="120" w:after="120" w:line="360" w:lineRule="exact"/>
        <w:ind w:firstLine="567"/>
        <w:jc w:val="both"/>
        <w:rPr>
          <w:sz w:val="28"/>
          <w:szCs w:val="28"/>
        </w:rPr>
      </w:pPr>
      <w:r w:rsidRPr="00C001EC">
        <w:rPr>
          <w:sz w:val="28"/>
          <w:szCs w:val="28"/>
        </w:rPr>
        <w:t>b) Để tạo điều kiện thuận lợi, giảm</w:t>
      </w:r>
      <w:r w:rsidRPr="00C001EC">
        <w:rPr>
          <w:sz w:val="28"/>
          <w:szCs w:val="28"/>
          <w:lang w:val="vi-VN"/>
        </w:rPr>
        <w:t xml:space="preserve"> tối thiểu</w:t>
      </w:r>
      <w:r w:rsidRPr="00C001EC">
        <w:rPr>
          <w:sz w:val="28"/>
          <w:szCs w:val="28"/>
        </w:rPr>
        <w:t xml:space="preserve"> chi phí trong chuẩn bị hồ sơ đánh giá sản phẩm OCOP, đề nghị các địa phương hướng</w:t>
      </w:r>
      <w:r w:rsidRPr="00C001EC">
        <w:rPr>
          <w:sz w:val="28"/>
          <w:szCs w:val="28"/>
          <w:lang w:val="vi-VN"/>
        </w:rPr>
        <w:t xml:space="preserve"> dẫn</w:t>
      </w:r>
      <w:r w:rsidRPr="00C001EC">
        <w:rPr>
          <w:sz w:val="28"/>
          <w:szCs w:val="28"/>
        </w:rPr>
        <w:t xml:space="preserve"> các chủ thể: hồ sơ cung cấp cho thành viên Hội đồng</w:t>
      </w:r>
      <w:r w:rsidRPr="00C001EC">
        <w:rPr>
          <w:sz w:val="28"/>
          <w:szCs w:val="28"/>
          <w:lang w:val="vi-VN"/>
        </w:rPr>
        <w:t xml:space="preserve"> OCOP các cấp</w:t>
      </w:r>
      <w:r w:rsidRPr="00C001EC">
        <w:rPr>
          <w:sz w:val="28"/>
          <w:szCs w:val="28"/>
        </w:rPr>
        <w:t xml:space="preserve"> gồm các tài liệu theo quy định tại Mục 3, Phụ lục II, Quyết định số 1048/QĐ-TTg </w:t>
      </w:r>
      <w:r w:rsidRPr="00C001EC">
        <w:rPr>
          <w:spacing w:val="-2"/>
          <w:sz w:val="28"/>
          <w:szCs w:val="28"/>
        </w:rPr>
        <w:t>ngày 21/8/2019 của Thủ tướng Chính phủ;</w:t>
      </w:r>
      <w:r w:rsidRPr="00C001EC">
        <w:rPr>
          <w:sz w:val="28"/>
          <w:szCs w:val="28"/>
        </w:rPr>
        <w:t xml:space="preserve"> các hồ sơ khác (tài liệu minh chứng bổ sung,…)</w:t>
      </w:r>
      <w:r w:rsidRPr="00C001EC">
        <w:rPr>
          <w:sz w:val="28"/>
          <w:szCs w:val="28"/>
          <w:lang w:val="vi-VN"/>
        </w:rPr>
        <w:t xml:space="preserve"> ch</w:t>
      </w:r>
      <w:r w:rsidRPr="00C001EC">
        <w:rPr>
          <w:sz w:val="28"/>
          <w:szCs w:val="28"/>
        </w:rPr>
        <w:t xml:space="preserve">uẩn bị 1 </w:t>
      </w:r>
      <w:r w:rsidRPr="00C001EC">
        <w:rPr>
          <w:sz w:val="28"/>
          <w:szCs w:val="28"/>
          <w:lang w:val="vi-VN"/>
        </w:rPr>
        <w:t>bộ</w:t>
      </w:r>
      <w:r w:rsidRPr="00C001EC">
        <w:rPr>
          <w:sz w:val="28"/>
          <w:szCs w:val="28"/>
        </w:rPr>
        <w:t xml:space="preserve"> đầy đủ để các thành viên Hội đồng kiểm chứng tại các buổi họp (trong trường hợp cần thiết và nếu có yêu cầu).</w:t>
      </w:r>
    </w:p>
    <w:p w:rsidR="00E36706" w:rsidRPr="00C001EC" w:rsidRDefault="00E36706" w:rsidP="00F95448">
      <w:pPr>
        <w:widowControl w:val="0"/>
        <w:tabs>
          <w:tab w:val="left" w:pos="709"/>
        </w:tabs>
        <w:spacing w:after="0" w:line="312" w:lineRule="auto"/>
        <w:contextualSpacing/>
        <w:jc w:val="both"/>
      </w:pPr>
      <w:r w:rsidRPr="00C001EC">
        <w:br w:type="page"/>
      </w:r>
    </w:p>
    <w:p w:rsidR="00E36706" w:rsidRPr="00C001EC" w:rsidRDefault="00E36706" w:rsidP="00166090">
      <w:pPr>
        <w:widowControl w:val="0"/>
        <w:tabs>
          <w:tab w:val="left" w:pos="709"/>
        </w:tabs>
        <w:spacing w:after="0" w:line="312" w:lineRule="auto"/>
        <w:contextualSpacing/>
        <w:jc w:val="center"/>
        <w:rPr>
          <w:sz w:val="28"/>
        </w:rPr>
      </w:pPr>
      <w:r w:rsidRPr="00C001EC">
        <w:rPr>
          <w:b/>
          <w:sz w:val="28"/>
        </w:rPr>
        <w:lastRenderedPageBreak/>
        <w:t>Phụ lục 2. Phân loại các sản phẩm trong Chương trình OCOP</w:t>
      </w:r>
    </w:p>
    <w:p w:rsidR="00E36706" w:rsidRPr="00C001EC" w:rsidRDefault="00E36706" w:rsidP="00E36706">
      <w:pPr>
        <w:widowControl w:val="0"/>
        <w:spacing w:after="0" w:line="312" w:lineRule="auto"/>
        <w:jc w:val="both"/>
        <w:rPr>
          <w:rFonts w:eastAsia="Times New Roman"/>
          <w:i/>
          <w:iCs/>
          <w:sz w:val="26"/>
          <w:szCs w:val="26"/>
        </w:rPr>
      </w:pPr>
      <w:r w:rsidRPr="00C001EC">
        <w:rPr>
          <w:rFonts w:eastAsia="Times New Roman"/>
          <w:i/>
          <w:iCs/>
          <w:sz w:val="26"/>
          <w:szCs w:val="26"/>
        </w:rPr>
        <w:t xml:space="preserve"> </w:t>
      </w:r>
    </w:p>
    <w:tbl>
      <w:tblPr>
        <w:tblStyle w:val="TableGrid"/>
        <w:tblW w:w="0" w:type="auto"/>
        <w:tblLook w:val="04A0"/>
      </w:tblPr>
      <w:tblGrid>
        <w:gridCol w:w="828"/>
        <w:gridCol w:w="5850"/>
        <w:gridCol w:w="2898"/>
      </w:tblGrid>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STT</w:t>
            </w:r>
          </w:p>
        </w:tc>
        <w:tc>
          <w:tcPr>
            <w:tcW w:w="5850"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Phân loại sản phẩm</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Bộ chủ trì quản lý</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THỰC PHẨM</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tươi số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Rau, củ, quả, hạt tươi</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Thịt, trứng, sữa tươi</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thô, sơ chế</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Gạo, ngũ cố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Mật ong, các sản phẩm từ mật ong, mật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3</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chế biế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Đồ ăn nhanh</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gạo, ngũ cố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3</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rau, củ, quả, hạt</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4</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thịt, trứng, sữa</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 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5</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thủy, hải sả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4</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Gia vị</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4.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Tương, nước mắm, gia vị dạng lỏng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4.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 Gia vị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5</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Chè</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5.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è tươi, chế biế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5.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ác sản phẩm khác từ chè, trà</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lastRenderedPageBreak/>
              <w:t>6</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Cà phê, Ca cao</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I</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ĐỒ UỐ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Đồ uống có cồ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Rượu trắ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Đồ uống có cồn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Đồ uống không cồ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Nước khoáng thiên nhiên, nước uống tinh khiết</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Đồ uống không cồ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II</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THẢO DƯỢ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chức năng, thuốc từ dược liệu, thuốc Y học cổ truyề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Mỹ phẩm</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3</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rang thiết bị, dụng cụ y tế</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4</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ảo dược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V</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THỦ CÔNG MỸ NGHỆ, TRANG TRÍ</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ủ công mỹ nghệ, trang trí</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Khoa học và Công nghệ</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ủ công mỹ nghệ gia dụ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Khoa học và Công nghệ</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V</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VẢI, MAY MẶ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b/>
                <w:bCs/>
                <w:sz w:val="28"/>
                <w:szCs w:val="28"/>
              </w:rPr>
            </w:pPr>
            <w:r w:rsidRPr="00C001EC">
              <w:rPr>
                <w:rFonts w:eastAsia="Times New Roman"/>
                <w:b/>
                <w:bCs/>
                <w:sz w:val="28"/>
                <w:szCs w:val="28"/>
              </w:rPr>
              <w:t>IV</w:t>
            </w:r>
          </w:p>
        </w:tc>
        <w:tc>
          <w:tcPr>
            <w:tcW w:w="5850" w:type="dxa"/>
            <w:vAlign w:val="center"/>
          </w:tcPr>
          <w:p w:rsidR="00E36706" w:rsidRPr="00C001EC" w:rsidRDefault="00E36706" w:rsidP="00FF2C31">
            <w:pPr>
              <w:widowControl w:val="0"/>
              <w:spacing w:line="360" w:lineRule="exact"/>
              <w:rPr>
                <w:rFonts w:eastAsia="Times New Roman"/>
                <w:b/>
                <w:bCs/>
                <w:sz w:val="28"/>
                <w:szCs w:val="28"/>
              </w:rPr>
            </w:pPr>
            <w:r w:rsidRPr="00C001EC">
              <w:rPr>
                <w:rFonts w:eastAsia="Times New Roman"/>
                <w:b/>
                <w:bCs/>
                <w:sz w:val="28"/>
                <w:szCs w:val="28"/>
              </w:rPr>
              <w:t xml:space="preserve">NGÀNH DỊCH VỤ DU LỊCH CỘNG ĐỒNG VÀ ĐIỂM DU LỊCH </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Văn hóa, Thể thao và Du lịch</w:t>
            </w:r>
          </w:p>
        </w:tc>
      </w:tr>
    </w:tbl>
    <w:p w:rsidR="00E36706" w:rsidRPr="00C001EC" w:rsidRDefault="00E36706" w:rsidP="00E36706">
      <w:pPr>
        <w:widowControl w:val="0"/>
        <w:spacing w:after="0" w:line="312" w:lineRule="auto"/>
        <w:jc w:val="both"/>
        <w:rPr>
          <w:rFonts w:eastAsia="Times New Roman"/>
          <w:spacing w:val="-6"/>
          <w:sz w:val="26"/>
          <w:szCs w:val="26"/>
        </w:rPr>
      </w:pPr>
      <w:r w:rsidRPr="00C001EC">
        <w:rPr>
          <w:rFonts w:eastAsia="Times New Roman"/>
          <w:i/>
          <w:iCs/>
          <w:spacing w:val="-6"/>
          <w:sz w:val="26"/>
          <w:szCs w:val="26"/>
        </w:rPr>
        <w:t>Nguồn: Quyết định số 1048/QĐ-TTg ngày 21/8/2019 và Quyết định số 781/QĐ-TTg ngày 08/6/2020 của Thủ tướng Chính phủ</w:t>
      </w:r>
    </w:p>
    <w:p w:rsidR="00375104" w:rsidRPr="00C001EC" w:rsidRDefault="00375104" w:rsidP="00F95448">
      <w:pPr>
        <w:widowControl w:val="0"/>
        <w:tabs>
          <w:tab w:val="left" w:pos="709"/>
        </w:tabs>
        <w:spacing w:after="0" w:line="312" w:lineRule="auto"/>
        <w:contextualSpacing/>
        <w:jc w:val="both"/>
      </w:pPr>
      <w:r w:rsidRPr="00C001EC">
        <w:br w:type="page"/>
      </w:r>
    </w:p>
    <w:p w:rsidR="00375104" w:rsidRPr="00C001EC" w:rsidRDefault="00375104" w:rsidP="00375104">
      <w:pPr>
        <w:widowControl w:val="0"/>
        <w:tabs>
          <w:tab w:val="left" w:pos="709"/>
        </w:tabs>
        <w:spacing w:after="0" w:line="312" w:lineRule="auto"/>
        <w:contextualSpacing/>
        <w:jc w:val="both"/>
        <w:rPr>
          <w:b/>
          <w:sz w:val="28"/>
        </w:rPr>
        <w:sectPr w:rsidR="00375104" w:rsidRPr="00C001EC" w:rsidSect="00862B7D">
          <w:footerReference w:type="default" r:id="rId41"/>
          <w:pgSz w:w="12240" w:h="15840"/>
          <w:pgMar w:top="1134" w:right="1134" w:bottom="1134" w:left="1701" w:header="720" w:footer="720" w:gutter="0"/>
          <w:pgNumType w:start="1"/>
          <w:cols w:space="720"/>
          <w:docGrid w:linePitch="360"/>
        </w:sectPr>
      </w:pPr>
    </w:p>
    <w:p w:rsidR="00375104" w:rsidRPr="00C001EC" w:rsidRDefault="00375104" w:rsidP="00FF2C31">
      <w:pPr>
        <w:widowControl w:val="0"/>
        <w:tabs>
          <w:tab w:val="left" w:pos="709"/>
        </w:tabs>
        <w:spacing w:after="0" w:line="312" w:lineRule="auto"/>
        <w:contextualSpacing/>
        <w:jc w:val="both"/>
        <w:rPr>
          <w:sz w:val="28"/>
        </w:rPr>
      </w:pPr>
      <w:r w:rsidRPr="00C001EC">
        <w:rPr>
          <w:b/>
          <w:sz w:val="28"/>
        </w:rPr>
        <w:lastRenderedPageBreak/>
        <w:t>Phụ lục 3. Yêu cầu tiêu chuẩn chất lượng sản phẩm và điểu kiện sản xuất kinh doanh của các sản phẩm OCOP</w:t>
      </w:r>
    </w:p>
    <w:tbl>
      <w:tblPr>
        <w:tblStyle w:val="TableGrid"/>
        <w:tblW w:w="5091" w:type="pct"/>
        <w:tblLook w:val="0000"/>
      </w:tblPr>
      <w:tblGrid>
        <w:gridCol w:w="843"/>
        <w:gridCol w:w="2801"/>
        <w:gridCol w:w="4477"/>
        <w:gridCol w:w="1668"/>
        <w:gridCol w:w="1805"/>
        <w:gridCol w:w="2098"/>
      </w:tblGrid>
      <w:tr w:rsidR="00375104" w:rsidRPr="00FB3B28" w:rsidTr="00375104">
        <w:trPr>
          <w:trHeight w:val="20"/>
          <w:tblHeader/>
        </w:trPr>
        <w:tc>
          <w:tcPr>
            <w:tcW w:w="308"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TT</w:t>
            </w:r>
          </w:p>
        </w:tc>
        <w:tc>
          <w:tcPr>
            <w:tcW w:w="1023"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Nhóm sản phẩm</w:t>
            </w:r>
          </w:p>
        </w:tc>
        <w:tc>
          <w:tcPr>
            <w:tcW w:w="1635"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Tiêu chuẩn/quy chuẩn sản phẩm</w:t>
            </w:r>
          </w:p>
        </w:tc>
        <w:tc>
          <w:tcPr>
            <w:tcW w:w="609"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Công bố</w:t>
            </w:r>
          </w:p>
        </w:tc>
        <w:tc>
          <w:tcPr>
            <w:tcW w:w="1425" w:type="pct"/>
            <w:gridSpan w:val="2"/>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Điều kiện cơ sở</w:t>
            </w:r>
          </w:p>
          <w:p w:rsidR="00375104" w:rsidRPr="00C001EC" w:rsidRDefault="00375104" w:rsidP="00FF2C31">
            <w:pPr>
              <w:widowControl w:val="0"/>
              <w:spacing w:line="360" w:lineRule="exact"/>
              <w:jc w:val="center"/>
              <w:rPr>
                <w:b/>
                <w:sz w:val="28"/>
                <w:szCs w:val="26"/>
                <w:lang w:val="nl-NL"/>
              </w:rPr>
            </w:pPr>
            <w:r w:rsidRPr="00C001EC">
              <w:rPr>
                <w:b/>
                <w:sz w:val="28"/>
                <w:szCs w:val="26"/>
                <w:lang w:val="nl-NL"/>
              </w:rPr>
              <w:t>sản xuất</w:t>
            </w:r>
          </w:p>
        </w:tc>
      </w:tr>
      <w:tr w:rsidR="00375104" w:rsidRPr="00C001EC" w:rsidTr="00375104">
        <w:trPr>
          <w:trHeight w:val="20"/>
          <w:tblHeader/>
        </w:trPr>
        <w:tc>
          <w:tcPr>
            <w:tcW w:w="308" w:type="pct"/>
            <w:vMerge/>
            <w:vAlign w:val="center"/>
          </w:tcPr>
          <w:p w:rsidR="00375104" w:rsidRPr="00C001EC" w:rsidRDefault="00375104" w:rsidP="00FF2C31">
            <w:pPr>
              <w:widowControl w:val="0"/>
              <w:spacing w:line="360" w:lineRule="exact"/>
              <w:jc w:val="center"/>
              <w:rPr>
                <w:b/>
                <w:sz w:val="28"/>
                <w:szCs w:val="26"/>
                <w:lang w:val="nl-NL"/>
              </w:rPr>
            </w:pPr>
          </w:p>
        </w:tc>
        <w:tc>
          <w:tcPr>
            <w:tcW w:w="1023" w:type="pct"/>
            <w:vMerge/>
            <w:vAlign w:val="center"/>
          </w:tcPr>
          <w:p w:rsidR="00375104" w:rsidRPr="00C001EC" w:rsidRDefault="00375104" w:rsidP="00FF2C31">
            <w:pPr>
              <w:widowControl w:val="0"/>
              <w:spacing w:line="360" w:lineRule="exact"/>
              <w:jc w:val="center"/>
              <w:rPr>
                <w:sz w:val="28"/>
                <w:szCs w:val="26"/>
                <w:lang w:val="nl-NL"/>
              </w:rPr>
            </w:pPr>
          </w:p>
        </w:tc>
        <w:tc>
          <w:tcPr>
            <w:tcW w:w="1635" w:type="pct"/>
            <w:vMerge/>
            <w:vAlign w:val="center"/>
          </w:tcPr>
          <w:p w:rsidR="00375104" w:rsidRPr="00C001EC" w:rsidRDefault="00375104" w:rsidP="00FF2C31">
            <w:pPr>
              <w:widowControl w:val="0"/>
              <w:spacing w:line="360" w:lineRule="exact"/>
              <w:jc w:val="center"/>
              <w:rPr>
                <w:b/>
                <w:sz w:val="28"/>
                <w:szCs w:val="26"/>
                <w:lang w:val="nl-NL"/>
              </w:rPr>
            </w:pPr>
          </w:p>
        </w:tc>
        <w:tc>
          <w:tcPr>
            <w:tcW w:w="609" w:type="pct"/>
            <w:vMerge/>
            <w:vAlign w:val="center"/>
          </w:tcPr>
          <w:p w:rsidR="00375104" w:rsidRPr="00C001EC" w:rsidRDefault="00375104" w:rsidP="00FF2C31">
            <w:pPr>
              <w:widowControl w:val="0"/>
              <w:spacing w:line="360" w:lineRule="exact"/>
              <w:jc w:val="center"/>
              <w:rPr>
                <w:b/>
                <w:sz w:val="28"/>
                <w:szCs w:val="26"/>
                <w:lang w:val="nl-NL"/>
              </w:rPr>
            </w:pPr>
          </w:p>
        </w:tc>
        <w:tc>
          <w:tcPr>
            <w:tcW w:w="659" w:type="pct"/>
            <w:vAlign w:val="center"/>
          </w:tcPr>
          <w:p w:rsidR="00375104" w:rsidRPr="00C001EC" w:rsidRDefault="00375104" w:rsidP="00FF2C31">
            <w:pPr>
              <w:keepNext/>
              <w:keepLines/>
              <w:widowControl w:val="0"/>
              <w:spacing w:line="360" w:lineRule="exact"/>
              <w:jc w:val="center"/>
              <w:rPr>
                <w:b/>
                <w:sz w:val="28"/>
                <w:szCs w:val="26"/>
                <w:lang w:val="nl-NL"/>
              </w:rPr>
            </w:pPr>
            <w:r w:rsidRPr="00C001EC">
              <w:rPr>
                <w:b/>
                <w:sz w:val="28"/>
                <w:szCs w:val="26"/>
                <w:lang w:val="nl-NL"/>
              </w:rPr>
              <w:t>Bắt buộc</w:t>
            </w:r>
          </w:p>
        </w:tc>
        <w:tc>
          <w:tcPr>
            <w:tcW w:w="766" w:type="pct"/>
            <w:vAlign w:val="center"/>
          </w:tcPr>
          <w:p w:rsidR="00375104" w:rsidRPr="00C001EC" w:rsidRDefault="00375104" w:rsidP="00FF2C31">
            <w:pPr>
              <w:keepNext/>
              <w:keepLines/>
              <w:widowControl w:val="0"/>
              <w:spacing w:line="360" w:lineRule="exact"/>
              <w:jc w:val="center"/>
              <w:rPr>
                <w:b/>
                <w:sz w:val="28"/>
                <w:szCs w:val="26"/>
                <w:lang w:val="nl-NL"/>
              </w:rPr>
            </w:pPr>
            <w:r w:rsidRPr="00C001EC">
              <w:rPr>
                <w:b/>
                <w:sz w:val="28"/>
                <w:szCs w:val="26"/>
                <w:lang w:val="nl-NL"/>
              </w:rPr>
              <w:t>Khuyến khích</w:t>
            </w: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r w:rsidRPr="00C001EC">
              <w:rPr>
                <w:b/>
                <w:sz w:val="28"/>
                <w:szCs w:val="26"/>
                <w:lang w:val="nl-NL"/>
              </w:rPr>
              <w:t>1</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Thực phẩm</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1.1</w:t>
            </w: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ươi sống</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Rau quả</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dư lượng thuốc trừ sâu và chất ô nhiễm</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ietGAP, Organic</w:t>
            </w: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Mật ong</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166090">
              <w:rPr>
                <w:sz w:val="28"/>
                <w:szCs w:val="26"/>
                <w:lang w:val="nl-NL"/>
              </w:rPr>
              <w:t xml:space="preserve">Tiêu chuẩn mật ong, </w:t>
            </w:r>
            <w:r w:rsidRPr="00166090">
              <w:rPr>
                <w:bCs/>
                <w:sz w:val="28"/>
                <w:szCs w:val="26"/>
                <w:lang w:val="nl-NL"/>
              </w:rPr>
              <w:t>Các yêu cầu về tính chất hóa học</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ietGAP, Organic</w:t>
            </w:r>
          </w:p>
        </w:tc>
      </w:tr>
      <w:tr w:rsidR="00375104" w:rsidRPr="00FB3B28" w:rsidTr="00375104">
        <w:trPr>
          <w:trHeight w:val="20"/>
        </w:trPr>
        <w:tc>
          <w:tcPr>
            <w:tcW w:w="308" w:type="pct"/>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1.2</w:t>
            </w: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Chế biến, nguyên liệu thô</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bCs/>
                <w:sz w:val="28"/>
                <w:szCs w:val="26"/>
              </w:rPr>
            </w:pPr>
            <w:r w:rsidRPr="00C001EC">
              <w:rPr>
                <w:sz w:val="28"/>
                <w:szCs w:val="26"/>
              </w:rPr>
              <w:t>Gạo</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Tiêu chuẩn gạo</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ietGAP, Organic</w:t>
            </w: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ịt tươi và thủy sản tươi</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về v</w:t>
            </w:r>
            <w:r w:rsidRPr="00166090">
              <w:rPr>
                <w:sz w:val="28"/>
                <w:szCs w:val="26"/>
                <w:lang w:val="nl-NL"/>
              </w:rPr>
              <w:t>i sinh vật và hóa chất</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FB3B28" w:rsidTr="00375104">
        <w:trPr>
          <w:trHeight w:val="20"/>
        </w:trPr>
        <w:tc>
          <w:tcPr>
            <w:tcW w:w="308" w:type="pct"/>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2</w:t>
            </w: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ực phẩm tiện lợi (SX công nghiệp)</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Đồ ăn nhanh (bánh, kẹo,…)</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Tương ớt, nước mắm</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chế biến từ rau, quả</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chế biến từ thịt, trứng, sữa</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về v</w:t>
            </w:r>
            <w:r w:rsidRPr="00166090">
              <w:rPr>
                <w:sz w:val="28"/>
                <w:szCs w:val="26"/>
                <w:lang w:val="nl-NL"/>
              </w:rPr>
              <w:t>i sinh vật và hóa chất</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 xml:space="preserve">Sản phẩm chế biến từ </w:t>
            </w:r>
            <w:r w:rsidRPr="00C001EC">
              <w:rPr>
                <w:sz w:val="28"/>
                <w:szCs w:val="26"/>
                <w:lang w:val="nl-NL"/>
              </w:rPr>
              <w:lastRenderedPageBreak/>
              <w:t>thủy sản</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lastRenderedPageBreak/>
              <w:t>Quy định về v</w:t>
            </w:r>
            <w:r w:rsidRPr="00166090">
              <w:rPr>
                <w:sz w:val="28"/>
                <w:szCs w:val="26"/>
                <w:lang w:val="nl-NL"/>
              </w:rPr>
              <w:t>i sinh vật và hóa chất</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chế biến từ ngũ cốc</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3</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Đồ uống</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Đồ uống có cồn</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iêu chuẩn đồ uống có cồn</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Đồ uống không cồn</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 xml:space="preserve">Tiêu chuẩn đồ uống không cồn, Tiêu chuẩn nước uống giải khát </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rPr>
            </w:pPr>
            <w:r w:rsidRPr="00C001EC">
              <w:rPr>
                <w:b/>
                <w:sz w:val="28"/>
                <w:szCs w:val="26"/>
              </w:rPr>
              <w:t>4</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Thủ công mỹ nghệ</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hông yêu cầu)</w:t>
            </w: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5</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Thảo dược</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FB3B28"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Dược liệu</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về v</w:t>
            </w:r>
            <w:r w:rsidRPr="00166090">
              <w:rPr>
                <w:sz w:val="28"/>
                <w:szCs w:val="26"/>
                <w:lang w:val="nl-NL"/>
              </w:rPr>
              <w:t>i sinh vật và hóa chất</w:t>
            </w: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uốc YHCT</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GMP Đông dược</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uốc từ dược liệu</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GMP Đông dược</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ực phẩm chức năng</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 thực phẩm</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Mỹ phẩm</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GMP Mỹ phẩm</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FB3B28"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khác</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Hợp chuẩn/</w:t>
            </w:r>
            <w:r w:rsidR="0064095B" w:rsidRPr="00C001EC">
              <w:rPr>
                <w:rFonts w:eastAsia="SimSun"/>
                <w:sz w:val="28"/>
                <w:szCs w:val="26"/>
                <w:lang w:val="nl-NL"/>
              </w:rPr>
              <w:t xml:space="preserve"> </w:t>
            </w:r>
            <w:r w:rsidRPr="00C001EC">
              <w:rPr>
                <w:sz w:val="28"/>
                <w:szCs w:val="26"/>
                <w:lang w:val="nl-NL"/>
              </w:rPr>
              <w:t>tự công bố</w:t>
            </w: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6</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Dịch vụ du lịch</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Bộ tiêu chuẩn cơ sở du lịch</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Điều kiện đăng ký</w:t>
            </w:r>
          </w:p>
        </w:tc>
        <w:tc>
          <w:tcPr>
            <w:tcW w:w="766" w:type="pct"/>
            <w:vAlign w:val="center"/>
          </w:tcPr>
          <w:p w:rsidR="00375104" w:rsidRPr="00C001EC" w:rsidRDefault="00375104" w:rsidP="00FF2C31">
            <w:pPr>
              <w:widowControl w:val="0"/>
              <w:spacing w:line="360" w:lineRule="exact"/>
              <w:jc w:val="center"/>
              <w:rPr>
                <w:b/>
                <w:sz w:val="28"/>
                <w:szCs w:val="26"/>
                <w:lang w:val="nl-NL"/>
              </w:rPr>
            </w:pPr>
          </w:p>
        </w:tc>
      </w:tr>
    </w:tbl>
    <w:p w:rsidR="00B50264" w:rsidRPr="00C001EC" w:rsidRDefault="00B50264" w:rsidP="00F95448">
      <w:pPr>
        <w:widowControl w:val="0"/>
        <w:tabs>
          <w:tab w:val="left" w:pos="709"/>
        </w:tabs>
        <w:spacing w:after="0" w:line="312" w:lineRule="auto"/>
        <w:contextualSpacing/>
        <w:jc w:val="both"/>
      </w:pPr>
      <w:r w:rsidRPr="00C001EC">
        <w:br w:type="page"/>
      </w:r>
    </w:p>
    <w:p w:rsidR="00B50264" w:rsidRPr="00C001EC" w:rsidRDefault="00B50264" w:rsidP="00F95448">
      <w:pPr>
        <w:widowControl w:val="0"/>
        <w:tabs>
          <w:tab w:val="left" w:pos="709"/>
        </w:tabs>
        <w:spacing w:after="0" w:line="312" w:lineRule="auto"/>
        <w:contextualSpacing/>
        <w:jc w:val="both"/>
        <w:sectPr w:rsidR="00B50264" w:rsidRPr="00C001EC" w:rsidSect="00375104">
          <w:pgSz w:w="15840" w:h="12240" w:orient="landscape"/>
          <w:pgMar w:top="1077" w:right="1021" w:bottom="1021" w:left="1588" w:header="720" w:footer="720" w:gutter="0"/>
          <w:cols w:space="720"/>
          <w:docGrid w:linePitch="360"/>
        </w:sectPr>
      </w:pPr>
    </w:p>
    <w:p w:rsidR="00375104" w:rsidRPr="00C001EC" w:rsidRDefault="00B50264" w:rsidP="00166090">
      <w:pPr>
        <w:widowControl w:val="0"/>
        <w:tabs>
          <w:tab w:val="left" w:pos="709"/>
        </w:tabs>
        <w:spacing w:before="120" w:after="0" w:line="360" w:lineRule="exact"/>
        <w:jc w:val="center"/>
        <w:rPr>
          <w:b/>
          <w:sz w:val="28"/>
          <w:szCs w:val="28"/>
        </w:rPr>
      </w:pPr>
      <w:r w:rsidRPr="00C001EC">
        <w:rPr>
          <w:b/>
          <w:sz w:val="28"/>
          <w:szCs w:val="28"/>
        </w:rPr>
        <w:lastRenderedPageBreak/>
        <w:t>Phụ lục 4. Quy trình đánh giá, phân hạng sản phẩm OCOP</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Công tác đánh giá, phân hạng sản phẩm OCOP được chia làm 03 cấp: cấp huyện, cấp tỉnh và cấp Trung ương;</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Giấy chứng nhận cho các sản phẩm OCOP đạt từ 3 đến 5 sao có giá trị trong thời hạn 36 tháng kể từ ngày cơ quan có thẩm quyền ban hành. </w:t>
      </w:r>
    </w:p>
    <w:p w:rsidR="00087738" w:rsidRPr="00C001EC" w:rsidRDefault="00087738" w:rsidP="00087738">
      <w:pPr>
        <w:widowControl w:val="0"/>
        <w:spacing w:before="120" w:after="0" w:line="360" w:lineRule="exact"/>
        <w:ind w:firstLine="567"/>
        <w:jc w:val="both"/>
        <w:rPr>
          <w:rFonts w:eastAsia="Times New Roman"/>
          <w:b/>
          <w:sz w:val="28"/>
          <w:szCs w:val="28"/>
        </w:rPr>
      </w:pPr>
      <w:r w:rsidRPr="00C001EC">
        <w:rPr>
          <w:rFonts w:eastAsia="Times New Roman"/>
          <w:b/>
          <w:sz w:val="28"/>
          <w:szCs w:val="28"/>
        </w:rPr>
        <w:t>I. Quy trình đánh giá, phân hạng cấp huyện</w:t>
      </w:r>
    </w:p>
    <w:p w:rsidR="00087738" w:rsidRDefault="00613F73" w:rsidP="00087738">
      <w:pPr>
        <w:widowControl w:val="0"/>
        <w:spacing w:before="120" w:after="0" w:line="360" w:lineRule="exact"/>
        <w:ind w:firstLine="567"/>
        <w:jc w:val="both"/>
        <w:rPr>
          <w:sz w:val="28"/>
          <w:szCs w:val="28"/>
        </w:rPr>
      </w:pPr>
      <w:r w:rsidRPr="00166090">
        <w:rPr>
          <w:noProof/>
          <w:sz w:val="28"/>
          <w:szCs w:val="28"/>
        </w:rPr>
        <w:drawing>
          <wp:anchor distT="0" distB="0" distL="114300" distR="114300" simplePos="0" relativeHeight="251735040" behindDoc="0" locked="0" layoutInCell="1" allowOverlap="1">
            <wp:simplePos x="0" y="0"/>
            <wp:positionH relativeFrom="margin">
              <wp:align>right</wp:align>
            </wp:positionH>
            <wp:positionV relativeFrom="paragraph">
              <wp:posOffset>828040</wp:posOffset>
            </wp:positionV>
            <wp:extent cx="5832475" cy="1507490"/>
            <wp:effectExtent l="0" t="0" r="0" b="0"/>
            <wp:wrapTopAndBottom/>
            <wp:docPr id="10" name="Picture 10" descr="Description: C:\Users\PC\Desktop\Huy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PC\Desktop\Huyen.jpg"/>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32475" cy="1507490"/>
                    </a:xfrm>
                    <a:prstGeom prst="rect">
                      <a:avLst/>
                    </a:prstGeom>
                    <a:noFill/>
                    <a:ln>
                      <a:noFill/>
                    </a:ln>
                  </pic:spPr>
                </pic:pic>
              </a:graphicData>
            </a:graphic>
          </wp:anchor>
        </w:drawing>
      </w:r>
      <w:r w:rsidR="00087738" w:rsidRPr="00C001EC">
        <w:rPr>
          <w:sz w:val="28"/>
          <w:szCs w:val="28"/>
        </w:rPr>
        <w:t>Các huyện, thị xã, thành phố trực thuộc tỉnh tổ chức đánh giá, xếp hạng sơ bộ sản phẩm theo quy trình ở hình 1.</w:t>
      </w:r>
    </w:p>
    <w:p w:rsidR="00613F73" w:rsidRPr="00C001EC" w:rsidRDefault="00613F73" w:rsidP="00087738">
      <w:pPr>
        <w:widowControl w:val="0"/>
        <w:spacing w:before="120" w:after="0" w:line="360" w:lineRule="exact"/>
        <w:ind w:firstLine="567"/>
        <w:jc w:val="both"/>
        <w:rPr>
          <w:sz w:val="28"/>
          <w:szCs w:val="28"/>
        </w:rPr>
      </w:pPr>
    </w:p>
    <w:p w:rsidR="00B50264" w:rsidRPr="00C001EC" w:rsidRDefault="00087738" w:rsidP="00FF2C31">
      <w:pPr>
        <w:pStyle w:val="B1"/>
        <w:spacing w:before="120" w:line="360" w:lineRule="exact"/>
        <w:rPr>
          <w:sz w:val="28"/>
          <w:szCs w:val="28"/>
        </w:rPr>
      </w:pPr>
      <w:r w:rsidRPr="00C001EC">
        <w:rPr>
          <w:sz w:val="28"/>
          <w:szCs w:val="28"/>
        </w:rPr>
        <w:t>Hình 1.</w:t>
      </w:r>
      <w:r w:rsidR="00B50264" w:rsidRPr="00C001EC">
        <w:rPr>
          <w:sz w:val="28"/>
          <w:szCs w:val="28"/>
        </w:rPr>
        <w:t xml:space="preserve"> Sơ đồ quy trình đánh giá sản phẩm OCOP tại cấp huyện</w:t>
      </w:r>
    </w:p>
    <w:p w:rsidR="00B50264" w:rsidRPr="00C001EC" w:rsidRDefault="00B50264" w:rsidP="00FF2C31">
      <w:pPr>
        <w:widowControl w:val="0"/>
        <w:spacing w:before="120" w:after="0" w:line="360" w:lineRule="exact"/>
        <w:ind w:firstLine="567"/>
        <w:rPr>
          <w:rFonts w:eastAsia="Times New Roman"/>
          <w:sz w:val="28"/>
          <w:szCs w:val="28"/>
        </w:rPr>
      </w:pPr>
      <w:r w:rsidRPr="00C001EC">
        <w:rPr>
          <w:rFonts w:eastAsia="Times New Roman"/>
          <w:sz w:val="28"/>
          <w:szCs w:val="28"/>
        </w:rPr>
        <w:t>Các bước đánh giá và xếp hạng bao gồm:</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1) Tiếp nhận hồ sơ sản phẩm/dịch vụ:</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Ủy ban nhân dân cấp huyện tiếp nhận hồ sơ sản phẩm/dịch vụ từ các cá nhân/tổ chức đăng ký sản phẩm tham gia Chương trình </w:t>
      </w:r>
      <w:r w:rsidR="00883704" w:rsidRPr="00C001EC">
        <w:rPr>
          <w:rFonts w:eastAsia="Times New Roman"/>
          <w:sz w:val="28"/>
          <w:szCs w:val="28"/>
        </w:rPr>
        <w:t>OCOP</w:t>
      </w:r>
      <w:r w:rsidRPr="00C001EC">
        <w:rPr>
          <w:rFonts w:eastAsia="Times New Roman"/>
          <w:sz w:val="28"/>
          <w:szCs w:val="28"/>
        </w:rPr>
        <w:t>;</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huyện kiểm tra thể thức, nội dung, thông báo và hướng dẫn hoàn thiện hồ sơ;</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huyện Quyết định thành lập Hội đồng đánh giá sản phẩm OCOP cấp huyện.</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2) Đánh giá:</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Đối tượng đánh giá: Mẫu sản phẩm (trừ sản phẩm dịch vụ) và hồ sơ sản phẩm. </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Đối với các sản phẩm dịch vụ du lịch cộng đồng, điểm du lịch: Các thành viên cần kiểm tra thực tế và có đánh giá trước tại thực địa </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Chuẩn bị số lượng hồ sơ: 01 hồ sơ gốc và bản sao (đảm bảo mỗi thành viên Hội đồng có 01 bản sao). Hồ sơ sản phẩm và mẫu sản phẩm cần được chuyển cho </w:t>
      </w:r>
      <w:r w:rsidRPr="00C001EC">
        <w:rPr>
          <w:rFonts w:eastAsia="Times New Roman"/>
          <w:sz w:val="28"/>
          <w:szCs w:val="28"/>
        </w:rPr>
        <w:lastRenderedPageBreak/>
        <w:t>các thành viên Hội đồng trước ngày họp đánh giá ít nhất 01 ngày làm việc;</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Tiến hành đánh giá: </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Các thành viên hội đồng đánh giá sản phẩm theo phiếu đánh giá. Chủ thể sản phẩm OCOP có thể tham gia trình bày, diễn giải trước Hội đồng;</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Hội đồng thảo luận, thống nhất quan điểm đánh giá một số chỉ tiêu chưa cụ thể, định tính (nếu cần);</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Hội đồng tổng hợp kết quả đánh giá, tính trung bình điểm của các thành viên, thống nhất, thông qua kết quả đánh giá, đề xuất các sản phẩm được tham gia đánh cấp tỉnh, báo cáo kết quả gửi Ủy ban nhân dân huyện và UBND cấp xã để tiếp tục hướng dẫn chủ thể phát triển sản phẩm.</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3) Phân hạng và chuyển hồ sơ đề nghị cấp tỉnh đánh giá, phân hạng:</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 Căn cứ kết quả điểm số đánh giá của Hội đồng, các sản phẩm được xếp hạng theo khung từ 01 đến 05 sao;</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 Ủy ban nhân dân cấp huyện thông báo kết quả cho các chủ thể OCOP, đề nghị hoàn thiện/bổ sung hồ sơ (nếu cần);</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 Ủy ban nhân dân cấp huyện chuyển hồ sơ và sản phẩm mẫu của các sản phẩm đạt từ 50 đến 100 điểm đề nghị cấp tỉnh đánh giá, phân hạng.</w:t>
      </w:r>
    </w:p>
    <w:p w:rsidR="00B50264" w:rsidRPr="00C001EC" w:rsidRDefault="00087738"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II</w:t>
      </w:r>
      <w:r w:rsidR="00B50264" w:rsidRPr="00C001EC">
        <w:rPr>
          <w:rFonts w:eastAsia="Times New Roman"/>
          <w:b/>
          <w:sz w:val="28"/>
          <w:szCs w:val="28"/>
        </w:rPr>
        <w:t>. Quy trình đánh giá, phân hạng sản phẩm tại cấp tỉnh</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Các tỉnh, thành phố trực thuộc Trung ương tổ chức đánh giá, xếp hạng sản phẩm OCOP c</w:t>
      </w:r>
      <w:r w:rsidR="00087738" w:rsidRPr="00C001EC">
        <w:rPr>
          <w:rFonts w:eastAsia="Times New Roman"/>
          <w:sz w:val="28"/>
          <w:szCs w:val="28"/>
        </w:rPr>
        <w:t>ấp tỉnh theo quy trình ở hình 2</w:t>
      </w:r>
      <w:r w:rsidRPr="00C001EC">
        <w:rPr>
          <w:rFonts w:eastAsia="Times New Roman"/>
          <w:sz w:val="28"/>
          <w:szCs w:val="28"/>
        </w:rPr>
        <w:t>.</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Các bước đánh giá và xếp hạng bao gồm:</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1) Tiếp nhận hồ sơ sản phẩm:</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tỉnh tiếp nhận hồ sơ đề xuất đánh giá, phân hạng sản phẩm từ cấp huyện;</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tỉnh kiểm tra thể thức, thông báo và hướng dẫn hoàn thiện hồ sơ (nếu cần);</w:t>
      </w:r>
    </w:p>
    <w:p w:rsidR="00B50264" w:rsidRPr="00C001EC" w:rsidRDefault="00613F73" w:rsidP="00FF2C31">
      <w:pPr>
        <w:widowControl w:val="0"/>
        <w:spacing w:before="120" w:after="0" w:line="360" w:lineRule="exact"/>
        <w:ind w:firstLine="567"/>
        <w:jc w:val="both"/>
        <w:rPr>
          <w:rFonts w:eastAsia="Times New Roman"/>
          <w:sz w:val="28"/>
          <w:szCs w:val="28"/>
        </w:rPr>
      </w:pPr>
      <w:r w:rsidRPr="00166090">
        <w:rPr>
          <w:rFonts w:eastAsia="Times New Roman"/>
          <w:noProof/>
          <w:sz w:val="28"/>
          <w:szCs w:val="28"/>
        </w:rPr>
        <w:lastRenderedPageBreak/>
        <w:drawing>
          <wp:anchor distT="0" distB="0" distL="114300" distR="114300" simplePos="0" relativeHeight="251737088" behindDoc="0" locked="0" layoutInCell="1" allowOverlap="1">
            <wp:simplePos x="0" y="0"/>
            <wp:positionH relativeFrom="column">
              <wp:posOffset>280035</wp:posOffset>
            </wp:positionH>
            <wp:positionV relativeFrom="paragraph">
              <wp:posOffset>549275</wp:posOffset>
            </wp:positionV>
            <wp:extent cx="5706745" cy="2724785"/>
            <wp:effectExtent l="0" t="0" r="8255" b="0"/>
            <wp:wrapThrough wrapText="bothSides">
              <wp:wrapPolygon edited="0">
                <wp:start x="0" y="0"/>
                <wp:lineTo x="0" y="21444"/>
                <wp:lineTo x="21559" y="21444"/>
                <wp:lineTo x="21559" y="0"/>
                <wp:lineTo x="0" y="0"/>
              </wp:wrapPolygon>
            </wp:wrapThrough>
            <wp:docPr id="11" name="Picture 11" descr="Description: C:\Users\PC\Desktop\Ti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PC\Desktop\Tinh.jp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06745" cy="2724785"/>
                    </a:xfrm>
                    <a:prstGeom prst="rect">
                      <a:avLst/>
                    </a:prstGeom>
                    <a:noFill/>
                    <a:ln>
                      <a:noFill/>
                    </a:ln>
                  </pic:spPr>
                </pic:pic>
              </a:graphicData>
            </a:graphic>
          </wp:anchor>
        </w:drawing>
      </w:r>
      <w:r w:rsidR="00B50264" w:rsidRPr="00C001EC">
        <w:rPr>
          <w:rFonts w:eastAsia="Times New Roman"/>
          <w:sz w:val="28"/>
          <w:szCs w:val="28"/>
        </w:rPr>
        <w:t>- Ủy ban nhân dân cấp tỉnh ban hành Quyết định thành lập Hội đồng đánh giá sản phẩm OCOP cấp tỉnh và kế hoạch đánh giá.</w:t>
      </w:r>
    </w:p>
    <w:p w:rsidR="00B50264" w:rsidRPr="00C001EC" w:rsidRDefault="00087738" w:rsidP="00FF2C31">
      <w:pPr>
        <w:pStyle w:val="B0"/>
        <w:spacing w:before="120" w:after="0" w:line="360" w:lineRule="exact"/>
        <w:contextualSpacing w:val="0"/>
        <w:rPr>
          <w:color w:val="auto"/>
          <w:sz w:val="28"/>
          <w:szCs w:val="28"/>
        </w:rPr>
      </w:pPr>
      <w:r w:rsidRPr="00C001EC">
        <w:rPr>
          <w:color w:val="auto"/>
          <w:sz w:val="28"/>
          <w:szCs w:val="28"/>
        </w:rPr>
        <w:t>Hình 2</w:t>
      </w:r>
      <w:r w:rsidR="00B50264" w:rsidRPr="00C001EC">
        <w:rPr>
          <w:color w:val="auto"/>
          <w:sz w:val="28"/>
          <w:szCs w:val="28"/>
        </w:rPr>
        <w:t>. Sơ đồ quy trình đánh giá sản phẩm OCOP tại cấp tỉnh</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2) Tổ chức đánh giá lần thứ nhất (Lần 1):</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Đối tượng: Mẫu sản phẩm (trừ sản phẩm dịch vụ) và hồ sơ sản phẩm.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Đối với các sản phẩm dịch vụ du lịch nông thôn và bán hàng: cần có đánh giá trước tại thực địa (tại cơ sở, địa điểm cung cấp dịch vụ, bán hàng). Các thành viên tiến hành kiểm tra thực tế chất lượng sản phẩm dịch vụ du lịch theo các tiêu chí.</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huẩn bị số lượng hồ sơ: 01 hồ sơ gốc và bản sao (đảm bảo mỗi thành viên Hội đồng có 01 bản sao). Hồ sơ sản phẩm và mẫu sản phẩm cần được chuyển cho các thành viên Hội đồng trước ngày họp đánh giá ít nhất 02 ngày làm việc.</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iến hành đánh giá: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ác thành viên hội đồng đánh giá sản phẩm theo phiếu đánh giá. Chủ thể sản phẩm OCOP có thể tham gia trình bày, diễn giải trước Hội đồ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hảo luận, thống nhất quan điểm đánh giá một số chỉ tiêu chưa cụ thể, định tính (nếu cần);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ổng hợp kết quả đánh giá, tính trung bình điểm của các thành viên. </w:t>
      </w:r>
      <w:r w:rsidRPr="00166090">
        <w:rPr>
          <w:rFonts w:eastAsia="Times New Roman"/>
          <w:bCs/>
          <w:sz w:val="28"/>
          <w:szCs w:val="28"/>
          <w:lang w:val="pt-BR"/>
        </w:rPr>
        <w:t>Điểm của các thành viên không được chênh lệch quá 10 điểm. Trong trường hợp chêch lệch lớn hơn 10 điểm, Hội đồng đánh giá sẽ thảo luận để thống nhất chấm điểm lại;</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hống nhất, thông qua kết quả đánh giá lần thứ nhất, đề xuất các sản phẩm được tham gia đánh giá lần thứ hai (có tiềm năng đạt 03 sao trở lên, cần bổ </w:t>
      </w:r>
      <w:r w:rsidRPr="00166090">
        <w:rPr>
          <w:rFonts w:eastAsia="Times New Roman"/>
          <w:sz w:val="28"/>
          <w:szCs w:val="28"/>
          <w:lang w:val="pt-BR"/>
        </w:rPr>
        <w:lastRenderedPageBreak/>
        <w:t>sung các kết quả kiểm nghiệm, kiểm tra chất lượ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3) Tổ chức đánh giá lần thứ hai (Lần 2):</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Đối tượng: Các sản phẩm tiềm năng đạt 03 sao trở lên theo kết quả đánh giá lần 1. Hội đồng gửi mẫu kiểm tra các thông tin, chỉ tiêu cần kiểm định tại các cơ quan, đơn vị có thẩm quyển, tổ chức kiểm tra thực tế tại cơ sở sản xuất, điểm cung ứng dịch vụ du lịch, bán hà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huẩn bị số lượng hồ sơ: 01 hồ sơ gốc và bản sao (đảm bảo mỗi thành viên Hội đồng có 01 bản sao). Hồ sơ sản phẩm, các tài liệu xác minh kiểm nghiệm, kiểm tra và mẫu sản phẩm cần được chuyển cho các thành viên Hội đồng trước ngày họp đánh giá ít nhất 02 ngày làm việc;</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iến hành đánh giá: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ác thành viên hội đồng đánh giá sản phẩm theo phiếu đánh giá. Chủ thể sản phẩm OCOP có thể tham gia trình bày, diễn giải trước Hội đồ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Hội đồng thảo luận, thống nhất quan điểm đánh giá một số chỉ tiêu chưa cụ thể, định tính (nếu cần);</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ổng hợp kết quả đánh giá, tính trung bình điểm của các thành viên. </w:t>
      </w:r>
      <w:r w:rsidRPr="00166090">
        <w:rPr>
          <w:rFonts w:eastAsia="Times New Roman"/>
          <w:bCs/>
          <w:sz w:val="28"/>
          <w:szCs w:val="28"/>
          <w:lang w:val="pt-BR"/>
        </w:rPr>
        <w:t>Điểm của các thành viên không được chênh lệch quá 10 điểm. Trong trường hợp chêch lệch lớn hơn 10 điểm, Hội đồng đánh giá sẽ thảo luận để thống nhất chấm điểm lại;</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Hội đồng thống nhất, thông qua kết quả đánh giá lần thứ hai, đề xuất các sản phẩm có thể tham gia đánh giá cấp Trung ương (đạt từ 90 điểm trở lên), báo cáo kết quả tới Ủy ban nhân dân tỉnh và đề xuất về phân hạng sản phẩm.</w:t>
      </w:r>
    </w:p>
    <w:p w:rsidR="00B50264" w:rsidRPr="00166090" w:rsidRDefault="00B50264" w:rsidP="00FF2C31">
      <w:pPr>
        <w:widowControl w:val="0"/>
        <w:spacing w:before="120" w:after="0" w:line="360" w:lineRule="exact"/>
        <w:ind w:firstLine="567"/>
        <w:jc w:val="both"/>
        <w:rPr>
          <w:rFonts w:eastAsia="Times New Roman"/>
          <w:bCs/>
          <w:spacing w:val="-6"/>
          <w:sz w:val="28"/>
          <w:szCs w:val="28"/>
          <w:lang w:val="pt-BR"/>
        </w:rPr>
      </w:pPr>
      <w:r w:rsidRPr="00166090">
        <w:rPr>
          <w:rFonts w:eastAsia="Times New Roman"/>
          <w:spacing w:val="-6"/>
          <w:sz w:val="28"/>
          <w:szCs w:val="28"/>
          <w:lang w:val="pt-BR"/>
        </w:rPr>
        <w:t xml:space="preserve">(4) </w:t>
      </w:r>
      <w:r w:rsidRPr="00166090">
        <w:rPr>
          <w:rFonts w:eastAsia="Times New Roman"/>
          <w:bCs/>
          <w:spacing w:val="-6"/>
          <w:sz w:val="28"/>
          <w:szCs w:val="28"/>
          <w:lang w:val="pt-BR"/>
        </w:rPr>
        <w:t>Phân hạng và chuyển hồ sơ đề nghị đánh giá, phân hạng sản phẩm cấp quốc gia:</w:t>
      </w:r>
    </w:p>
    <w:p w:rsidR="00B50264" w:rsidRPr="00166090" w:rsidRDefault="00B50264" w:rsidP="00FF2C31">
      <w:pPr>
        <w:widowControl w:val="0"/>
        <w:spacing w:before="120" w:after="0" w:line="360" w:lineRule="exact"/>
        <w:ind w:firstLine="567"/>
        <w:jc w:val="both"/>
        <w:rPr>
          <w:rFonts w:eastAsia="Times New Roman"/>
          <w:bCs/>
          <w:sz w:val="28"/>
          <w:szCs w:val="28"/>
          <w:lang w:val="pt-BR"/>
        </w:rPr>
      </w:pPr>
      <w:r w:rsidRPr="00166090">
        <w:rPr>
          <w:rFonts w:eastAsia="Times New Roman"/>
          <w:bCs/>
          <w:sz w:val="28"/>
          <w:szCs w:val="28"/>
          <w:lang w:val="pt-BR"/>
        </w:rPr>
        <w:t>- Căn cứ kết quả điểm số đánh giá lần thứ hai của Hội đồng, các sản phẩm được xếp hạng theo khung từ 01 đến 05 sao;</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bCs/>
          <w:sz w:val="28"/>
          <w:szCs w:val="28"/>
          <w:lang w:val="pt-BR"/>
        </w:rPr>
        <w:t xml:space="preserve">- Ủy ban nhân dân cấp tỉnh thông báo kết quả cho các chủ thể OCOP, đề nghị hoàn thiện/bổ sung hồ sơ (nếu cần) và </w:t>
      </w:r>
      <w:r w:rsidRPr="00166090">
        <w:rPr>
          <w:rFonts w:eastAsia="Times New Roman"/>
          <w:sz w:val="28"/>
          <w:szCs w:val="28"/>
          <w:lang w:val="pt-BR"/>
        </w:rPr>
        <w:t>UBND cấp huyện để tiếp tục hướng dẫn chủ thể phát triển sản phẩm;</w:t>
      </w:r>
    </w:p>
    <w:p w:rsidR="00B50264" w:rsidRPr="00166090" w:rsidRDefault="00B50264" w:rsidP="00FF2C31">
      <w:pPr>
        <w:widowControl w:val="0"/>
        <w:spacing w:before="120" w:after="0" w:line="360" w:lineRule="exact"/>
        <w:ind w:firstLine="567"/>
        <w:jc w:val="both"/>
        <w:rPr>
          <w:rFonts w:eastAsia="Times New Roman"/>
          <w:bCs/>
          <w:sz w:val="28"/>
          <w:szCs w:val="28"/>
          <w:lang w:val="pt-BR"/>
        </w:rPr>
      </w:pPr>
      <w:r w:rsidRPr="00166090">
        <w:rPr>
          <w:rFonts w:eastAsia="Times New Roman"/>
          <w:bCs/>
          <w:sz w:val="28"/>
          <w:szCs w:val="28"/>
          <w:lang w:val="pt-BR"/>
        </w:rPr>
        <w:t>- Ủy ban nhân dân cấp tỉnh ban hành Quyết định công nhận kết quả đánh giá, cấp Giấy chứng nhận sản phẩm đạt ba (03) và bốn (04) sao; tổ chức công bố kết quả;</w:t>
      </w:r>
    </w:p>
    <w:p w:rsidR="00B50264" w:rsidRPr="00166090" w:rsidRDefault="00B50264" w:rsidP="00FF2C31">
      <w:pPr>
        <w:widowControl w:val="0"/>
        <w:spacing w:before="120" w:after="0" w:line="360" w:lineRule="exact"/>
        <w:ind w:firstLine="567"/>
        <w:jc w:val="both"/>
        <w:rPr>
          <w:rFonts w:eastAsia="Times New Roman"/>
          <w:bCs/>
          <w:sz w:val="28"/>
          <w:szCs w:val="28"/>
          <w:lang w:val="pt-BR"/>
        </w:rPr>
      </w:pPr>
      <w:r w:rsidRPr="00166090">
        <w:rPr>
          <w:rFonts w:eastAsia="Times New Roman"/>
          <w:bCs/>
          <w:sz w:val="28"/>
          <w:szCs w:val="28"/>
          <w:lang w:val="pt-BR"/>
        </w:rPr>
        <w:t>- Ủy ban nhân dân cấp tỉnh chuyển hồ sơ và sản phẩm mẫu của các sản phẩm có tiềm năng đạt năm (05) sao (từ 90 đến 100 điểm) đề nghị cấp Trung ương đánh giá, công nhận sản phẩm OCOP quốc gia;</w:t>
      </w:r>
    </w:p>
    <w:p w:rsidR="00B50264" w:rsidRPr="00166090" w:rsidRDefault="00B50264" w:rsidP="00FF2C31">
      <w:pPr>
        <w:spacing w:before="120" w:after="0" w:line="360" w:lineRule="exact"/>
        <w:ind w:firstLine="567"/>
        <w:jc w:val="both"/>
        <w:rPr>
          <w:bCs/>
          <w:color w:val="000000" w:themeColor="text1"/>
          <w:sz w:val="28"/>
          <w:szCs w:val="28"/>
          <w:lang w:val="pt-BR"/>
        </w:rPr>
      </w:pPr>
      <w:r w:rsidRPr="00166090">
        <w:rPr>
          <w:bCs/>
          <w:color w:val="000000" w:themeColor="text1"/>
          <w:sz w:val="28"/>
          <w:szCs w:val="28"/>
          <w:lang w:val="pt-BR"/>
        </w:rPr>
        <w:lastRenderedPageBreak/>
        <w:t xml:space="preserve">- Trường hợp Hội đồng cấp trung ương đánh giá có kết quả không đạt yêu cầu (đạt 5 sao), Ủy ban nhân dân cấp tỉnh tổ chức đánh giá lại và hoàn thiện hồ sơ theo thẩm quyền được phân cấp. </w:t>
      </w:r>
    </w:p>
    <w:p w:rsidR="00883704" w:rsidRPr="00166090" w:rsidRDefault="00087738" w:rsidP="00FF2C31">
      <w:pPr>
        <w:widowControl w:val="0"/>
        <w:spacing w:before="120" w:after="0" w:line="360" w:lineRule="exact"/>
        <w:ind w:firstLine="567"/>
        <w:jc w:val="both"/>
        <w:rPr>
          <w:rFonts w:eastAsia="Times New Roman"/>
          <w:b/>
          <w:szCs w:val="28"/>
          <w:lang w:val="pt-BR"/>
        </w:rPr>
      </w:pPr>
      <w:r w:rsidRPr="00166090">
        <w:rPr>
          <w:rFonts w:eastAsia="Times New Roman"/>
          <w:b/>
          <w:sz w:val="28"/>
          <w:szCs w:val="28"/>
          <w:lang w:val="pt-BR"/>
        </w:rPr>
        <w:t>III.</w:t>
      </w:r>
      <w:r w:rsidR="00B50264" w:rsidRPr="00166090">
        <w:rPr>
          <w:rFonts w:eastAsia="Times New Roman"/>
          <w:b/>
          <w:sz w:val="28"/>
          <w:szCs w:val="28"/>
          <w:lang w:val="pt-BR"/>
        </w:rPr>
        <w:t xml:space="preserve"> Quy trình đánh giá, phân </w:t>
      </w:r>
      <w:r w:rsidR="00883704" w:rsidRPr="00166090">
        <w:rPr>
          <w:rFonts w:eastAsia="Times New Roman"/>
          <w:b/>
          <w:sz w:val="28"/>
          <w:szCs w:val="28"/>
          <w:lang w:val="pt-BR"/>
        </w:rPr>
        <w:t>hạng sản phẩm OCOP cấp Trung ương</w:t>
      </w:r>
    </w:p>
    <w:p w:rsidR="00B50264" w:rsidRPr="00166090" w:rsidRDefault="00B50264" w:rsidP="00FF2C31">
      <w:pPr>
        <w:widowControl w:val="0"/>
        <w:spacing w:before="120" w:after="0" w:line="360" w:lineRule="exact"/>
        <w:ind w:firstLine="567"/>
        <w:jc w:val="both"/>
        <w:rPr>
          <w:rFonts w:eastAsia="Times New Roman"/>
          <w:b/>
          <w:szCs w:val="28"/>
          <w:lang w:val="pt-BR"/>
        </w:rPr>
      </w:pPr>
      <w:r w:rsidRPr="00166090">
        <w:rPr>
          <w:rFonts w:eastAsia="Times New Roman"/>
          <w:sz w:val="28"/>
          <w:szCs w:val="28"/>
          <w:lang w:val="pt-BR"/>
        </w:rPr>
        <w:t xml:space="preserve">Hồi đồng đánh giá cấp Trung ương hoạt động theo quyết định số 1653/QĐ-BNN-VPĐP ngày 11/5/2020 của Bộ Nông nghiệp và Phát triển nông thôn về việc ban hành quy chế hoạt động của hội đồng đánh giá, phân hạng sản phẩm OCOP cấp Quốc gia. Quy trình đánh giá được thực hiện theo quyết định số 1048/QĐ-TTg, theo đó thì Bộ Nông nghiệp và Phát triển nông thôn là cơ quan thường trực Chương trình </w:t>
      </w:r>
      <w:r w:rsidR="00883704" w:rsidRPr="00166090">
        <w:rPr>
          <w:rFonts w:eastAsia="Times New Roman"/>
          <w:sz w:val="28"/>
          <w:szCs w:val="28"/>
          <w:lang w:val="pt-BR"/>
        </w:rPr>
        <w:t>OCOP</w:t>
      </w:r>
      <w:r w:rsidRPr="00166090">
        <w:rPr>
          <w:rFonts w:eastAsia="Times New Roman"/>
          <w:sz w:val="28"/>
          <w:szCs w:val="28"/>
          <w:lang w:val="pt-BR"/>
        </w:rPr>
        <w:t xml:space="preserve"> tổ chức đánh giá, công nhận sản phẩm OCOP cấp quốc gia theo quy trình ở hình 1.4.</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Các bước tổ chức đánh giá và phân hạng sản phẩm OCOP cụ thể như sau:</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1) Tiếp nhận hồ sơ sản phẩm, dịch vụ du lịc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Văn phòng Điều phối nông thôn mới Trung ương tiếp nhận hồ sơ đề xuất đánh giá, phân hạng sản phẩm từ cấp tỉnh theo quy đị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Văn phòng Điều phối nông thôn mới Trung ương</w:t>
      </w:r>
      <w:r w:rsidRPr="00166090" w:rsidDel="00B9191B">
        <w:rPr>
          <w:color w:val="000000" w:themeColor="text1"/>
          <w:sz w:val="28"/>
          <w:szCs w:val="28"/>
          <w:lang w:val="pt-BR"/>
        </w:rPr>
        <w:t xml:space="preserve"> </w:t>
      </w:r>
      <w:r w:rsidRPr="00166090">
        <w:rPr>
          <w:color w:val="000000" w:themeColor="text1"/>
          <w:sz w:val="28"/>
          <w:szCs w:val="28"/>
          <w:lang w:val="pt-BR"/>
        </w:rPr>
        <w:t>kiểm tra thể thức, thông báo và hướng dẫn hoàn thiện hồ sơ (nếu cần).</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xml:space="preserve">- Thời gian tiếp nhận hồ sơ sản phẩm OCOP đề nghị đánh giá cấp quốc gia thực hiện từ ngày 01 đến ngày 30 tháng 6 hàng năm. </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2) Tổ chức Hội đồng đánh giá chuyên ngà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báo cáo Hội đồng số lượng sản phẩm, công tác đánh giá của địa phương và Tổ tư vấn;</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ổ tư vấn báo cáo kết quả thẩm định hồ sơ, kết quả kiểm tra thực tế cơ sở (nếu có) đối với từng hồ sơ sản phẩm OCOP;</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Chương trình OCOP cấp tỉnh, chủ thể OCOP bổ sung nội dung báo cáo (nếu cần);</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hành viên Hội đồng thực hiện đánh giá sản phẩm OCOP theo quy định tại Quyết định số </w:t>
      </w:r>
      <w:hyperlink r:id="rId44" w:tgtFrame="_blank" w:tooltip="Quyết định 1048/QĐ-TTg" w:history="1">
        <w:r w:rsidRPr="00166090">
          <w:rPr>
            <w:color w:val="000000" w:themeColor="text1"/>
            <w:sz w:val="28"/>
            <w:szCs w:val="28"/>
            <w:lang w:val="pt-BR"/>
          </w:rPr>
          <w:t>1048/QĐ-TTg</w:t>
        </w:r>
      </w:hyperlink>
      <w:r w:rsidRPr="00166090">
        <w:rPr>
          <w:color w:val="000000" w:themeColor="text1"/>
          <w:sz w:val="28"/>
          <w:szCs w:val="28"/>
          <w:lang w:val="pt-BR"/>
        </w:rPr>
        <w:t> , thảo luận về các vấn đề liên quan mức độ đạt tiêu chí của sản phẩm, thực hiện chấm điể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kết quả đánh giá;</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lastRenderedPageBreak/>
        <w:t>- Chủ trì phiên họp kết luận cuộc họp, kết quả đánh giá, phân hạng tại phiên họp, đề xuất Chủ tịch Hội đồng OCOP cấp Quốc gia tổ chức đánh giá lần 2 nếu đạt yêu cầu;</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hoàn thiện hồ sơ đánh giá, gồm: Báo cáo kết quả đánh giá, Biên bản họp Hội đồng (do Lãnh đạo Bộ chuyên ngành chủ trì phiên họp ký), Hồ sơ sản phẩ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rường hợp không đạt yêu cầu, Cơ quan thường trực Hội đồng tham mưu văn bản thông báo kết quả cho địa phương theo quy đị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xml:space="preserve">- Hội đồng đánh giá sản phẩm theo chuyên ngành được tổ chức trong khoảng thời gian từ ngày 01 tháng 7 đến ngày 15 tháng 8 hàng năm. </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sidDel="00B9191B">
        <w:rPr>
          <w:color w:val="000000" w:themeColor="text1"/>
          <w:sz w:val="28"/>
          <w:szCs w:val="28"/>
          <w:lang w:val="pt-BR"/>
        </w:rPr>
        <w:t xml:space="preserve"> </w:t>
      </w:r>
      <w:r w:rsidRPr="00166090">
        <w:rPr>
          <w:color w:val="000000" w:themeColor="text1"/>
          <w:sz w:val="28"/>
          <w:szCs w:val="28"/>
          <w:lang w:val="pt-BR"/>
        </w:rPr>
        <w:t>(3) Tổ chức họp Hội đồng OCOP cấp quốc gia:</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báo cáo Hội đồng số lượng sản phẩm, công tác đánh giá của địa phương, Tổ tư vấn và kết quả đánh giá theo chuyên ngà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ổ tư vấn báo cáo kết quả thẩm định hồ sơ, kết quả kiểm tra thực tế cơ sở, kết quả kiểm nghiệm, lấy ý kiến cộng đồng (nếu có) đối với từng hồ sơ sản phẩm OCOP;</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hành viên Hội đồng thực hiện đánh giá sản phẩm OCOP theo quy định tại Quyết định số </w:t>
      </w:r>
      <w:hyperlink r:id="rId45" w:tgtFrame="_blank" w:tooltip="Quyết định 1048/QĐ-TTg" w:history="1">
        <w:r w:rsidRPr="00166090">
          <w:rPr>
            <w:color w:val="000000" w:themeColor="text1"/>
            <w:sz w:val="28"/>
            <w:szCs w:val="28"/>
            <w:lang w:val="pt-BR"/>
          </w:rPr>
          <w:t>1048/QĐ-TTg</w:t>
        </w:r>
      </w:hyperlink>
      <w:r w:rsidRPr="00166090">
        <w:rPr>
          <w:color w:val="000000" w:themeColor="text1"/>
          <w:sz w:val="28"/>
          <w:szCs w:val="28"/>
          <w:lang w:val="pt-BR"/>
        </w:rPr>
        <w:t> , thảo luận về các vấn đề liên quan mức độ đạt tiêu chí của sản phẩm, thực hiện chấm điể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kết quả đánh giá;</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hủ trì phiên họp kết luận cuộc họp và công bố kết quả đánh giá, phân hạng sản phẩm tại phiên họp;</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oàn thiện hồ sơ đánh giá của Hội đồng, gồm: Báo cáo kết quả đánh giá, Biên bản họp Hội đồng (do Chủ tịch Hội đồng ký), Hồ sơ sản phẩ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ham mưu văn bản thông báo kết quả cho địa phương theo quy đị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Hội đồng OCOP cấp Quốc gia tổ chức đánh giá sản phẩm trong tháng 9 hàng nă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4) Xếp hạng và công bố kết quả đánh giá:</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lastRenderedPageBreak/>
        <w:t>- Bộ Nông nghiệp và Phát triển nông thôn ban hành Quyết định phê duyệt kết quả đánh giá và Giấy chứng nhận cho các sản phẩm đạt năm (05) sao (là sản phẩm OCOP cấp quốc gia), tổ chức công bố kết quả.</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rường hợp kết quả đánh giá của Hội đồng cấp trung ương không đạt 05 sao, Hội đồng cấp trung ương gửi trả hồ sơ về Ủy ban nhân dân cấp tỉnh để đánh giá lại và hoàn thiện hồ sơ theo thẩm quyền được phân cấp.</w:t>
      </w:r>
    </w:p>
    <w:p w:rsidR="00E0778B" w:rsidRPr="00166090" w:rsidRDefault="00E0778B" w:rsidP="00F95448">
      <w:pPr>
        <w:widowControl w:val="0"/>
        <w:tabs>
          <w:tab w:val="left" w:pos="709"/>
        </w:tabs>
        <w:spacing w:after="0" w:line="312" w:lineRule="auto"/>
        <w:contextualSpacing/>
        <w:jc w:val="both"/>
        <w:rPr>
          <w:lang w:val="pt-BR"/>
        </w:rPr>
      </w:pPr>
      <w:r w:rsidRPr="00166090">
        <w:rPr>
          <w:lang w:val="pt-BR"/>
        </w:rPr>
        <w:br w:type="page"/>
      </w:r>
    </w:p>
    <w:p w:rsidR="00B50264" w:rsidRPr="00166090" w:rsidRDefault="0064095B" w:rsidP="00166090">
      <w:pPr>
        <w:widowControl w:val="0"/>
        <w:spacing w:before="120" w:after="0" w:line="360" w:lineRule="exact"/>
        <w:jc w:val="center"/>
        <w:rPr>
          <w:rFonts w:eastAsia="Times New Roman"/>
          <w:b/>
          <w:kern w:val="36"/>
          <w:sz w:val="28"/>
          <w:szCs w:val="26"/>
          <w:lang w:val="pt-BR"/>
        </w:rPr>
      </w:pPr>
      <w:r w:rsidRPr="00166090">
        <w:rPr>
          <w:rFonts w:eastAsia="Times New Roman"/>
          <w:b/>
          <w:kern w:val="36"/>
          <w:sz w:val="28"/>
          <w:szCs w:val="26"/>
          <w:lang w:val="pt-BR"/>
        </w:rPr>
        <w:lastRenderedPageBreak/>
        <w:t xml:space="preserve">Phụ lục 5. </w:t>
      </w:r>
      <w:r w:rsidR="007B68F8" w:rsidRPr="00166090">
        <w:rPr>
          <w:rStyle w:val="fontstyle01"/>
          <w:rFonts w:ascii="Times New Roman" w:hAnsi="Times New Roman"/>
          <w:lang w:val="pt-BR"/>
        </w:rPr>
        <w:t>Một số gợi ý cụ thể trong đánh giá tiềm năng sản phẩm OCOP</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Để tham gia Chương trình OCOP cần thiết phải xác định được tiềm năng sản phẩm OCOP. Nội dung xác định tiềm năng bao gồm:  </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a) Nguyên liệu</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chủ động được nguồn nguyên liệu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Nguyên liệu có sẵn trong cộng đồng hay phải mua ở nơi khác?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đảm bảo được chất lượng và số lượng nguyên liệu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Nguồn gốc của nguyên liệu có rõ rà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Nguyên liệu có sự khác biệt gì so với nguyên liệu cùng loại ở nơi khác?...</w:t>
      </w:r>
    </w:p>
    <w:p w:rsidR="00E0778B" w:rsidRPr="00166090" w:rsidRDefault="00E0778B" w:rsidP="00FF2C31">
      <w:pPr>
        <w:widowControl w:val="0"/>
        <w:spacing w:before="120" w:after="0" w:line="360" w:lineRule="exact"/>
        <w:ind w:firstLine="567"/>
        <w:jc w:val="both"/>
        <w:rPr>
          <w:rFonts w:eastAsia="Times New Roman"/>
          <w:spacing w:val="-4"/>
          <w:kern w:val="36"/>
          <w:sz w:val="28"/>
          <w:szCs w:val="26"/>
          <w:lang w:val="pt-BR"/>
        </w:rPr>
      </w:pPr>
      <w:r w:rsidRPr="00166090">
        <w:rPr>
          <w:rFonts w:eastAsia="Times New Roman"/>
          <w:spacing w:val="-4"/>
          <w:kern w:val="36"/>
          <w:sz w:val="28"/>
          <w:szCs w:val="26"/>
          <w:lang w:val="pt-BR"/>
        </w:rPr>
        <w:t xml:space="preserve">Lưu ý rằng với những sản phẩm mà dùng toàn bộ nguyên liệu nhập khẩu hoặc nguyên liệu không rõ nguồn gốc thì sản phẩm sẽ bị loại khi tham gia chương OCOP. Chương trình </w:t>
      </w:r>
      <w:r w:rsidR="00883704" w:rsidRPr="00166090">
        <w:rPr>
          <w:rFonts w:eastAsia="Times New Roman"/>
          <w:spacing w:val="-4"/>
          <w:kern w:val="36"/>
          <w:sz w:val="28"/>
          <w:szCs w:val="26"/>
          <w:lang w:val="pt-BR"/>
        </w:rPr>
        <w:t>OCOP</w:t>
      </w:r>
      <w:r w:rsidRPr="00166090">
        <w:rPr>
          <w:rFonts w:eastAsia="Times New Roman"/>
          <w:spacing w:val="-4"/>
          <w:kern w:val="36"/>
          <w:sz w:val="28"/>
          <w:szCs w:val="26"/>
          <w:lang w:val="pt-BR"/>
        </w:rPr>
        <w:t xml:space="preserve"> ưu tiên những sản phẩm có nguồn gốc xuất sứ ở tại cộng đồng địa phươ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b) Công nghệ sản xuất</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Sử dụng công nghệ sản xuất hiện đại hay truyền thố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ông nghệ có thân thiện với môi trường khô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Xu hướng sản xuất hiện nay cần phải áp dụng các công nghệ hiện đại và thân thiện với môi trường. Tuy nhiên với một số sản phẩm (sản phẩm thêu tay, đồ handmade...) thì công nghệ truyền thống kết hợp với văn hóa bản địa lại mang lại lợi thế nhất định.</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c) Giá trị văn hóa, truyền thố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Sản phẩm có mang bản sắc văn hóa, truyền thống đặc trư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Bản sắc văn hóa, truyền thống có được được thể hiện trong sản phẩm không? Liệu có hấp dẫn với người mua khô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d) Giá trị sử dụ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Sản phẩm có đáp ứng được nhu cầu người dù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Những công dụng đem lại cho người mua là gì? </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e) Lao độ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cần lao động có tay nghề/chuyên môn cao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Lao động có sẵn tại cộng đồ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ó cần đào tạo thêm khô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f) Tính độc đáo</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Sản phẩm của mình có khác với các sản phẩm cùng loại khác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ác khác biệt vượt trội so với sản phẩm cùng loại ở nơi khác là gì?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ác “khác biệt” đó có dễ dàng bị bắt chước khô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g) Mức độ hoàn thiện của sản phẩm</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Đã là sản phẩm cuối cùng chưa?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thể chế biến sâu hơn được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ó bao bì nhãn mác hoàn chỉnh chưa?</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h) Thị trườ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nhiều sản phẩm cùng loại có nhiều trên thị trường không (sản phẩm cạnh tranh, sản phẩm thay thế)?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Loại sản phẩm đó có được dùng thường xuyên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ó so sánh được giá bán của sản phẩm tương tự trên thị trường không?...</w:t>
      </w:r>
    </w:p>
    <w:p w:rsidR="00E0778B" w:rsidRPr="00166090" w:rsidRDefault="00E0778B" w:rsidP="00FF2C31">
      <w:pPr>
        <w:widowControl w:val="0"/>
        <w:spacing w:before="120" w:after="0" w:line="360" w:lineRule="exact"/>
        <w:ind w:firstLine="567"/>
        <w:jc w:val="both"/>
        <w:rPr>
          <w:sz w:val="28"/>
          <w:szCs w:val="26"/>
          <w:lang w:val="pt-BR"/>
        </w:rPr>
      </w:pPr>
      <w:r w:rsidRPr="00166090">
        <w:rPr>
          <w:kern w:val="36"/>
          <w:sz w:val="28"/>
          <w:szCs w:val="26"/>
          <w:lang w:val="pt-BR"/>
        </w:rPr>
        <w:t>Các câu hỏi trên là những gợi ý giúp chủ thể xác định được tiềm năng về sản phẩm của mình. Việc trả lời các câu hỏi trên được thực hiện từ các chủ thể và cán bộ OCOP hoặc Tư vấn.</w:t>
      </w:r>
    </w:p>
    <w:p w:rsidR="00DE04D4" w:rsidRPr="00166090" w:rsidRDefault="00DE04D4" w:rsidP="00F95448">
      <w:pPr>
        <w:widowControl w:val="0"/>
        <w:tabs>
          <w:tab w:val="left" w:pos="709"/>
        </w:tabs>
        <w:spacing w:after="0" w:line="312" w:lineRule="auto"/>
        <w:contextualSpacing/>
        <w:jc w:val="both"/>
        <w:rPr>
          <w:lang w:val="pt-BR"/>
        </w:rPr>
      </w:pPr>
      <w:r w:rsidRPr="00166090">
        <w:rPr>
          <w:lang w:val="pt-BR"/>
        </w:rPr>
        <w:br w:type="page"/>
      </w:r>
    </w:p>
    <w:p w:rsidR="00E0778B" w:rsidRPr="00166090" w:rsidRDefault="00DE04D4" w:rsidP="00166090">
      <w:pPr>
        <w:widowControl w:val="0"/>
        <w:tabs>
          <w:tab w:val="left" w:pos="709"/>
        </w:tabs>
        <w:spacing w:after="0" w:line="312" w:lineRule="auto"/>
        <w:contextualSpacing/>
        <w:jc w:val="center"/>
        <w:rPr>
          <w:b/>
          <w:sz w:val="28"/>
          <w:lang w:val="pt-BR"/>
        </w:rPr>
      </w:pPr>
      <w:r w:rsidRPr="00166090">
        <w:rPr>
          <w:b/>
          <w:sz w:val="28"/>
          <w:lang w:val="pt-BR"/>
        </w:rPr>
        <w:t>Phụ lục 6. Hướng dẫn chủ thể xây dựng phương án/</w:t>
      </w:r>
      <w:r w:rsidR="00327130" w:rsidRPr="00166090">
        <w:rPr>
          <w:b/>
          <w:sz w:val="28"/>
          <w:lang w:val="pt-BR"/>
        </w:rPr>
        <w:t>dự án</w:t>
      </w:r>
      <w:r w:rsidRPr="00166090">
        <w:rPr>
          <w:b/>
          <w:sz w:val="28"/>
          <w:lang w:val="pt-BR"/>
        </w:rPr>
        <w:t xml:space="preserve"> sản xuất kinh doanh</w:t>
      </w:r>
    </w:p>
    <w:p w:rsidR="00DE04D4" w:rsidRPr="00C001EC" w:rsidRDefault="00DE04D4">
      <w:pPr>
        <w:pStyle w:val="A2"/>
        <w:rPr>
          <w:i w:val="0"/>
        </w:rPr>
      </w:pPr>
      <w:r w:rsidRPr="00C001EC">
        <w:rPr>
          <w:i w:val="0"/>
        </w:rPr>
        <w:t xml:space="preserve">1. Giới thiệu về đơn vị </w:t>
      </w:r>
    </w:p>
    <w:p w:rsidR="00DE04D4" w:rsidRPr="00166090" w:rsidRDefault="00DE04D4" w:rsidP="00FF2C31">
      <w:pPr>
        <w:widowControl w:val="0"/>
        <w:spacing w:before="120" w:after="0" w:line="360" w:lineRule="exact"/>
        <w:rPr>
          <w:bCs/>
          <w:i/>
          <w:sz w:val="28"/>
          <w:szCs w:val="28"/>
          <w:lang w:val="pt-BR"/>
        </w:rPr>
      </w:pPr>
      <w:r w:rsidRPr="00166090">
        <w:rPr>
          <w:bCs/>
          <w:i/>
          <w:sz w:val="28"/>
          <w:szCs w:val="28"/>
          <w:lang w:val="pt-BR"/>
        </w:rPr>
        <w:t>1.1. Giới thiệu tổng thể</w:t>
      </w:r>
    </w:p>
    <w:p w:rsidR="00DE04D4" w:rsidRPr="00166090" w:rsidRDefault="00DE04D4" w:rsidP="00FF2C31">
      <w:pPr>
        <w:widowControl w:val="0"/>
        <w:tabs>
          <w:tab w:val="right" w:leader="dot" w:pos="8280"/>
        </w:tabs>
        <w:spacing w:before="120" w:after="0" w:line="360" w:lineRule="exact"/>
        <w:ind w:firstLine="567"/>
        <w:rPr>
          <w:sz w:val="28"/>
          <w:szCs w:val="28"/>
          <w:lang w:val="pt-BR"/>
        </w:rPr>
      </w:pPr>
      <w:r w:rsidRPr="00166090">
        <w:rPr>
          <w:sz w:val="28"/>
          <w:szCs w:val="28"/>
          <w:lang w:val="pt-BR"/>
        </w:rPr>
        <w:t xml:space="preserve">- Tên chủ thể (Doanh nghiệp, </w:t>
      </w:r>
      <w:r w:rsidR="00271E4B" w:rsidRPr="00166090">
        <w:rPr>
          <w:sz w:val="28"/>
          <w:szCs w:val="28"/>
          <w:lang w:val="pt-BR"/>
        </w:rPr>
        <w:t>HTX</w:t>
      </w:r>
      <w:r w:rsidRPr="00166090">
        <w:rPr>
          <w:sz w:val="28"/>
          <w:szCs w:val="28"/>
          <w:lang w:val="pt-BR"/>
        </w:rPr>
        <w:t>, tổ hợp tác, hộ);</w:t>
      </w:r>
    </w:p>
    <w:p w:rsidR="00DE04D4" w:rsidRPr="00166090" w:rsidRDefault="00DE04D4" w:rsidP="00FF2C31">
      <w:pPr>
        <w:widowControl w:val="0"/>
        <w:tabs>
          <w:tab w:val="right" w:leader="dot" w:pos="8280"/>
        </w:tabs>
        <w:spacing w:before="120" w:after="0" w:line="360" w:lineRule="exact"/>
        <w:ind w:firstLine="567"/>
        <w:rPr>
          <w:sz w:val="28"/>
          <w:szCs w:val="28"/>
          <w:lang w:val="pt-BR"/>
        </w:rPr>
      </w:pPr>
      <w:r w:rsidRPr="00166090">
        <w:rPr>
          <w:sz w:val="28"/>
          <w:szCs w:val="28"/>
          <w:lang w:val="pt-BR"/>
        </w:rPr>
        <w:t xml:space="preserve">- Địa chỉ trụ sở chính (đối với doanh nghiệp, </w:t>
      </w:r>
      <w:r w:rsidR="00271E4B" w:rsidRPr="00166090">
        <w:rPr>
          <w:sz w:val="28"/>
          <w:szCs w:val="28"/>
          <w:lang w:val="pt-BR"/>
        </w:rPr>
        <w:t>HTX</w:t>
      </w:r>
      <w:r w:rsidRPr="00166090">
        <w:rPr>
          <w:sz w:val="28"/>
          <w:szCs w:val="28"/>
          <w:lang w:val="pt-BR"/>
        </w:rPr>
        <w:t>). Địa chỉ (đối với tổ hợp tác, hộ);</w:t>
      </w:r>
    </w:p>
    <w:p w:rsidR="00DE04D4" w:rsidRPr="00166090" w:rsidRDefault="00DE04D4" w:rsidP="00FF2C31">
      <w:pPr>
        <w:widowControl w:val="0"/>
        <w:tabs>
          <w:tab w:val="right" w:leader="dot" w:pos="8280"/>
        </w:tabs>
        <w:spacing w:before="120" w:after="0" w:line="360" w:lineRule="exact"/>
        <w:ind w:firstLine="567"/>
        <w:rPr>
          <w:sz w:val="28"/>
          <w:szCs w:val="28"/>
          <w:lang w:val="pt-BR"/>
        </w:rPr>
      </w:pPr>
      <w:r w:rsidRPr="00166090">
        <w:rPr>
          <w:sz w:val="28"/>
          <w:szCs w:val="28"/>
          <w:lang w:val="pt-BR"/>
        </w:rPr>
        <w:t xml:space="preserve">- Vốn điều lệ (đối với doanh nghiệp, </w:t>
      </w:r>
      <w:r w:rsidR="00271E4B" w:rsidRPr="00166090">
        <w:rPr>
          <w:sz w:val="28"/>
          <w:szCs w:val="28"/>
          <w:lang w:val="pt-BR"/>
        </w:rPr>
        <w:t>HTX</w:t>
      </w:r>
      <w:r w:rsidRPr="00166090">
        <w:rPr>
          <w:sz w:val="28"/>
          <w:szCs w:val="28"/>
          <w:lang w:val="pt-BR"/>
        </w:rPr>
        <w:t>);</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Số lượng thành viên tham gia;</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Ngành, nghề sản xuất, kinh doanh.</w:t>
      </w:r>
    </w:p>
    <w:p w:rsidR="00DE04D4" w:rsidRPr="00C001EC" w:rsidRDefault="00DE04D4" w:rsidP="00FF2C31">
      <w:pPr>
        <w:widowControl w:val="0"/>
        <w:tabs>
          <w:tab w:val="right" w:leader="dot" w:pos="8280"/>
        </w:tabs>
        <w:spacing w:before="120" w:after="0" w:line="360" w:lineRule="exact"/>
        <w:rPr>
          <w:bCs/>
          <w:i/>
          <w:sz w:val="28"/>
          <w:szCs w:val="28"/>
        </w:rPr>
      </w:pPr>
      <w:r w:rsidRPr="00C001EC">
        <w:rPr>
          <w:bCs/>
          <w:i/>
          <w:sz w:val="28"/>
          <w:szCs w:val="28"/>
        </w:rPr>
        <w:t>1.2. Tổ chức nhân sự</w:t>
      </w:r>
    </w:p>
    <w:p w:rsidR="00DE04D4" w:rsidRPr="00C001EC" w:rsidRDefault="00DE04D4" w:rsidP="00FF2C31">
      <w:pPr>
        <w:widowControl w:val="0"/>
        <w:tabs>
          <w:tab w:val="right" w:leader="dot" w:pos="8280"/>
        </w:tabs>
        <w:spacing w:before="60" w:after="0" w:line="360" w:lineRule="exact"/>
        <w:ind w:firstLine="567"/>
        <w:rPr>
          <w:rFonts w:eastAsia="Times New Roman"/>
          <w:sz w:val="28"/>
          <w:szCs w:val="28"/>
        </w:rPr>
      </w:pPr>
      <w:r w:rsidRPr="00C001EC">
        <w:rPr>
          <w:sz w:val="28"/>
          <w:szCs w:val="28"/>
        </w:rPr>
        <w:t xml:space="preserve">- Sơ đồ tổ chức bộ máy (đối với doanh nghiệp, </w:t>
      </w:r>
      <w:r w:rsidR="00271E4B" w:rsidRPr="00C001EC">
        <w:rPr>
          <w:sz w:val="28"/>
          <w:szCs w:val="28"/>
        </w:rPr>
        <w:t>HTX</w:t>
      </w:r>
      <w:r w:rsidRPr="00C001EC">
        <w:rPr>
          <w:sz w:val="28"/>
          <w:szCs w:val="28"/>
        </w:rPr>
        <w:t xml:space="preserve">): </w:t>
      </w:r>
      <w:r w:rsidRPr="00C001EC">
        <w:rPr>
          <w:rFonts w:eastAsia="Times New Roman"/>
          <w:sz w:val="28"/>
          <w:szCs w:val="28"/>
        </w:rPr>
        <w:t>Chuẩn bị một sơ đồ tổ chức mà trong đó từng chức năng được minh họa cụ thể;</w:t>
      </w:r>
    </w:p>
    <w:p w:rsidR="00DE04D4" w:rsidRPr="00C001EC" w:rsidRDefault="00DE04D4" w:rsidP="00FF2C31">
      <w:pPr>
        <w:widowControl w:val="0"/>
        <w:tabs>
          <w:tab w:val="right" w:leader="dot" w:pos="8280"/>
        </w:tabs>
        <w:spacing w:before="60" w:after="0" w:line="360" w:lineRule="exact"/>
        <w:ind w:firstLine="567"/>
        <w:jc w:val="both"/>
        <w:rPr>
          <w:rFonts w:eastAsia="Times New Roman"/>
          <w:sz w:val="28"/>
          <w:szCs w:val="28"/>
          <w:lang w:val="fr-FR"/>
        </w:rPr>
      </w:pPr>
      <w:r w:rsidRPr="00C001EC">
        <w:rPr>
          <w:sz w:val="28"/>
          <w:szCs w:val="28"/>
        </w:rPr>
        <w:t xml:space="preserve">- Chức năng nhiệm vụ các bộ phận trong sơ đồ tổ chức: </w:t>
      </w:r>
      <w:r w:rsidRPr="00C001EC">
        <w:rPr>
          <w:rFonts w:eastAsia="Times New Roman"/>
          <w:sz w:val="28"/>
          <w:szCs w:val="28"/>
          <w:lang w:val="fr-FR"/>
        </w:rPr>
        <w:t xml:space="preserve">Mô tả nhân sự chủ chốt trong nhóm quản lý về mặt hiểu biết, kinh nghiệm quan hệ sản xuất kinh doanh, trình độ học vấn và trách nhiệm của họ trong sản xuất kinh doanh. Nêu sự khác biệt trong quản lý của chủ thể. </w:t>
      </w:r>
    </w:p>
    <w:p w:rsidR="00DE04D4" w:rsidRPr="00166090" w:rsidRDefault="00DE04D4" w:rsidP="00FF2C31">
      <w:pPr>
        <w:widowControl w:val="0"/>
        <w:spacing w:before="60" w:after="0" w:line="360" w:lineRule="exact"/>
        <w:jc w:val="both"/>
        <w:rPr>
          <w:rFonts w:eastAsia="Times New Roman"/>
          <w:i/>
          <w:sz w:val="28"/>
          <w:szCs w:val="28"/>
          <w:lang w:val="fr-FR"/>
        </w:rPr>
      </w:pPr>
      <w:r w:rsidRPr="00C001EC">
        <w:rPr>
          <w:rFonts w:eastAsia="Times New Roman"/>
          <w:i/>
          <w:sz w:val="28"/>
          <w:szCs w:val="28"/>
          <w:lang w:val="fr-FR"/>
        </w:rPr>
        <w:t>1.3. Giới thiệu về phương án sản xuất kinh doanh</w:t>
      </w:r>
    </w:p>
    <w:p w:rsidR="00DE04D4" w:rsidRPr="00C001EC"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Mục tiêu: Nêu ra những mục tiêu tài chính và phi tài chính mà dự án nhắm đến (doanh thu, tỷ suất lợi nhuận, hiệu quả sản xuất…);</w:t>
      </w:r>
    </w:p>
    <w:p w:rsidR="00DE04D4" w:rsidRPr="00C001EC"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xml:space="preserve">- Nhiệm vụ: Những hình ảnh mà chủ thể </w:t>
      </w:r>
      <w:r w:rsidRPr="00166090">
        <w:rPr>
          <w:rFonts w:eastAsia="Times New Roman"/>
          <w:sz w:val="28"/>
          <w:szCs w:val="28"/>
          <w:lang w:val="fr-FR"/>
        </w:rPr>
        <w:t xml:space="preserve">(Doanh nghiệp, </w:t>
      </w:r>
      <w:r w:rsidR="00271E4B" w:rsidRPr="00166090">
        <w:rPr>
          <w:rFonts w:eastAsia="Times New Roman"/>
          <w:sz w:val="28"/>
          <w:szCs w:val="28"/>
          <w:lang w:val="fr-FR"/>
        </w:rPr>
        <w:t>HTX</w:t>
      </w:r>
      <w:r w:rsidRPr="00166090">
        <w:rPr>
          <w:rFonts w:eastAsia="Times New Roman"/>
          <w:sz w:val="28"/>
          <w:szCs w:val="28"/>
          <w:lang w:val="fr-FR"/>
        </w:rPr>
        <w:t>, tổ hợp tác, hộ)</w:t>
      </w:r>
      <w:r w:rsidRPr="00C001EC">
        <w:rPr>
          <w:rFonts w:eastAsia="Times New Roman"/>
          <w:sz w:val="28"/>
          <w:szCs w:val="28"/>
          <w:lang w:val="fr-FR"/>
        </w:rPr>
        <w:t xml:space="preserve"> muốn tạo ra đối với khách hàng, những giá trị mà dịch vụ/sản phẩm của chủ thể sẽ mang lại cho khách hàng, những cam kết mà chủ thể sẽ thực hiện...;</w:t>
      </w:r>
    </w:p>
    <w:p w:rsidR="00DE04D4" w:rsidRPr="00C001EC"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Yếu tố thành công: Những khác biệt mà chủ thể sẽ đem lại so với các đối thủ cạnh tranh, những yếu tố nhằm đảm bảo mục tiêu đưa ra sẽ đạt được.</w:t>
      </w:r>
    </w:p>
    <w:p w:rsidR="00DE04D4" w:rsidRPr="00166090" w:rsidRDefault="00DE04D4" w:rsidP="00FF2C31">
      <w:pPr>
        <w:widowControl w:val="0"/>
        <w:spacing w:before="60" w:after="0" w:line="360" w:lineRule="exact"/>
        <w:jc w:val="both"/>
        <w:rPr>
          <w:rFonts w:eastAsia="Times New Roman"/>
          <w:b/>
          <w:i/>
          <w:sz w:val="28"/>
          <w:szCs w:val="28"/>
          <w:lang w:val="fr-FR"/>
        </w:rPr>
      </w:pPr>
      <w:r w:rsidRPr="00C001EC">
        <w:rPr>
          <w:rFonts w:eastAsiaTheme="majorEastAsia"/>
          <w:bCs/>
          <w:i/>
          <w:sz w:val="28"/>
          <w:szCs w:val="28"/>
          <w:lang w:val="fr-FR"/>
        </w:rPr>
        <w:t>1.4. Giới thiệu về sản phẩm/dịch vụ</w:t>
      </w:r>
    </w:p>
    <w:p w:rsidR="00DE04D4" w:rsidRPr="00166090"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Mô tả vắn tắt lịch sử của phương án sản xuất kinh doanh - sản phẩm, thị trường, địa điểm, hình thức pháp lý, kế hoạch thực hiện &amp; kế hoạch tài chính;</w:t>
      </w:r>
    </w:p>
    <w:p w:rsidR="00DE04D4" w:rsidRPr="00166090"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Tóm tắt sản phẩm/dịch vụ được chào bán/cung cấp;</w:t>
      </w:r>
    </w:p>
    <w:p w:rsidR="00DE04D4" w:rsidRPr="00166090"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Giới thiệu về sản phẩm/dịch vụ: Mô tả vắn tắt về sản phẩm, kích cỡ, màu sắc, hình dáng được chào bán hoặc đặc điểm của dịch vụ được cung cấp. Giới thiệu công dụng, những lợi ích, dù đó là một sản phẩm/dịch vụ mới hoặc đã có;</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sản phẩm và dịch vụ trong tương lai.</w:t>
      </w:r>
    </w:p>
    <w:p w:rsidR="00DE04D4" w:rsidRPr="00C001EC" w:rsidRDefault="00DE04D4">
      <w:pPr>
        <w:pStyle w:val="A2"/>
        <w:rPr>
          <w:i w:val="0"/>
        </w:rPr>
      </w:pPr>
      <w:r w:rsidRPr="00C001EC">
        <w:rPr>
          <w:i w:val="0"/>
        </w:rPr>
        <w:t>2. Tổng quan về tình hình thị trường và khả năng tham gia của các chủ thể OCOP</w:t>
      </w:r>
    </w:p>
    <w:p w:rsidR="00DE04D4" w:rsidRPr="00C001EC" w:rsidRDefault="00DE04D4" w:rsidP="00FF2C31">
      <w:pPr>
        <w:widowControl w:val="0"/>
        <w:tabs>
          <w:tab w:val="right" w:leader="dot" w:pos="8280"/>
        </w:tabs>
        <w:spacing w:before="120" w:after="0" w:line="360" w:lineRule="exact"/>
        <w:jc w:val="both"/>
        <w:rPr>
          <w:i/>
          <w:iCs/>
          <w:sz w:val="28"/>
          <w:szCs w:val="28"/>
          <w:lang w:eastAsia="zh-CN"/>
        </w:rPr>
      </w:pPr>
      <w:r w:rsidRPr="00C001EC">
        <w:rPr>
          <w:bCs/>
          <w:i/>
          <w:sz w:val="28"/>
          <w:szCs w:val="28"/>
          <w:lang w:eastAsia="zh-CN"/>
        </w:rPr>
        <w:t xml:space="preserve">2.1. Đánh giá chung về tình hình thị trường </w:t>
      </w:r>
      <w:r w:rsidRPr="00C001EC">
        <w:rPr>
          <w:i/>
          <w:iCs/>
          <w:sz w:val="28"/>
          <w:szCs w:val="28"/>
          <w:lang w:eastAsia="zh-CN"/>
        </w:rPr>
        <w:t>(Tổng quan nhu cầu và xu thế của thị trường về sản phẩm/nhóm sản phẩm)</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Mô tả toàn cảnh địa lý (đó là nơi mà hầu hết các sản phẩm được bán ra) và nhóm khách hàng mục tiêu thuộc khu vực đó;</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 Xác định khách hàng mục tiêu rõ ràng, quan tâm đến các đặc điểm của họ về tuổi tác, giới tính, thu nhập, thực tiễn mua hàng, các kênh tiêu dùng, cách sống và thị hiếu nhằm mục đích đảm bảo rằng sản phẩm cần thiết phù hợp với nhu cầu và cũng như những mong muốn của họ. Nếu họ là các tổ chức khác hoặc các doanh nghiệp, khối lượng tiêu dùng của họ và tiến trình tạo ra quyết định trong việc mua sản phẩm và thanh toán cũng nên được xem xét đến.</w:t>
      </w:r>
    </w:p>
    <w:p w:rsidR="00DE04D4" w:rsidRPr="00166090" w:rsidRDefault="00DE04D4" w:rsidP="00FF2C31">
      <w:pPr>
        <w:widowControl w:val="0"/>
        <w:tabs>
          <w:tab w:val="right" w:leader="dot" w:pos="8280"/>
        </w:tabs>
        <w:spacing w:before="120" w:after="0" w:line="360" w:lineRule="exact"/>
        <w:rPr>
          <w:i/>
          <w:sz w:val="28"/>
          <w:szCs w:val="28"/>
          <w:lang w:val="fr-FR"/>
        </w:rPr>
      </w:pPr>
      <w:r w:rsidRPr="00166090">
        <w:rPr>
          <w:bCs/>
          <w:i/>
          <w:sz w:val="28"/>
          <w:szCs w:val="28"/>
          <w:lang w:val="fr-FR"/>
        </w:rPr>
        <w:t xml:space="preserve">2.2. Đánh giá khả năng tham gia thị trường </w:t>
      </w:r>
      <w:r w:rsidRPr="00166090">
        <w:rPr>
          <w:i/>
          <w:sz w:val="28"/>
          <w:szCs w:val="28"/>
          <w:lang w:val="fr-FR"/>
        </w:rPr>
        <w:t>(Đánh giá sơ bộ khả năng tiêu thụ sản phẩm, thế mạnh khi tham gia)</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kiểu phân phối hiện đang thực hiện: Đánh giá, phân tích để làm rõ ưu điểm và hạn chế của từng kiểu phân phối;</w:t>
      </w:r>
    </w:p>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Nêu lựa chọn kênh phân phối đạt kết quả nhất về sản phẩm/dịch vụ (sản phẩm/dịch vụ nên trực tiếp bán cho các khách hàng hay thông qua trung gian).</w:t>
      </w:r>
    </w:p>
    <w:p w:rsidR="00DE04D4" w:rsidRPr="00166090" w:rsidRDefault="00DE04D4" w:rsidP="00FF2C31">
      <w:pPr>
        <w:widowControl w:val="0"/>
        <w:tabs>
          <w:tab w:val="right" w:leader="dot" w:pos="8280"/>
        </w:tabs>
        <w:spacing w:before="120" w:after="0" w:line="360" w:lineRule="exact"/>
        <w:rPr>
          <w:bCs/>
          <w:i/>
          <w:sz w:val="28"/>
          <w:szCs w:val="28"/>
          <w:lang w:val="fr-FR"/>
        </w:rPr>
      </w:pPr>
      <w:r w:rsidRPr="00166090">
        <w:rPr>
          <w:bCs/>
          <w:i/>
          <w:sz w:val="28"/>
          <w:szCs w:val="28"/>
          <w:lang w:val="fr-FR"/>
        </w:rPr>
        <w:t>2.3. Căn cứ pháp lý thành lập và hoạt động</w:t>
      </w:r>
    </w:p>
    <w:p w:rsidR="00DE04D4" w:rsidRPr="00166090" w:rsidRDefault="00DE04D4" w:rsidP="00FF2C31">
      <w:pPr>
        <w:widowControl w:val="0"/>
        <w:tabs>
          <w:tab w:val="right" w:leader="dot" w:pos="8280"/>
        </w:tabs>
        <w:spacing w:before="120" w:after="0" w:line="360" w:lineRule="exact"/>
        <w:ind w:firstLine="567"/>
        <w:rPr>
          <w:sz w:val="28"/>
          <w:szCs w:val="28"/>
          <w:lang w:val="fr-FR"/>
        </w:rPr>
      </w:pPr>
      <w:r w:rsidRPr="00166090">
        <w:rPr>
          <w:b/>
          <w:bCs/>
          <w:sz w:val="28"/>
          <w:szCs w:val="28"/>
          <w:lang w:val="fr-FR"/>
        </w:rPr>
        <w:t xml:space="preserve">- </w:t>
      </w:r>
      <w:r w:rsidRPr="00166090">
        <w:rPr>
          <w:sz w:val="28"/>
          <w:szCs w:val="28"/>
          <w:lang w:val="fr-FR"/>
        </w:rPr>
        <w:t xml:space="preserve">Các giấy phép, chứng nhận... hiện hành (về thành lập, điều kiện sản xuất, kinh doanh,...); </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 Nếu chưa đảm bảo, cần xác định rõ một hình thức đăng ký kinh doanh hợp pháp của chủ thể khi đăng ký sản xuất kinh doanh (dựa chủ yếu vào kinh nghiệm chủ sở hữu trong quản lý sản xuất kinh doanh và khía cạnh chuyên môn) ;</w:t>
      </w:r>
    </w:p>
    <w:p w:rsidR="00DE04D4" w:rsidRPr="00C001EC" w:rsidRDefault="00DE04D4">
      <w:pPr>
        <w:pStyle w:val="A2"/>
        <w:rPr>
          <w:i w:val="0"/>
        </w:rPr>
      </w:pPr>
      <w:r w:rsidRPr="00C001EC">
        <w:rPr>
          <w:i w:val="0"/>
        </w:rPr>
        <w:t>3. Phương án sản xuất, kinh doanh (3 năm)</w:t>
      </w:r>
    </w:p>
    <w:p w:rsidR="00DE04D4" w:rsidRPr="00C001EC" w:rsidRDefault="00DE04D4" w:rsidP="00FF2C31">
      <w:pPr>
        <w:widowControl w:val="0"/>
        <w:tabs>
          <w:tab w:val="right" w:leader="dot" w:pos="8280"/>
        </w:tabs>
        <w:spacing w:before="120" w:after="0" w:line="360" w:lineRule="exact"/>
        <w:rPr>
          <w:bCs/>
          <w:i/>
          <w:sz w:val="28"/>
          <w:szCs w:val="28"/>
          <w:lang w:eastAsia="zh-CN"/>
        </w:rPr>
      </w:pPr>
      <w:r w:rsidRPr="00C001EC">
        <w:rPr>
          <w:bCs/>
          <w:i/>
          <w:sz w:val="28"/>
          <w:szCs w:val="28"/>
          <w:lang w:eastAsia="zh-CN"/>
        </w:rPr>
        <w:t>3.1. Phân tích điểm mạnh, yếu, cơ hội và thách thức</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Phân tích SWOT (điểm mạnh điểm yếu, cơ hội thách thức của chủ thể khi thực hiện phương án sản xuất kinh doanh):</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Điểm mạnh (yếu tố bên trong);</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Điểm yếu (yếu tố bên trong);</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Cơ hội (yếu tố bên ngoài);</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Thách thức (yếu tố bên ngoài).</w:t>
      </w:r>
    </w:p>
    <w:p w:rsidR="00DE04D4" w:rsidRPr="00C001EC" w:rsidRDefault="00DE04D4" w:rsidP="00FF2C31">
      <w:pPr>
        <w:widowControl w:val="0"/>
        <w:tabs>
          <w:tab w:val="right" w:leader="dot" w:pos="8280"/>
        </w:tabs>
        <w:spacing w:before="120" w:after="0" w:line="360" w:lineRule="exact"/>
        <w:rPr>
          <w:i/>
          <w:iCs/>
          <w:sz w:val="28"/>
          <w:szCs w:val="28"/>
        </w:rPr>
      </w:pPr>
      <w:r w:rsidRPr="00C001EC">
        <w:rPr>
          <w:bCs/>
          <w:i/>
          <w:sz w:val="28"/>
          <w:szCs w:val="28"/>
        </w:rPr>
        <w:t>3.2. Phân tích cạnh tranh</w:t>
      </w:r>
      <w:r w:rsidRPr="00C001EC">
        <w:rPr>
          <w:bCs/>
          <w:sz w:val="28"/>
          <w:szCs w:val="28"/>
        </w:rPr>
        <w:t xml:space="preserve"> </w:t>
      </w:r>
      <w:r w:rsidRPr="00C001EC">
        <w:rPr>
          <w:i/>
          <w:iCs/>
          <w:sz w:val="28"/>
          <w:szCs w:val="28"/>
        </w:rPr>
        <w:t>(Các đối thủ cạnh tranh với các nội dung: sản phẩm, thị trường, mức độ,...)</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đối thủ cạnh tranh chính: Miêu tả những đối thủ cạnh tranh hiện có mặt trong khu vực thị trường, điểm mạnh, điểm yếu, tầm quan trọng của họ đối với doanh nghiệp của bạn;</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kiểu cạnh tranh bán và mua hàng;</w:t>
      </w:r>
    </w:p>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So sánh sự cạnh tranh: Xác định cái gì sẽ làm cho sản phẩm/dịch vụ trở thành độc nhất trên thị trường. Liệu đó sẽ là một sản phẩm có chất lượng tốt hơn những sản phẩm đang có mặt hiện nay hay giá cả sẽ là một khác biệt đáng kể làm cho sản phẩm bán ra được dễ dàng hơn? Những đặc điểm sẽ làm cho sản phẩm khác với sản phẩm của các đối thủ cạnh tranh có thể là gì?</w:t>
      </w:r>
    </w:p>
    <w:p w:rsidR="00DE04D4" w:rsidRPr="00166090" w:rsidRDefault="00DE04D4" w:rsidP="00FF2C31">
      <w:pPr>
        <w:widowControl w:val="0"/>
        <w:tabs>
          <w:tab w:val="right" w:leader="dot" w:pos="8280"/>
        </w:tabs>
        <w:spacing w:before="120" w:after="0" w:line="360" w:lineRule="exact"/>
        <w:rPr>
          <w:bCs/>
          <w:i/>
          <w:sz w:val="28"/>
          <w:szCs w:val="28"/>
          <w:lang w:val="fr-FR"/>
        </w:rPr>
      </w:pPr>
      <w:r w:rsidRPr="00166090">
        <w:rPr>
          <w:bCs/>
          <w:i/>
          <w:sz w:val="28"/>
          <w:szCs w:val="28"/>
          <w:lang w:val="fr-FR"/>
        </w:rPr>
        <w:t>3.3. Mục tiêu và chiến lược phát triển</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Cần nêu rõ mục tiêu: trung hạn, dài hạn về tổ chức quản lý và về sản phẩm và cụ thể các chiến lược.</w:t>
      </w:r>
    </w:p>
    <w:p w:rsidR="00DE04D4" w:rsidRPr="00166090" w:rsidRDefault="00DE04D4" w:rsidP="00FF2C31">
      <w:pPr>
        <w:widowControl w:val="0"/>
        <w:spacing w:before="120" w:after="0" w:line="360" w:lineRule="exact"/>
        <w:ind w:firstLine="567"/>
        <w:jc w:val="both"/>
        <w:rPr>
          <w:rFonts w:eastAsia="Times New Roman"/>
          <w:i/>
          <w:sz w:val="28"/>
          <w:szCs w:val="28"/>
          <w:lang w:val="fr-FR"/>
        </w:rPr>
      </w:pPr>
      <w:r w:rsidRPr="00C001EC">
        <w:rPr>
          <w:rFonts w:eastAsia="Times New Roman"/>
          <w:i/>
          <w:sz w:val="28"/>
          <w:szCs w:val="28"/>
          <w:lang w:val="fr-FR"/>
        </w:rPr>
        <w:t>a) Chiến lược Marketing</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Hình thành chiến lược marketing nghĩa là lập kế hoạch phù hợp, cân đối và hợp nhất chiến lược sản phẩm của chủ thể OCOP, chiến lược giá cả, chiến lược phân phối và chiến lược quảng cáo. Đây là sự cần thiết cho một chủ thể mới nhằm mục đích bước vào thị trường xác định và cạnh tranh nhiều hơn là các đơn vị hiện có. Chiến lược Marketing bao gồm:</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hiến lược sản phẩm và phân đoạn thị trường;</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hiến lược giá cả: Lựa chọn chiến lược giá cả thích hợp mới vì đây là yếu tố quan trọng nhất cho sự thành công trong sản xuất kinh doanh;</w:t>
      </w:r>
    </w:p>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hiến lược phân phối: Xác định người trung gian tiềm năng để liên hệ nhằm mục đích đạt được doanh thu</w:t>
      </w:r>
      <w:r w:rsidRPr="00166090">
        <w:rPr>
          <w:rFonts w:eastAsia="Times New Roman"/>
          <w:sz w:val="28"/>
          <w:szCs w:val="28"/>
          <w:lang w:val="fr-FR"/>
        </w:rPr>
        <w:t>, lợi nhuận;</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166090">
        <w:rPr>
          <w:rFonts w:eastAsia="Times New Roman"/>
          <w:sz w:val="28"/>
          <w:szCs w:val="28"/>
          <w:lang w:val="fr-FR"/>
        </w:rPr>
        <w:t xml:space="preserve">- </w:t>
      </w:r>
      <w:r w:rsidRPr="00C001EC">
        <w:rPr>
          <w:rFonts w:eastAsia="Times New Roman"/>
          <w:sz w:val="28"/>
          <w:szCs w:val="28"/>
          <w:lang w:val="fr-FR"/>
        </w:rPr>
        <w:t>Chiến lược xúc tiến: Quảng cáo là cần thiết để hấp dẫn và thuyết phục người mua để mua sản phẩm của chúng ta và không mua của các đối thủ cạnh tranh nhằm mục đích đạt được những doanh thu dự tính. Chiến lược xúc tiến nói chung được chia thành quảng cáo, hỗ trợ bán hàng, ấn phẩm và bán hàng cho cá nhân. Cần phải xem xét kỹ ngân sách chi cho hỗ trợ trong phương án sản xuất kinh doanh;</w:t>
      </w:r>
    </w:p>
    <w:p w:rsidR="00DE04D4" w:rsidRPr="00C001EC" w:rsidRDefault="00DE04D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Chương trình marketing.</w:t>
      </w:r>
    </w:p>
    <w:p w:rsidR="00DE04D4" w:rsidRPr="00C001EC" w:rsidRDefault="00DE04D4" w:rsidP="00FF2C31">
      <w:pPr>
        <w:widowControl w:val="0"/>
        <w:spacing w:before="120" w:after="0" w:line="360" w:lineRule="exact"/>
        <w:ind w:firstLine="567"/>
        <w:jc w:val="both"/>
        <w:rPr>
          <w:rFonts w:eastAsia="Times New Roman"/>
          <w:i/>
          <w:sz w:val="28"/>
          <w:szCs w:val="28"/>
        </w:rPr>
      </w:pPr>
      <w:r w:rsidRPr="00C001EC">
        <w:rPr>
          <w:rFonts w:eastAsia="Times New Roman"/>
          <w:i/>
          <w:sz w:val="28"/>
          <w:szCs w:val="28"/>
        </w:rPr>
        <w:t>b) Chiến lược bán hàng</w:t>
      </w:r>
    </w:p>
    <w:p w:rsidR="00DE04D4" w:rsidRPr="00C001EC" w:rsidRDefault="00DE04D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Dự báo bán hàng: Dự tính doanh thu chỉ tiêu trong tháng và hàng năm trên cơ sở tối thiểu là 5 năm tiếp theo. Đây là một yếu tố chính của phương án sản xuất kinh doanh. Thực tế hơn, đó là sự chính xác hơn những dự tính khác có thể.</w:t>
      </w:r>
    </w:p>
    <w:p w:rsidR="00DE04D4" w:rsidRPr="00C001EC" w:rsidRDefault="00DE04D4" w:rsidP="00FF2C31">
      <w:pPr>
        <w:widowControl w:val="0"/>
        <w:spacing w:before="120" w:after="0" w:line="360" w:lineRule="exact"/>
        <w:ind w:firstLine="567"/>
        <w:jc w:val="both"/>
        <w:rPr>
          <w:rFonts w:eastAsia="Times New Roman"/>
          <w:i/>
          <w:sz w:val="28"/>
          <w:szCs w:val="28"/>
        </w:rPr>
      </w:pPr>
      <w:r w:rsidRPr="00C001EC">
        <w:rPr>
          <w:rFonts w:eastAsia="Times New Roman"/>
          <w:i/>
          <w:sz w:val="28"/>
          <w:szCs w:val="28"/>
        </w:rPr>
        <w:t>c) Dịch vụ và hỗ trợ</w:t>
      </w:r>
    </w:p>
    <w:p w:rsidR="00DE04D4" w:rsidRPr="00C001EC" w:rsidRDefault="00DE04D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Mô tả dịch vụ phụ được chào bán hàng cùng các sản phẩm/dịch vụ chính nhằm thoả mãn các nhu cầu khác của khách hàng.</w:t>
      </w:r>
    </w:p>
    <w:p w:rsidR="00DE04D4" w:rsidRPr="00C001EC" w:rsidRDefault="00DE04D4" w:rsidP="00FF2C31">
      <w:pPr>
        <w:widowControl w:val="0"/>
        <w:tabs>
          <w:tab w:val="right" w:leader="dot" w:pos="8280"/>
        </w:tabs>
        <w:spacing w:before="120" w:after="0" w:line="360" w:lineRule="exact"/>
        <w:rPr>
          <w:bCs/>
          <w:i/>
          <w:sz w:val="28"/>
          <w:szCs w:val="28"/>
        </w:rPr>
      </w:pPr>
      <w:r w:rsidRPr="00C001EC">
        <w:rPr>
          <w:bCs/>
          <w:i/>
          <w:sz w:val="28"/>
          <w:szCs w:val="28"/>
        </w:rPr>
        <w:t>3.4. Hoạt động sản xuất, kinh doanh</w:t>
      </w:r>
    </w:p>
    <w:p w:rsidR="00DE04D4" w:rsidRPr="00C001EC" w:rsidRDefault="00DE04D4" w:rsidP="00FF2C31">
      <w:pPr>
        <w:widowControl w:val="0"/>
        <w:tabs>
          <w:tab w:val="right" w:leader="dot" w:pos="8280"/>
        </w:tabs>
        <w:spacing w:before="120" w:after="0" w:line="360" w:lineRule="exact"/>
        <w:rPr>
          <w:bCs/>
          <w:i/>
          <w:sz w:val="28"/>
          <w:szCs w:val="28"/>
        </w:rPr>
      </w:pPr>
      <w:r w:rsidRPr="00C001EC">
        <w:rPr>
          <w:bCs/>
          <w:i/>
          <w:sz w:val="28"/>
          <w:szCs w:val="28"/>
        </w:rPr>
        <w:t>(1) Hoạt động sản xuất</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a) Nguyên liệu (Trồng trọt, chăn nuôi, chế biến, khác...)</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iêu chuẩn áp dụng</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Phương thức: Khu trung tâm……………, hợp đồng liên kết …………… (đơn vị m</w:t>
      </w:r>
      <w:r w:rsidRPr="00C001EC">
        <w:rPr>
          <w:sz w:val="28"/>
          <w:szCs w:val="28"/>
          <w:vertAlign w:val="superscript"/>
        </w:rPr>
        <w:t>2</w:t>
      </w:r>
      <w:r w:rsidRPr="00C001EC">
        <w:rPr>
          <w:sz w:val="28"/>
          <w:szCs w:val="28"/>
        </w:rPr>
        <w:t>, tấ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Quy mô</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nguyên liệu</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b) Thu hái tự nhiên (nếu có)</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xml:space="preserve">- Tiêu chuẩn áp dụng: </w:t>
      </w:r>
      <w:r w:rsidRPr="00C001EC">
        <w:rPr>
          <w:sz w:val="28"/>
          <w:szCs w:val="28"/>
        </w:rPr>
        <w:tab/>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Phương thức: Khu trung tâm…… hợp đồng liên kết ……… (đơn vị m2, tấ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xml:space="preserve">- Quy mô: </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sản phẩm</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c) Sơ chế (nếu có)</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iêu chuẩn, công nghệ áp dụng:</w:t>
      </w:r>
      <w:r w:rsidRPr="00C001EC">
        <w:rPr>
          <w:sz w:val="28"/>
          <w:szCs w:val="28"/>
        </w:rPr>
        <w:tab/>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Quy mô:</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sản phẩm</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d) Chế biế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iêu chuẩn, công nghệ áp dụng:</w:t>
      </w:r>
      <w:r w:rsidRPr="00C001EC">
        <w:rPr>
          <w:sz w:val="28"/>
          <w:szCs w:val="28"/>
        </w:rPr>
        <w:tab/>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xml:space="preserve">- Quy mô: </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sản phẩm</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Xác định các nguồn khác nhau về nguyên liệu thô và khả năng sẵn có trong năm nhằm mục đích bảo đảm cho sự sản xuất kinh doanh liên tục. Dự tính những vấn đề có thể xảy ra với các nguồn nguyên liệu và tìm kiếm các giải pháp.</w:t>
      </w:r>
    </w:p>
    <w:p w:rsidR="00DE04D4" w:rsidRPr="00166090" w:rsidRDefault="00DE04D4" w:rsidP="00FF2C31">
      <w:pPr>
        <w:widowControl w:val="0"/>
        <w:tabs>
          <w:tab w:val="right" w:leader="dot" w:pos="8280"/>
        </w:tabs>
        <w:spacing w:before="120" w:after="0" w:line="360" w:lineRule="exact"/>
        <w:rPr>
          <w:i/>
          <w:sz w:val="28"/>
          <w:szCs w:val="28"/>
          <w:lang w:val="fr-FR"/>
        </w:rPr>
      </w:pPr>
      <w:r w:rsidRPr="00166090">
        <w:rPr>
          <w:i/>
          <w:sz w:val="28"/>
          <w:szCs w:val="28"/>
          <w:lang w:val="fr-FR"/>
        </w:rPr>
        <w:t>(2) Phân phối/bán hàng</w:t>
      </w:r>
    </w:p>
    <w:p w:rsidR="00DE04D4" w:rsidRPr="00166090" w:rsidRDefault="00DE04D4" w:rsidP="00FF2C31">
      <w:pPr>
        <w:widowControl w:val="0"/>
        <w:tabs>
          <w:tab w:val="right" w:leader="dot" w:pos="8280"/>
        </w:tabs>
        <w:spacing w:before="120" w:after="0" w:line="360" w:lineRule="exact"/>
        <w:rPr>
          <w:sz w:val="28"/>
          <w:szCs w:val="28"/>
          <w:lang w:val="fr-FR"/>
        </w:rPr>
      </w:pPr>
      <w:r w:rsidRPr="00166090">
        <w:rPr>
          <w:sz w:val="28"/>
          <w:szCs w:val="28"/>
          <w:lang w:val="fr-FR"/>
        </w:rPr>
        <w:t>a) Bán hàng tại chỗ</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Gian hàng giới thiệu sản phẩm tại doanh nghiệp/HTX/tổ hợp tác/hộ: diện tích ………m2;</w:t>
      </w:r>
    </w:p>
    <w:p w:rsidR="00DE04D4" w:rsidRPr="00166090" w:rsidRDefault="00DE04D4" w:rsidP="00FF2C31">
      <w:pPr>
        <w:widowControl w:val="0"/>
        <w:tabs>
          <w:tab w:val="right" w:leader="dot" w:pos="8280"/>
        </w:tabs>
        <w:spacing w:before="120" w:after="0" w:line="360" w:lineRule="exact"/>
        <w:ind w:firstLine="567"/>
        <w:rPr>
          <w:sz w:val="28"/>
          <w:szCs w:val="28"/>
          <w:lang w:val="fr-FR"/>
        </w:rPr>
      </w:pPr>
      <w:r w:rsidRPr="00166090">
        <w:rPr>
          <w:sz w:val="28"/>
          <w:szCs w:val="28"/>
          <w:lang w:val="fr-FR"/>
        </w:rPr>
        <w:t>- Sản phẩm giới thiệu và bán;</w:t>
      </w:r>
    </w:p>
    <w:p w:rsidR="00DE04D4" w:rsidRPr="00166090" w:rsidRDefault="00DE04D4" w:rsidP="00FF2C31">
      <w:pPr>
        <w:widowControl w:val="0"/>
        <w:tabs>
          <w:tab w:val="right" w:leader="dot" w:pos="8280"/>
        </w:tabs>
        <w:spacing w:before="120" w:after="0" w:line="360" w:lineRule="exact"/>
        <w:ind w:firstLine="567"/>
        <w:rPr>
          <w:sz w:val="28"/>
          <w:szCs w:val="28"/>
          <w:lang w:val="fr-FR"/>
        </w:rPr>
      </w:pPr>
      <w:r w:rsidRPr="00166090">
        <w:rPr>
          <w:sz w:val="28"/>
          <w:szCs w:val="28"/>
          <w:lang w:val="fr-FR"/>
        </w:rPr>
        <w:t>- Nhân lực thực hiện.</w:t>
      </w:r>
    </w:p>
    <w:p w:rsidR="00DE04D4" w:rsidRPr="00166090" w:rsidRDefault="00DE04D4" w:rsidP="00FF2C31">
      <w:pPr>
        <w:widowControl w:val="0"/>
        <w:tabs>
          <w:tab w:val="right" w:leader="dot" w:pos="8280"/>
        </w:tabs>
        <w:spacing w:before="120" w:after="0" w:line="360" w:lineRule="exact"/>
        <w:rPr>
          <w:sz w:val="28"/>
          <w:szCs w:val="28"/>
          <w:lang w:val="fr-FR"/>
        </w:rPr>
      </w:pPr>
      <w:r w:rsidRPr="00166090">
        <w:rPr>
          <w:sz w:val="28"/>
          <w:szCs w:val="28"/>
          <w:lang w:val="fr-FR"/>
        </w:rPr>
        <w:t>b) Liên kết các đại lý phân phối (ghi rõ tên tỉnh và số lượng đã có hoặc dự kiế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Các đại lý trong tỉnh;</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Các đại lý ngoài tỉnh.</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c) Các hình thức bán hàng qua mạng Internet</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Nêu cụ thể các hình thức bán hàng online;</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hực trạng xây dựng và quản lý Website;</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Nhân lực.</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d) Chính sách giá (giá bán tính trên đơn vị sản phẩm, dịch vụ)</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3.5. Kế hoạch Marketing - Xúc tiến thương mại</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1) Kế hoạch xúc tiến thương mại</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ế hoạch tiếp thị được thực hiện tại các thị trường:</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ế hoạch triển khai:</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tblPr>
      <w:tblGrid>
        <w:gridCol w:w="691"/>
        <w:gridCol w:w="3951"/>
        <w:gridCol w:w="1526"/>
        <w:gridCol w:w="2081"/>
        <w:gridCol w:w="1386"/>
      </w:tblGrid>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0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ội dung</w:t>
            </w:r>
          </w:p>
        </w:tc>
        <w:tc>
          <w:tcPr>
            <w:tcW w:w="792"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ịa điểm</w:t>
            </w:r>
          </w:p>
        </w:tc>
        <w:tc>
          <w:tcPr>
            <w:tcW w:w="108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gười thực hiện</w:t>
            </w:r>
          </w:p>
        </w:tc>
        <w:tc>
          <w:tcPr>
            <w:tcW w:w="71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w:t>
            </w: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Hội thảo</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Hội chợ, triển lãm</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ờ rơi</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4</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Khuyến mại</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5</w:t>
            </w:r>
          </w:p>
        </w:tc>
        <w:tc>
          <w:tcPr>
            <w:tcW w:w="20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Đăng báo</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6</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ruyền thanh</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7</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ruyền hình</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0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rPr>
          <w:rFonts w:eastAsia="Times New Roman"/>
          <w:sz w:val="28"/>
          <w:szCs w:val="28"/>
          <w:lang w:val="fr-FR"/>
        </w:rPr>
      </w:pPr>
      <w:r w:rsidRPr="00C001EC">
        <w:rPr>
          <w:rFonts w:eastAsia="Times New Roman"/>
          <w:sz w:val="28"/>
          <w:szCs w:val="28"/>
          <w:lang w:val="fr-FR"/>
        </w:rPr>
        <w:t>- Ngoài ra, cần chỉ rõ các ấn phẩm quảng cáo chào hàng (nếu có).</w:t>
      </w:r>
    </w:p>
    <w:p w:rsidR="00DE04D4" w:rsidRPr="00166090" w:rsidRDefault="00DE04D4" w:rsidP="00FF2C31">
      <w:pPr>
        <w:widowControl w:val="0"/>
        <w:tabs>
          <w:tab w:val="right" w:leader="dot" w:pos="8280"/>
        </w:tabs>
        <w:spacing w:before="120" w:after="0" w:line="360" w:lineRule="exact"/>
        <w:rPr>
          <w:i/>
          <w:sz w:val="28"/>
          <w:szCs w:val="28"/>
          <w:lang w:val="fr-FR"/>
        </w:rPr>
      </w:pPr>
      <w:r w:rsidRPr="00166090">
        <w:rPr>
          <w:i/>
          <w:sz w:val="28"/>
          <w:szCs w:val="28"/>
          <w:lang w:val="fr-FR"/>
        </w:rPr>
        <w:t>(2) Kế hoạch Marketing</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Tiếp tục nghiên cứu thị trường: Được thực hiện lồng ghép với hoạt động kinh doanh, phân phối nhằm xác định nhu cầu thị trường;</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Phân khúc thị trường: Xác định phân khúc khách hàng doanh nghiệp/</w:t>
      </w:r>
      <w:r w:rsidR="00271E4B" w:rsidRPr="00166090">
        <w:rPr>
          <w:sz w:val="28"/>
          <w:szCs w:val="28"/>
          <w:lang w:val="fr-FR"/>
        </w:rPr>
        <w:t>HTX</w:t>
      </w:r>
      <w:r w:rsidRPr="00166090">
        <w:rPr>
          <w:sz w:val="28"/>
          <w:szCs w:val="28"/>
          <w:lang w:val="fr-FR"/>
        </w:rPr>
        <w:t xml:space="preserve"> có thể tiếp cận hoặc có thế mạnh;</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Định vị thị trường: Xác định thị trường chủ lực, chiến lược thị trường;</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Kế hoạch thực hiện;</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Kiểm soát quá trình thực hiện.</w:t>
      </w:r>
    </w:p>
    <w:p w:rsidR="00DE04D4" w:rsidRPr="00166090" w:rsidRDefault="00DE04D4" w:rsidP="00FF2C31">
      <w:pPr>
        <w:widowControl w:val="0"/>
        <w:tabs>
          <w:tab w:val="right" w:leader="dot" w:pos="8280"/>
        </w:tabs>
        <w:spacing w:before="120" w:after="0" w:line="360" w:lineRule="exact"/>
        <w:jc w:val="both"/>
        <w:rPr>
          <w:i/>
          <w:sz w:val="28"/>
          <w:szCs w:val="28"/>
          <w:lang w:val="fr-FR"/>
        </w:rPr>
      </w:pPr>
      <w:r w:rsidRPr="00166090">
        <w:rPr>
          <w:i/>
          <w:sz w:val="28"/>
          <w:szCs w:val="28"/>
          <w:lang w:val="fr-FR"/>
        </w:rPr>
        <w:t>3.6. Phương án đầu tư cơ sở vật chất, bố trí nhân lực và các điều kiện khác</w:t>
      </w:r>
    </w:p>
    <w:p w:rsidR="00DE04D4" w:rsidRPr="00166090" w:rsidRDefault="00DE04D4" w:rsidP="00FF2C31">
      <w:pPr>
        <w:widowControl w:val="0"/>
        <w:tabs>
          <w:tab w:val="right" w:leader="dot" w:pos="8280"/>
        </w:tabs>
        <w:spacing w:before="120" w:after="0" w:line="360" w:lineRule="exact"/>
        <w:rPr>
          <w:sz w:val="28"/>
          <w:szCs w:val="28"/>
          <w:lang w:val="fr-FR"/>
        </w:rPr>
      </w:pPr>
      <w:r w:rsidRPr="00166090">
        <w:rPr>
          <w:i/>
          <w:sz w:val="28"/>
          <w:szCs w:val="28"/>
          <w:lang w:val="fr-FR"/>
        </w:rPr>
        <w:t>(1) Cơ sở hạ tầng</w:t>
      </w:r>
      <w:r w:rsidRPr="00166090">
        <w:rPr>
          <w:sz w:val="28"/>
          <w:szCs w:val="28"/>
          <w:lang w:val="fr-FR"/>
        </w:rPr>
        <w:t xml:space="preserve"> </w:t>
      </w:r>
    </w:p>
    <w:p w:rsidR="00DE04D4" w:rsidRPr="00166090" w:rsidRDefault="00DE04D4" w:rsidP="00FF2C31">
      <w:pPr>
        <w:widowControl w:val="0"/>
        <w:tabs>
          <w:tab w:val="right" w:leader="dot" w:pos="8280"/>
        </w:tabs>
        <w:spacing w:before="120" w:after="0" w:line="360" w:lineRule="exact"/>
        <w:ind w:firstLine="567"/>
        <w:rPr>
          <w:b/>
          <w:sz w:val="28"/>
          <w:szCs w:val="28"/>
          <w:lang w:val="fr-FR"/>
        </w:rPr>
      </w:pPr>
      <w:r w:rsidRPr="00166090">
        <w:rPr>
          <w:sz w:val="28"/>
          <w:szCs w:val="28"/>
          <w:lang w:val="fr-FR"/>
        </w:rPr>
        <w:t xml:space="preserve">- Nêu cụ thể các điều kiện về cơ sở hạ tầng hiện có </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tblPr>
      <w:tblGrid>
        <w:gridCol w:w="417"/>
        <w:gridCol w:w="3983"/>
        <w:gridCol w:w="1239"/>
        <w:gridCol w:w="1518"/>
        <w:gridCol w:w="1241"/>
        <w:gridCol w:w="1237"/>
      </w:tblGrid>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công trình</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 tính</w:t>
            </w: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Khối lượng (m2)</w:t>
            </w: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giá</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ổng mức xây dựng</w:t>
            </w: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1</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Văn phòng làm việc</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Ban giám đốc</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Phòng kế toán, hành chính</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Nhà xưởng</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1</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Xưởng sơ chế</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2</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Làm khô</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Phòng sấy</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Sân phơi</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3</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Xưởng chế biến</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4</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Khác</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Hệ thống điện, nước, …</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ind w:left="360"/>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Trình bày rõ những điều kiện về cơ sở hạ tầng cần có để đủ đảm bảo cho hoạt động sản xuất kinh doanh;</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Nêu cụ thể về những điều kiện cơ sở hạ tầng thiếu gây khó khăn cho thực hiện phương án sản xuất kinh doanh;</w:t>
      </w:r>
    </w:p>
    <w:p w:rsidR="00DE04D4" w:rsidRPr="00C001EC" w:rsidRDefault="00DE04D4" w:rsidP="00FF2C31">
      <w:pPr>
        <w:widowControl w:val="0"/>
        <w:tabs>
          <w:tab w:val="right" w:leader="dot" w:pos="8280"/>
        </w:tabs>
        <w:spacing w:before="120" w:after="0" w:line="360" w:lineRule="exact"/>
        <w:ind w:firstLine="567"/>
        <w:jc w:val="both"/>
        <w:rPr>
          <w:b/>
          <w:sz w:val="28"/>
          <w:szCs w:val="28"/>
        </w:rPr>
      </w:pPr>
      <w:r w:rsidRPr="00C001EC">
        <w:rPr>
          <w:sz w:val="28"/>
          <w:szCs w:val="28"/>
        </w:rPr>
        <w:t>- Những giải pháp khắc phục, những điều chỉnh cho phù hợp điều kiện thực tế để đảm bảo thực hiện phương án sản xuất kinh doanh.</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2) Máy móc, trang thiết bị</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Xác định trang thiết bị máy móc cần thiết để sản xuất kinh doanh và dự tính những chi phí chính xác. Nhìn chung việc này sẽ tốt hơn nhiều nếu bắt đầu xây dựng với quy mô vừa phải, bắt đầu từ một toà nhà nhỏ hoặc thậm chí thuê địa điểm và có trang thiết bị máy móc cần thiết tối thiểu. Chu kỳ sử dụng có ích của máy móc và các trang thiết bị phải được xem xét trong phần này, có tính đến khấu hao.</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706"/>
        <w:gridCol w:w="3119"/>
        <w:gridCol w:w="1439"/>
        <w:gridCol w:w="1439"/>
        <w:gridCol w:w="1439"/>
        <w:gridCol w:w="1439"/>
      </w:tblGrid>
      <w:tr w:rsidR="00DE04D4" w:rsidRPr="00C001EC" w:rsidTr="00DE04D4">
        <w:trPr>
          <w:trHeight w:val="454"/>
        </w:trPr>
        <w:tc>
          <w:tcPr>
            <w:tcW w:w="36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62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máy móc, thiết bị</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 tính</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giá</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w:t>
            </w:r>
          </w:p>
        </w:tc>
      </w:tr>
      <w:tr w:rsidR="00DE04D4" w:rsidRPr="00C001EC" w:rsidTr="00DE04D4">
        <w:trPr>
          <w:trHeight w:val="454"/>
        </w:trPr>
        <w:tc>
          <w:tcPr>
            <w:tcW w:w="36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162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454"/>
        </w:trPr>
        <w:tc>
          <w:tcPr>
            <w:tcW w:w="36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162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Trình bày rõ những điều kiện về máy móc, thiết bị cần có để đủ đảm bảo cho hoạt động sản xuất kinh doanh;</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Nêu cụ thể về những điều kiện máy móc, thiết bị còn thiếu gây khó khăn cho thực hiện phương án sản xuất kinh doanh;</w:t>
      </w:r>
    </w:p>
    <w:p w:rsidR="00DE04D4" w:rsidRPr="00C001EC" w:rsidRDefault="00DE04D4" w:rsidP="00FF2C31">
      <w:pPr>
        <w:widowControl w:val="0"/>
        <w:tabs>
          <w:tab w:val="right" w:leader="dot" w:pos="8280"/>
        </w:tabs>
        <w:spacing w:before="120" w:after="0" w:line="360" w:lineRule="exact"/>
        <w:ind w:firstLine="630"/>
        <w:jc w:val="both"/>
        <w:rPr>
          <w:b/>
          <w:sz w:val="28"/>
          <w:szCs w:val="28"/>
        </w:rPr>
      </w:pPr>
      <w:r w:rsidRPr="00C001EC">
        <w:rPr>
          <w:sz w:val="28"/>
          <w:szCs w:val="28"/>
        </w:rPr>
        <w:t>- Những giải pháp khắc phục máy móc, thiết bị còn thiếu để đảm bảo thực hiện phương án sản xuất kinh doanh.</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 xml:space="preserve">3.7. Nhân lực </w:t>
      </w:r>
    </w:p>
    <w:p w:rsidR="00DE04D4" w:rsidRPr="00C001EC" w:rsidRDefault="00DE04D4" w:rsidP="00FF2C31">
      <w:pPr>
        <w:widowControl w:val="0"/>
        <w:tabs>
          <w:tab w:val="right" w:leader="dot" w:pos="8280"/>
        </w:tabs>
        <w:spacing w:before="120" w:after="0" w:line="360" w:lineRule="exact"/>
        <w:rPr>
          <w:i/>
          <w:sz w:val="28"/>
          <w:szCs w:val="28"/>
        </w:rPr>
      </w:pPr>
    </w:p>
    <w:tbl>
      <w:tblPr>
        <w:tblW w:w="4891"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tblPr>
      <w:tblGrid>
        <w:gridCol w:w="712"/>
        <w:gridCol w:w="4709"/>
        <w:gridCol w:w="2006"/>
        <w:gridCol w:w="1998"/>
      </w:tblGrid>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Chức danh</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Mô tả công việc</w:t>
            </w: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A</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Gián tiếp</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Ban giám đốc</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Giám đốc</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Phó giám đốc</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Bộ phận văn phò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Kế toán trưở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Hành chính - nhân sự</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B</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rực tiếp</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Bộ phận kinh doanh</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Nhân viên kinh doanh</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Nhân viên dịch vụ</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4</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Sản xuất</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Phụ trách vùng trồ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Giám sát vù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hủ kho</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Công nhân</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ổng cộ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Trình bày rõ những điều kiện về nhân lực cần có để đủ đảm bảo cho hoạt động sản xuất kinh doanh.</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Nêu cụ thể về những điều kiện nhân lực còn thiếu gây khó khăn cho thực hiện phương án sản xuất kinh doanh.</w:t>
      </w:r>
    </w:p>
    <w:p w:rsidR="00DE04D4" w:rsidRPr="00C001EC" w:rsidRDefault="00DE04D4" w:rsidP="00FF2C31">
      <w:pPr>
        <w:widowControl w:val="0"/>
        <w:tabs>
          <w:tab w:val="right" w:leader="dot" w:pos="8280"/>
        </w:tabs>
        <w:spacing w:before="120" w:after="0" w:line="360" w:lineRule="exact"/>
        <w:ind w:firstLine="567"/>
        <w:jc w:val="both"/>
        <w:rPr>
          <w:b/>
          <w:sz w:val="28"/>
          <w:szCs w:val="28"/>
        </w:rPr>
      </w:pPr>
      <w:r w:rsidRPr="00C001EC">
        <w:rPr>
          <w:sz w:val="28"/>
          <w:szCs w:val="28"/>
        </w:rPr>
        <w:t>- Những giải pháp khắc phục, những điều chỉnh về nhân lực cho phù hợp điều kiện thực tế để đảm bảo thực hiện phương án sản xuất kinh doanh. Xác định kế hoạch nhân sự để đảm bảo thực hiện phương án sản xuất kinh doanh (thuê nhân, đào tạo nhân sự) - Chú ý chuẩn bị phần miêu tả công việc, các tiêu chí để lựa chọn, tiền thù lao và các phụ cấp khác.</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3) Các điều kiện khác</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a) Đất đai</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Mặt bằng khu trung tâm (nhà xưởng, kho bãi);</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hu đồng ruộng;</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hu thu hái tự nhiên.</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b) Khoa học công nghệ</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Hợp tác với đối tác chuyển giao quy trình công nghệ (đã hợp tác hoặc dự kiến) như thế nào?</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Hợp tác với đối tác tư vấn phát triển doanh nghiệp/</w:t>
      </w:r>
      <w:r w:rsidR="00271E4B" w:rsidRPr="00C001EC">
        <w:rPr>
          <w:sz w:val="28"/>
          <w:szCs w:val="28"/>
        </w:rPr>
        <w:t>HTX</w:t>
      </w:r>
      <w:r w:rsidRPr="00C001EC">
        <w:rPr>
          <w:sz w:val="28"/>
          <w:szCs w:val="28"/>
        </w:rPr>
        <w:t>/tổ hợp tác (đã hợp tác hoặc dự kiến) như thế nào?</w:t>
      </w:r>
    </w:p>
    <w:p w:rsidR="00DE04D4" w:rsidRPr="00C001EC" w:rsidRDefault="00DE04D4" w:rsidP="00FF2C31">
      <w:pPr>
        <w:widowControl w:val="0"/>
        <w:tabs>
          <w:tab w:val="right" w:leader="dot" w:pos="8280"/>
        </w:tabs>
        <w:spacing w:before="120" w:after="0" w:line="360" w:lineRule="exact"/>
        <w:jc w:val="both"/>
        <w:rPr>
          <w:sz w:val="28"/>
          <w:szCs w:val="28"/>
        </w:rPr>
      </w:pPr>
      <w:r w:rsidRPr="00C001EC">
        <w:rPr>
          <w:sz w:val="28"/>
          <w:szCs w:val="28"/>
        </w:rPr>
        <w:t>c) Liên kết (đối tác cung cấp nguyên liệu hoặc hợp tác sản xuất, kinh doanh)</w:t>
      </w:r>
    </w:p>
    <w:p w:rsidR="00DE04D4" w:rsidRPr="00C001EC" w:rsidRDefault="00DE04D4" w:rsidP="00FF2C31">
      <w:pPr>
        <w:widowControl w:val="0"/>
        <w:spacing w:before="120" w:after="0" w:line="360" w:lineRule="exact"/>
        <w:outlineLvl w:val="1"/>
        <w:rPr>
          <w:rFonts w:eastAsiaTheme="majorEastAsia"/>
          <w:bCs/>
          <w:sz w:val="28"/>
          <w:szCs w:val="28"/>
        </w:rPr>
      </w:pPr>
      <w:bookmarkStart w:id="768" w:name="_Toc52318012"/>
      <w:bookmarkStart w:id="769" w:name="_Toc53583004"/>
      <w:bookmarkStart w:id="770" w:name="_Toc53584218"/>
      <w:r w:rsidRPr="00C001EC">
        <w:rPr>
          <w:rFonts w:eastAsiaTheme="majorEastAsia"/>
          <w:b/>
          <w:bCs/>
          <w:sz w:val="28"/>
          <w:szCs w:val="28"/>
        </w:rPr>
        <w:t>4. Phương án tài chính</w:t>
      </w:r>
      <w:bookmarkEnd w:id="768"/>
      <w:bookmarkEnd w:id="769"/>
      <w:bookmarkEnd w:id="770"/>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4.1. Phương án huy động và sử dụng vốn</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1) Tổng nhu cầu vốn</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Tổng nhu cầu vốn của doanh nghiệp/</w:t>
      </w:r>
      <w:r w:rsidR="00271E4B" w:rsidRPr="00C001EC">
        <w:rPr>
          <w:sz w:val="28"/>
          <w:szCs w:val="28"/>
        </w:rPr>
        <w:t>HTX</w:t>
      </w:r>
      <w:r w:rsidRPr="00C001EC">
        <w:rPr>
          <w:sz w:val="28"/>
          <w:szCs w:val="28"/>
        </w:rPr>
        <w:t>/tổ hợp tác/hộ: ……đồng</w:t>
      </w:r>
    </w:p>
    <w:tbl>
      <w:tblPr>
        <w:tblW w:w="5098"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tblPr>
      <w:tblGrid>
        <w:gridCol w:w="564"/>
        <w:gridCol w:w="4418"/>
        <w:gridCol w:w="1127"/>
        <w:gridCol w:w="1268"/>
        <w:gridCol w:w="987"/>
        <w:gridCol w:w="1405"/>
      </w:tblGrid>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26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ội dung</w:t>
            </w:r>
          </w:p>
        </w:tc>
        <w:tc>
          <w:tcPr>
            <w:tcW w:w="57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w:t>
            </w:r>
          </w:p>
        </w:tc>
        <w:tc>
          <w:tcPr>
            <w:tcW w:w="649"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c>
          <w:tcPr>
            <w:tcW w:w="505"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giá</w:t>
            </w:r>
          </w:p>
        </w:tc>
        <w:tc>
          <w:tcPr>
            <w:tcW w:w="719"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w:t>
            </w: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A</w:t>
            </w: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ài sản cố định</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26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Xây dựng hạ tầng</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26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Máy móc, trang thiết bị</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26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Khác</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hủ tục pháp lý: Đủ điều kiện sản xuất, công bố chất lượng sản phẩm</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Quy trình công nghệ</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B</w:t>
            </w: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Vốn lưu động cho 1 chu kỳ sản xuất, kinh doanh</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6526A7" w:rsidRPr="00C001EC" w:rsidRDefault="006526A7" w:rsidP="00FF2C31">
      <w:pPr>
        <w:widowControl w:val="0"/>
        <w:tabs>
          <w:tab w:val="right" w:leader="dot" w:pos="8280"/>
        </w:tabs>
        <w:spacing w:before="120" w:after="0" w:line="360" w:lineRule="exact"/>
        <w:rPr>
          <w:i/>
          <w:sz w:val="28"/>
          <w:szCs w:val="28"/>
        </w:rPr>
      </w:pPr>
    </w:p>
    <w:p w:rsidR="00DE04D4" w:rsidRPr="00C001EC" w:rsidRDefault="006526A7" w:rsidP="00FF2C31">
      <w:pPr>
        <w:widowControl w:val="0"/>
        <w:tabs>
          <w:tab w:val="right" w:leader="dot" w:pos="8280"/>
        </w:tabs>
        <w:spacing w:before="120" w:after="0" w:line="360" w:lineRule="exact"/>
        <w:rPr>
          <w:i/>
          <w:sz w:val="28"/>
          <w:szCs w:val="28"/>
        </w:rPr>
      </w:pPr>
      <w:r w:rsidRPr="00C001EC">
        <w:rPr>
          <w:i/>
          <w:sz w:val="28"/>
          <w:szCs w:val="28"/>
        </w:rPr>
        <w:t>(2</w:t>
      </w:r>
      <w:r w:rsidR="00DE04D4" w:rsidRPr="00C001EC">
        <w:rPr>
          <w:i/>
          <w:sz w:val="28"/>
          <w:szCs w:val="28"/>
        </w:rPr>
        <w:t>) Phương án huy động</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a) Góp vốn từ các thành viên doanh nghiệp/</w:t>
      </w:r>
      <w:r w:rsidR="00271E4B" w:rsidRPr="00C001EC">
        <w:rPr>
          <w:sz w:val="28"/>
          <w:szCs w:val="28"/>
        </w:rPr>
        <w:t>HTX</w:t>
      </w:r>
      <w:r w:rsidRPr="00C001EC">
        <w:rPr>
          <w:sz w:val="28"/>
          <w:szCs w:val="28"/>
        </w:rPr>
        <w:t>/tổ hợp tác/hộ</w:t>
      </w:r>
    </w:p>
    <w:p w:rsidR="00DE04D4" w:rsidRPr="00C001EC" w:rsidRDefault="00DE04D4" w:rsidP="00FF2C31">
      <w:pPr>
        <w:widowControl w:val="0"/>
        <w:tabs>
          <w:tab w:val="right" w:leader="dot" w:pos="8280"/>
        </w:tabs>
        <w:spacing w:before="120" w:after="0" w:line="360" w:lineRule="exact"/>
        <w:ind w:firstLine="630"/>
        <w:rPr>
          <w:sz w:val="28"/>
          <w:szCs w:val="28"/>
        </w:rPr>
      </w:pPr>
      <w:r w:rsidRPr="00C001EC">
        <w:rPr>
          <w:sz w:val="28"/>
          <w:szCs w:val="28"/>
        </w:rPr>
        <w:t>Tổng góp vốn từ các thành viên: ……………………đồng</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602"/>
        <w:gridCol w:w="3281"/>
        <w:gridCol w:w="2849"/>
        <w:gridCol w:w="2849"/>
      </w:tblGrid>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712"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Họ và tên</w:t>
            </w:r>
          </w:p>
        </w:tc>
        <w:tc>
          <w:tcPr>
            <w:tcW w:w="1487"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ịa chỉ</w:t>
            </w:r>
          </w:p>
        </w:tc>
        <w:tc>
          <w:tcPr>
            <w:tcW w:w="1487"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tiền (triệu đồng)</w:t>
            </w: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b) Vay vốn</w:t>
      </w:r>
    </w:p>
    <w:p w:rsidR="00DE04D4" w:rsidRPr="00C001EC" w:rsidRDefault="00DE04D4" w:rsidP="00FF2C31">
      <w:pPr>
        <w:widowControl w:val="0"/>
        <w:tabs>
          <w:tab w:val="right" w:leader="dot" w:pos="8280"/>
        </w:tabs>
        <w:spacing w:before="120" w:after="0" w:line="360" w:lineRule="exact"/>
        <w:ind w:firstLine="630"/>
        <w:rPr>
          <w:sz w:val="28"/>
          <w:szCs w:val="28"/>
        </w:rPr>
      </w:pPr>
      <w:r w:rsidRPr="00C001EC">
        <w:rPr>
          <w:sz w:val="28"/>
          <w:szCs w:val="28"/>
        </w:rPr>
        <w:t>Tổng vay vốn: ………………………đồng</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590"/>
        <w:gridCol w:w="3302"/>
        <w:gridCol w:w="2847"/>
        <w:gridCol w:w="2842"/>
      </w:tblGrid>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723"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ối tượng vay</w:t>
            </w:r>
          </w:p>
        </w:tc>
        <w:tc>
          <w:tcPr>
            <w:tcW w:w="148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Phương thức vay</w:t>
            </w:r>
          </w:p>
        </w:tc>
        <w:tc>
          <w:tcPr>
            <w:tcW w:w="148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tiền (triệu đồng)</w:t>
            </w:r>
          </w:p>
        </w:tc>
      </w:tr>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1723"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Ngân hàng</w:t>
            </w:r>
          </w:p>
        </w:tc>
        <w:tc>
          <w:tcPr>
            <w:tcW w:w="148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4"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1723"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Vay cá nhân</w:t>
            </w:r>
          </w:p>
        </w:tc>
        <w:tc>
          <w:tcPr>
            <w:tcW w:w="148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4"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172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Vay khác</w:t>
            </w:r>
          </w:p>
        </w:tc>
        <w:tc>
          <w:tcPr>
            <w:tcW w:w="148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4"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spacing w:before="120" w:after="0" w:line="360" w:lineRule="exact"/>
        <w:rPr>
          <w:sz w:val="28"/>
          <w:szCs w:val="28"/>
        </w:rPr>
      </w:pPr>
      <w:r w:rsidRPr="00C001EC">
        <w:rPr>
          <w:sz w:val="28"/>
          <w:szCs w:val="28"/>
        </w:rPr>
        <w:t>c) Nguồn ngân sách nhà nước</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587"/>
        <w:gridCol w:w="4668"/>
        <w:gridCol w:w="2027"/>
        <w:gridCol w:w="2299"/>
      </w:tblGrid>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43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Họ và tên</w:t>
            </w:r>
          </w:p>
        </w:tc>
        <w:tc>
          <w:tcPr>
            <w:tcW w:w="10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Phương thức</w:t>
            </w:r>
          </w:p>
        </w:tc>
        <w:tc>
          <w:tcPr>
            <w:tcW w:w="120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tiền (tr.đồng)</w:t>
            </w:r>
          </w:p>
        </w:tc>
      </w:tr>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43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Dự án ứng dụng khoa học công nghệ</w:t>
            </w:r>
          </w:p>
        </w:tc>
        <w:tc>
          <w:tcPr>
            <w:tcW w:w="10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20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43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Khuyến công, khuyến nông...</w:t>
            </w:r>
          </w:p>
        </w:tc>
        <w:tc>
          <w:tcPr>
            <w:tcW w:w="10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20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43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Dự án hỗ trợ trong nông nghiệp khác</w:t>
            </w:r>
          </w:p>
        </w:tc>
        <w:tc>
          <w:tcPr>
            <w:tcW w:w="10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20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jc w:val="both"/>
        <w:rPr>
          <w:b/>
          <w:sz w:val="28"/>
          <w:szCs w:val="28"/>
        </w:rPr>
      </w:pPr>
      <w:r w:rsidRPr="00C001EC">
        <w:rPr>
          <w:sz w:val="28"/>
          <w:szCs w:val="28"/>
        </w:rPr>
        <w:t>Để xác định vốn cho hoạt động sản xuất kinh doanh, cần phải bám sát vào kế hoạch hàng năm. Trên có sở đó, làm rõ số vốn cần có là bao nhiêu? Số vốn hiện có là bao nhiêu? Số vốn còn thiếu? Cách huy động vốn để đảm bảo thực hiện phương án sản xuất kinh doanh.</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4.2. Phương án doanh thu, chi phí, lợi nhuận trong 03 năm đầu</w:t>
      </w:r>
    </w:p>
    <w:p w:rsidR="00DE04D4" w:rsidRPr="00C001EC" w:rsidRDefault="006526A7" w:rsidP="00FF2C31">
      <w:pPr>
        <w:widowControl w:val="0"/>
        <w:tabs>
          <w:tab w:val="right" w:leader="dot" w:pos="8280"/>
        </w:tabs>
        <w:spacing w:before="120" w:after="0" w:line="360" w:lineRule="exact"/>
        <w:rPr>
          <w:i/>
          <w:sz w:val="28"/>
          <w:szCs w:val="28"/>
        </w:rPr>
      </w:pPr>
      <w:r w:rsidRPr="00C001EC">
        <w:rPr>
          <w:i/>
          <w:sz w:val="28"/>
          <w:szCs w:val="28"/>
        </w:rPr>
        <w:t>(1</w:t>
      </w:r>
      <w:r w:rsidR="00DE04D4" w:rsidRPr="00C001EC">
        <w:rPr>
          <w:i/>
          <w:sz w:val="28"/>
          <w:szCs w:val="28"/>
        </w:rPr>
        <w:t>) Tổng doanh thu</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Tổng doanh thu trong 3 năm đầu: ……………………… đồng, tổng hợp chi tiết qua bảng sau:</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tblPr>
      <w:tblGrid>
        <w:gridCol w:w="597"/>
        <w:gridCol w:w="2598"/>
        <w:gridCol w:w="1021"/>
        <w:gridCol w:w="1249"/>
        <w:gridCol w:w="1897"/>
        <w:gridCol w:w="2219"/>
      </w:tblGrid>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35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ản phẩm, dịch vụ</w:t>
            </w:r>
          </w:p>
        </w:tc>
        <w:tc>
          <w:tcPr>
            <w:tcW w:w="53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w:t>
            </w:r>
          </w:p>
        </w:tc>
        <w:tc>
          <w:tcPr>
            <w:tcW w:w="652"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c>
          <w:tcPr>
            <w:tcW w:w="99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Giá (đồng/đvt)</w:t>
            </w:r>
          </w:p>
        </w:tc>
        <w:tc>
          <w:tcPr>
            <w:tcW w:w="115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 (đồng)</w:t>
            </w: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6526A7" w:rsidP="00FF2C31">
      <w:pPr>
        <w:widowControl w:val="0"/>
        <w:tabs>
          <w:tab w:val="right" w:leader="dot" w:pos="8280"/>
        </w:tabs>
        <w:spacing w:before="120" w:after="0" w:line="360" w:lineRule="exact"/>
        <w:rPr>
          <w:i/>
          <w:sz w:val="28"/>
          <w:szCs w:val="28"/>
        </w:rPr>
      </w:pPr>
      <w:r w:rsidRPr="00C001EC">
        <w:rPr>
          <w:i/>
          <w:sz w:val="28"/>
          <w:szCs w:val="28"/>
        </w:rPr>
        <w:t>(2</w:t>
      </w:r>
      <w:r w:rsidR="00DE04D4" w:rsidRPr="00C001EC">
        <w:rPr>
          <w:i/>
          <w:sz w:val="28"/>
          <w:szCs w:val="28"/>
        </w:rPr>
        <w:t>) Tổng chi phí</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Tổng chi phí trong 3 năm đầu: …………đồng, tổng hợp chi tiết qua bảng sau:</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tblPr>
      <w:tblGrid>
        <w:gridCol w:w="415"/>
        <w:gridCol w:w="4316"/>
        <w:gridCol w:w="954"/>
        <w:gridCol w:w="1104"/>
        <w:gridCol w:w="1285"/>
        <w:gridCol w:w="1561"/>
      </w:tblGrid>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TT</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Nội dung</w:t>
            </w:r>
          </w:p>
        </w:tc>
        <w:tc>
          <w:tcPr>
            <w:tcW w:w="495"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Đơn vị</w:t>
            </w:r>
          </w:p>
        </w:tc>
        <w:tc>
          <w:tcPr>
            <w:tcW w:w="57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Số lượng</w:t>
            </w:r>
          </w:p>
        </w:tc>
        <w:tc>
          <w:tcPr>
            <w:tcW w:w="6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Giá (đồng/đvt)</w:t>
            </w:r>
          </w:p>
        </w:tc>
        <w:tc>
          <w:tcPr>
            <w:tcW w:w="81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Thành tiền (đồng)</w:t>
            </w: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A</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Tài sản cố định</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B</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 phí sản xuất kinh doanh (3 năm)</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1</w:t>
            </w:r>
          </w:p>
        </w:tc>
        <w:tc>
          <w:tcPr>
            <w:tcW w:w="224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 phí sản xuất</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guyên liệu</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Phụ liệu</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Bao bì nhãn</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ăng lượ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hân cô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Quản lý</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2</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 phí bán hà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Vận chuyển</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ết khấu</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Bao bì phụ</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hân cô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Quản lý</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bl>
    <w:p w:rsidR="00DE04D4" w:rsidRPr="00C001EC" w:rsidRDefault="006526A7" w:rsidP="00FF2C31">
      <w:pPr>
        <w:spacing w:before="120" w:after="0" w:line="360" w:lineRule="exact"/>
        <w:rPr>
          <w:i/>
          <w:sz w:val="28"/>
          <w:szCs w:val="28"/>
        </w:rPr>
      </w:pPr>
      <w:r w:rsidRPr="00C001EC">
        <w:rPr>
          <w:i/>
          <w:sz w:val="28"/>
          <w:szCs w:val="28"/>
        </w:rPr>
        <w:t>(3</w:t>
      </w:r>
      <w:r w:rsidR="00DE04D4" w:rsidRPr="00C001EC">
        <w:rPr>
          <w:i/>
          <w:sz w:val="28"/>
          <w:szCs w:val="28"/>
        </w:rPr>
        <w:t>) Lợi nhuận</w:t>
      </w:r>
    </w:p>
    <w:tbl>
      <w:tblPr>
        <w:tblW w:w="4961"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tblPr>
      <w:tblGrid>
        <w:gridCol w:w="382"/>
        <w:gridCol w:w="6428"/>
        <w:gridCol w:w="2696"/>
      </w:tblGrid>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338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ội dung</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 (đồng)</w:t>
            </w: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338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ổng doanh thu</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338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ổng chi phí</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338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Lợi nhuận trước thuế</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4</w:t>
            </w:r>
          </w:p>
        </w:tc>
        <w:tc>
          <w:tcPr>
            <w:tcW w:w="338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Lợi nhuận sau thuế</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after="0" w:line="360" w:lineRule="exact"/>
        <w:rPr>
          <w:i/>
          <w:sz w:val="28"/>
          <w:szCs w:val="28"/>
        </w:rPr>
      </w:pPr>
      <w:r w:rsidRPr="00C001EC">
        <w:rPr>
          <w:i/>
          <w:sz w:val="28"/>
          <w:szCs w:val="28"/>
        </w:rPr>
        <w:t>4.3. Phương án tài chính khác</w:t>
      </w:r>
    </w:p>
    <w:p w:rsidR="00DE04D4" w:rsidRPr="00C001EC" w:rsidRDefault="006526A7" w:rsidP="00FF2C31">
      <w:pPr>
        <w:widowControl w:val="0"/>
        <w:tabs>
          <w:tab w:val="right" w:leader="dot" w:pos="8280"/>
        </w:tabs>
        <w:spacing w:after="0" w:line="360" w:lineRule="exact"/>
        <w:rPr>
          <w:sz w:val="28"/>
          <w:szCs w:val="28"/>
        </w:rPr>
      </w:pPr>
      <w:r w:rsidRPr="00C001EC">
        <w:rPr>
          <w:i/>
          <w:sz w:val="28"/>
          <w:szCs w:val="28"/>
        </w:rPr>
        <w:t>(1</w:t>
      </w:r>
      <w:r w:rsidR="00DE04D4" w:rsidRPr="00C001EC">
        <w:rPr>
          <w:i/>
          <w:sz w:val="28"/>
          <w:szCs w:val="28"/>
        </w:rPr>
        <w:t>) Các quỹ tín dụng</w:t>
      </w:r>
      <w:r w:rsidR="00DE04D4" w:rsidRPr="00C001EC">
        <w:rPr>
          <w:sz w:val="28"/>
          <w:szCs w:val="28"/>
        </w:rPr>
        <w:t xml:space="preserve"> </w:t>
      </w:r>
    </w:p>
    <w:p w:rsidR="00DE04D4" w:rsidRPr="00C001EC" w:rsidRDefault="00DE04D4" w:rsidP="00FF2C31">
      <w:pPr>
        <w:widowControl w:val="0"/>
        <w:tabs>
          <w:tab w:val="right" w:leader="dot" w:pos="8280"/>
        </w:tabs>
        <w:spacing w:after="0" w:line="360" w:lineRule="exact"/>
        <w:ind w:firstLine="567"/>
        <w:jc w:val="both"/>
        <w:rPr>
          <w:b/>
          <w:spacing w:val="-6"/>
          <w:sz w:val="28"/>
          <w:szCs w:val="28"/>
        </w:rPr>
      </w:pPr>
      <w:r w:rsidRPr="00C001EC">
        <w:rPr>
          <w:spacing w:val="-6"/>
          <w:sz w:val="28"/>
          <w:szCs w:val="28"/>
        </w:rPr>
        <w:t xml:space="preserve">- Hội nông dân, phụ nữ, liên minh </w:t>
      </w:r>
      <w:r w:rsidR="00271E4B" w:rsidRPr="00C001EC">
        <w:rPr>
          <w:spacing w:val="-6"/>
          <w:sz w:val="28"/>
          <w:szCs w:val="28"/>
        </w:rPr>
        <w:t>HTX</w:t>
      </w:r>
      <w:r w:rsidRPr="00C001EC">
        <w:rPr>
          <w:spacing w:val="-6"/>
          <w:sz w:val="28"/>
          <w:szCs w:val="28"/>
        </w:rPr>
        <w:t>,... ghi rõ tên tổ chức và số tiền dự kiến.</w:t>
      </w:r>
    </w:p>
    <w:p w:rsidR="00DE04D4" w:rsidRPr="00C001EC" w:rsidRDefault="00DE04D4" w:rsidP="00FF2C31">
      <w:pPr>
        <w:widowControl w:val="0"/>
        <w:tabs>
          <w:tab w:val="right" w:leader="dot" w:pos="8280"/>
        </w:tabs>
        <w:spacing w:after="0" w:line="360" w:lineRule="exact"/>
        <w:ind w:firstLine="567"/>
        <w:jc w:val="both"/>
        <w:rPr>
          <w:sz w:val="28"/>
          <w:szCs w:val="28"/>
        </w:rPr>
      </w:pPr>
      <w:r w:rsidRPr="00C001EC">
        <w:rPr>
          <w:sz w:val="28"/>
          <w:szCs w:val="28"/>
        </w:rPr>
        <w:t>- Vay vốn từ các quỹ đầu tư (ví dụ: quỹ đầu tư phát triển tỉnh,...., ghi rõ tên tổ chức và số tiền dự kiến)</w:t>
      </w:r>
    </w:p>
    <w:p w:rsidR="00DE04D4" w:rsidRPr="00C001EC" w:rsidRDefault="006526A7" w:rsidP="00FF2C31">
      <w:pPr>
        <w:widowControl w:val="0"/>
        <w:tabs>
          <w:tab w:val="right" w:leader="dot" w:pos="8280"/>
        </w:tabs>
        <w:spacing w:after="0" w:line="360" w:lineRule="exact"/>
        <w:jc w:val="both"/>
        <w:rPr>
          <w:i/>
          <w:sz w:val="28"/>
          <w:szCs w:val="28"/>
        </w:rPr>
      </w:pPr>
      <w:r w:rsidRPr="00C001EC">
        <w:rPr>
          <w:i/>
          <w:sz w:val="28"/>
          <w:szCs w:val="28"/>
        </w:rPr>
        <w:t>(2</w:t>
      </w:r>
      <w:r w:rsidR="00DE04D4" w:rsidRPr="00C001EC">
        <w:rPr>
          <w:i/>
          <w:sz w:val="28"/>
          <w:szCs w:val="28"/>
        </w:rPr>
        <w:t>) Thuê tài chính</w:t>
      </w:r>
    </w:p>
    <w:p w:rsidR="00DE04D4" w:rsidRPr="00C001EC" w:rsidRDefault="00DE04D4" w:rsidP="00FF2C31">
      <w:pPr>
        <w:widowControl w:val="0"/>
        <w:tabs>
          <w:tab w:val="right" w:leader="dot" w:pos="8280"/>
        </w:tabs>
        <w:spacing w:after="0" w:line="360" w:lineRule="exact"/>
        <w:ind w:firstLine="567"/>
        <w:jc w:val="both"/>
        <w:rPr>
          <w:sz w:val="28"/>
          <w:szCs w:val="28"/>
        </w:rPr>
      </w:pPr>
      <w:r w:rsidRPr="00C001EC">
        <w:rPr>
          <w:sz w:val="28"/>
          <w:szCs w:val="28"/>
        </w:rPr>
        <w:t>- Thuê trụ sở, nhà xưởng, kho bãi, quầy giới thiệu bán sản phẩm,…</w:t>
      </w:r>
    </w:p>
    <w:p w:rsidR="00DE04D4" w:rsidRPr="00C001EC" w:rsidRDefault="00DE04D4" w:rsidP="00FF2C31">
      <w:pPr>
        <w:widowControl w:val="0"/>
        <w:tabs>
          <w:tab w:val="right" w:leader="dot" w:pos="8280"/>
        </w:tabs>
        <w:spacing w:after="0" w:line="360" w:lineRule="exact"/>
        <w:ind w:firstLine="567"/>
        <w:jc w:val="both"/>
        <w:rPr>
          <w:sz w:val="28"/>
          <w:szCs w:val="28"/>
        </w:rPr>
      </w:pPr>
      <w:r w:rsidRPr="00C001EC">
        <w:rPr>
          <w:sz w:val="28"/>
          <w:szCs w:val="28"/>
        </w:rPr>
        <w:t>- Liên kết sản xuất,…</w:t>
      </w:r>
    </w:p>
    <w:p w:rsidR="00791185" w:rsidRPr="00C001EC" w:rsidRDefault="00791185" w:rsidP="00F95448">
      <w:pPr>
        <w:widowControl w:val="0"/>
        <w:tabs>
          <w:tab w:val="left" w:pos="709"/>
        </w:tabs>
        <w:spacing w:after="0" w:line="312" w:lineRule="auto"/>
        <w:contextualSpacing/>
        <w:jc w:val="both"/>
        <w:rPr>
          <w:rFonts w:eastAsia="Times New Roman"/>
          <w:b/>
          <w:i/>
          <w:sz w:val="28"/>
          <w:szCs w:val="28"/>
        </w:rPr>
      </w:pPr>
      <w:r w:rsidRPr="00C001EC">
        <w:rPr>
          <w:rFonts w:eastAsia="Times New Roman"/>
          <w:b/>
          <w:i/>
          <w:sz w:val="28"/>
          <w:szCs w:val="28"/>
        </w:rPr>
        <w:br w:type="page"/>
      </w:r>
    </w:p>
    <w:p w:rsidR="00791185" w:rsidRPr="00C001EC" w:rsidRDefault="00791185"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t>Phụ lục 7. Hướng dẫn công bố tiêu chuẩn, quy chuẩn và thủ tục cấp giấy chứng nhận đủ điều kiện an toàn thực phẩm</w:t>
      </w:r>
    </w:p>
    <w:p w:rsidR="00791185" w:rsidRPr="00C001EC" w:rsidRDefault="00791185" w:rsidP="00FF2C31">
      <w:pPr>
        <w:widowControl w:val="0"/>
        <w:spacing w:before="120" w:after="0" w:line="360" w:lineRule="exact"/>
        <w:jc w:val="both"/>
        <w:rPr>
          <w:b/>
          <w:kern w:val="24"/>
          <w:sz w:val="28"/>
          <w:szCs w:val="28"/>
        </w:rPr>
      </w:pPr>
      <w:r w:rsidRPr="00C001EC">
        <w:rPr>
          <w:rFonts w:eastAsia="Times New Roman"/>
          <w:b/>
          <w:sz w:val="28"/>
          <w:szCs w:val="28"/>
        </w:rPr>
        <w:t>1. Một số khái niệ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lang w:val="nl-NL"/>
        </w:rPr>
        <w:t xml:space="preserve">a. </w:t>
      </w:r>
      <w:r w:rsidRPr="00C001EC">
        <w:rPr>
          <w:rFonts w:eastAsia="Times New Roman"/>
          <w:bCs/>
          <w:i/>
          <w:sz w:val="28"/>
          <w:szCs w:val="28"/>
          <w:lang w:val="nl-NL"/>
        </w:rPr>
        <w:t>Chất lượng sản phẩm, hàng hóa</w:t>
      </w:r>
      <w:r w:rsidRPr="00C001EC">
        <w:rPr>
          <w:rFonts w:eastAsia="Times New Roman"/>
          <w:sz w:val="28"/>
          <w:szCs w:val="28"/>
          <w:lang w:val="nl-NL"/>
        </w:rPr>
        <w:t xml:space="preserve"> là </w:t>
      </w:r>
      <w:r w:rsidRPr="00C001EC">
        <w:rPr>
          <w:rFonts w:eastAsia="Times New Roman"/>
          <w:bCs/>
          <w:sz w:val="28"/>
          <w:szCs w:val="28"/>
          <w:lang w:val="nl-NL"/>
        </w:rPr>
        <w:t>mức</w:t>
      </w:r>
      <w:r w:rsidRPr="00C001EC">
        <w:rPr>
          <w:rFonts w:eastAsia="Times New Roman"/>
          <w:sz w:val="28"/>
          <w:szCs w:val="28"/>
          <w:lang w:val="nl-NL"/>
        </w:rPr>
        <w:t xml:space="preserve"> </w:t>
      </w:r>
      <w:r w:rsidRPr="00C001EC">
        <w:rPr>
          <w:rFonts w:eastAsia="Times New Roman"/>
          <w:bCs/>
          <w:sz w:val="28"/>
          <w:szCs w:val="28"/>
          <w:lang w:val="nl-NL"/>
        </w:rPr>
        <w:t>độ</w:t>
      </w:r>
      <w:r w:rsidRPr="00C001EC">
        <w:rPr>
          <w:rFonts w:eastAsia="Times New Roman"/>
          <w:sz w:val="28"/>
          <w:szCs w:val="28"/>
          <w:lang w:val="nl-NL"/>
        </w:rPr>
        <w:t xml:space="preserve"> của các đặc tính của SPHH </w:t>
      </w:r>
      <w:r w:rsidRPr="00C001EC">
        <w:rPr>
          <w:rFonts w:eastAsia="Times New Roman"/>
          <w:bCs/>
          <w:sz w:val="28"/>
          <w:szCs w:val="28"/>
          <w:lang w:val="nl-NL"/>
        </w:rPr>
        <w:t>đáp</w:t>
      </w:r>
      <w:r w:rsidRPr="00C001EC">
        <w:rPr>
          <w:rFonts w:eastAsia="Times New Roman"/>
          <w:sz w:val="28"/>
          <w:szCs w:val="28"/>
          <w:lang w:val="nl-NL"/>
        </w:rPr>
        <w:t xml:space="preserve"> </w:t>
      </w:r>
      <w:r w:rsidRPr="00C001EC">
        <w:rPr>
          <w:rFonts w:eastAsia="Times New Roman"/>
          <w:bCs/>
          <w:sz w:val="28"/>
          <w:szCs w:val="28"/>
          <w:lang w:val="nl-NL"/>
        </w:rPr>
        <w:t>ứng</w:t>
      </w:r>
      <w:r w:rsidRPr="00C001EC">
        <w:rPr>
          <w:rFonts w:eastAsia="Times New Roman"/>
          <w:sz w:val="28"/>
          <w:szCs w:val="28"/>
          <w:lang w:val="nl-NL"/>
        </w:rPr>
        <w:t xml:space="preserve"> </w:t>
      </w:r>
      <w:r w:rsidRPr="00C001EC">
        <w:rPr>
          <w:rFonts w:eastAsia="Times New Roman"/>
          <w:bCs/>
          <w:sz w:val="28"/>
          <w:szCs w:val="28"/>
          <w:lang w:val="nl-NL"/>
        </w:rPr>
        <w:t>yêu</w:t>
      </w:r>
      <w:r w:rsidRPr="00C001EC">
        <w:rPr>
          <w:rFonts w:eastAsia="Times New Roman"/>
          <w:sz w:val="28"/>
          <w:szCs w:val="28"/>
          <w:lang w:val="nl-NL"/>
        </w:rPr>
        <w:t xml:space="preserve"> </w:t>
      </w:r>
      <w:r w:rsidRPr="00C001EC">
        <w:rPr>
          <w:rFonts w:eastAsia="Times New Roman"/>
          <w:bCs/>
          <w:sz w:val="28"/>
          <w:szCs w:val="28"/>
          <w:lang w:val="nl-NL"/>
        </w:rPr>
        <w:t>cầu</w:t>
      </w:r>
      <w:r w:rsidRPr="00C001EC">
        <w:rPr>
          <w:rFonts w:eastAsia="Times New Roman"/>
          <w:sz w:val="28"/>
          <w:szCs w:val="28"/>
          <w:lang w:val="nl-NL"/>
        </w:rPr>
        <w:t xml:space="preserve"> trong tiêu chuẩn công bố áp dụng (TCCBAD), quy chuẩn kỹ thuật tương ứng (QCKT).</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lang w:val="nl-NL"/>
        </w:rPr>
        <w:t xml:space="preserve">b. </w:t>
      </w:r>
      <w:r w:rsidRPr="00C001EC">
        <w:rPr>
          <w:rFonts w:eastAsia="Times New Roman"/>
          <w:bCs/>
          <w:i/>
          <w:sz w:val="28"/>
          <w:szCs w:val="28"/>
          <w:lang w:val="nl-NL"/>
        </w:rPr>
        <w:t>Sản phẩm</w:t>
      </w:r>
      <w:r w:rsidRPr="00C001EC">
        <w:rPr>
          <w:rFonts w:eastAsia="Times New Roman"/>
          <w:sz w:val="28"/>
          <w:szCs w:val="28"/>
          <w:lang w:val="nl-NL"/>
        </w:rPr>
        <w:t xml:space="preserve"> là kết quả của quá trình sản xuất hoặc cung ứng dịch vụ nhằm mục đích </w:t>
      </w:r>
      <w:r w:rsidRPr="00C001EC">
        <w:rPr>
          <w:rFonts w:eastAsia="Times New Roman"/>
          <w:bCs/>
          <w:sz w:val="28"/>
          <w:szCs w:val="28"/>
          <w:lang w:val="nl-NL"/>
        </w:rPr>
        <w:t>kinh doanh</w:t>
      </w:r>
      <w:r w:rsidRPr="00C001EC">
        <w:rPr>
          <w:rFonts w:eastAsia="Times New Roman"/>
          <w:sz w:val="28"/>
          <w:szCs w:val="28"/>
          <w:lang w:val="nl-NL"/>
        </w:rPr>
        <w:t xml:space="preserve"> hoặc </w:t>
      </w:r>
      <w:r w:rsidRPr="00C001EC">
        <w:rPr>
          <w:rFonts w:eastAsia="Times New Roman"/>
          <w:bCs/>
          <w:sz w:val="28"/>
          <w:szCs w:val="28"/>
          <w:lang w:val="nl-NL"/>
        </w:rPr>
        <w:t>tiêu dùng</w:t>
      </w:r>
      <w:r w:rsidRPr="00C001EC">
        <w:rPr>
          <w:rFonts w:eastAsia="Times New Roman"/>
          <w:sz w:val="28"/>
          <w:szCs w:val="28"/>
          <w:lang w:val="nl-NL"/>
        </w:rPr>
        <w:t>.</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bCs/>
          <w:iCs/>
          <w:sz w:val="28"/>
          <w:szCs w:val="28"/>
        </w:rPr>
        <w:t>c</w:t>
      </w:r>
      <w:r w:rsidRPr="00C001EC">
        <w:rPr>
          <w:rFonts w:eastAsia="Times New Roman"/>
          <w:bCs/>
          <w:i/>
          <w:iCs/>
          <w:sz w:val="28"/>
          <w:szCs w:val="28"/>
        </w:rPr>
        <w:t>. Công bố tiêu chuẩn áp dụng</w:t>
      </w:r>
      <w:r w:rsidRPr="00C001EC">
        <w:rPr>
          <w:rFonts w:eastAsia="Times New Roman"/>
          <w:sz w:val="28"/>
          <w:szCs w:val="28"/>
        </w:rPr>
        <w:t xml:space="preserve"> là việc tổ chức, cá nhân sản xuất, kinh doanh </w:t>
      </w:r>
      <w:r w:rsidRPr="00C001EC">
        <w:rPr>
          <w:rFonts w:eastAsia="Times New Roman"/>
          <w:bCs/>
          <w:sz w:val="28"/>
          <w:szCs w:val="28"/>
        </w:rPr>
        <w:t xml:space="preserve">thông báo về tiêu chuẩn áp dụng </w:t>
      </w:r>
      <w:r w:rsidRPr="00C001EC">
        <w:rPr>
          <w:rFonts w:eastAsia="Times New Roman"/>
          <w:sz w:val="28"/>
          <w:szCs w:val="28"/>
        </w:rPr>
        <w:t xml:space="preserve">hoặc các </w:t>
      </w:r>
      <w:r w:rsidRPr="00C001EC">
        <w:rPr>
          <w:rFonts w:eastAsia="Times New Roman"/>
          <w:bCs/>
          <w:sz w:val="28"/>
          <w:szCs w:val="28"/>
        </w:rPr>
        <w:t>đặc tính cơ bản</w:t>
      </w:r>
      <w:r w:rsidRPr="00C001EC">
        <w:rPr>
          <w:rFonts w:eastAsia="Times New Roman"/>
          <w:sz w:val="28"/>
          <w:szCs w:val="28"/>
        </w:rPr>
        <w:t xml:space="preserve"> của </w:t>
      </w:r>
      <w:r w:rsidRPr="00C001EC">
        <w:rPr>
          <w:rFonts w:eastAsia="Times New Roman"/>
          <w:bCs/>
          <w:sz w:val="28"/>
          <w:szCs w:val="28"/>
        </w:rPr>
        <w:t>sản phẩm, hàng hoá</w:t>
      </w:r>
      <w:r w:rsidRPr="00C001EC">
        <w:rPr>
          <w:rFonts w:eastAsia="Times New Roman"/>
          <w:sz w:val="28"/>
          <w:szCs w:val="28"/>
        </w:rPr>
        <w:t xml:space="preserve"> của mình.</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Việc thông báo về tiêu chuẩn áp dụng được thực hiện qua hình thức: </w:t>
      </w:r>
      <w:r w:rsidRPr="00C001EC">
        <w:rPr>
          <w:rFonts w:eastAsia="Times New Roman"/>
          <w:bCs/>
          <w:sz w:val="28"/>
          <w:szCs w:val="28"/>
        </w:rPr>
        <w:t xml:space="preserve">ghi số hiệu tiêu chuẩn </w:t>
      </w:r>
      <w:r w:rsidRPr="00C001EC">
        <w:rPr>
          <w:rFonts w:eastAsia="Times New Roman"/>
          <w:sz w:val="28"/>
          <w:szCs w:val="28"/>
        </w:rPr>
        <w:t xml:space="preserve">được áp dụng hoặc </w:t>
      </w:r>
      <w:r w:rsidRPr="00C001EC">
        <w:rPr>
          <w:rFonts w:eastAsia="Times New Roman"/>
          <w:bCs/>
          <w:sz w:val="28"/>
          <w:szCs w:val="28"/>
        </w:rPr>
        <w:t xml:space="preserve">các đặc tính cơ bản </w:t>
      </w:r>
      <w:r w:rsidRPr="00C001EC">
        <w:rPr>
          <w:rFonts w:eastAsia="Times New Roman"/>
          <w:sz w:val="28"/>
          <w:szCs w:val="28"/>
        </w:rPr>
        <w:t xml:space="preserve">trên </w:t>
      </w:r>
      <w:r w:rsidRPr="00C001EC">
        <w:rPr>
          <w:rFonts w:eastAsia="Times New Roman"/>
          <w:bCs/>
          <w:sz w:val="28"/>
          <w:szCs w:val="28"/>
        </w:rPr>
        <w:t xml:space="preserve">nhãn </w:t>
      </w:r>
      <w:r w:rsidRPr="00C001EC">
        <w:rPr>
          <w:rFonts w:eastAsia="Times New Roman"/>
          <w:sz w:val="28"/>
          <w:szCs w:val="28"/>
        </w:rPr>
        <w:t>hoặc</w:t>
      </w:r>
      <w:r w:rsidRPr="00C001EC">
        <w:rPr>
          <w:rFonts w:eastAsia="Times New Roman"/>
          <w:bCs/>
          <w:sz w:val="28"/>
          <w:szCs w:val="28"/>
        </w:rPr>
        <w:t xml:space="preserve"> bao gói sản phẩm, hàng hoá </w:t>
      </w:r>
      <w:r w:rsidRPr="00C001EC">
        <w:rPr>
          <w:rFonts w:eastAsia="Times New Roman"/>
          <w:sz w:val="28"/>
          <w:szCs w:val="28"/>
        </w:rPr>
        <w:t xml:space="preserve">hoặc </w:t>
      </w:r>
      <w:r w:rsidRPr="00C001EC">
        <w:rPr>
          <w:rFonts w:eastAsia="Times New Roman"/>
          <w:bCs/>
          <w:sz w:val="28"/>
          <w:szCs w:val="28"/>
        </w:rPr>
        <w:t xml:space="preserve">trong các tài liệu giao dịch, giới thiệu sản phẩm, hàng hoá, </w:t>
      </w:r>
      <w:r w:rsidRPr="00C001EC">
        <w:rPr>
          <w:rFonts w:eastAsia="Times New Roman"/>
          <w:sz w:val="28"/>
          <w:szCs w:val="28"/>
        </w:rPr>
        <w:t xml:space="preserve">và các </w:t>
      </w:r>
      <w:r w:rsidRPr="00C001EC">
        <w:rPr>
          <w:rFonts w:eastAsia="Times New Roman"/>
          <w:bCs/>
          <w:sz w:val="28"/>
          <w:szCs w:val="28"/>
        </w:rPr>
        <w:t>hình thức thích hợp</w:t>
      </w:r>
      <w:r w:rsidRPr="00C001EC">
        <w:rPr>
          <w:rFonts w:eastAsia="Times New Roman"/>
          <w:sz w:val="28"/>
          <w:szCs w:val="28"/>
        </w:rPr>
        <w:t xml:space="preserve"> khác. (Điều 24, Nghị định 127/2007/NĐ-CP).</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bCs/>
          <w:iCs/>
          <w:sz w:val="28"/>
          <w:szCs w:val="28"/>
        </w:rPr>
        <w:t>d.</w:t>
      </w:r>
      <w:r w:rsidRPr="00C001EC">
        <w:rPr>
          <w:rFonts w:eastAsia="Times New Roman"/>
          <w:bCs/>
          <w:i/>
          <w:iCs/>
          <w:sz w:val="28"/>
          <w:szCs w:val="28"/>
        </w:rPr>
        <w:t xml:space="preserve"> Tiêu chuẩn </w:t>
      </w:r>
      <w:r w:rsidRPr="00C001EC">
        <w:rPr>
          <w:rFonts w:eastAsia="Times New Roman"/>
          <w:bCs/>
          <w:iCs/>
          <w:sz w:val="28"/>
          <w:szCs w:val="28"/>
        </w:rPr>
        <w:t>là</w:t>
      </w:r>
      <w:r w:rsidRPr="00C001EC">
        <w:rPr>
          <w:rFonts w:eastAsia="Times New Roman"/>
          <w:bCs/>
          <w:i/>
          <w:iCs/>
          <w:sz w:val="28"/>
          <w:szCs w:val="28"/>
        </w:rPr>
        <w:t xml:space="preserve"> </w:t>
      </w:r>
      <w:r w:rsidRPr="00C001EC">
        <w:rPr>
          <w:rFonts w:eastAsia="Times New Roman"/>
          <w:sz w:val="28"/>
          <w:szCs w:val="28"/>
        </w:rPr>
        <w:t xml:space="preserve">quy định về </w:t>
      </w:r>
      <w:r w:rsidRPr="00C001EC">
        <w:rPr>
          <w:rFonts w:eastAsia="Times New Roman"/>
          <w:bCs/>
          <w:sz w:val="28"/>
          <w:szCs w:val="28"/>
        </w:rPr>
        <w:t>đặc tính kỹ thuật</w:t>
      </w:r>
      <w:r w:rsidRPr="00C001EC">
        <w:rPr>
          <w:rFonts w:eastAsia="Times New Roman"/>
          <w:sz w:val="28"/>
          <w:szCs w:val="28"/>
        </w:rPr>
        <w:t xml:space="preserve"> và </w:t>
      </w:r>
      <w:r w:rsidRPr="00C001EC">
        <w:rPr>
          <w:rFonts w:eastAsia="Times New Roman"/>
          <w:bCs/>
          <w:sz w:val="28"/>
          <w:szCs w:val="28"/>
        </w:rPr>
        <w:t>yêu</w:t>
      </w:r>
      <w:r w:rsidRPr="00C001EC">
        <w:rPr>
          <w:rFonts w:eastAsia="Times New Roman"/>
          <w:sz w:val="28"/>
          <w:szCs w:val="28"/>
        </w:rPr>
        <w:t xml:space="preserve"> </w:t>
      </w:r>
      <w:r w:rsidRPr="00C001EC">
        <w:rPr>
          <w:rFonts w:eastAsia="Times New Roman"/>
          <w:bCs/>
          <w:sz w:val="28"/>
          <w:szCs w:val="28"/>
        </w:rPr>
        <w:t>cầu</w:t>
      </w:r>
      <w:r w:rsidRPr="00C001EC">
        <w:rPr>
          <w:rFonts w:eastAsia="Times New Roman"/>
          <w:sz w:val="28"/>
          <w:szCs w:val="28"/>
        </w:rPr>
        <w:t xml:space="preserve"> </w:t>
      </w:r>
      <w:r w:rsidRPr="00C001EC">
        <w:rPr>
          <w:rFonts w:eastAsia="Times New Roman"/>
          <w:bCs/>
          <w:sz w:val="28"/>
          <w:szCs w:val="28"/>
        </w:rPr>
        <w:t>quản</w:t>
      </w:r>
      <w:r w:rsidRPr="00C001EC">
        <w:rPr>
          <w:rFonts w:eastAsia="Times New Roman"/>
          <w:sz w:val="28"/>
          <w:szCs w:val="28"/>
        </w:rPr>
        <w:t xml:space="preserve"> </w:t>
      </w:r>
      <w:r w:rsidRPr="00C001EC">
        <w:rPr>
          <w:rFonts w:eastAsia="Times New Roman"/>
          <w:bCs/>
          <w:sz w:val="28"/>
          <w:szCs w:val="28"/>
        </w:rPr>
        <w:t>lý</w:t>
      </w:r>
      <w:r w:rsidRPr="00C001EC">
        <w:rPr>
          <w:rFonts w:eastAsia="Times New Roman"/>
          <w:sz w:val="28"/>
          <w:szCs w:val="28"/>
        </w:rPr>
        <w:t xml:space="preserve"> </w:t>
      </w:r>
      <w:r w:rsidRPr="00C001EC">
        <w:rPr>
          <w:rFonts w:eastAsia="Times New Roman"/>
          <w:bCs/>
          <w:sz w:val="28"/>
          <w:szCs w:val="28"/>
        </w:rPr>
        <w:t>dùng làm chuẩn để phân loại, đánh giá sản phẩm, hàng hoá, dịch vụ, quá trình, môi trường</w:t>
      </w:r>
      <w:r w:rsidRPr="00C001EC">
        <w:rPr>
          <w:rFonts w:eastAsia="Times New Roman"/>
          <w:sz w:val="28"/>
          <w:szCs w:val="28"/>
        </w:rPr>
        <w:t xml:space="preserve"> và các đối tượng khác trong hoạt động kinh tế - xã hội nhằm nâng cao chất lượng và hiệu quả của các đối tượng này. </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Tiêu chuẩn do một tổ chức công bố dưới dạng văn bản để </w:t>
      </w:r>
      <w:r w:rsidRPr="00C001EC">
        <w:rPr>
          <w:rFonts w:eastAsia="Times New Roman"/>
          <w:bCs/>
          <w:sz w:val="28"/>
          <w:szCs w:val="28"/>
        </w:rPr>
        <w:t>tự nguyện áp dụng</w:t>
      </w:r>
      <w:r w:rsidRPr="00C001EC">
        <w:rPr>
          <w:rFonts w:eastAsia="Times New Roman"/>
          <w:sz w:val="28"/>
          <w:szCs w:val="28"/>
        </w:rPr>
        <w:t xml:space="preserve"> Phân loai tiêu chuẩn:</w:t>
      </w:r>
    </w:p>
    <w:p w:rsidR="00791185" w:rsidRPr="00C001EC" w:rsidRDefault="00791185" w:rsidP="00791185">
      <w:pPr>
        <w:widowControl w:val="0"/>
        <w:numPr>
          <w:ilvl w:val="0"/>
          <w:numId w:val="22"/>
        </w:numPr>
        <w:tabs>
          <w:tab w:val="left" w:pos="720"/>
          <w:tab w:val="left" w:pos="1701"/>
        </w:tabs>
        <w:spacing w:before="120" w:after="0" w:line="360" w:lineRule="exact"/>
        <w:ind w:left="0" w:firstLine="567"/>
        <w:jc w:val="both"/>
        <w:rPr>
          <w:rFonts w:eastAsia="Times New Roman"/>
          <w:sz w:val="28"/>
          <w:szCs w:val="28"/>
        </w:rPr>
      </w:pPr>
      <w:r w:rsidRPr="00C001EC">
        <w:rPr>
          <w:rFonts w:eastAsia="Times New Roman"/>
          <w:bCs/>
          <w:sz w:val="28"/>
          <w:szCs w:val="28"/>
        </w:rPr>
        <w:t>Tiêu chuẩn quốc gia</w:t>
      </w:r>
      <w:r w:rsidRPr="00C001EC">
        <w:rPr>
          <w:rFonts w:eastAsia="Times New Roman"/>
          <w:sz w:val="28"/>
          <w:szCs w:val="28"/>
        </w:rPr>
        <w:t xml:space="preserve">, ký hiệu là </w:t>
      </w:r>
      <w:r w:rsidRPr="00C001EC">
        <w:rPr>
          <w:rFonts w:eastAsia="Times New Roman"/>
          <w:bCs/>
          <w:sz w:val="28"/>
          <w:szCs w:val="28"/>
        </w:rPr>
        <w:t>TCVN</w:t>
      </w:r>
      <w:r w:rsidRPr="00C001EC">
        <w:rPr>
          <w:rFonts w:eastAsia="Times New Roman"/>
          <w:sz w:val="28"/>
          <w:szCs w:val="28"/>
        </w:rPr>
        <w:t>;</w:t>
      </w:r>
    </w:p>
    <w:p w:rsidR="00791185" w:rsidRPr="00C001EC" w:rsidRDefault="00791185" w:rsidP="00791185">
      <w:pPr>
        <w:pStyle w:val="ListParagraph"/>
        <w:widowControl w:val="0"/>
        <w:numPr>
          <w:ilvl w:val="1"/>
          <w:numId w:val="22"/>
        </w:numPr>
        <w:tabs>
          <w:tab w:val="left" w:pos="851"/>
        </w:tabs>
        <w:spacing w:before="120" w:after="0" w:line="360" w:lineRule="exact"/>
        <w:ind w:left="0" w:firstLine="567"/>
        <w:contextualSpacing w:val="0"/>
        <w:jc w:val="both"/>
        <w:rPr>
          <w:rFonts w:eastAsia="Times New Roman"/>
          <w:sz w:val="28"/>
          <w:szCs w:val="28"/>
        </w:rPr>
      </w:pPr>
      <w:r w:rsidRPr="00C001EC">
        <w:rPr>
          <w:rFonts w:eastAsia="Times New Roman"/>
          <w:sz w:val="28"/>
          <w:szCs w:val="28"/>
        </w:rPr>
        <w:t>Bộ Khoa học và Công nghệ thẩm định và công bố, Ví dụ TCVN 2355:2012.</w:t>
      </w:r>
    </w:p>
    <w:p w:rsidR="00791185" w:rsidRPr="00C001EC" w:rsidRDefault="00791185" w:rsidP="00791185">
      <w:pPr>
        <w:widowControl w:val="0"/>
        <w:numPr>
          <w:ilvl w:val="0"/>
          <w:numId w:val="22"/>
        </w:numPr>
        <w:tabs>
          <w:tab w:val="left" w:pos="720"/>
          <w:tab w:val="left" w:pos="1701"/>
        </w:tabs>
        <w:spacing w:before="120" w:after="0" w:line="360" w:lineRule="exact"/>
        <w:ind w:left="0" w:firstLine="567"/>
        <w:jc w:val="both"/>
        <w:rPr>
          <w:rFonts w:eastAsia="Times New Roman"/>
          <w:sz w:val="28"/>
          <w:szCs w:val="28"/>
        </w:rPr>
      </w:pPr>
      <w:r w:rsidRPr="00C001EC">
        <w:rPr>
          <w:rFonts w:eastAsia="Times New Roman"/>
          <w:bCs/>
          <w:sz w:val="28"/>
          <w:szCs w:val="28"/>
        </w:rPr>
        <w:t>Tiêu</w:t>
      </w:r>
      <w:r w:rsidRPr="00C001EC">
        <w:rPr>
          <w:rFonts w:eastAsia="Times New Roman"/>
          <w:sz w:val="28"/>
          <w:szCs w:val="28"/>
        </w:rPr>
        <w:t xml:space="preserve"> </w:t>
      </w:r>
      <w:r w:rsidRPr="00C001EC">
        <w:rPr>
          <w:rFonts w:eastAsia="Times New Roman"/>
          <w:bCs/>
          <w:sz w:val="28"/>
          <w:szCs w:val="28"/>
        </w:rPr>
        <w:t>chuẩn</w:t>
      </w:r>
      <w:r w:rsidRPr="00C001EC">
        <w:rPr>
          <w:rFonts w:eastAsia="Times New Roman"/>
          <w:sz w:val="28"/>
          <w:szCs w:val="28"/>
        </w:rPr>
        <w:t xml:space="preserve"> </w:t>
      </w:r>
      <w:r w:rsidRPr="00C001EC">
        <w:rPr>
          <w:rFonts w:eastAsia="Times New Roman"/>
          <w:bCs/>
          <w:sz w:val="28"/>
          <w:szCs w:val="28"/>
        </w:rPr>
        <w:t>cơ</w:t>
      </w:r>
      <w:r w:rsidRPr="00C001EC">
        <w:rPr>
          <w:rFonts w:eastAsia="Times New Roman"/>
          <w:sz w:val="28"/>
          <w:szCs w:val="28"/>
        </w:rPr>
        <w:t xml:space="preserve"> </w:t>
      </w:r>
      <w:r w:rsidRPr="00C001EC">
        <w:rPr>
          <w:rFonts w:eastAsia="Times New Roman"/>
          <w:bCs/>
          <w:sz w:val="28"/>
          <w:szCs w:val="28"/>
        </w:rPr>
        <w:t>sở</w:t>
      </w:r>
      <w:r w:rsidRPr="00C001EC">
        <w:rPr>
          <w:rFonts w:eastAsia="Times New Roman"/>
          <w:sz w:val="28"/>
          <w:szCs w:val="28"/>
        </w:rPr>
        <w:t xml:space="preserve">, ký hiệu là </w:t>
      </w:r>
      <w:r w:rsidRPr="00C001EC">
        <w:rPr>
          <w:rFonts w:eastAsia="Times New Roman"/>
          <w:bCs/>
          <w:sz w:val="28"/>
          <w:szCs w:val="28"/>
        </w:rPr>
        <w:t>TCCS</w:t>
      </w:r>
      <w:r w:rsidRPr="00C001EC">
        <w:rPr>
          <w:rFonts w:eastAsia="Times New Roman"/>
          <w:sz w:val="28"/>
          <w:szCs w:val="28"/>
        </w:rPr>
        <w:t>;</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Do tổ chức, công ty ban hành áp dụng trong nội bộ, ví dụ: TCCS 27:2006/XXX (số hiệu là 27, do công ty có tên giao dịch viết tắt là XXX xây dựng và công bố năm 2006).</w:t>
      </w:r>
    </w:p>
    <w:p w:rsidR="00791185" w:rsidRPr="00C001EC" w:rsidRDefault="00791185" w:rsidP="00791185">
      <w:pPr>
        <w:widowControl w:val="0"/>
        <w:tabs>
          <w:tab w:val="left" w:pos="2493"/>
        </w:tabs>
        <w:spacing w:before="120" w:after="0" w:line="360" w:lineRule="exact"/>
        <w:ind w:firstLine="567"/>
        <w:jc w:val="both"/>
        <w:rPr>
          <w:rFonts w:eastAsia="Times New Roman"/>
          <w:sz w:val="28"/>
          <w:szCs w:val="28"/>
        </w:rPr>
      </w:pPr>
      <w:r w:rsidRPr="00C001EC">
        <w:rPr>
          <w:rFonts w:eastAsia="Times New Roman"/>
          <w:bCs/>
          <w:iCs/>
          <w:sz w:val="28"/>
          <w:szCs w:val="28"/>
        </w:rPr>
        <w:t>đ</w:t>
      </w:r>
      <w:r w:rsidRPr="00C001EC">
        <w:rPr>
          <w:rFonts w:eastAsia="Times New Roman"/>
          <w:bCs/>
          <w:i/>
          <w:iCs/>
          <w:sz w:val="28"/>
          <w:szCs w:val="28"/>
        </w:rPr>
        <w:t xml:space="preserve">. Quy chuẩn kỹ thuật </w:t>
      </w:r>
      <w:r w:rsidRPr="00C001EC">
        <w:rPr>
          <w:rFonts w:eastAsia="Times New Roman"/>
          <w:bCs/>
          <w:iCs/>
          <w:sz w:val="28"/>
          <w:szCs w:val="28"/>
        </w:rPr>
        <w:t>là</w:t>
      </w:r>
      <w:r w:rsidRPr="00C001EC">
        <w:rPr>
          <w:rFonts w:eastAsia="Times New Roman"/>
          <w:sz w:val="28"/>
          <w:szCs w:val="28"/>
        </w:rPr>
        <w:t xml:space="preserve"> quy định về </w:t>
      </w:r>
      <w:r w:rsidRPr="00C001EC">
        <w:rPr>
          <w:rFonts w:eastAsia="Times New Roman"/>
          <w:bCs/>
          <w:sz w:val="28"/>
          <w:szCs w:val="28"/>
        </w:rPr>
        <w:t>mức giới hạn của đặc tính kỹ thuật</w:t>
      </w:r>
      <w:r w:rsidRPr="00C001EC">
        <w:rPr>
          <w:rFonts w:eastAsia="Times New Roman"/>
          <w:sz w:val="28"/>
          <w:szCs w:val="28"/>
        </w:rPr>
        <w:t xml:space="preserve"> và yêu cầu quản lý mà sản phẩm, hàng hoá,.. phải tuân thủ </w:t>
      </w:r>
      <w:r w:rsidRPr="00C001EC">
        <w:rPr>
          <w:rFonts w:eastAsia="Times New Roman"/>
          <w:bCs/>
          <w:sz w:val="28"/>
          <w:szCs w:val="28"/>
        </w:rPr>
        <w:t>để bảo đảm an toàn, vệ sinh, sức khoẻ con người; bảo vệ động vật, thực vật, môi trường,..</w:t>
      </w:r>
      <w:r w:rsidRPr="00C001EC">
        <w:rPr>
          <w:rFonts w:eastAsia="Times New Roman"/>
          <w:sz w:val="28"/>
          <w:szCs w:val="28"/>
        </w:rPr>
        <w:t xml:space="preserve">. </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Quy chuẩn kỹ thuật do cơ quan nhà nước có thẩm quyền ban hành dưới dạng văn bản để </w:t>
      </w:r>
      <w:r w:rsidRPr="00C001EC">
        <w:rPr>
          <w:rFonts w:eastAsia="Times New Roman"/>
          <w:bCs/>
          <w:sz w:val="28"/>
          <w:szCs w:val="28"/>
        </w:rPr>
        <w:t>bắt buộc áp dụng.</w:t>
      </w:r>
    </w:p>
    <w:p w:rsidR="00791185" w:rsidRPr="00C001EC" w:rsidRDefault="00791185" w:rsidP="00791185">
      <w:pPr>
        <w:widowControl w:val="0"/>
        <w:numPr>
          <w:ilvl w:val="0"/>
          <w:numId w:val="4"/>
        </w:numPr>
        <w:tabs>
          <w:tab w:val="left" w:pos="851"/>
        </w:tabs>
        <w:spacing w:before="120" w:after="0" w:line="360" w:lineRule="exact"/>
        <w:ind w:left="0" w:firstLine="567"/>
        <w:jc w:val="both"/>
        <w:rPr>
          <w:sz w:val="28"/>
          <w:szCs w:val="28"/>
        </w:rPr>
      </w:pPr>
      <w:r w:rsidRPr="00C001EC">
        <w:rPr>
          <w:sz w:val="28"/>
          <w:szCs w:val="28"/>
        </w:rPr>
        <w:t xml:space="preserve">Hệ thống quy chuẩn của Việt Nam bao gồm: </w:t>
      </w:r>
    </w:p>
    <w:p w:rsidR="00791185" w:rsidRPr="00C001EC" w:rsidRDefault="00791185" w:rsidP="00791185">
      <w:pPr>
        <w:widowControl w:val="0"/>
        <w:tabs>
          <w:tab w:val="left" w:pos="2493"/>
        </w:tabs>
        <w:spacing w:before="120" w:after="0" w:line="360" w:lineRule="exact"/>
        <w:ind w:firstLine="567"/>
        <w:jc w:val="both"/>
        <w:rPr>
          <w:sz w:val="28"/>
          <w:szCs w:val="28"/>
        </w:rPr>
      </w:pPr>
      <w:r w:rsidRPr="00C001EC">
        <w:rPr>
          <w:sz w:val="28"/>
          <w:szCs w:val="28"/>
        </w:rPr>
        <w:t xml:space="preserve">+ </w:t>
      </w:r>
      <w:r w:rsidRPr="00C001EC">
        <w:rPr>
          <w:bCs/>
          <w:sz w:val="28"/>
          <w:szCs w:val="28"/>
        </w:rPr>
        <w:t>Quy chuẩn kỹ thuật quốc gia</w:t>
      </w:r>
      <w:r w:rsidRPr="00C001EC">
        <w:rPr>
          <w:sz w:val="28"/>
          <w:szCs w:val="28"/>
        </w:rPr>
        <w:t xml:space="preserve">, ký hiệu là </w:t>
      </w:r>
      <w:r w:rsidRPr="00C001EC">
        <w:rPr>
          <w:bCs/>
          <w:sz w:val="28"/>
          <w:szCs w:val="28"/>
        </w:rPr>
        <w:t>QCVN</w:t>
      </w:r>
      <w:r w:rsidRPr="00C001EC">
        <w:rPr>
          <w:sz w:val="28"/>
          <w:szCs w:val="28"/>
        </w:rPr>
        <w:t xml:space="preserve">; </w:t>
      </w:r>
      <w:r w:rsidRPr="00C001EC">
        <w:rPr>
          <w:rFonts w:eastAsia="Times New Roman"/>
          <w:sz w:val="28"/>
          <w:szCs w:val="28"/>
        </w:rPr>
        <w:t>Bộ trưởng, Thủ trưởng cơ quan ngang bộ tổ chức xây dựng và ban hành, ví dụ: QCVN1:2009/BKHCN;</w:t>
      </w:r>
    </w:p>
    <w:p w:rsidR="00791185" w:rsidRPr="00C001EC" w:rsidRDefault="00791185" w:rsidP="00FF2C31">
      <w:pPr>
        <w:widowControl w:val="0"/>
        <w:tabs>
          <w:tab w:val="left" w:pos="2493"/>
        </w:tabs>
        <w:spacing w:before="120" w:after="0" w:line="360" w:lineRule="exact"/>
        <w:ind w:firstLine="567"/>
        <w:jc w:val="both"/>
        <w:rPr>
          <w:rFonts w:eastAsia="Times New Roman"/>
          <w:sz w:val="28"/>
          <w:szCs w:val="28"/>
        </w:rPr>
      </w:pPr>
      <w:r w:rsidRPr="00C001EC">
        <w:rPr>
          <w:rFonts w:eastAsia="Times New Roman"/>
          <w:sz w:val="28"/>
          <w:szCs w:val="28"/>
        </w:rPr>
        <w:t xml:space="preserve">+ </w:t>
      </w:r>
      <w:r w:rsidRPr="00C001EC">
        <w:rPr>
          <w:rFonts w:eastAsia="Times New Roman"/>
          <w:bCs/>
          <w:sz w:val="28"/>
          <w:szCs w:val="28"/>
        </w:rPr>
        <w:t>Quy chuẩn kỹ thuật địa phương</w:t>
      </w:r>
      <w:r w:rsidRPr="00C001EC">
        <w:rPr>
          <w:rFonts w:eastAsia="Times New Roman"/>
          <w:sz w:val="28"/>
          <w:szCs w:val="28"/>
        </w:rPr>
        <w:t xml:space="preserve">, ký hiệu là </w:t>
      </w:r>
      <w:r w:rsidRPr="00C001EC">
        <w:rPr>
          <w:rFonts w:eastAsia="Times New Roman"/>
          <w:bCs/>
          <w:sz w:val="28"/>
          <w:szCs w:val="28"/>
        </w:rPr>
        <w:t>QCĐP</w:t>
      </w:r>
      <w:r w:rsidRPr="00C001EC">
        <w:rPr>
          <w:rFonts w:eastAsia="Times New Roman"/>
          <w:sz w:val="28"/>
          <w:szCs w:val="28"/>
        </w:rPr>
        <w:t>. Uỷ ban nhân dân tỉnh, thành phố trực thuộc Trung ương xây dựng và ban hành để áp dụng trong phạm vi quản lý của địa phương.</w:t>
      </w:r>
    </w:p>
    <w:p w:rsidR="00791185" w:rsidRPr="00C001EC" w:rsidRDefault="00791185" w:rsidP="00FF2C31">
      <w:pPr>
        <w:widowControl w:val="0"/>
        <w:tabs>
          <w:tab w:val="left" w:pos="2493"/>
        </w:tabs>
        <w:spacing w:before="120" w:after="0" w:line="360" w:lineRule="exact"/>
        <w:ind w:firstLine="567"/>
        <w:jc w:val="both"/>
        <w:rPr>
          <w:b/>
          <w:sz w:val="28"/>
          <w:szCs w:val="28"/>
        </w:rPr>
      </w:pPr>
      <w:r w:rsidRPr="00C001EC">
        <w:rPr>
          <w:b/>
          <w:sz w:val="28"/>
          <w:szCs w:val="28"/>
        </w:rPr>
        <w:t>2. Công bố Tiêu chuẩn cơ sở (TCCS)</w:t>
      </w:r>
    </w:p>
    <w:p w:rsidR="00791185" w:rsidRPr="00C001EC" w:rsidRDefault="00791185" w:rsidP="00791185">
      <w:pPr>
        <w:widowControl w:val="0"/>
        <w:tabs>
          <w:tab w:val="left" w:pos="993"/>
        </w:tabs>
        <w:spacing w:before="120" w:after="0" w:line="360" w:lineRule="exact"/>
        <w:ind w:firstLine="567"/>
        <w:jc w:val="both"/>
        <w:rPr>
          <w:rFonts w:eastAsia="Times New Roman"/>
          <w:spacing w:val="-6"/>
          <w:sz w:val="28"/>
          <w:szCs w:val="28"/>
          <w:lang w:val="de-DE"/>
        </w:rPr>
      </w:pPr>
      <w:r w:rsidRPr="00C001EC">
        <w:rPr>
          <w:rFonts w:eastAsia="Times New Roman"/>
          <w:spacing w:val="-6"/>
          <w:sz w:val="28"/>
          <w:szCs w:val="28"/>
          <w:lang w:val="de-DE"/>
        </w:rPr>
        <w:t xml:space="preserve">Trách nhiệm phải công bố tiêu chuẩn áp dụng (Điều 24 </w:t>
      </w:r>
      <w:r w:rsidRPr="00C001EC">
        <w:rPr>
          <w:rFonts w:eastAsia="Times New Roman"/>
          <w:spacing w:val="-6"/>
          <w:sz w:val="28"/>
          <w:szCs w:val="28"/>
        </w:rPr>
        <w:t xml:space="preserve"> Văn bản hợp nhất số 04/VBHN-BKHCN năm 2018 hợp nhất nghị định hướng dẫn Luật Tiêu chuẩn và Quy chuẩn kỹ thuật do Bộ Khoa học công nghệ ban hành).</w:t>
      </w:r>
    </w:p>
    <w:p w:rsidR="00791185" w:rsidRPr="00C001EC" w:rsidRDefault="00791185" w:rsidP="00791185">
      <w:pPr>
        <w:widowControl w:val="0"/>
        <w:numPr>
          <w:ilvl w:val="0"/>
          <w:numId w:val="5"/>
        </w:numPr>
        <w:tabs>
          <w:tab w:val="left" w:pos="993"/>
        </w:tabs>
        <w:spacing w:before="120" w:after="0" w:line="360" w:lineRule="exact"/>
        <w:ind w:left="0" w:firstLine="567"/>
        <w:jc w:val="both"/>
        <w:rPr>
          <w:i/>
          <w:sz w:val="28"/>
          <w:szCs w:val="28"/>
        </w:rPr>
      </w:pPr>
      <w:r w:rsidRPr="00C001EC">
        <w:rPr>
          <w:i/>
          <w:sz w:val="28"/>
          <w:szCs w:val="28"/>
        </w:rPr>
        <w:t>Xây dựng TCCS:</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u w:val="single"/>
        </w:rPr>
      </w:pPr>
      <w:r w:rsidRPr="00C001EC">
        <w:rPr>
          <w:rFonts w:eastAsia="Times New Roman"/>
          <w:b/>
          <w:sz w:val="28"/>
          <w:szCs w:val="28"/>
          <w:u w:val="single"/>
        </w:rPr>
        <w:t>Sơ đồ:</w:t>
      </w:r>
      <w:r w:rsidRPr="00C001EC">
        <w:rPr>
          <w:rFonts w:eastAsia="Times New Roman"/>
          <w:sz w:val="28"/>
          <w:szCs w:val="28"/>
        </w:rPr>
        <w:t xml:space="preserve"> Đề nghị -&gt; Thu thập thông tin và phân tích -&gt; Lấy ý kiến -&gt; Hoàn chỉnh dự thảo -&gt; xét duyệt và công bố -&gt; Phân phối và soát xét (khi cần).</w:t>
      </w:r>
    </w:p>
    <w:p w:rsidR="00791185" w:rsidRPr="00C001EC" w:rsidRDefault="00791185" w:rsidP="00791185">
      <w:pPr>
        <w:widowControl w:val="0"/>
        <w:tabs>
          <w:tab w:val="left" w:pos="993"/>
        </w:tabs>
        <w:spacing w:before="120" w:after="0" w:line="360" w:lineRule="exact"/>
        <w:ind w:firstLine="567"/>
        <w:jc w:val="both"/>
        <w:rPr>
          <w:rFonts w:eastAsia="Times New Roman"/>
          <w:b/>
          <w:sz w:val="28"/>
          <w:szCs w:val="28"/>
          <w:u w:val="single"/>
        </w:rPr>
      </w:pPr>
      <w:r w:rsidRPr="00C001EC">
        <w:rPr>
          <w:rFonts w:eastAsia="Times New Roman"/>
          <w:b/>
          <w:sz w:val="28"/>
          <w:szCs w:val="28"/>
          <w:u w:val="single"/>
        </w:rPr>
        <w:t>Phương án xây dựng:</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rPr>
      </w:pPr>
      <w:r w:rsidRPr="00C001EC">
        <w:rPr>
          <w:rFonts w:eastAsia="Times New Roman"/>
          <w:sz w:val="28"/>
          <w:szCs w:val="28"/>
        </w:rPr>
        <w:t xml:space="preserve">+ Chấp nhận Tiêu chuẩn Quốc gia (TCVN), Tiêu chuẩn Quốc tế (TCQT), Tiêu chuẩn khu vực (TCKV), Tiêu chuẩn nước ngoài (TCNN) tương ứng; </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rPr>
      </w:pPr>
      <w:r w:rsidRPr="00C001EC">
        <w:rPr>
          <w:rFonts w:eastAsia="Times New Roman"/>
          <w:sz w:val="28"/>
          <w:szCs w:val="28"/>
        </w:rPr>
        <w:t>+ Xây dựng mới trên cơ sở sử dụng các kết quả khoa học công nghệ, thử nghiệp, đánh giá, phân tích và thực nghiệm;</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rPr>
      </w:pPr>
      <w:r w:rsidRPr="00C001EC">
        <w:rPr>
          <w:rFonts w:eastAsia="Times New Roman"/>
          <w:sz w:val="28"/>
          <w:szCs w:val="28"/>
        </w:rPr>
        <w:t>+ Sửa đổi, bổ sung TCCS hiện hành.</w:t>
      </w:r>
    </w:p>
    <w:p w:rsidR="00791185" w:rsidRPr="00C001EC" w:rsidRDefault="00791185" w:rsidP="00791185">
      <w:pPr>
        <w:widowControl w:val="0"/>
        <w:numPr>
          <w:ilvl w:val="0"/>
          <w:numId w:val="5"/>
        </w:numPr>
        <w:tabs>
          <w:tab w:val="left" w:pos="993"/>
        </w:tabs>
        <w:spacing w:before="120" w:after="0" w:line="360" w:lineRule="exact"/>
        <w:ind w:left="0" w:firstLine="567"/>
        <w:jc w:val="both"/>
        <w:rPr>
          <w:i/>
          <w:sz w:val="28"/>
          <w:szCs w:val="28"/>
          <w:lang w:val="de-DE"/>
        </w:rPr>
      </w:pPr>
      <w:r w:rsidRPr="00C001EC">
        <w:rPr>
          <w:i/>
          <w:sz w:val="28"/>
          <w:szCs w:val="28"/>
          <w:lang w:val="de-DE"/>
        </w:rPr>
        <w:t>Áp dụng/công bố TCCS:</w:t>
      </w:r>
    </w:p>
    <w:p w:rsidR="00791185" w:rsidRPr="00C001EC" w:rsidRDefault="00791185" w:rsidP="00791185">
      <w:pPr>
        <w:widowControl w:val="0"/>
        <w:tabs>
          <w:tab w:val="left" w:pos="993"/>
        </w:tabs>
        <w:spacing w:before="120" w:after="0" w:line="360" w:lineRule="exact"/>
        <w:ind w:firstLine="567"/>
        <w:jc w:val="both"/>
        <w:rPr>
          <w:rFonts w:eastAsia="Times New Roman"/>
          <w:spacing w:val="-4"/>
          <w:sz w:val="28"/>
          <w:szCs w:val="28"/>
          <w:lang w:val="de-DE"/>
        </w:rPr>
      </w:pPr>
      <w:r w:rsidRPr="00C001EC">
        <w:rPr>
          <w:rFonts w:eastAsia="Times New Roman"/>
          <w:spacing w:val="-4"/>
          <w:sz w:val="28"/>
          <w:szCs w:val="28"/>
          <w:lang w:val="de-DE"/>
        </w:rPr>
        <w:t>Người đứng đầu cơ sở xem xét và quyết định bằng văn bản về việc công bố TCCS. TCCS được áp dụng trong phạm vi quản lý của tổ chức công bố.</w:t>
      </w:r>
    </w:p>
    <w:p w:rsidR="00791185" w:rsidRPr="00166090" w:rsidRDefault="00791185">
      <w:pPr>
        <w:widowControl w:val="0"/>
        <w:spacing w:before="120" w:after="0" w:line="360" w:lineRule="exact"/>
        <w:ind w:firstLine="567"/>
        <w:jc w:val="both"/>
        <w:rPr>
          <w:b/>
          <w:sz w:val="28"/>
          <w:szCs w:val="28"/>
          <w:lang w:val="de-DE" w:eastAsia="zh-CN"/>
        </w:rPr>
      </w:pPr>
      <w:r w:rsidRPr="00C001EC">
        <w:rPr>
          <w:b/>
          <w:sz w:val="28"/>
          <w:szCs w:val="28"/>
          <w:lang w:val="de-DE"/>
        </w:rPr>
        <w:t>3. Công bố hợp chuẩn</w:t>
      </w:r>
    </w:p>
    <w:p w:rsidR="00791185" w:rsidRPr="00166090" w:rsidRDefault="00791185" w:rsidP="00791185">
      <w:pPr>
        <w:widowControl w:val="0"/>
        <w:spacing w:before="120" w:after="0" w:line="360" w:lineRule="exact"/>
        <w:ind w:firstLine="567"/>
        <w:jc w:val="both"/>
        <w:rPr>
          <w:rFonts w:eastAsia="Times New Roman"/>
          <w:sz w:val="28"/>
          <w:szCs w:val="28"/>
          <w:lang w:val="de-DE"/>
        </w:rPr>
      </w:pPr>
      <w:r w:rsidRPr="00166090">
        <w:rPr>
          <w:rFonts w:eastAsia="Times New Roman"/>
          <w:i/>
          <w:sz w:val="28"/>
          <w:szCs w:val="28"/>
          <w:lang w:val="de-DE"/>
        </w:rPr>
        <w:t>Công bố hợp chuẩn</w:t>
      </w:r>
      <w:r w:rsidRPr="00166090">
        <w:rPr>
          <w:rFonts w:eastAsia="Times New Roman"/>
          <w:sz w:val="28"/>
          <w:szCs w:val="28"/>
          <w:lang w:val="de-DE"/>
        </w:rPr>
        <w:t xml:space="preserve"> là việc tổ chức, cá nhân tự công bố sản phẩm, hàng hóa, dịch vụ, quá trình, môi trường phù hợp với tiêu chuẩn tương ứng.</w:t>
      </w:r>
    </w:p>
    <w:p w:rsidR="00791185" w:rsidRPr="00166090" w:rsidRDefault="00791185" w:rsidP="00791185">
      <w:pPr>
        <w:widowControl w:val="0"/>
        <w:spacing w:before="120" w:after="0" w:line="360" w:lineRule="exact"/>
        <w:ind w:firstLine="567"/>
        <w:jc w:val="both"/>
        <w:rPr>
          <w:rFonts w:eastAsia="Times New Roman"/>
          <w:sz w:val="28"/>
          <w:szCs w:val="28"/>
          <w:lang w:val="de-DE"/>
        </w:rPr>
      </w:pPr>
      <w:r w:rsidRPr="00166090">
        <w:rPr>
          <w:rFonts w:eastAsia="Times New Roman"/>
          <w:sz w:val="28"/>
          <w:szCs w:val="28"/>
          <w:lang w:val="de-DE"/>
        </w:rPr>
        <w:t>Công bố hợp chuẩn là hoạt động tự nguyện. Việc công bố phù hợp tiêu chuẩn tương ứng dựa trên:</w:t>
      </w:r>
    </w:p>
    <w:p w:rsidR="00791185" w:rsidRPr="00166090" w:rsidRDefault="00791185" w:rsidP="00791185">
      <w:pPr>
        <w:widowControl w:val="0"/>
        <w:spacing w:before="120" w:after="0" w:line="360" w:lineRule="exact"/>
        <w:ind w:firstLine="567"/>
        <w:jc w:val="both"/>
        <w:rPr>
          <w:rFonts w:eastAsia="Times New Roman"/>
          <w:spacing w:val="-6"/>
          <w:sz w:val="28"/>
          <w:szCs w:val="28"/>
          <w:lang w:val="de-DE"/>
        </w:rPr>
      </w:pPr>
      <w:r w:rsidRPr="00166090">
        <w:rPr>
          <w:rFonts w:eastAsia="Times New Roman"/>
          <w:spacing w:val="-6"/>
          <w:sz w:val="28"/>
          <w:szCs w:val="28"/>
          <w:lang w:val="de-DE"/>
        </w:rPr>
        <w:t>+ Kết quả chứng nhận hợp chuẩn do tổ chức chứng nhận đã đăng ký thực hiện hoặc;</w:t>
      </w:r>
    </w:p>
    <w:p w:rsidR="00791185" w:rsidRPr="00C001EC" w:rsidRDefault="00791185" w:rsidP="00791185">
      <w:pPr>
        <w:widowControl w:val="0"/>
        <w:spacing w:before="120" w:after="0" w:line="360" w:lineRule="exact"/>
        <w:ind w:firstLine="567"/>
        <w:jc w:val="both"/>
        <w:rPr>
          <w:rFonts w:eastAsia="Times New Roman"/>
          <w:b/>
          <w:i/>
          <w:sz w:val="28"/>
          <w:szCs w:val="28"/>
          <w:lang w:val="de-DE"/>
        </w:rPr>
      </w:pPr>
      <w:r w:rsidRPr="00166090">
        <w:rPr>
          <w:rFonts w:eastAsia="Times New Roman"/>
          <w:sz w:val="28"/>
          <w:szCs w:val="28"/>
          <w:lang w:val="de-DE"/>
        </w:rPr>
        <w:t xml:space="preserve">+ Kết quả tự đánh giá sự phù hợp của tổ chức, cá nhân công bố hợp chuẩn. </w:t>
      </w:r>
      <w:r w:rsidRPr="00C001EC">
        <w:rPr>
          <w:rFonts w:eastAsia="Times New Roman"/>
          <w:b/>
          <w:i/>
          <w:sz w:val="28"/>
          <w:szCs w:val="28"/>
          <w:lang w:val="de-DE"/>
        </w:rPr>
        <w:t>(Thông tư 28/2012/TT-BKHCN)</w:t>
      </w:r>
    </w:p>
    <w:p w:rsidR="00791185" w:rsidRPr="00166090" w:rsidRDefault="00791185" w:rsidP="00791185">
      <w:pPr>
        <w:widowControl w:val="0"/>
        <w:tabs>
          <w:tab w:val="left" w:pos="520"/>
          <w:tab w:val="center" w:pos="1877"/>
        </w:tabs>
        <w:spacing w:before="120" w:after="0" w:line="360" w:lineRule="exact"/>
        <w:ind w:firstLine="567"/>
        <w:jc w:val="both"/>
        <w:rPr>
          <w:rFonts w:eastAsia="Times New Roman"/>
          <w:sz w:val="28"/>
          <w:szCs w:val="28"/>
          <w:lang w:val="de-DE"/>
        </w:rPr>
      </w:pPr>
      <w:r w:rsidRPr="00166090">
        <w:rPr>
          <w:rFonts w:eastAsia="Times New Roman"/>
          <w:i/>
          <w:sz w:val="28"/>
          <w:szCs w:val="28"/>
          <w:lang w:val="de-DE"/>
        </w:rPr>
        <w:t>Trường hợp công bố hợp chuẩn dựa trên kết quả chứng nhận hợp chuẩn của tổ chức chứng nhận đã đăng ký (bên thứ ba), hồ sơ công bố hợp chuẩn gồ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a) Bản công bố hợp chuẩn;</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b) Bản sao y Giấy đăng ký doanh nghiệp /Giấy đăng ký kinh doanh/Giấy chứng nhận đăng ký hộ kinh doanh;</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c) Bản sao tiêu chuẩn sử dụng làm căn cứ để công bố;</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d) Bản sao y bản chính Giấy chứng nhận hợp chuẩn do tổ chức chứng nhận đã đăng ký cấp kèm theo mẫu dấu hợp chuẩn.</w:t>
      </w:r>
    </w:p>
    <w:p w:rsidR="00791185" w:rsidRPr="00C001EC" w:rsidRDefault="00791185" w:rsidP="00791185">
      <w:pPr>
        <w:widowControl w:val="0"/>
        <w:spacing w:before="120" w:after="0" w:line="360" w:lineRule="exact"/>
        <w:ind w:firstLine="567"/>
        <w:jc w:val="both"/>
        <w:rPr>
          <w:rFonts w:eastAsia="Times New Roman"/>
          <w:i/>
          <w:sz w:val="28"/>
          <w:szCs w:val="28"/>
        </w:rPr>
      </w:pPr>
      <w:r w:rsidRPr="00C001EC">
        <w:rPr>
          <w:rFonts w:eastAsia="Times New Roman"/>
          <w:i/>
          <w:sz w:val="28"/>
          <w:szCs w:val="28"/>
        </w:rPr>
        <w:t>Trường hợp công bố hợp chuẩn dựa trên kết quả tự đánh giá của tổ chức, cá nhân sản xuất, kinh doanh (bên thứ nhất), hồ sơ công bố hợp chuẩn gồ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a) Bản công bố hợp chuẩn;</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b) Bản sao Giấy đăng ký doanh nghiệp/Giấy đăng ký kinh doanh hoặc Giấy chứng nhận đăng ký hộ kinh doanh/Giấy chứng nhận đầu tư;</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c) Bản sao tiêu chuẩn sử dụng làm căn cứ để công bố;</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d) Trường hợp tổ chức, cá nhân công bố hợp chuẩn chưa được tổ chức chứng nhận đã đăng ký cấp giấy chứng nhận phù hợp tiêu chuẩn về hệ thống quản lý (ISO 9001, ISO 22000, HACCP...), thì hồ sơ công bố hợp của tổ chức, cá nhân phải có quy trình sản xuất kèm theo kế hoạch kiểm soát chất lượng được xây dựng, áp dụng (theo Mẫu 1. KHKSCL quy định tại Phụ lục III Thông tư 28) và kế hoạch giám sát hệ thống quản lý;</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đ) Trường hợp tổ chức, cá nhân công bố hợp chuẩn được tổ chức chứng nhận đã đăng ký cấp giấy chứng nhận phù hợp tiêu chuẩn về hệ thống quản lý (ISO 9001, ISO 22000, HACCP...), thì hồ sơ công bố hợp của tổ chức, cá nhân phải có bản sao y bản chính Giấy chứng nhận phù hợp tiêu chuẩn về hệ thống quản lý còn hiệu lực;</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e) Báo cáo đánh giá hợp chuẩn (theo Mẫu 5. BCĐG) kèm theo bản sao y bản chính Phiếu kết quả thử nghiệm mẫu trong vòng 12 tháng tính đến thời điểm nộp hồ sơ công bố hợp chuẩn của tổ chức thử nghiệm đã đăng ký.</w:t>
      </w:r>
    </w:p>
    <w:p w:rsidR="00791185" w:rsidRPr="00C001EC" w:rsidRDefault="00791185">
      <w:pPr>
        <w:widowControl w:val="0"/>
        <w:spacing w:before="120" w:after="0" w:line="360" w:lineRule="exact"/>
        <w:ind w:firstLine="567"/>
        <w:jc w:val="both"/>
        <w:rPr>
          <w:rFonts w:eastAsia="Times New Roman"/>
          <w:i/>
          <w:sz w:val="28"/>
          <w:szCs w:val="28"/>
        </w:rPr>
      </w:pPr>
      <w:r w:rsidRPr="00C001EC">
        <w:rPr>
          <w:rFonts w:eastAsia="Times New Roman"/>
          <w:b/>
          <w:sz w:val="28"/>
          <w:szCs w:val="28"/>
        </w:rPr>
        <w:t>4. Công bố hợp quy</w:t>
      </w:r>
      <w:r w:rsidRPr="00C001EC">
        <w:rPr>
          <w:rFonts w:eastAsia="Times New Roman"/>
          <w:i/>
          <w:sz w:val="28"/>
          <w:szCs w:val="28"/>
        </w:rPr>
        <w:t xml:space="preserve"> (khoản 2,3 Điều 1 Thông tư 02/2017/TT-BKHCN):</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i/>
          <w:sz w:val="28"/>
          <w:szCs w:val="28"/>
        </w:rPr>
        <w:t>Công bố hợp quy</w:t>
      </w:r>
      <w:r w:rsidRPr="00C001EC">
        <w:rPr>
          <w:rFonts w:eastAsia="Times New Roman"/>
          <w:sz w:val="28"/>
          <w:szCs w:val="28"/>
        </w:rPr>
        <w:t xml:space="preserve"> là việc tổ chức, cá nhân tự công bố sản phẩm, hàng hóa phù hợp với quy chuẩn kỹ thuật tương ứng.</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Công bố hợp quy hoạt động bắt buộc. Hoạt động công bố hợp quy tại các sở chuyên nghành tương ứng.</w:t>
      </w:r>
    </w:p>
    <w:p w:rsidR="00791185" w:rsidRPr="00C001EC" w:rsidRDefault="00791185" w:rsidP="00791185">
      <w:pPr>
        <w:widowControl w:val="0"/>
        <w:spacing w:before="120" w:after="0" w:line="360" w:lineRule="exact"/>
        <w:ind w:firstLine="567"/>
        <w:jc w:val="both"/>
        <w:rPr>
          <w:i/>
          <w:spacing w:val="-4"/>
          <w:sz w:val="28"/>
          <w:szCs w:val="28"/>
        </w:rPr>
      </w:pPr>
      <w:r w:rsidRPr="00C001EC">
        <w:rPr>
          <w:i/>
          <w:spacing w:val="-4"/>
          <w:sz w:val="28"/>
          <w:szCs w:val="28"/>
        </w:rPr>
        <w:t>a) Thủ tục đăng ký công bố hợp quy dựa trên kết quả chứng nhận của tổ chức chứng nhận đã đăng ký hoặc tổ chức chứng nhận được chỉ định (bên thứ ba). Hồ sơ gồ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Bản công bố hợp quy </w:t>
      </w:r>
      <w:r w:rsidRPr="00C001EC">
        <w:rPr>
          <w:rFonts w:eastAsia="Times New Roman"/>
          <w:i/>
          <w:iCs/>
          <w:sz w:val="28"/>
          <w:szCs w:val="28"/>
        </w:rPr>
        <w:t>theo biểu mẫu đính kèm</w:t>
      </w:r>
      <w:r w:rsidRPr="00C001EC">
        <w:rPr>
          <w:rFonts w:eastAsia="Times New Roman"/>
          <w:sz w:val="28"/>
          <w:szCs w:val="28"/>
        </w:rPr>
        <w:t xml:space="preserve">; </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Bản sao y bản chính Giấy chứng nhận phù hợp quy chuẩn kỹ thuật tương ứng kèm theo mẫu dấu hợp quy do tổ chức chứng nhận đã đăng ký hoặc tổ chức chứng nhận được chỉ định cấp cho tổ chức, cá nhân”.</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C001EC">
        <w:rPr>
          <w:rFonts w:eastAsia="Times New Roman"/>
          <w:i/>
          <w:sz w:val="28"/>
          <w:szCs w:val="28"/>
          <w:lang w:val="pt-BR"/>
        </w:rPr>
        <w:t>b) Thủ tục đăng ký công bố hợp quy dựa trên kết quả tự đánh giá của tổ chức, cá nhân (bên thứ nhất).</w:t>
      </w:r>
      <w:r w:rsidRPr="00C001EC">
        <w:rPr>
          <w:rFonts w:eastAsia="Times New Roman"/>
          <w:sz w:val="28"/>
          <w:szCs w:val="28"/>
          <w:lang w:val="pt-BR"/>
        </w:rPr>
        <w:t xml:space="preserve"> </w:t>
      </w:r>
      <w:r w:rsidRPr="00166090">
        <w:rPr>
          <w:rFonts w:eastAsia="Times New Roman"/>
          <w:sz w:val="28"/>
          <w:szCs w:val="28"/>
          <w:lang w:val="pt-BR"/>
        </w:rPr>
        <w:t>Hồ sơ gồm:</w:t>
      </w:r>
    </w:p>
    <w:p w:rsidR="00791185" w:rsidRPr="00166090" w:rsidRDefault="00791185" w:rsidP="00791185">
      <w:pPr>
        <w:widowControl w:val="0"/>
        <w:spacing w:before="120" w:after="0" w:line="360" w:lineRule="exact"/>
        <w:ind w:firstLine="567"/>
        <w:jc w:val="both"/>
        <w:rPr>
          <w:rFonts w:eastAsia="Times New Roman"/>
          <w:i/>
          <w:iCs/>
          <w:sz w:val="28"/>
          <w:szCs w:val="28"/>
          <w:lang w:val="pt-BR"/>
        </w:rPr>
      </w:pPr>
      <w:r w:rsidRPr="00166090">
        <w:rPr>
          <w:rFonts w:eastAsia="Times New Roman"/>
          <w:sz w:val="28"/>
          <w:szCs w:val="28"/>
          <w:lang w:val="pt-BR"/>
        </w:rPr>
        <w:t>- Bản công bố hợp quy;</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Báo cáo tự đánh giá kèm theo bản sao y bản chính Phiếu kết quả thử nghiệm mẫu trong vòng 12 tháng tính đến thời điểm nộp hồ sơ công bố của tổ chức thử nghiệm đã đăng ký. Báo cáo tự đánh giá gồm các thông tin sau:</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ên tổ chức, cá nhân; địa chỉ; điện thoại, fax; </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ên sản phẩm, hàng hóa; </w:t>
      </w:r>
    </w:p>
    <w:p w:rsidR="00791185" w:rsidRPr="00166090" w:rsidRDefault="00791185" w:rsidP="00791185">
      <w:pPr>
        <w:widowControl w:val="0"/>
        <w:spacing w:before="120" w:after="0" w:line="360" w:lineRule="exact"/>
        <w:ind w:firstLine="454"/>
        <w:jc w:val="both"/>
        <w:rPr>
          <w:rFonts w:eastAsia="Times New Roman"/>
          <w:sz w:val="28"/>
          <w:szCs w:val="28"/>
          <w:lang w:val="pt-BR"/>
        </w:rPr>
      </w:pPr>
      <w:r w:rsidRPr="00166090">
        <w:rPr>
          <w:rFonts w:eastAsia="Times New Roman"/>
          <w:sz w:val="28"/>
          <w:szCs w:val="28"/>
          <w:lang w:val="pt-BR"/>
        </w:rPr>
        <w:t>+ Số hiệu quy chuẩn kỹ thuật;</w:t>
      </w:r>
    </w:p>
    <w:p w:rsidR="00791185" w:rsidRPr="00166090" w:rsidRDefault="00791185" w:rsidP="00791185">
      <w:pPr>
        <w:widowControl w:val="0"/>
        <w:spacing w:before="120" w:after="0" w:line="360" w:lineRule="exact"/>
        <w:ind w:firstLine="454"/>
        <w:jc w:val="both"/>
        <w:rPr>
          <w:rFonts w:eastAsia="Times New Roman"/>
          <w:sz w:val="28"/>
          <w:szCs w:val="28"/>
          <w:lang w:val="pt-BR"/>
        </w:rPr>
      </w:pPr>
      <w:r w:rsidRPr="00166090">
        <w:rPr>
          <w:rFonts w:eastAsia="Times New Roman"/>
          <w:sz w:val="28"/>
          <w:szCs w:val="28"/>
          <w:lang w:val="pt-BR"/>
        </w:rPr>
        <w:t>+ Kết luận sản phẩm, hàng hóa phù hợp với quy chuẩn kỹ thuật;</w:t>
      </w:r>
    </w:p>
    <w:p w:rsidR="00791185" w:rsidRPr="00166090" w:rsidRDefault="00791185" w:rsidP="00791185">
      <w:pPr>
        <w:widowControl w:val="0"/>
        <w:spacing w:before="120" w:after="0" w:line="360" w:lineRule="exact"/>
        <w:ind w:firstLine="454"/>
        <w:jc w:val="both"/>
        <w:rPr>
          <w:rFonts w:eastAsia="Times New Roman"/>
          <w:sz w:val="28"/>
          <w:szCs w:val="28"/>
          <w:lang w:val="pt-BR"/>
        </w:rPr>
      </w:pPr>
      <w:r w:rsidRPr="00166090">
        <w:rPr>
          <w:rFonts w:eastAsia="Times New Roman"/>
          <w:sz w:val="28"/>
          <w:szCs w:val="28"/>
          <w:lang w:val="pt-BR"/>
        </w:rPr>
        <w:t>+ Cam kết chất lượng sản phẩm, hàng hóa phù hợp với quy chuẩn kỹ thuật, tiêu chuẩn công bố áp dụng và hoàn toàn chịu trách nhiệm trước pháp luật về chất lượng sản phẩm, hàng hóa và kết quả tự đánh giá.</w:t>
      </w:r>
    </w:p>
    <w:p w:rsidR="00791185" w:rsidRPr="00C001EC" w:rsidRDefault="00791185" w:rsidP="00FF2C31">
      <w:pPr>
        <w:widowControl w:val="0"/>
        <w:spacing w:before="120" w:after="0" w:line="360" w:lineRule="exact"/>
        <w:ind w:firstLine="454"/>
        <w:jc w:val="both"/>
        <w:rPr>
          <w:rFonts w:eastAsia="Times New Roman"/>
          <w:b/>
          <w:sz w:val="28"/>
          <w:szCs w:val="28"/>
          <w:lang w:val="pt-BR"/>
        </w:rPr>
      </w:pPr>
      <w:r w:rsidRPr="00C001EC">
        <w:rPr>
          <w:rFonts w:eastAsia="Times New Roman"/>
          <w:b/>
          <w:sz w:val="28"/>
          <w:szCs w:val="28"/>
          <w:lang w:val="pt-BR"/>
        </w:rPr>
        <w:t>5. Thủ tục cấp giấy chứng nhận cơ sở đủ điều kiện an toàn thực phẩm</w:t>
      </w:r>
    </w:p>
    <w:p w:rsidR="00791185" w:rsidRPr="00C001EC" w:rsidRDefault="00791185" w:rsidP="00791185">
      <w:pPr>
        <w:widowControl w:val="0"/>
        <w:spacing w:before="120" w:after="0" w:line="360" w:lineRule="exact"/>
        <w:ind w:firstLine="567"/>
        <w:jc w:val="both"/>
        <w:rPr>
          <w:rFonts w:eastAsia="Times New Roman"/>
          <w:sz w:val="28"/>
          <w:szCs w:val="28"/>
          <w:lang w:val="pt-BR"/>
        </w:rPr>
      </w:pPr>
      <w:r w:rsidRPr="00C001EC">
        <w:rPr>
          <w:rFonts w:eastAsia="Times New Roman"/>
          <w:sz w:val="28"/>
          <w:szCs w:val="28"/>
          <w:lang w:val="pt-BR"/>
        </w:rPr>
        <w:t>Để có thể sản xuất, kinh doanh sản phẩm thực phẩm, công bố chất lượng sản phẩm thực phẩm thì đầu tiên Cơ sở sản xuất, kinh doanh phải được cấp Giấy chứng nhận cơ sở đủ điều kiện an toàn thực phẩm.</w:t>
      </w:r>
    </w:p>
    <w:p w:rsidR="00791185" w:rsidRPr="00C001EC" w:rsidRDefault="00791185" w:rsidP="00FF2C31">
      <w:pPr>
        <w:widowControl w:val="0"/>
        <w:spacing w:before="120" w:after="0" w:line="360" w:lineRule="exact"/>
        <w:ind w:firstLine="567"/>
        <w:jc w:val="both"/>
        <w:rPr>
          <w:rFonts w:eastAsia="Times New Roman"/>
          <w:b/>
          <w:i/>
          <w:sz w:val="28"/>
          <w:szCs w:val="28"/>
          <w:lang w:val="pt-BR"/>
        </w:rPr>
      </w:pPr>
      <w:r w:rsidRPr="00166090">
        <w:rPr>
          <w:rFonts w:eastAsiaTheme="majorEastAsia"/>
          <w:b/>
          <w:bCs/>
          <w:i/>
          <w:kern w:val="24"/>
          <w:sz w:val="28"/>
          <w:szCs w:val="28"/>
          <w:lang w:val="pt-BR"/>
        </w:rPr>
        <w:t xml:space="preserve">5.1. Cơ sở pháp lý: </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Luật An toàn thực phẩm ngày 17 tháng 6 năm 2010;</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Nghị định 15/2018/NĐ-CP hướng dẫn Luật an toàn thực phẩm có hiệu lực từ ngày 02/02/2018;</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Nghị định 155/2018/NĐ-CP ngày 12 tháng 11 năm 2018;</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Thông tư 43/2018/TT-BCT ngày 15 tháng 11 năm 2018;</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Thông tư 38/2018/TT-BNN&amp;PTNT ngày 25 tháng 12 năm 2018.</w:t>
      </w:r>
    </w:p>
    <w:p w:rsidR="00791185" w:rsidRPr="00166090" w:rsidRDefault="00791185" w:rsidP="00FF2C31">
      <w:pPr>
        <w:widowControl w:val="0"/>
        <w:spacing w:before="120" w:after="0" w:line="360" w:lineRule="exact"/>
        <w:ind w:firstLine="567"/>
        <w:jc w:val="both"/>
        <w:rPr>
          <w:rFonts w:eastAsia="Times New Roman"/>
          <w:b/>
          <w:bCs/>
          <w:i/>
          <w:sz w:val="28"/>
          <w:szCs w:val="28"/>
          <w:lang w:val="pt-BR"/>
        </w:rPr>
      </w:pPr>
      <w:r w:rsidRPr="00166090">
        <w:rPr>
          <w:rFonts w:eastAsiaTheme="majorEastAsia"/>
          <w:b/>
          <w:bCs/>
          <w:i/>
          <w:kern w:val="24"/>
          <w:sz w:val="28"/>
          <w:szCs w:val="28"/>
          <w:lang w:val="pt-BR"/>
        </w:rPr>
        <w:t>5.2.</w:t>
      </w:r>
      <w:r w:rsidRPr="00166090">
        <w:rPr>
          <w:b/>
          <w:i/>
          <w:kern w:val="24"/>
          <w:sz w:val="28"/>
          <w:szCs w:val="28"/>
          <w:lang w:val="pt-BR"/>
        </w:rPr>
        <w:t xml:space="preserve"> Hướng dẫn một số quy định cụ thể:</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a) Phân cấp trong quản lý ATTP:</w:t>
      </w:r>
    </w:p>
    <w:p w:rsidR="00791185" w:rsidRPr="00C001EC" w:rsidRDefault="00791185" w:rsidP="00791185">
      <w:pPr>
        <w:widowControl w:val="0"/>
        <w:numPr>
          <w:ilvl w:val="0"/>
          <w:numId w:val="23"/>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 xml:space="preserve">Đối với cơ sở sản xuất nhiều loại sản phẩm thực phẩm thuộc thẩm quyền quản lý của từ 2 cơ quan quản lý chuyên ngành trở lên thì cơ quan quản lý sản phẩm có sản lượng lớn nhất trong các sản phẩm của cơ sở sản xuất là cơ quan quản lý; </w:t>
      </w:r>
    </w:p>
    <w:p w:rsidR="00791185" w:rsidRPr="00C001EC" w:rsidRDefault="00791185" w:rsidP="00791185">
      <w:pPr>
        <w:widowControl w:val="0"/>
        <w:numPr>
          <w:ilvl w:val="0"/>
          <w:numId w:val="23"/>
        </w:numPr>
        <w:shd w:val="clear" w:color="auto" w:fill="FFFFFF"/>
        <w:tabs>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Đối với cơ sở không thực hiện công đoạn sản xuất nhưng kinh doanh nhiều loại sản phẩm thực phẩm thuộc thẩm quyền quản lý cử từ 2 cơ quan quản lý chuyên ngành trở lên do ngành Công thương quản lý;</w:t>
      </w:r>
    </w:p>
    <w:p w:rsidR="00791185" w:rsidRPr="00C001EC" w:rsidRDefault="00791185" w:rsidP="00791185">
      <w:pPr>
        <w:widowControl w:val="0"/>
        <w:numPr>
          <w:ilvl w:val="0"/>
          <w:numId w:val="23"/>
        </w:numPr>
        <w:shd w:val="clear" w:color="auto" w:fill="FFFFFF"/>
        <w:tabs>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 xml:space="preserve"> Đối với cơ sở vừa sản xuất vừa kinh doanh nhiều loại sản phẩm thuộc thẩm quyền quản lý của từ 2 cơ quan quản lý chuyên ngành trở lên thì tổ chức, cá nhân có quyền lựa chọn cơ quan quản lý chuyên ngành về an toàn thực phẩm để thực hiện các thủ tục hành chính.</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 xml:space="preserve">b) </w:t>
      </w:r>
      <w:hyperlink r:id="rId46" w:history="1">
        <w:r w:rsidRPr="00C001EC">
          <w:rPr>
            <w:rFonts w:eastAsia="+mj-ea"/>
            <w:i/>
            <w:sz w:val="28"/>
            <w:szCs w:val="28"/>
          </w:rPr>
          <w:t xml:space="preserve">Cam </w:t>
        </w:r>
      </w:hyperlink>
      <w:hyperlink r:id="rId47" w:history="1">
        <w:r w:rsidRPr="00C001EC">
          <w:rPr>
            <w:rFonts w:eastAsia="+mj-ea"/>
            <w:i/>
            <w:sz w:val="28"/>
            <w:szCs w:val="28"/>
          </w:rPr>
          <w:t>kết</w:t>
        </w:r>
      </w:hyperlink>
      <w:hyperlink r:id="rId48" w:history="1">
        <w:r w:rsidRPr="00C001EC">
          <w:rPr>
            <w:rFonts w:eastAsia="+mj-ea"/>
            <w:i/>
            <w:sz w:val="28"/>
            <w:szCs w:val="28"/>
          </w:rPr>
          <w:t xml:space="preserve"> </w:t>
        </w:r>
      </w:hyperlink>
      <w:r w:rsidRPr="00C001EC">
        <w:rPr>
          <w:rFonts w:eastAsia="Times New Roman"/>
          <w:bCs/>
          <w:i/>
          <w:sz w:val="28"/>
          <w:szCs w:val="28"/>
        </w:rPr>
        <w:t>sản xuất an toàn:</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Sản xuất ban đầu nhỏ lẻ;</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 xml:space="preserve">Thu hái, đánh bắt, khai thác nông lâm thủy sản; </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 xml:space="preserve">Sản xuất, kinh doanh thực phẩm không có địa điểm cố định; </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 xml:space="preserve">Sơ chế nhỏ lẻ; </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pacing w:val="2"/>
          <w:sz w:val="28"/>
          <w:szCs w:val="28"/>
        </w:rPr>
      </w:pPr>
      <w:r w:rsidRPr="00C001EC">
        <w:rPr>
          <w:rFonts w:eastAsia="Times New Roman"/>
          <w:bCs/>
          <w:spacing w:val="2"/>
          <w:sz w:val="28"/>
          <w:szCs w:val="28"/>
        </w:rPr>
        <w:t xml:space="preserve">Kinh doanh thực phẩm nông lâm thủy sản nhỏ lẻ, kinh doanh thực phẩm bao gói sẵn. </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c) Cấp giấy chứng nhận đủ điều kiện ATTP:</w:t>
      </w:r>
    </w:p>
    <w:p w:rsidR="00791185" w:rsidRPr="00C001EC" w:rsidRDefault="00791185" w:rsidP="00791185">
      <w:pPr>
        <w:widowControl w:val="0"/>
        <w:numPr>
          <w:ilvl w:val="0"/>
          <w:numId w:val="4"/>
        </w:numPr>
        <w:shd w:val="clear" w:color="auto" w:fill="FFFFFF"/>
        <w:tabs>
          <w:tab w:val="left" w:pos="851"/>
        </w:tabs>
        <w:spacing w:before="120" w:after="0" w:line="360" w:lineRule="exact"/>
        <w:ind w:left="0" w:firstLine="567"/>
        <w:jc w:val="both"/>
        <w:rPr>
          <w:bCs/>
          <w:sz w:val="28"/>
          <w:szCs w:val="28"/>
        </w:rPr>
      </w:pPr>
      <w:r w:rsidRPr="00C001EC">
        <w:rPr>
          <w:bCs/>
          <w:sz w:val="28"/>
          <w:szCs w:val="28"/>
        </w:rPr>
        <w:t>Cấp giấy xác nhận kiến thứ ATTP:</w:t>
      </w:r>
    </w:p>
    <w:p w:rsidR="00791185" w:rsidRPr="00C001EC" w:rsidRDefault="00791185" w:rsidP="00791185">
      <w:pPr>
        <w:pStyle w:val="ListParagraph"/>
        <w:widowControl w:val="0"/>
        <w:numPr>
          <w:ilvl w:val="0"/>
          <w:numId w:val="25"/>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Hồ sơ đề nghị gồm:</w:t>
      </w:r>
    </w:p>
    <w:p w:rsidR="00791185" w:rsidRPr="00C001EC" w:rsidRDefault="007A6A16" w:rsidP="00791185">
      <w:pPr>
        <w:widowControl w:val="0"/>
        <w:numPr>
          <w:ilvl w:val="0"/>
          <w:numId w:val="6"/>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hyperlink r:id="rId49" w:history="1">
        <w:r w:rsidR="00791185" w:rsidRPr="00C001EC">
          <w:rPr>
            <w:rFonts w:eastAsia="Times New Roman"/>
            <w:bCs/>
            <w:sz w:val="28"/>
            <w:szCs w:val="28"/>
          </w:rPr>
          <w:t>Đơn</w:t>
        </w:r>
      </w:hyperlink>
      <w:hyperlink r:id="rId50" w:history="1">
        <w:r w:rsidR="00791185" w:rsidRPr="00C001EC">
          <w:rPr>
            <w:rFonts w:eastAsia="Times New Roman"/>
            <w:bCs/>
            <w:sz w:val="28"/>
            <w:szCs w:val="28"/>
          </w:rPr>
          <w:t xml:space="preserve"> </w:t>
        </w:r>
      </w:hyperlink>
      <w:r w:rsidR="00791185" w:rsidRPr="00C001EC">
        <w:rPr>
          <w:rFonts w:eastAsia="Times New Roman"/>
          <w:bCs/>
          <w:sz w:val="28"/>
          <w:szCs w:val="28"/>
        </w:rPr>
        <w:t>đề nghị xác nhận kiến thức ATTP;</w:t>
      </w:r>
    </w:p>
    <w:p w:rsidR="00791185" w:rsidRPr="00C001EC" w:rsidRDefault="00791185" w:rsidP="00791185">
      <w:pPr>
        <w:widowControl w:val="0"/>
        <w:numPr>
          <w:ilvl w:val="0"/>
          <w:numId w:val="6"/>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chứng nhận đăng ký kinh doanh;</w:t>
      </w:r>
    </w:p>
    <w:p w:rsidR="00791185" w:rsidRPr="00C001EC" w:rsidRDefault="00791185" w:rsidP="00791185">
      <w:pPr>
        <w:widowControl w:val="0"/>
        <w:numPr>
          <w:ilvl w:val="0"/>
          <w:numId w:val="6"/>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tờ chứng minh nộp phí và lệ phí.</w:t>
      </w:r>
    </w:p>
    <w:p w:rsidR="00791185" w:rsidRPr="00C001EC" w:rsidRDefault="00791185" w:rsidP="00791185">
      <w:pPr>
        <w:pStyle w:val="ListParagraph"/>
        <w:widowControl w:val="0"/>
        <w:numPr>
          <w:ilvl w:val="0"/>
          <w:numId w:val="25"/>
        </w:numPr>
        <w:shd w:val="clear" w:color="auto" w:fill="FFFFFF"/>
        <w:tabs>
          <w:tab w:val="left" w:pos="720"/>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Kiểm tra để được xác nhận kiến thứ ATTP;</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sz w:val="28"/>
          <w:szCs w:val="28"/>
        </w:rPr>
      </w:pPr>
      <w:r w:rsidRPr="00C001EC">
        <w:rPr>
          <w:rFonts w:eastAsia="Times New Roman"/>
          <w:bCs/>
          <w:sz w:val="28"/>
          <w:szCs w:val="28"/>
        </w:rPr>
        <w:t>Trả lời đúng 80% bài kiểm tra thì được cấp giấy xác nhận kiến thức ATTP.</w:t>
      </w:r>
    </w:p>
    <w:p w:rsidR="00791185" w:rsidRPr="00C001EC" w:rsidRDefault="00791185" w:rsidP="00791185">
      <w:pPr>
        <w:widowControl w:val="0"/>
        <w:numPr>
          <w:ilvl w:val="0"/>
          <w:numId w:val="4"/>
        </w:numPr>
        <w:shd w:val="clear" w:color="auto" w:fill="FFFFFF"/>
        <w:tabs>
          <w:tab w:val="left" w:pos="851"/>
        </w:tabs>
        <w:spacing w:before="120" w:after="0" w:line="360" w:lineRule="exact"/>
        <w:ind w:left="0" w:firstLine="567"/>
        <w:jc w:val="both"/>
        <w:rPr>
          <w:bCs/>
          <w:sz w:val="28"/>
          <w:szCs w:val="28"/>
        </w:rPr>
      </w:pPr>
      <w:r w:rsidRPr="00C001EC">
        <w:rPr>
          <w:bCs/>
          <w:sz w:val="28"/>
          <w:szCs w:val="28"/>
        </w:rPr>
        <w:t>Cấp giấy chứng nhận đủ điều kiện ATTP:</w:t>
      </w:r>
    </w:p>
    <w:p w:rsidR="00791185" w:rsidRPr="00C001EC" w:rsidRDefault="00791185" w:rsidP="00791185">
      <w:pPr>
        <w:pStyle w:val="ListParagraph"/>
        <w:widowControl w:val="0"/>
        <w:numPr>
          <w:ilvl w:val="0"/>
          <w:numId w:val="25"/>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Hồ sơ đề nghị gồm:</w:t>
      </w:r>
    </w:p>
    <w:p w:rsidR="00791185" w:rsidRPr="00C001EC" w:rsidRDefault="007A6A16" w:rsidP="00791185">
      <w:pPr>
        <w:widowControl w:val="0"/>
        <w:numPr>
          <w:ilvl w:val="0"/>
          <w:numId w:val="7"/>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hyperlink r:id="rId51" w:history="1">
        <w:r w:rsidR="00791185" w:rsidRPr="00C001EC">
          <w:rPr>
            <w:rFonts w:eastAsia="Times New Roman"/>
            <w:bCs/>
            <w:sz w:val="28"/>
            <w:szCs w:val="28"/>
          </w:rPr>
          <w:t>Đơn</w:t>
        </w:r>
      </w:hyperlink>
      <w:hyperlink r:id="rId52" w:history="1">
        <w:r w:rsidR="00791185" w:rsidRPr="00C001EC">
          <w:rPr>
            <w:rFonts w:eastAsia="Times New Roman"/>
            <w:bCs/>
            <w:sz w:val="28"/>
            <w:szCs w:val="28"/>
          </w:rPr>
          <w:t xml:space="preserve"> </w:t>
        </w:r>
      </w:hyperlink>
      <w:hyperlink r:id="rId53" w:history="1">
        <w:r w:rsidR="00791185" w:rsidRPr="00C001EC">
          <w:rPr>
            <w:rFonts w:eastAsia="Times New Roman"/>
            <w:bCs/>
            <w:sz w:val="28"/>
            <w:szCs w:val="28"/>
          </w:rPr>
          <w:t>đề</w:t>
        </w:r>
      </w:hyperlink>
      <w:hyperlink r:id="rId54" w:history="1">
        <w:r w:rsidR="00791185" w:rsidRPr="00C001EC">
          <w:rPr>
            <w:rFonts w:eastAsia="Times New Roman"/>
            <w:bCs/>
            <w:sz w:val="28"/>
            <w:szCs w:val="28"/>
          </w:rPr>
          <w:t xml:space="preserve"> </w:t>
        </w:r>
      </w:hyperlink>
      <w:r w:rsidR="00791185" w:rsidRPr="00C001EC">
        <w:rPr>
          <w:rFonts w:eastAsia="Times New Roman"/>
          <w:bCs/>
          <w:sz w:val="28"/>
          <w:szCs w:val="28"/>
        </w:rPr>
        <w:t>nghị cấp giấy chứng nhận ATTP;</w:t>
      </w:r>
    </w:p>
    <w:p w:rsidR="00791185" w:rsidRPr="00C001EC" w:rsidRDefault="00791185" w:rsidP="00791185">
      <w:pPr>
        <w:widowControl w:val="0"/>
        <w:numPr>
          <w:ilvl w:val="0"/>
          <w:numId w:val="7"/>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chứng nhận đăng ký kinh doanh;</w:t>
      </w:r>
    </w:p>
    <w:p w:rsidR="00791185" w:rsidRPr="00C001EC" w:rsidRDefault="00791185" w:rsidP="00791185">
      <w:pPr>
        <w:pStyle w:val="ListParagraph"/>
        <w:widowControl w:val="0"/>
        <w:numPr>
          <w:ilvl w:val="0"/>
          <w:numId w:val="25"/>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Ngoài ra cơ sở cần (Lưu tại cơ sở);</w:t>
      </w:r>
    </w:p>
    <w:p w:rsidR="00791185" w:rsidRPr="00C001EC" w:rsidRDefault="00791185" w:rsidP="00791185">
      <w:pPr>
        <w:widowControl w:val="0"/>
        <w:numPr>
          <w:ilvl w:val="0"/>
          <w:numId w:val="8"/>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xác nhận kiến thức ATTP cho chủ doanh nghiệp và người trực tiếp sản xuất, kinh doanh;</w:t>
      </w:r>
    </w:p>
    <w:p w:rsidR="00791185" w:rsidRPr="00C001EC" w:rsidRDefault="00791185" w:rsidP="00791185">
      <w:pPr>
        <w:widowControl w:val="0"/>
        <w:numPr>
          <w:ilvl w:val="0"/>
          <w:numId w:val="8"/>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khám sức khỏe;</w:t>
      </w:r>
    </w:p>
    <w:p w:rsidR="00791185" w:rsidRPr="00C001EC" w:rsidRDefault="00791185" w:rsidP="00791185">
      <w:pPr>
        <w:widowControl w:val="0"/>
        <w:numPr>
          <w:ilvl w:val="0"/>
          <w:numId w:val="8"/>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Kết quả xét nghiệm mẫu nước sử dụng (QCVN 01:2009/BYT).</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d) Công bố phù hợp ATTP:</w:t>
      </w:r>
    </w:p>
    <w:p w:rsidR="00791185" w:rsidRPr="00C001EC" w:rsidRDefault="00791185" w:rsidP="00791185">
      <w:pPr>
        <w:widowControl w:val="0"/>
        <w:numPr>
          <w:ilvl w:val="0"/>
          <w:numId w:val="9"/>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Bản công bố phù hợp quy định ATTP;</w:t>
      </w:r>
    </w:p>
    <w:p w:rsidR="00791185" w:rsidRPr="00C001EC" w:rsidRDefault="00791185" w:rsidP="00791185">
      <w:pPr>
        <w:widowControl w:val="0"/>
        <w:numPr>
          <w:ilvl w:val="0"/>
          <w:numId w:val="9"/>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Kết quả xét nghiệm mẫu đạt yêu cầu về ATTP;</w:t>
      </w:r>
    </w:p>
    <w:p w:rsidR="00791185" w:rsidRPr="00C001EC" w:rsidRDefault="00791185" w:rsidP="00791185">
      <w:pPr>
        <w:widowControl w:val="0"/>
        <w:numPr>
          <w:ilvl w:val="0"/>
          <w:numId w:val="9"/>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Mẫu nhãn hoặc nhãn dự thảo của sản phẩm.</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sz w:val="28"/>
          <w:szCs w:val="28"/>
        </w:rPr>
      </w:pPr>
      <w:r w:rsidRPr="00C001EC">
        <w:rPr>
          <w:rFonts w:eastAsia="Times New Roman"/>
          <w:i/>
          <w:iCs/>
          <w:sz w:val="28"/>
          <w:szCs w:val="28"/>
        </w:rPr>
        <w:t xml:space="preserve"> </w:t>
      </w:r>
      <w:r w:rsidRPr="00C001EC">
        <w:rPr>
          <w:rFonts w:eastAsia="Times New Roman"/>
          <w:i/>
          <w:iCs/>
          <w:sz w:val="28"/>
          <w:szCs w:val="28"/>
          <w:u w:val="single"/>
        </w:rPr>
        <w:t>Chú ý:</w:t>
      </w:r>
      <w:r w:rsidRPr="00C001EC">
        <w:rPr>
          <w:rFonts w:eastAsia="Times New Roman"/>
          <w:i/>
          <w:iCs/>
          <w:sz w:val="28"/>
          <w:szCs w:val="28"/>
        </w:rPr>
        <w:t xml:space="preserve"> Danh mục các sản phẩm do các bộ quản lý, đề nghị chủ thể tham khảo tại phụ lục II; III; IV của Nghị định số 15/2018/NĐ-CP ngày 02 tháng 02 năm 2018 của Chính phủ</w:t>
      </w:r>
    </w:p>
    <w:p w:rsidR="003C54EF" w:rsidRPr="00C001EC" w:rsidRDefault="003C54EF" w:rsidP="00F95448">
      <w:pPr>
        <w:widowControl w:val="0"/>
        <w:tabs>
          <w:tab w:val="left" w:pos="709"/>
        </w:tabs>
        <w:spacing w:after="0" w:line="312" w:lineRule="auto"/>
        <w:contextualSpacing/>
        <w:jc w:val="both"/>
        <w:rPr>
          <w:rFonts w:eastAsia="Times New Roman"/>
          <w:b/>
          <w:i/>
          <w:sz w:val="28"/>
          <w:szCs w:val="28"/>
        </w:rPr>
      </w:pPr>
      <w:r w:rsidRPr="00C001EC">
        <w:rPr>
          <w:rFonts w:eastAsia="Times New Roman"/>
          <w:b/>
          <w:i/>
          <w:sz w:val="28"/>
          <w:szCs w:val="28"/>
        </w:rPr>
        <w:br w:type="page"/>
      </w:r>
    </w:p>
    <w:p w:rsidR="003C54EF" w:rsidRPr="00C001EC" w:rsidRDefault="003C54EF" w:rsidP="00FF2C31">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t>Phụ lục 8. Hướng dẫn ghi nhãn hàng hóa của sản phẩm</w:t>
      </w:r>
    </w:p>
    <w:p w:rsidR="003C54EF" w:rsidRPr="00C001EC" w:rsidRDefault="003C54EF" w:rsidP="003C54EF">
      <w:pPr>
        <w:widowControl w:val="0"/>
        <w:spacing w:before="120" w:after="0" w:line="360" w:lineRule="exact"/>
        <w:jc w:val="both"/>
        <w:rPr>
          <w:rFonts w:eastAsia="Times New Roman"/>
          <w:i/>
          <w:sz w:val="28"/>
          <w:szCs w:val="26"/>
          <w:lang w:val="pt-BR"/>
        </w:rPr>
      </w:pPr>
      <w:r w:rsidRPr="00C001EC">
        <w:rPr>
          <w:rFonts w:eastAsia="Times New Roman"/>
          <w:b/>
          <w:sz w:val="28"/>
          <w:szCs w:val="26"/>
          <w:lang w:val="pt-BR"/>
        </w:rPr>
        <w:t>1. Nhãn hàng hóa là</w:t>
      </w:r>
      <w:r w:rsidRPr="00C001EC">
        <w:rPr>
          <w:rFonts w:eastAsia="Times New Roman"/>
          <w:sz w:val="28"/>
          <w:szCs w:val="26"/>
          <w:lang w:val="pt-BR"/>
        </w:rPr>
        <w:t>:</w:t>
      </w:r>
      <w:r w:rsidRPr="00C001EC">
        <w:rPr>
          <w:rFonts w:eastAsia="Times New Roman"/>
          <w:i/>
          <w:sz w:val="28"/>
          <w:szCs w:val="26"/>
          <w:lang w:val="pt-BR"/>
        </w:rPr>
        <w:t xml:space="preserve"> </w:t>
      </w:r>
      <w:r w:rsidRPr="00C001EC">
        <w:rPr>
          <w:rFonts w:eastAsia="Times New Roman"/>
          <w:bCs/>
          <w:sz w:val="28"/>
          <w:szCs w:val="26"/>
        </w:rPr>
        <w:t>bản viết, bản in, bản vẽ, bản chụp</w:t>
      </w:r>
      <w:r w:rsidRPr="00C001EC">
        <w:rPr>
          <w:rFonts w:eastAsia="Times New Roman"/>
          <w:sz w:val="28"/>
          <w:szCs w:val="26"/>
        </w:rPr>
        <w:t xml:space="preserve"> của chữ, hình vẽ, hình ảnh được </w:t>
      </w:r>
      <w:r w:rsidRPr="00C001EC">
        <w:rPr>
          <w:rFonts w:eastAsia="Times New Roman"/>
          <w:bCs/>
          <w:sz w:val="28"/>
          <w:szCs w:val="26"/>
        </w:rPr>
        <w:t>dán, in, đính, đúc, chạm, khắc trực tiếp</w:t>
      </w:r>
      <w:r w:rsidRPr="00C001EC">
        <w:rPr>
          <w:rFonts w:eastAsia="Times New Roman"/>
          <w:sz w:val="28"/>
          <w:szCs w:val="26"/>
        </w:rPr>
        <w:t xml:space="preserve"> trên hàng hoá, bao bì thương phẩm của hàng hoá hoặc trên các chất liệu khác được gắn trên hàng hóa, bao bì thương phẩm của hàng hoá.</w:t>
      </w:r>
    </w:p>
    <w:p w:rsidR="003C54EF" w:rsidRPr="00166090" w:rsidRDefault="003C54EF" w:rsidP="003C54EF">
      <w:pPr>
        <w:widowControl w:val="0"/>
        <w:shd w:val="clear" w:color="auto" w:fill="FFFFFF"/>
        <w:spacing w:before="120" w:after="0" w:line="360" w:lineRule="exact"/>
        <w:jc w:val="both"/>
        <w:rPr>
          <w:rFonts w:eastAsia="Times New Roman"/>
          <w:i/>
          <w:sz w:val="28"/>
          <w:szCs w:val="26"/>
          <w:lang w:val="pt-BR" w:bidi="th-TH"/>
        </w:rPr>
      </w:pPr>
      <w:r w:rsidRPr="00C001EC">
        <w:rPr>
          <w:rFonts w:eastAsia="Times New Roman"/>
          <w:b/>
          <w:sz w:val="28"/>
          <w:szCs w:val="26"/>
          <w:lang w:val="pt-BR"/>
        </w:rPr>
        <w:t>2. Nội dung ghi nhãn hàng hóa</w:t>
      </w:r>
      <w:r w:rsidRPr="00C001EC">
        <w:rPr>
          <w:rFonts w:eastAsia="Times New Roman"/>
          <w:i/>
          <w:sz w:val="28"/>
          <w:szCs w:val="26"/>
          <w:lang w:val="pt-BR"/>
        </w:rPr>
        <w:t xml:space="preserve"> (</w:t>
      </w:r>
      <w:r w:rsidRPr="00166090">
        <w:rPr>
          <w:rFonts w:eastAsia="Times New Roman"/>
          <w:bCs/>
          <w:i/>
          <w:sz w:val="28"/>
          <w:szCs w:val="26"/>
          <w:lang w:val="pt-BR" w:bidi="th-TH"/>
        </w:rPr>
        <w:t>Điều 10, Nghị định 43)</w:t>
      </w:r>
    </w:p>
    <w:p w:rsidR="003C54EF" w:rsidRPr="00166090" w:rsidRDefault="003C54EF" w:rsidP="003C54EF">
      <w:pPr>
        <w:widowControl w:val="0"/>
        <w:numPr>
          <w:ilvl w:val="0"/>
          <w:numId w:val="4"/>
        </w:numPr>
        <w:shd w:val="clear" w:color="auto" w:fill="FFFFFF"/>
        <w:tabs>
          <w:tab w:val="left" w:pos="851"/>
        </w:tabs>
        <w:spacing w:before="120" w:after="0" w:line="360" w:lineRule="exact"/>
        <w:ind w:left="0" w:firstLine="567"/>
        <w:jc w:val="both"/>
        <w:rPr>
          <w:sz w:val="28"/>
          <w:szCs w:val="26"/>
          <w:lang w:val="pt-BR" w:bidi="th-TH"/>
        </w:rPr>
      </w:pPr>
      <w:r w:rsidRPr="00166090">
        <w:rPr>
          <w:sz w:val="28"/>
          <w:szCs w:val="26"/>
          <w:lang w:val="pt-BR" w:bidi="th-TH"/>
        </w:rPr>
        <w:t>Nhãn hàng hóa bắt buộc phải thể hiện các nội dung sau:</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a) Tên hàng hóa;</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b) Tên và địa chỉ của tổ chức, cá nhân chịu trách nhiệm về hàng hóa;</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c) Xuất xứ hàng hóa;</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d) Các nội dung khác theo tính chất của mỗi loại hàng hóa được quy định tại Phụ lục I của Nghị định 43 và văn bản quy phạm pháp luật liên quan.</w:t>
      </w:r>
    </w:p>
    <w:p w:rsidR="003C54EF" w:rsidRPr="00C001EC" w:rsidRDefault="003C54EF" w:rsidP="003C54EF">
      <w:pPr>
        <w:widowControl w:val="0"/>
        <w:tabs>
          <w:tab w:val="left" w:pos="540"/>
          <w:tab w:val="center" w:pos="4320"/>
        </w:tabs>
        <w:spacing w:before="120" w:after="0" w:line="360" w:lineRule="exact"/>
        <w:jc w:val="both"/>
        <w:rPr>
          <w:rFonts w:eastAsia="Times New Roman"/>
          <w:b/>
          <w:iCs/>
          <w:sz w:val="28"/>
          <w:szCs w:val="26"/>
          <w:lang w:eastAsia="zh-CN"/>
        </w:rPr>
      </w:pPr>
      <w:r w:rsidRPr="00C001EC">
        <w:rPr>
          <w:rFonts w:eastAsia="Times New Roman"/>
          <w:b/>
          <w:iCs/>
          <w:sz w:val="28"/>
          <w:szCs w:val="26"/>
          <w:lang w:eastAsia="zh-CN"/>
        </w:rPr>
        <w:t>3.</w:t>
      </w:r>
      <w:r w:rsidRPr="00C001EC">
        <w:rPr>
          <w:rFonts w:eastAsia="Times New Roman"/>
          <w:b/>
          <w:iCs/>
          <w:sz w:val="28"/>
          <w:szCs w:val="26"/>
          <w:lang w:val="zh-CN" w:eastAsia="zh-CN"/>
        </w:rPr>
        <w:t xml:space="preserve"> Vị trí nhãn hàng hóa</w:t>
      </w:r>
    </w:p>
    <w:p w:rsidR="003C54EF" w:rsidRPr="00C001EC" w:rsidRDefault="003C54EF" w:rsidP="003C54EF">
      <w:pPr>
        <w:widowControl w:val="0"/>
        <w:numPr>
          <w:ilvl w:val="0"/>
          <w:numId w:val="27"/>
        </w:numPr>
        <w:tabs>
          <w:tab w:val="left" w:pos="709"/>
        </w:tabs>
        <w:spacing w:before="120" w:after="0" w:line="360" w:lineRule="exact"/>
        <w:ind w:left="0" w:firstLine="567"/>
        <w:jc w:val="both"/>
        <w:rPr>
          <w:sz w:val="28"/>
          <w:szCs w:val="26"/>
        </w:rPr>
      </w:pPr>
      <w:r w:rsidRPr="00C001EC">
        <w:rPr>
          <w:sz w:val="28"/>
          <w:szCs w:val="26"/>
        </w:rPr>
        <w:t>Nhãn hàng hóa phải được thể hiện trên hàng hóa, bao bì thương phẩm của hàng hóa ở vị trí khi quan sát có thể nhận biết được dễ dàng, đầy đủ các nội dung quy định của nhãn mà không phải tháo rời các chi tiết, các phần của hàng hóa.</w:t>
      </w:r>
    </w:p>
    <w:p w:rsidR="003C54EF" w:rsidRPr="00C001EC" w:rsidRDefault="003C54EF" w:rsidP="003C54EF">
      <w:pPr>
        <w:widowControl w:val="0"/>
        <w:numPr>
          <w:ilvl w:val="0"/>
          <w:numId w:val="27"/>
        </w:numPr>
        <w:tabs>
          <w:tab w:val="left" w:pos="709"/>
        </w:tabs>
        <w:spacing w:before="120" w:after="0" w:line="360" w:lineRule="exact"/>
        <w:ind w:left="0" w:firstLine="567"/>
        <w:jc w:val="both"/>
        <w:rPr>
          <w:sz w:val="28"/>
          <w:szCs w:val="26"/>
        </w:rPr>
      </w:pPr>
      <w:r w:rsidRPr="00C001EC">
        <w:rPr>
          <w:sz w:val="28"/>
          <w:szCs w:val="26"/>
        </w:rPr>
        <w:t>Trường hợp không được hoặc không thể mở bao bì ngoài thì trên bao bì ngoài phải có nhãn và nhãn phải trình bày đầy đủ nội dung bắt buộc.</w:t>
      </w:r>
    </w:p>
    <w:p w:rsidR="003C54EF" w:rsidRPr="00C001EC" w:rsidRDefault="003C54EF" w:rsidP="003C54EF">
      <w:pPr>
        <w:widowControl w:val="0"/>
        <w:tabs>
          <w:tab w:val="left" w:pos="540"/>
          <w:tab w:val="center" w:pos="4320"/>
        </w:tabs>
        <w:spacing w:before="120" w:after="0" w:line="360" w:lineRule="exact"/>
        <w:jc w:val="both"/>
        <w:rPr>
          <w:rFonts w:eastAsia="Times New Roman"/>
          <w:iCs/>
          <w:sz w:val="28"/>
          <w:szCs w:val="26"/>
          <w:lang w:eastAsia="zh-CN"/>
        </w:rPr>
      </w:pPr>
      <w:r w:rsidRPr="00C001EC">
        <w:rPr>
          <w:rFonts w:eastAsia="Times New Roman"/>
          <w:b/>
          <w:iCs/>
          <w:sz w:val="28"/>
          <w:szCs w:val="26"/>
          <w:lang w:eastAsia="zh-CN"/>
        </w:rPr>
        <w:t>4.</w:t>
      </w:r>
      <w:r w:rsidRPr="00C001EC">
        <w:rPr>
          <w:rFonts w:eastAsia="Times New Roman"/>
          <w:b/>
          <w:iCs/>
          <w:sz w:val="28"/>
          <w:szCs w:val="26"/>
          <w:lang w:val="zh-CN" w:eastAsia="zh-CN"/>
        </w:rPr>
        <w:t xml:space="preserve"> Kích thước nhân hàng hóa, kích thước của chữ và số trên nhãn</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Tổ chức, cá nhân chịu trách nhiệm ghi nhãn hàng hóa tự xác định kích thước của nhãn hàng hóa, kích thước chữ và số thể hiện trên nhãn hàng hóa nhưng phải bảo đảm các yêu cầu sau đây:</w:t>
      </w:r>
    </w:p>
    <w:p w:rsidR="003C54EF" w:rsidRPr="00C001EC" w:rsidRDefault="003C54EF" w:rsidP="003C54EF">
      <w:pPr>
        <w:widowControl w:val="0"/>
        <w:numPr>
          <w:ilvl w:val="0"/>
          <w:numId w:val="26"/>
        </w:numPr>
        <w:tabs>
          <w:tab w:val="left" w:pos="709"/>
          <w:tab w:val="left" w:pos="851"/>
        </w:tabs>
        <w:spacing w:before="120" w:after="0" w:line="360" w:lineRule="exact"/>
        <w:ind w:left="0" w:firstLine="567"/>
        <w:jc w:val="both"/>
        <w:rPr>
          <w:spacing w:val="-8"/>
          <w:sz w:val="28"/>
          <w:szCs w:val="26"/>
        </w:rPr>
      </w:pPr>
      <w:r w:rsidRPr="00C001EC">
        <w:rPr>
          <w:spacing w:val="-8"/>
          <w:sz w:val="28"/>
          <w:szCs w:val="26"/>
        </w:rPr>
        <w:t>Ghi được đầy đủ nội dung bắt buộc theo quy định tại khoản 1 Điều 10 Nghị định 43/2017/NĐ-CP;</w:t>
      </w:r>
    </w:p>
    <w:p w:rsidR="003C54EF" w:rsidRPr="00C001EC" w:rsidRDefault="003C54EF" w:rsidP="003C54EF">
      <w:pPr>
        <w:widowControl w:val="0"/>
        <w:numPr>
          <w:ilvl w:val="0"/>
          <w:numId w:val="26"/>
        </w:numPr>
        <w:tabs>
          <w:tab w:val="left" w:pos="709"/>
          <w:tab w:val="left" w:pos="851"/>
        </w:tabs>
        <w:spacing w:before="120" w:after="0" w:line="360" w:lineRule="exact"/>
        <w:ind w:left="0" w:firstLine="567"/>
        <w:jc w:val="both"/>
        <w:rPr>
          <w:sz w:val="28"/>
          <w:szCs w:val="26"/>
        </w:rPr>
      </w:pPr>
      <w:r w:rsidRPr="00C001EC">
        <w:rPr>
          <w:sz w:val="28"/>
          <w:szCs w:val="26"/>
        </w:rPr>
        <w:t>Kích thước của chữ và số phải bảo đảm đủ để đọc bằng mắt thường và đáp ứng các yêu cầu sau đây:</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a) Kích thước của chữ và số thể hiện đại lượng đo lường thì phải tuân thủ quy định của pháp luật về đo lường;</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b) Trường hợp hàng hóa là thực phẩm, phụ gia thực phẩm, chất hỗ trợ chế biến thực phẩm bao gói sẵn thì chiều cao chữ của các nội dung bắt buộc trên nhãn không được thấp hơn 1,2 mm. Đối với trường hợp một mặt của bao gói dùng để ghi nhãn (không tính phần biên giáp mí) nhỏ hơn 80 cm</w:t>
      </w:r>
      <w:r w:rsidRPr="00C001EC">
        <w:rPr>
          <w:rFonts w:eastAsia="Times New Roman"/>
          <w:sz w:val="28"/>
          <w:szCs w:val="26"/>
          <w:vertAlign w:val="superscript"/>
        </w:rPr>
        <w:t>2</w:t>
      </w:r>
      <w:r w:rsidRPr="00C001EC">
        <w:rPr>
          <w:rFonts w:eastAsia="Times New Roman"/>
          <w:sz w:val="28"/>
          <w:szCs w:val="26"/>
        </w:rPr>
        <w:t> thì chiều cao chữ không được thấp hơn 0,9 mm.</w:t>
      </w:r>
    </w:p>
    <w:p w:rsidR="003C54EF" w:rsidRPr="00C001EC" w:rsidRDefault="003C54EF" w:rsidP="003C54EF">
      <w:pPr>
        <w:widowControl w:val="0"/>
        <w:spacing w:before="120" w:after="0" w:line="360" w:lineRule="exact"/>
        <w:jc w:val="both"/>
        <w:rPr>
          <w:rFonts w:eastAsia="Times New Roman"/>
          <w:b/>
          <w:sz w:val="28"/>
          <w:szCs w:val="26"/>
        </w:rPr>
      </w:pPr>
      <w:r w:rsidRPr="00C001EC">
        <w:rPr>
          <w:rFonts w:eastAsia="Times New Roman"/>
          <w:b/>
          <w:bCs/>
          <w:sz w:val="28"/>
          <w:szCs w:val="26"/>
        </w:rPr>
        <w:t>5. Màu sắc của chữ, ký hiệu và hình ảnh trên nhãn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Màu sắc của chữ, chữ số, hình vẽ, hình ảnh, dấu hiệu, ký hiệu ghi trên nhãn hàng hóa phải rõ ràng. Đối với những nội dung bắt buộc theo quy định thì chữ, chữ số phải có màu tương phản với màu nền của nhãn hàng hóa.</w:t>
      </w:r>
    </w:p>
    <w:p w:rsidR="003C54EF" w:rsidRPr="00C001EC" w:rsidRDefault="003C54EF" w:rsidP="003C54EF">
      <w:pPr>
        <w:widowControl w:val="0"/>
        <w:spacing w:before="120" w:after="0" w:line="360" w:lineRule="exact"/>
        <w:jc w:val="both"/>
        <w:rPr>
          <w:rFonts w:eastAsia="Times New Roman"/>
          <w:b/>
          <w:sz w:val="28"/>
          <w:szCs w:val="26"/>
        </w:rPr>
      </w:pPr>
      <w:r w:rsidRPr="00C001EC">
        <w:rPr>
          <w:rFonts w:eastAsia="Times New Roman"/>
          <w:b/>
          <w:bCs/>
          <w:sz w:val="28"/>
          <w:szCs w:val="26"/>
        </w:rPr>
        <w:t>6. Ngôn ngữ trình bày nhãn hàng hóa</w:t>
      </w:r>
    </w:p>
    <w:p w:rsidR="003C54EF" w:rsidRPr="00C001EC" w:rsidRDefault="003C54EF" w:rsidP="003C54EF">
      <w:pPr>
        <w:widowControl w:val="0"/>
        <w:numPr>
          <w:ilvl w:val="0"/>
          <w:numId w:val="28"/>
        </w:numPr>
        <w:tabs>
          <w:tab w:val="left" w:pos="709"/>
        </w:tabs>
        <w:spacing w:before="120" w:after="0" w:line="360" w:lineRule="exact"/>
        <w:ind w:left="0" w:firstLine="567"/>
        <w:jc w:val="both"/>
        <w:rPr>
          <w:sz w:val="28"/>
          <w:szCs w:val="26"/>
        </w:rPr>
      </w:pPr>
      <w:r w:rsidRPr="00C001EC">
        <w:rPr>
          <w:sz w:val="28"/>
          <w:szCs w:val="26"/>
        </w:rPr>
        <w:t xml:space="preserve">Những nội dung bắt buộc thể hiện trên nhãn hàng hóa phải được ghi bằng tiếng Việt, trừ trường hợp quy định khác của </w:t>
      </w:r>
      <w:r w:rsidRPr="00C001EC">
        <w:rPr>
          <w:rFonts w:eastAsia="Times New Roman"/>
          <w:sz w:val="28"/>
          <w:szCs w:val="26"/>
          <w:lang w:val="pt-BR"/>
        </w:rPr>
        <w:t>Nghị định 43/2017/NĐ-CP.</w:t>
      </w:r>
    </w:p>
    <w:p w:rsidR="003C54EF" w:rsidRPr="00C001EC" w:rsidRDefault="003C54EF" w:rsidP="003C54EF">
      <w:pPr>
        <w:widowControl w:val="0"/>
        <w:numPr>
          <w:ilvl w:val="0"/>
          <w:numId w:val="28"/>
        </w:numPr>
        <w:tabs>
          <w:tab w:val="left" w:pos="709"/>
        </w:tabs>
        <w:spacing w:before="120" w:after="0" w:line="360" w:lineRule="exact"/>
        <w:ind w:left="0" w:firstLine="567"/>
        <w:jc w:val="both"/>
        <w:rPr>
          <w:sz w:val="28"/>
          <w:szCs w:val="26"/>
        </w:rPr>
      </w:pPr>
      <w:r w:rsidRPr="00C001EC">
        <w:rPr>
          <w:sz w:val="28"/>
          <w:szCs w:val="26"/>
        </w:rPr>
        <w:t>Hàng hóa được sản xuất và lưu thông trong nước, ngoài việc thực hiện quy định trên, nội dung thể hiện trên nhãn có thể được ghi bằng ngôn ngữ khác. Nội dung ghi bằng ngôn ngữ khác phải tương ứng nội dung tiếng Việt. Kích thước chữ được ghi bằng ngôn ngữ khác không được lớn hơn kích thước chữ của nội dung ghi bằng tiếng Việt.</w:t>
      </w:r>
    </w:p>
    <w:p w:rsidR="003C54EF" w:rsidRPr="00C001EC" w:rsidRDefault="003C54EF" w:rsidP="003C54EF">
      <w:pPr>
        <w:widowControl w:val="0"/>
        <w:numPr>
          <w:ilvl w:val="0"/>
          <w:numId w:val="28"/>
        </w:numPr>
        <w:tabs>
          <w:tab w:val="left" w:pos="709"/>
        </w:tabs>
        <w:spacing w:before="120" w:after="0" w:line="360" w:lineRule="exact"/>
        <w:ind w:left="0" w:firstLine="567"/>
        <w:jc w:val="both"/>
        <w:rPr>
          <w:spacing w:val="-4"/>
          <w:sz w:val="28"/>
          <w:szCs w:val="26"/>
        </w:rPr>
      </w:pPr>
      <w:r w:rsidRPr="00C001EC">
        <w:rPr>
          <w:spacing w:val="-4"/>
          <w:sz w:val="28"/>
          <w:szCs w:val="26"/>
        </w:rPr>
        <w:t>Các nội dung sau được phép ghi bằng các ngôn ngữ khác có gốc chữ cái La tinh:</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a) Tên quốc tế hoặc tên khoa học của thuốc dùng cho người trong trường hợp không có tên tiếng Việt;</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b) Tên quốc tế hoặc tên khoa học kèm công thức hóa học, công thức cấu tạo của hóa chất, dược chất, tá dược, thành phần của thuốc;</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c) Tên quốc tế hoặc tên khoa học của thành phần, thành phần định lượng của hàng hóa trong trường hợp không dịch được ra tiếng Việt hoặc dịch được ra tiếng Việt nhưng không có nghĩa;</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d) Tên và địa chỉ doanh nghiệp nước ngoài có liên quan đến sản xuất hàng hóa.</w:t>
      </w:r>
    </w:p>
    <w:p w:rsidR="003C54EF" w:rsidRPr="00C001EC" w:rsidRDefault="003C54EF" w:rsidP="003C54EF">
      <w:pPr>
        <w:widowControl w:val="0"/>
        <w:numPr>
          <w:ilvl w:val="0"/>
          <w:numId w:val="10"/>
        </w:numPr>
        <w:tabs>
          <w:tab w:val="left" w:pos="851"/>
        </w:tabs>
        <w:spacing w:before="120" w:after="0" w:line="360" w:lineRule="exact"/>
        <w:ind w:left="0" w:firstLine="567"/>
        <w:jc w:val="both"/>
        <w:rPr>
          <w:sz w:val="28"/>
          <w:szCs w:val="26"/>
        </w:rPr>
      </w:pPr>
      <w:r w:rsidRPr="00C001EC">
        <w:rPr>
          <w:bCs/>
          <w:sz w:val="28"/>
          <w:szCs w:val="26"/>
        </w:rPr>
        <w:t>Ghi nhãn phụ:</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a. Nhãn phụ sử dụng đối với hàng hóa nhập khẩu theo quy định tại khoản 3 Điều 7 của Nghị định này.</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b. Nhãn phụ được sử dụng đối với hàng hóa không xuất khẩu được hoặc bị trả lại, đưa ra lưu thông trên thị trường.</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c. Nhãn phụ phải được gắn trên hàng hóa hoặc bao bì thương phẩm của hàng hóa và không được che khuất những nội dung bắt buộc của nhãn gốc.</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 xml:space="preserve">d. Nội dung ghi trên nhãn phụ là nội dung dịch nguyên ra tiếng Việt từ các nội dung bắt buộc ghi trên nhãn gốc và bổ sung các nội dung bắt buộc khác còn thiếu theo tính chất của hàng hóa theo quy định tại </w:t>
      </w:r>
      <w:r w:rsidRPr="00C001EC">
        <w:rPr>
          <w:rFonts w:eastAsia="Times New Roman"/>
          <w:sz w:val="28"/>
          <w:szCs w:val="26"/>
          <w:lang w:val="pt-BR"/>
        </w:rPr>
        <w:t>Nghị định 43/2017/NĐ-CP.</w:t>
      </w:r>
      <w:r w:rsidRPr="00C001EC">
        <w:rPr>
          <w:rFonts w:eastAsia="Times New Roman"/>
          <w:sz w:val="28"/>
          <w:szCs w:val="26"/>
        </w:rPr>
        <w:t>. Tổ chức, cá nhân ghi nhãn phải chịu trách nhiệm về tính chính xác, trung thực của nội dung ghi. Nội dung ghi trên nhãn phụ gồm cả nội dung được ghi bổ sung không làm hiểu sai nội dung trên nhãn gốc và phải phản ánh đúng bản chất và nguồn gốc của hàng hóa.</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Đối với hàng hóa không xuất khẩu được hoặc bị trả lại, đưa ra lưu thông trên thị trường thì trên nhãn phụ phải có dòng chữ in đậm “Được sản xuất tại Việt Nam”.</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e. Những hàng hóa sau đây không phải ghi nhãn phụ:</w:t>
      </w:r>
    </w:p>
    <w:p w:rsidR="003C54EF" w:rsidRPr="00C001EC" w:rsidRDefault="003C54EF" w:rsidP="003C54EF">
      <w:pPr>
        <w:pStyle w:val="ListParagraph"/>
        <w:widowControl w:val="0"/>
        <w:numPr>
          <w:ilvl w:val="0"/>
          <w:numId w:val="29"/>
        </w:numPr>
        <w:tabs>
          <w:tab w:val="left" w:pos="709"/>
        </w:tabs>
        <w:spacing w:before="120" w:after="0" w:line="360" w:lineRule="exact"/>
        <w:ind w:left="0" w:firstLine="567"/>
        <w:contextualSpacing w:val="0"/>
        <w:jc w:val="both"/>
        <w:rPr>
          <w:rFonts w:eastAsia="Times New Roman"/>
          <w:spacing w:val="-6"/>
          <w:sz w:val="28"/>
          <w:szCs w:val="26"/>
        </w:rPr>
      </w:pPr>
      <w:r w:rsidRPr="00C001EC">
        <w:rPr>
          <w:rFonts w:eastAsia="Times New Roman"/>
          <w:spacing w:val="-6"/>
          <w:sz w:val="28"/>
          <w:szCs w:val="26"/>
        </w:rPr>
        <w:t>Linh kiện nhập khẩu để thay thế các linh kiện bị hỏng trong dịch vụ bảo hành hàng hóa của tổ chức, cá nhân chịu trách nhiệm đối với hàng hóa đó, không bán ra thị trường;</w:t>
      </w:r>
    </w:p>
    <w:p w:rsidR="003C54EF" w:rsidRPr="00C001EC" w:rsidRDefault="003C54EF" w:rsidP="003C54EF">
      <w:pPr>
        <w:pStyle w:val="ListParagraph"/>
        <w:widowControl w:val="0"/>
        <w:numPr>
          <w:ilvl w:val="0"/>
          <w:numId w:val="29"/>
        </w:numPr>
        <w:tabs>
          <w:tab w:val="left" w:pos="709"/>
        </w:tabs>
        <w:spacing w:before="120" w:after="0" w:line="360" w:lineRule="exact"/>
        <w:ind w:left="0" w:firstLine="567"/>
        <w:contextualSpacing w:val="0"/>
        <w:jc w:val="both"/>
        <w:rPr>
          <w:rFonts w:eastAsia="Times New Roman"/>
          <w:sz w:val="28"/>
          <w:szCs w:val="26"/>
        </w:rPr>
      </w:pPr>
      <w:r w:rsidRPr="00C001EC">
        <w:rPr>
          <w:rFonts w:eastAsia="Times New Roman"/>
          <w:sz w:val="28"/>
          <w:szCs w:val="26"/>
        </w:rPr>
        <w:t>Nguyên liệu, phụ gia thực phẩm, chất hỗ trợ chế biến thực phẩm, linh kiện nhập khẩu về để sản xuất, không bán ra thị trường.</w:t>
      </w:r>
    </w:p>
    <w:p w:rsidR="003C54EF" w:rsidRPr="00C001EC" w:rsidRDefault="003C54EF" w:rsidP="003C54EF">
      <w:pPr>
        <w:widowControl w:val="0"/>
        <w:spacing w:before="120" w:after="0" w:line="360" w:lineRule="exact"/>
        <w:jc w:val="both"/>
        <w:rPr>
          <w:b/>
          <w:bCs/>
          <w:iCs/>
          <w:sz w:val="28"/>
          <w:szCs w:val="26"/>
        </w:rPr>
      </w:pPr>
      <w:r w:rsidRPr="00C001EC">
        <w:rPr>
          <w:b/>
          <w:bCs/>
          <w:iCs/>
          <w:sz w:val="28"/>
          <w:szCs w:val="26"/>
        </w:rPr>
        <w:t>7. Trách nhiệm ghi nhãn hàng hóa</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a. Tổ chức, cá nhân chịu trách nhiệm ghi nhãn hàng hóa kể cả nhãn phụ phải bảo đảm ghi nhãn trung thực, rõ ràng, chính xác, phản ánh đúng bản chất của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Hàng hóa sản xuất để lưu thông trong nước thì tổ chức, cá nhân sản xuất phải chịu trách nhiệm thực hiện ghi nhãn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ong trường hợp tổ chức, cá nhân chịu trách nhiệm ghi nhãn hàng hóa yêu cầu tổ chức, cá nhân khác thực hiện việc ghi nhãn thì tổ chức, cá nhân đó vẫn phải chịu trách nhiệm về nhãn hàng hóa của mình.</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Trong trường hợp hàng hóa xuất khẩu không xuất khẩu được hoặc bị trả lại, đưa ra lưu thông trên thị trường thì tổ chức, cá nhân đưa hàng hóa ra lưu thông phải ghi nhãn theo quy định của Nghị định 43/2017/NĐ-CP.</w:t>
      </w:r>
    </w:p>
    <w:p w:rsidR="003C54EF" w:rsidRPr="00C001EC" w:rsidRDefault="003C54EF" w:rsidP="003C54EF">
      <w:pPr>
        <w:widowControl w:val="0"/>
        <w:spacing w:before="120" w:after="0" w:line="360" w:lineRule="exact"/>
        <w:jc w:val="both"/>
        <w:rPr>
          <w:b/>
          <w:iCs/>
          <w:sz w:val="28"/>
          <w:szCs w:val="26"/>
        </w:rPr>
      </w:pPr>
      <w:r w:rsidRPr="00C001EC">
        <w:rPr>
          <w:b/>
          <w:bCs/>
          <w:iCs/>
          <w:sz w:val="28"/>
          <w:szCs w:val="26"/>
        </w:rPr>
        <w:t>7. Tên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ên hàng hóa phải ở vị trí dễ thấy, dễ đọc trên nhãn hàng hóa. Chữ viết tên hàng hóa phải là chữ có kích thước lớn nhất so với các nội dung bắt buộc khác trên nhãn hàng hóa.</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Tên hàng hóa ghi trên nhãn do tổ chức, cá nhân sản xuất hàng hóa tự đặt. Tên hàng hóa không được làm hiểu sai lệch về bản chất, công dụng và thành phần của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tên của thành phần được sử dụng làm tên hay một phần của tên hàng hóa thì thành phần đó bắt buộc phải ghi định lượng, trừ trường hợp quy định tại khoản 4 Điều 13 của Nghị định này.</w:t>
      </w:r>
    </w:p>
    <w:p w:rsidR="003C54EF" w:rsidRPr="00C001EC" w:rsidRDefault="003C54EF" w:rsidP="003C54EF">
      <w:pPr>
        <w:widowControl w:val="0"/>
        <w:tabs>
          <w:tab w:val="left" w:pos="851"/>
        </w:tabs>
        <w:spacing w:before="120" w:after="0" w:line="360" w:lineRule="exact"/>
        <w:jc w:val="both"/>
        <w:rPr>
          <w:b/>
          <w:iCs/>
          <w:sz w:val="28"/>
          <w:szCs w:val="26"/>
        </w:rPr>
      </w:pPr>
      <w:r w:rsidRPr="00C001EC">
        <w:rPr>
          <w:b/>
          <w:bCs/>
          <w:iCs/>
          <w:sz w:val="28"/>
          <w:szCs w:val="26"/>
        </w:rPr>
        <w:t>8. Định lượng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a. Hàng hóa định lượng bàng đại lượng đo lường thì phải ghi định lượng theo quy định của pháp luật Việt Nam về đo lường.</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b. Hàng hóa định lượng bằng số đếm thì phải ghi định lượng theo số đếm tự nhiên.</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Trường hợp trong một bao bì thương phẩm có nhiều đơn vị hàng hóa thì phải ghi định lượng của từng đơn vị hàng hóa và định lượng tổng của các đơn vị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d. Trường hợp chất phụ gia dùng để tạo màu sắc, hương, vị mà màu sắc, hương, vị đó ghi kèm theo tên hàng hóa thì không phải ghi định lượ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e. Trường hợp tên chất chiết xuất, tinh chất từ các nguyên liệu tự nhiên ghi kèm tên hàng hóa thì phải ghi thành phần định lượng chất chiết xuất, tinh chất hoặc khối lượng nguyên liệu tương đương dùng để tạo ra lượng chất chiết xuất, tinh chất đó.</w:t>
      </w:r>
    </w:p>
    <w:p w:rsidR="003C54EF" w:rsidRPr="00C001EC" w:rsidRDefault="003C54EF" w:rsidP="003C54EF">
      <w:pPr>
        <w:widowControl w:val="0"/>
        <w:tabs>
          <w:tab w:val="left" w:pos="851"/>
        </w:tabs>
        <w:spacing w:before="120" w:after="0" w:line="360" w:lineRule="exact"/>
        <w:jc w:val="both"/>
        <w:rPr>
          <w:i/>
          <w:iCs/>
          <w:sz w:val="28"/>
          <w:szCs w:val="26"/>
        </w:rPr>
      </w:pPr>
      <w:r w:rsidRPr="00C001EC">
        <w:rPr>
          <w:bCs/>
          <w:i/>
          <w:iCs/>
          <w:sz w:val="28"/>
          <w:szCs w:val="26"/>
        </w:rPr>
        <w:t>K) Ngày sản xuất, hạn sử dụ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a. Ngày sản xuất, hạn sử dụng hàng hóa được ghi theo thứ tự ngày, tháng, năm của năm dương lịch. Trường hợp ghi theo thứ tự khác thì phải có chú thích thứ tự đó bằng tiếng Việ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Mỗi số chỉ ngày, chỉ tháng, chỉ năm ghi bằng hai chữ số, được phép ghi số chỉ năm bằng bốn chữ số. Số chỉ ngày, tháng, năm của một mốc thời gian phải ghi cùng một dò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quy định ghi tháng sản xuất thì ghi theo thứ tự tháng, năm của năm dương lịch.</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quy định ghi năm sản xuất thì ghi bốn chữ số chỉ năm của năm dương lịch. “ngày sản xuất”, “hạn sử dụng” hoặc “hạn dùng” ghi trên nhãn được ghi đầy đủ hoặc ghi tắt bằng chữ in hoa là: “NSX”, “HSD” hoặc “HD”.</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Trường hợp hàng hóa bắt buộc phải ghi ngày sản xuất và hạn sử dụng theo quy định tại Phụ lục I của Nghị định này mà nhãn hàng hóa đã ghi ngày sản xuất theo quy định tại khoản 1 Điều này thì hạn sử dụng được phép ghi là khoảng thời gian kể từ ngày sản xuất và ngược lại nếu nhãn hàng hóa đã ghi hạn sử dụng thì ngày sản xuất được phép ghi là khoảng thời gian trước hạn sử dụ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Đối với hàng hóa được san chia, sang chiết, nạp, đóng gói lại phải thể hiện ngày san chia, sang chiết, nạp, đóng gói lại và hạn sử dụng phải được tính từ ngày sản xuất được thể hiện trên nhãn gốc.</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xml:space="preserve">d. Cách ghi ngày sản xuất, hạn sử dụng được quy định cụ thể tại Mục 1 Phụ lục III của </w:t>
      </w:r>
      <w:r w:rsidRPr="00C001EC">
        <w:rPr>
          <w:rFonts w:eastAsia="Times New Roman"/>
          <w:sz w:val="28"/>
          <w:szCs w:val="26"/>
          <w:lang w:val="pt-BR"/>
        </w:rPr>
        <w:t>Nghị định 43/2017/NĐ-CP.</w:t>
      </w:r>
    </w:p>
    <w:p w:rsidR="003C54EF" w:rsidRPr="00C001EC" w:rsidRDefault="003C54EF" w:rsidP="003C54EF">
      <w:pPr>
        <w:widowControl w:val="0"/>
        <w:tabs>
          <w:tab w:val="left" w:pos="993"/>
        </w:tabs>
        <w:spacing w:before="120" w:after="0" w:line="360" w:lineRule="exact"/>
        <w:jc w:val="both"/>
        <w:rPr>
          <w:b/>
          <w:iCs/>
          <w:sz w:val="28"/>
          <w:szCs w:val="26"/>
        </w:rPr>
      </w:pPr>
      <w:r w:rsidRPr="00C001EC">
        <w:rPr>
          <w:b/>
          <w:bCs/>
          <w:iCs/>
          <w:sz w:val="28"/>
          <w:szCs w:val="26"/>
        </w:rPr>
        <w:t>9. Xuất xứ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a. Tổ chức, cá nhân sản xuất, nhập khẩu tự xác định và ghi xuất xứ đối với hàng hóa của mình nhưng phải bảo đảm trung thực, chính xác, tuân thủ các quy định của pháp luật về xuất xứ hàng hóa hoặc các Hiệp định mà Việt Nam đã tham gia hoặc ký kế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Cách ghi xuất xứ hàng hóa được quy định như sau: Ghi cụm từ “sản xuất tại” hoặc “chế tạo tại”, “nước sản xuất”, “xuất xứ” hoặc “sản xuất bởi” kèm tên nước hoặc vùng lãnh thổ sản xuất ra hàng hóa đó.</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ên nước hoặc vùng lãnh thổ sản xuất ra hàng hóa đó không được viết tắt.</w:t>
      </w:r>
    </w:p>
    <w:p w:rsidR="003C54EF" w:rsidRPr="00C001EC" w:rsidRDefault="003C54EF" w:rsidP="003C54EF">
      <w:pPr>
        <w:widowControl w:val="0"/>
        <w:tabs>
          <w:tab w:val="left" w:pos="993"/>
        </w:tabs>
        <w:spacing w:before="120" w:after="0" w:line="360" w:lineRule="exact"/>
        <w:jc w:val="both"/>
        <w:rPr>
          <w:b/>
          <w:iCs/>
          <w:sz w:val="28"/>
          <w:szCs w:val="26"/>
        </w:rPr>
      </w:pPr>
      <w:r w:rsidRPr="00C001EC">
        <w:rPr>
          <w:b/>
          <w:bCs/>
          <w:iCs/>
          <w:sz w:val="28"/>
          <w:szCs w:val="26"/>
        </w:rPr>
        <w:t>10. Thành phần, thành phần định lượng</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a. Ghi thành phần là ghi tên nguyên liệu kể cả chất phụ gia dùng để sản xuất ra hàng hóa và tồn tại trong thành phẩm kể cả trường hợp hình thức nguyên liệu đã bị thay đổi.</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xml:space="preserve">Trường hợp tên của thành phần được ghi trên nhãn hàng hóa để gây sự chú ý đối với hàng hóa thì thành phần đó bắt buộc phải ghi định lượng, trừ trường hợp quy định tại khoản 4 Điều 13 của </w:t>
      </w:r>
      <w:r w:rsidRPr="00C001EC">
        <w:rPr>
          <w:rFonts w:eastAsia="Times New Roman"/>
          <w:sz w:val="28"/>
          <w:szCs w:val="26"/>
          <w:lang w:val="pt-BR"/>
        </w:rPr>
        <w:t>Nghị định 43/2017/NĐ-CP.</w:t>
      </w:r>
      <w:r w:rsidRPr="00C001EC">
        <w:rPr>
          <w:rFonts w:eastAsia="Times New Roman"/>
          <w:sz w:val="28"/>
          <w:szCs w:val="26"/>
        </w:rPr>
        <w: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Ghi thành phần định lượng là ghi thành phần kèm định lượng của từng thành phần. Tùy theo tính chất, trạng thái của hàng hóa, thành phần định lượng được ghi là khối lượng của thành phần đó có trong một đơn vị sản phẩm hoặc ghi theo một trong các tỷ lệ: Khối lượng với khối lượng; khối lượng với thể tích; thể tích với thể tích; phần trăm khối lượng; phần trăm thể tích.</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thành phần hàng hóa được định lượng bằng các đại lượng đo lường phải ghi định lượng theo quy định của pháp luật Việt Nam về đo lườ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Đối với một số loại hàng hóa, việc ghi thành phần, thành phần định lượng được quy định như sau:</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thực phẩm phải ghi thành phần theo thứ tự từ cao đến thấp về khối lượng.</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Nếu thành phần là chất phụ gia, phải ghi tên nhóm chất phụ gia, tên chất phụ gia hoặc mã số quốc tế INS (nếu có); trường hợp chất phụ gia là hương liệu, chất tạo ngọt, chất tạo màu thì phải ghi tên nhóm hương liệu, chất tạo ngọt, chất tạo màu, ghi tên chất (nếu có) và ghi thêm chất đó là chất “tự nhiên”, “giống tự nhiên”, “tổng hợp” hay “nhân tạo”;</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thuốc dùng cho người, vắc xin, sinh phẩm y tế, chế phẩm sinh học, thuốc thú y, thuốc bảo vệ thực vật, phải ghi thành phần và hàm lượng các hoạt chấ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mỹ phẩm phải ghi thành phần bao gồm cả các chất phụ gi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đồ gia dụng kim khí, đồ dùng được chế tạo từ một loại nguyên liệu chính quyết định giá trị sử dụng thì phải ghi tên thành phần nguyên liệu chính cùng với tên hàng hóa và không phải ghi thành phần và thành phần định lượ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d. Thành phần, thành phần định lượng của hàng hóa có cách ghi khác .</w:t>
      </w:r>
    </w:p>
    <w:p w:rsidR="00B53B88" w:rsidRPr="00C001EC" w:rsidRDefault="00B53B88" w:rsidP="00F95448">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br w:type="page"/>
      </w:r>
    </w:p>
    <w:p w:rsidR="00B53B88" w:rsidRPr="00C001EC" w:rsidRDefault="00B53B88"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t xml:space="preserve">Phụ lục 9. Hướng dẫn thành lập </w:t>
      </w:r>
      <w:r w:rsidR="002E2506" w:rsidRPr="00C001EC">
        <w:rPr>
          <w:rFonts w:eastAsia="Times New Roman"/>
          <w:b/>
          <w:sz w:val="28"/>
          <w:szCs w:val="28"/>
        </w:rPr>
        <w:t>Hợp tác xã</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bCs/>
          <w:sz w:val="28"/>
          <w:szCs w:val="28"/>
          <w:bdr w:val="none" w:sz="0" w:space="0" w:color="auto" w:frame="1"/>
        </w:rPr>
      </w:pPr>
      <w:r w:rsidRPr="00C001EC">
        <w:rPr>
          <w:rFonts w:eastAsia="Times New Roman"/>
          <w:bCs/>
          <w:sz w:val="28"/>
          <w:szCs w:val="28"/>
          <w:bdr w:val="none" w:sz="0" w:space="0" w:color="auto" w:frame="1"/>
        </w:rPr>
        <w:t>Các bước thành lập HTX bao gồm:</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
          <w:bCs/>
          <w:sz w:val="28"/>
          <w:szCs w:val="28"/>
          <w:bdr w:val="none" w:sz="0" w:space="0" w:color="auto" w:frame="1"/>
        </w:rPr>
        <w:t>Bước 1: Xác định nhu cầu hợp tác</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Các vấn đề cần được xác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Đối tượng cần hợp tác;</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Điều kiện sản xuất kinh doanh, lợi thế và mối quan tâm của địa phươ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Các thuận lợi, khó khăn trong hoạt động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Các vấn đề trên cần được phân tích, đánh giá nhằm định hướng phát triển cho HTX và giải quyết tốt hơn những vấn đề trong cộng đồng địa phươ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
          <w:bCs/>
          <w:sz w:val="28"/>
          <w:szCs w:val="28"/>
          <w:bdr w:val="none" w:sz="0" w:space="0" w:color="auto" w:frame="1"/>
        </w:rPr>
        <w:t>Bước 2: Sáng lập và công tác vận độ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1:</w:t>
      </w:r>
      <w:r w:rsidRPr="00C001EC">
        <w:rPr>
          <w:rFonts w:eastAsia="Times New Roman"/>
          <w:sz w:val="28"/>
          <w:szCs w:val="28"/>
        </w:rPr>
        <w:t> Tìm sáng lập viê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có vai trò đặc biệt quan trọng đối với HTX, là cá nhân, hộ gia đình hoặc pháp nhân khởi xướng việc thành lập HTX và tham gi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phải là người có ý tưởng hình thành việc hợp tác, có hiểu biết về Luật và tổ chức HTX, có nhiệt tình, uy tín, khả năng, hiểu biết về những vấn đề mà HTX dự định sản xuất kinh doanh dịch vụ, có khả năng đề xướng các chương trình và lập kế hoạch hoạt động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2:</w:t>
      </w:r>
      <w:r w:rsidRPr="00C001EC">
        <w:rPr>
          <w:rFonts w:eastAsia="Times New Roman"/>
          <w:sz w:val="28"/>
          <w:szCs w:val="28"/>
        </w:rPr>
        <w:t> Vận động và chuẩn bị</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báo cáo bằng văn bản với UBND cấp xã nơi dự định đặt trụ sở chính của HTX về việc thành lập, địa điểm đóng trụ sở, phương hướng sản xuất, kinh doanh và kế hoạch hoạt động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tiến hành tuyên truyền, vận động các cá nhân, hộ gia đình, pháp nhân khác có nhu cầu tham gi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Tài liệu tuyên truyề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sz w:val="28"/>
          <w:szCs w:val="28"/>
        </w:rPr>
        <w:t xml:space="preserve">- </w:t>
      </w:r>
      <w:hyperlink r:id="rId55" w:history="1">
        <w:r w:rsidRPr="00C001EC">
          <w:rPr>
            <w:rFonts w:eastAsia="Times New Roman"/>
            <w:sz w:val="28"/>
            <w:szCs w:val="28"/>
            <w:bdr w:val="none" w:sz="0" w:space="0" w:color="auto" w:frame="1"/>
          </w:rPr>
          <w:t>Luật HTX năm 2012</w:t>
        </w:r>
      </w:hyperlink>
      <w:r w:rsidRPr="00C001EC">
        <w:rPr>
          <w:rFonts w:eastAsia="Times New Roman"/>
          <w:sz w:val="28"/>
          <w:szCs w:val="28"/>
          <w:bdr w:val="none" w:sz="0" w:space="0" w:color="auto" w:frame="1"/>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sz w:val="28"/>
          <w:szCs w:val="28"/>
        </w:rPr>
        <w:t xml:space="preserve">- </w:t>
      </w:r>
      <w:hyperlink r:id="rId56" w:history="1">
        <w:r w:rsidRPr="00C001EC">
          <w:rPr>
            <w:rFonts w:eastAsia="Times New Roman"/>
            <w:sz w:val="28"/>
            <w:szCs w:val="28"/>
            <w:bdr w:val="none" w:sz="0" w:space="0" w:color="auto" w:frame="1"/>
          </w:rPr>
          <w:t>Nghị định 193/2013/NĐ-CP</w:t>
        </w:r>
      </w:hyperlink>
      <w:r w:rsidRPr="00C001EC">
        <w:rPr>
          <w:rFonts w:eastAsia="Times New Roman"/>
          <w:sz w:val="28"/>
          <w:szCs w:val="28"/>
        </w:rPr>
        <w:t xml:space="preserve"> của Chính phủ quy định chi tiết một số điều của Luật </w:t>
      </w:r>
      <w:r w:rsidR="00271E4B" w:rsidRPr="00C001EC">
        <w:rPr>
          <w:rFonts w:eastAsia="Times New Roman"/>
          <w:sz w:val="28"/>
          <w:szCs w:val="28"/>
        </w:rPr>
        <w:t>HTX</w:t>
      </w:r>
      <w:r w:rsidRPr="00C001EC">
        <w:rPr>
          <w:rFonts w:eastAsia="Times New Roman"/>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pacing w:val="-2"/>
          <w:sz w:val="28"/>
          <w:szCs w:val="28"/>
        </w:rPr>
      </w:pPr>
      <w:r w:rsidRPr="00C001EC">
        <w:rPr>
          <w:sz w:val="28"/>
          <w:szCs w:val="28"/>
        </w:rPr>
        <w:t xml:space="preserve">- </w:t>
      </w:r>
      <w:hyperlink r:id="rId57" w:history="1">
        <w:r w:rsidRPr="00C001EC">
          <w:rPr>
            <w:rFonts w:eastAsia="Times New Roman"/>
            <w:spacing w:val="-2"/>
            <w:sz w:val="28"/>
            <w:szCs w:val="28"/>
            <w:bdr w:val="none" w:sz="0" w:space="0" w:color="auto" w:frame="1"/>
          </w:rPr>
          <w:t>Nghị định số 107/2017/NĐ-CP</w:t>
        </w:r>
      </w:hyperlink>
      <w:r w:rsidRPr="00C001EC">
        <w:rPr>
          <w:rFonts w:eastAsia="Times New Roman"/>
          <w:spacing w:val="-2"/>
          <w:sz w:val="28"/>
          <w:szCs w:val="28"/>
        </w:rPr>
        <w:t xml:space="preserve"> của Chính phủ về việc sửa đổi, bổ sung một số điều của Nghị định 193/2013/NĐ-CP quy định chi tiết một số điều của Luật </w:t>
      </w:r>
      <w:r w:rsidR="00271E4B" w:rsidRPr="00C001EC">
        <w:rPr>
          <w:rFonts w:eastAsia="Times New Roman"/>
          <w:spacing w:val="-2"/>
          <w:sz w:val="28"/>
          <w:szCs w:val="28"/>
        </w:rPr>
        <w:t>HTX</w:t>
      </w:r>
      <w:r w:rsidRPr="00C001EC">
        <w:rPr>
          <w:rFonts w:eastAsia="Times New Roman"/>
          <w:spacing w:val="-2"/>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sz w:val="28"/>
          <w:szCs w:val="28"/>
        </w:rPr>
        <w:t xml:space="preserve">- </w:t>
      </w:r>
      <w:hyperlink r:id="rId58" w:history="1">
        <w:r w:rsidRPr="00C001EC">
          <w:rPr>
            <w:rFonts w:eastAsia="Times New Roman"/>
            <w:sz w:val="28"/>
            <w:szCs w:val="28"/>
            <w:bdr w:val="none" w:sz="0" w:space="0" w:color="auto" w:frame="1"/>
          </w:rPr>
          <w:t>Thông tư 03/2014/TT-BKHĐT</w:t>
        </w:r>
      </w:hyperlink>
      <w:r w:rsidRPr="00C001EC">
        <w:rPr>
          <w:rFonts w:eastAsia="Times New Roman"/>
          <w:sz w:val="28"/>
          <w:szCs w:val="28"/>
        </w:rPr>
        <w:t xml:space="preserve"> của Bộ Kế hoạch và Đầu tư hướng dẫn về đăng ký </w:t>
      </w:r>
      <w:r w:rsidR="00271E4B" w:rsidRPr="00C001EC">
        <w:rPr>
          <w:rFonts w:eastAsia="Times New Roman"/>
          <w:sz w:val="28"/>
          <w:szCs w:val="28"/>
        </w:rPr>
        <w:t>HTX</w:t>
      </w:r>
      <w:r w:rsidRPr="00C001EC">
        <w:rPr>
          <w:rFonts w:eastAsia="Times New Roman"/>
          <w:sz w:val="28"/>
          <w:szCs w:val="28"/>
        </w:rPr>
        <w:t xml:space="preserve"> và chế độ báo cáo tình hình hoạt động của </w:t>
      </w:r>
      <w:r w:rsidR="00271E4B" w:rsidRPr="00C001EC">
        <w:rPr>
          <w:rFonts w:eastAsia="Times New Roman"/>
          <w:sz w:val="28"/>
          <w:szCs w:val="28"/>
        </w:rPr>
        <w:t>HTX</w:t>
      </w:r>
      <w:r w:rsidRPr="00C001EC">
        <w:rPr>
          <w:rFonts w:eastAsia="Times New Roman"/>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3:</w:t>
      </w:r>
      <w:r w:rsidRPr="00C001EC">
        <w:rPr>
          <w:rFonts w:eastAsia="Times New Roman"/>
          <w:sz w:val="28"/>
          <w:szCs w:val="28"/>
        </w:rPr>
        <w:t> Xây dựng dự thảo Điều lệ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Sáng lập viên xây dựng Điều lệ </w:t>
      </w:r>
      <w:r w:rsidR="00271E4B" w:rsidRPr="00C001EC">
        <w:rPr>
          <w:rFonts w:eastAsia="Times New Roman"/>
          <w:sz w:val="28"/>
          <w:szCs w:val="28"/>
        </w:rPr>
        <w:t>HTX</w:t>
      </w:r>
      <w:r w:rsidRPr="00C001EC">
        <w:rPr>
          <w:rFonts w:eastAsia="Times New Roman"/>
          <w:sz w:val="28"/>
          <w:szCs w:val="28"/>
        </w:rPr>
        <w:t xml:space="preserve"> theo quy định tại Điều 21 Luật </w:t>
      </w:r>
      <w:r w:rsidR="00271E4B" w:rsidRPr="00C001EC">
        <w:rPr>
          <w:rFonts w:eastAsia="Times New Roman"/>
          <w:sz w:val="28"/>
          <w:szCs w:val="28"/>
        </w:rPr>
        <w:t>HTX</w:t>
      </w:r>
      <w:r w:rsidRPr="00C001EC">
        <w:rPr>
          <w:rFonts w:eastAsia="Times New Roman"/>
          <w:sz w:val="28"/>
          <w:szCs w:val="28"/>
        </w:rPr>
        <w:t xml:space="preserve"> năm 2012.</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pacing w:val="-4"/>
          <w:sz w:val="28"/>
          <w:szCs w:val="28"/>
        </w:rPr>
      </w:pPr>
      <w:r w:rsidRPr="00C001EC">
        <w:rPr>
          <w:rFonts w:eastAsia="Times New Roman"/>
          <w:i/>
          <w:iCs/>
          <w:spacing w:val="-4"/>
          <w:sz w:val="28"/>
          <w:szCs w:val="28"/>
          <w:bdr w:val="none" w:sz="0" w:space="0" w:color="auto" w:frame="1"/>
        </w:rPr>
        <w:t>Nhiệm vụ 4:</w:t>
      </w:r>
      <w:r w:rsidRPr="00C001EC">
        <w:rPr>
          <w:rFonts w:eastAsia="Times New Roman"/>
          <w:spacing w:val="-4"/>
          <w:sz w:val="28"/>
          <w:szCs w:val="28"/>
        </w:rPr>
        <w:t> Xây dựng dự thảo phương hướng sản xuất kinh doanh dịch vụ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5:</w:t>
      </w:r>
      <w:r w:rsidRPr="00C001EC">
        <w:rPr>
          <w:rFonts w:eastAsia="Times New Roman"/>
          <w:sz w:val="28"/>
          <w:szCs w:val="28"/>
        </w:rPr>
        <w:t> Xác lập danh sách những người có nhu cầu tham gi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6: </w:t>
      </w:r>
      <w:r w:rsidRPr="00C001EC">
        <w:rPr>
          <w:rFonts w:eastAsia="Times New Roman"/>
          <w:sz w:val="28"/>
          <w:szCs w:val="28"/>
        </w:rPr>
        <w:t>Lấy ý kiến đóng góp của dân (những người sẽ là thành viên) về dự thảo Điều lệ và Phương hướng sản xuất kinh doanh dịch vụ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7:</w:t>
      </w:r>
      <w:r w:rsidRPr="00C001EC">
        <w:rPr>
          <w:rFonts w:eastAsia="Times New Roman"/>
          <w:sz w:val="28"/>
          <w:szCs w:val="28"/>
        </w:rPr>
        <w:t> Họp bàn cơ cấu tổ chức HTX, đề cử các chức danh Hội đồng quản trị, Chủ tịch Hội đồng quản trị, Ban Kiểm soát, Trưởng Ban Kiểm soát hoặc kiểm soát viê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 xml:space="preserve">Hội đồng quản trị </w:t>
      </w:r>
      <w:r w:rsidR="00271E4B" w:rsidRPr="00C001EC">
        <w:rPr>
          <w:rFonts w:eastAsia="Times New Roman"/>
          <w:i/>
          <w:iCs/>
          <w:sz w:val="28"/>
          <w:szCs w:val="28"/>
          <w:bdr w:val="none" w:sz="0" w:space="0" w:color="auto" w:frame="1"/>
        </w:rPr>
        <w:t>HTX</w:t>
      </w:r>
      <w:r w:rsidRPr="00C001EC">
        <w:rPr>
          <w:rFonts w:eastAsia="Times New Roman"/>
          <w:i/>
          <w:iCs/>
          <w:sz w:val="28"/>
          <w:szCs w:val="28"/>
          <w:bdr w:val="none" w:sz="0" w:space="0" w:color="auto" w:frame="1"/>
        </w:rPr>
        <w:t>: </w:t>
      </w:r>
      <w:r w:rsidRPr="00C001EC">
        <w:rPr>
          <w:rFonts w:eastAsia="Times New Roman"/>
          <w:sz w:val="28"/>
          <w:szCs w:val="28"/>
        </w:rPr>
        <w:t xml:space="preserve">là cơ quan quản lý </w:t>
      </w:r>
      <w:r w:rsidR="00271E4B" w:rsidRPr="00C001EC">
        <w:rPr>
          <w:rFonts w:eastAsia="Times New Roman"/>
          <w:sz w:val="28"/>
          <w:szCs w:val="28"/>
        </w:rPr>
        <w:t>HTX</w:t>
      </w:r>
      <w:r w:rsidRPr="00C001EC">
        <w:rPr>
          <w:rFonts w:eastAsia="Times New Roman"/>
          <w:sz w:val="28"/>
          <w:szCs w:val="28"/>
        </w:rPr>
        <w:t xml:space="preserve"> do hội nghị thành lập hoặc đại hội thành viên bầu, miễn nhiệm, bãi nhiệm theo thể thức bỏ phiếu kí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Hội đồng quản trị gồm chủ tịch và thành viên, số lượng thành viên hội đồng quản trị do điều lệ quy định </w:t>
      </w:r>
      <w:r w:rsidRPr="00C001EC">
        <w:rPr>
          <w:rFonts w:eastAsia="Times New Roman"/>
          <w:i/>
          <w:iCs/>
          <w:sz w:val="28"/>
          <w:szCs w:val="28"/>
          <w:bdr w:val="none" w:sz="0" w:space="0" w:color="auto" w:frame="1"/>
        </w:rPr>
        <w:t>nhưng tối thiểu là 03 người, tối đa là 15 người.</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Nhiệm kỳ của hội đồng quản trị do điều lệ quy định, nhưng tối thiểu là 02 năm, tối đa là 05 năm.</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Giám đốc:</w:t>
      </w:r>
      <w:r w:rsidRPr="00C001EC">
        <w:rPr>
          <w:rFonts w:eastAsia="Times New Roman"/>
          <w:sz w:val="28"/>
          <w:szCs w:val="28"/>
        </w:rPr>
        <w:t xml:space="preserve"> là người điều hành hoạt động của </w:t>
      </w:r>
      <w:r w:rsidR="00271E4B" w:rsidRPr="00C001EC">
        <w:rPr>
          <w:rFonts w:eastAsia="Times New Roman"/>
          <w:sz w:val="28"/>
          <w:szCs w:val="28"/>
        </w:rPr>
        <w:t>HTX</w:t>
      </w:r>
      <w:r w:rsidRPr="00C001EC">
        <w:rPr>
          <w:rFonts w:eastAsia="Times New Roman"/>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Ban kiểm soát, kiểm soát viên:</w:t>
      </w:r>
      <w:r w:rsidRPr="00C001EC">
        <w:rPr>
          <w:rFonts w:eastAsia="Times New Roman"/>
          <w:sz w:val="28"/>
          <w:szCs w:val="28"/>
        </w:rPr>
        <w:t xml:space="preserve"> hoạt động độc lập, kiểm tra và giám sát hoạt động của </w:t>
      </w:r>
      <w:r w:rsidR="00271E4B" w:rsidRPr="00C001EC">
        <w:rPr>
          <w:rFonts w:eastAsia="Times New Roman"/>
          <w:sz w:val="28"/>
          <w:szCs w:val="28"/>
        </w:rPr>
        <w:t>HTX</w:t>
      </w:r>
      <w:r w:rsidRPr="00C001EC">
        <w:rPr>
          <w:rFonts w:eastAsia="Times New Roman"/>
          <w:sz w:val="28"/>
          <w:szCs w:val="28"/>
        </w:rPr>
        <w:t xml:space="preserve"> theo quy định của pháp luật và điều lệ.</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Ban kiểm soát hoặc kiểm soát viên do đại hội thành viên bầu trực tiếp trong số thành viên theo thể thức bỏ phiếu kín. </w:t>
      </w:r>
      <w:r w:rsidRPr="00C001EC">
        <w:rPr>
          <w:rFonts w:eastAsia="Times New Roman"/>
          <w:i/>
          <w:iCs/>
          <w:sz w:val="28"/>
          <w:szCs w:val="28"/>
          <w:bdr w:val="none" w:sz="0" w:space="0" w:color="auto" w:frame="1"/>
        </w:rPr>
        <w:t>Số lượng</w:t>
      </w:r>
      <w:r w:rsidRPr="00C001EC">
        <w:rPr>
          <w:rFonts w:eastAsia="Times New Roman"/>
          <w:sz w:val="28"/>
          <w:szCs w:val="28"/>
        </w:rPr>
        <w:t> thành viên ban kiểm soát do đại hội thành viên quyết định nhưng </w:t>
      </w:r>
      <w:r w:rsidRPr="00C001EC">
        <w:rPr>
          <w:rFonts w:eastAsia="Times New Roman"/>
          <w:i/>
          <w:iCs/>
          <w:sz w:val="28"/>
          <w:szCs w:val="28"/>
          <w:bdr w:val="none" w:sz="0" w:space="0" w:color="auto" w:frame="1"/>
        </w:rPr>
        <w:t>không quá 07 người.</w:t>
      </w:r>
    </w:p>
    <w:p w:rsidR="00B53B88" w:rsidRPr="00C001EC" w:rsidRDefault="00271E4B" w:rsidP="00B53B88">
      <w:pPr>
        <w:widowControl w:val="0"/>
        <w:shd w:val="clear" w:color="auto" w:fill="FFFFFF"/>
        <w:spacing w:before="120" w:after="0" w:line="360" w:lineRule="exact"/>
        <w:ind w:firstLine="567"/>
        <w:jc w:val="both"/>
        <w:textAlignment w:val="baseline"/>
        <w:rPr>
          <w:rFonts w:eastAsia="Times New Roman"/>
          <w:spacing w:val="-4"/>
          <w:sz w:val="28"/>
          <w:szCs w:val="28"/>
        </w:rPr>
      </w:pPr>
      <w:r w:rsidRPr="00C001EC">
        <w:rPr>
          <w:rFonts w:eastAsia="Times New Roman"/>
          <w:spacing w:val="-4"/>
          <w:sz w:val="28"/>
          <w:szCs w:val="28"/>
        </w:rPr>
        <w:t>HTX</w:t>
      </w:r>
      <w:r w:rsidR="00B53B88" w:rsidRPr="00C001EC">
        <w:rPr>
          <w:rFonts w:eastAsia="Times New Roman"/>
          <w:spacing w:val="-4"/>
          <w:sz w:val="28"/>
          <w:szCs w:val="28"/>
        </w:rPr>
        <w:t xml:space="preserve"> có từ 30 thành viên trở lên phải bầu ban kiểm soát. Đối với </w:t>
      </w:r>
      <w:r w:rsidRPr="00C001EC">
        <w:rPr>
          <w:rFonts w:eastAsia="Times New Roman"/>
          <w:spacing w:val="-4"/>
          <w:sz w:val="28"/>
          <w:szCs w:val="28"/>
        </w:rPr>
        <w:t>HTX</w:t>
      </w:r>
      <w:r w:rsidR="00B53B88" w:rsidRPr="00C001EC">
        <w:rPr>
          <w:rFonts w:eastAsia="Times New Roman"/>
          <w:spacing w:val="-4"/>
          <w:sz w:val="28"/>
          <w:szCs w:val="28"/>
        </w:rPr>
        <w:t xml:space="preserve"> có </w:t>
      </w:r>
      <w:r w:rsidR="00B53B88" w:rsidRPr="00C001EC">
        <w:rPr>
          <w:rFonts w:eastAsia="Times New Roman"/>
          <w:i/>
          <w:iCs/>
          <w:spacing w:val="-4"/>
          <w:sz w:val="28"/>
          <w:szCs w:val="28"/>
          <w:bdr w:val="none" w:sz="0" w:space="0" w:color="auto" w:frame="1"/>
        </w:rPr>
        <w:t>dưới 30 thành viên</w:t>
      </w:r>
      <w:r w:rsidR="00B53B88" w:rsidRPr="00C001EC">
        <w:rPr>
          <w:rFonts w:eastAsia="Times New Roman"/>
          <w:spacing w:val="-4"/>
          <w:sz w:val="28"/>
          <w:szCs w:val="28"/>
        </w:rPr>
        <w:t> việc thành lập ban kiểm soát hoặc </w:t>
      </w:r>
      <w:r w:rsidR="00B53B88" w:rsidRPr="00C001EC">
        <w:rPr>
          <w:rFonts w:eastAsia="Times New Roman"/>
          <w:i/>
          <w:iCs/>
          <w:spacing w:val="-4"/>
          <w:sz w:val="28"/>
          <w:szCs w:val="28"/>
          <w:bdr w:val="none" w:sz="0" w:space="0" w:color="auto" w:frame="1"/>
        </w:rPr>
        <w:t>kiểm soát viên</w:t>
      </w:r>
      <w:r w:rsidR="00B53B88" w:rsidRPr="00C001EC">
        <w:rPr>
          <w:rFonts w:eastAsia="Times New Roman"/>
          <w:spacing w:val="-4"/>
          <w:sz w:val="28"/>
          <w:szCs w:val="28"/>
        </w:rPr>
        <w:t> do điều lệ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Trưởng ban kiểm soát do đại hội thành viên bầu trực tiếp trong số các thành viên ban kiểm soát; nhiệm kỳ của ban kiểm soát hoặc kiểm soát viên theo nhiệm kỳ của hội đồng quản trị.</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Chuẩn bị báo cáo tuyên truyền và vận động thành l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
          <w:bCs/>
          <w:sz w:val="28"/>
          <w:szCs w:val="28"/>
          <w:bdr w:val="none" w:sz="0" w:space="0" w:color="auto" w:frame="1"/>
        </w:rPr>
        <w:t>Bước 3: Tổ chức Hội nghị thành l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Hội nghị thành lập HTX do sáng lập viên tổ chức.</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Thành phần:</w:t>
      </w:r>
      <w:r w:rsidRPr="00C001EC">
        <w:rPr>
          <w:rFonts w:eastAsia="Times New Roman"/>
          <w:sz w:val="28"/>
          <w:szCs w:val="28"/>
        </w:rPr>
        <w:t> sáng lập viên là cá nhân, người đại diện hợp pháp của sáng lập viên; người đại diện hợp pháp của hộ gia đình, pháp nhân và cá nhân khác có nguyện vọng gia nh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Khách mời:</w:t>
      </w:r>
      <w:r w:rsidRPr="00C001EC">
        <w:rPr>
          <w:rFonts w:eastAsia="Times New Roman"/>
          <w:sz w:val="28"/>
          <w:szCs w:val="28"/>
        </w:rPr>
        <w:t> đại diện Đảng ủy, Ủy ban nhân dân xã, huyện, đại diện sở, phòng, ban chức năng, Liên minh HTX tỉnh Tiền Gia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ội dung chí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dự thảo Điều lệ (xây dựng theo Điều 21 Luật HTX năm 2012);</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Phương án sản xuất kinh doanh (Phụ lục I-2 - Thông tư 03/2014/TT-BKHĐ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danh sách thành viên (Phụ lục I-3 - Thông tư 03/2014/TT-BKHĐ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Bầu cử hội đồng quản trị, chủ tịch hội đồng quản trị, ban kiểm soát hoặc kiểm soát viên, trưởng ban kiểm soát (Phụ lục I-4 - Thông tư 03/2014/TT-BKHĐ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nghị quyết hội nghị thành l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b/>
          <w:sz w:val="28"/>
          <w:szCs w:val="28"/>
        </w:rPr>
      </w:pPr>
      <w:r w:rsidRPr="00C001EC">
        <w:rPr>
          <w:rFonts w:eastAsia="Times New Roman"/>
          <w:b/>
          <w:iCs/>
          <w:sz w:val="28"/>
          <w:szCs w:val="28"/>
          <w:bdr w:val="none" w:sz="0" w:space="0" w:color="auto" w:frame="1"/>
        </w:rPr>
        <w:t>Bước 4: Đăng ký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Khi thành lập HTX, HTX gửi tới cơ quan đăng ký HTX nơi HTX dự định đặt trụ sở chính 01 bộ hồ sơ đăng ký thành lập HTX, gồm:</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Giấy đề nghị đăng ký thành lập HTX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Điều lệ của HTX được xây dựng theo Điều 21 Luật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Phương án sản xuất kinh doanh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Danh sách thành viên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Danh sách hội đồng quản trị, giám đốc, ban kiểm soát hoặc kiểm soát viên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Nghị quyết của hội nghị thành lập về những nội dung quy định tại Khoản 3 Điều 20 Luật HTX đã được biểu quyết thông qua.</w:t>
      </w:r>
    </w:p>
    <w:p w:rsidR="006E3D29" w:rsidRPr="00C001EC" w:rsidRDefault="006E3D29" w:rsidP="00F95448">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br w:type="page"/>
      </w:r>
    </w:p>
    <w:p w:rsidR="006E3D29" w:rsidRPr="00C001EC" w:rsidRDefault="006E3D29"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t>Phụ lục 10. Hướng dẫn các bước thành lập doanh nghiệp/công ty</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Tổ chức, cá nhân muốn thành lập doanh nghiệp/công ty thì thực hiện theo 03 bước như sau:</w:t>
      </w:r>
    </w:p>
    <w:p w:rsidR="006E3D29" w:rsidRPr="00C001EC" w:rsidRDefault="006E3D29" w:rsidP="006E3D29">
      <w:pPr>
        <w:widowControl w:val="0"/>
        <w:shd w:val="clear" w:color="auto" w:fill="FFFFFF"/>
        <w:spacing w:before="120" w:after="0" w:line="360" w:lineRule="exact"/>
        <w:ind w:firstLine="567"/>
        <w:jc w:val="both"/>
        <w:rPr>
          <w:rFonts w:eastAsia="Times New Roman"/>
          <w:b/>
          <w:sz w:val="28"/>
          <w:szCs w:val="28"/>
        </w:rPr>
      </w:pPr>
      <w:r w:rsidRPr="00C001EC">
        <w:rPr>
          <w:rFonts w:eastAsia="Times New Roman"/>
          <w:b/>
          <w:sz w:val="28"/>
          <w:szCs w:val="28"/>
        </w:rPr>
        <w:t>Bước 1: Chuẩn bị Hồ sơ thành lập doanh nghiệp/công ty</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Giấy đề nghị Đăng ký doanh nghiệp;</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Dự thảo điều lệ doanh nghiệp;</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Danh sách thành viên đối với công ty TNHH hai thành viên, cổ đông sáng lập đối với công ty cổ phần;</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Bản sao hợp lệ một trong các giấy tờ chứng thực;</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Đối với cá nhân: Chứng minh thư nhân dân hoặc hộ chiếu còn hiệu lực hoặc Hộ chiếu còn hiệu lực đối với cá nhân;</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Đối với tổ chức: Giấy Chứng nhận đăng ký doanh nghiệp đối với tổ chức và kèm theo giấy tờ chứng thực cá nhân, quyết định uỷ quyền của Người đại diện theo uỷ quyền của tổ chức;</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Quyết định góp vốn đối với thành viên công ty, cổ đông công ty là tổ chức;</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b/>
          <w:sz w:val="28"/>
          <w:szCs w:val="28"/>
        </w:rPr>
      </w:pPr>
      <w:r w:rsidRPr="00C001EC">
        <w:rPr>
          <w:rFonts w:eastAsia="Times New Roman"/>
          <w:sz w:val="28"/>
          <w:szCs w:val="28"/>
        </w:rPr>
        <w:t xml:space="preserve">Tài liệu khác trong các trường hợp đặc biệt. </w:t>
      </w:r>
    </w:p>
    <w:p w:rsidR="006E3D29" w:rsidRPr="00C001EC" w:rsidRDefault="006E3D29" w:rsidP="006E3D29">
      <w:pPr>
        <w:widowControl w:val="0"/>
        <w:shd w:val="clear" w:color="auto" w:fill="FFFFFF"/>
        <w:spacing w:before="120" w:after="0" w:line="360" w:lineRule="exact"/>
        <w:ind w:firstLine="567"/>
        <w:jc w:val="both"/>
        <w:rPr>
          <w:rFonts w:eastAsia="Times New Roman"/>
          <w:b/>
          <w:sz w:val="28"/>
          <w:szCs w:val="28"/>
        </w:rPr>
      </w:pPr>
      <w:r w:rsidRPr="00C001EC">
        <w:rPr>
          <w:rFonts w:eastAsia="Times New Roman"/>
          <w:b/>
          <w:sz w:val="28"/>
          <w:szCs w:val="28"/>
        </w:rPr>
        <w:t>Bước 2: Khắc con dấu và công bố mẫu dấu công ty</w:t>
      </w:r>
      <w:r w:rsidR="00725DEB" w:rsidRPr="00C001EC">
        <w:rPr>
          <w:rFonts w:eastAsia="Times New Roman"/>
          <w:b/>
          <w:sz w:val="28"/>
          <w:szCs w:val="28"/>
        </w:rPr>
        <w:t xml:space="preserve"> </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Khắc dấu sau khi có Giấy chứng nhận đăng ký doanh nghiệp đồng thời là mã số thuế công ty. Sau khi có con dấu để con dấu có hiệu lực và được sử dụng cần thực hiện thủ tục công bố mẫu dấu của công ty trên Cổng thông tin điện tử quốc gia về đăng ký doanh nghiệp;</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Lưu ý:</w:t>
      </w:r>
    </w:p>
    <w:p w:rsidR="00725DEB" w:rsidRPr="00C001EC" w:rsidRDefault="006E3D29" w:rsidP="00725DEB">
      <w:pPr>
        <w:widowControl w:val="0"/>
        <w:numPr>
          <w:ilvl w:val="0"/>
          <w:numId w:val="31"/>
        </w:numPr>
        <w:shd w:val="clear" w:color="auto" w:fill="FFFFFF"/>
        <w:tabs>
          <w:tab w:val="clear" w:pos="720"/>
          <w:tab w:val="left" w:pos="709"/>
        </w:tabs>
        <w:spacing w:before="120" w:after="0" w:line="360" w:lineRule="exact"/>
        <w:ind w:left="0" w:right="-64" w:firstLine="567"/>
        <w:jc w:val="both"/>
        <w:rPr>
          <w:rFonts w:eastAsia="Times New Roman"/>
          <w:sz w:val="28"/>
          <w:szCs w:val="28"/>
        </w:rPr>
      </w:pPr>
      <w:r w:rsidRPr="00C001EC">
        <w:rPr>
          <w:rFonts w:eastAsia="Times New Roman"/>
          <w:sz w:val="28"/>
          <w:szCs w:val="28"/>
        </w:rPr>
        <w:t>Sau 03 ngày kể từ ngày công bố, mẫu dấu sẽ hiển thị trong thông tin của doanh nghiệp trên hệ thống thông tin quốc gia. Quý khách hàng có thể tra cứu mẫu dấu tại địa chỉ: http://dangkykinhdoanh.gov.vn. Con dấu pháp nhân của công ty chỉ có hiệu lực theo quyết định của doanh nghiệp và được c</w:t>
      </w:r>
    </w:p>
    <w:p w:rsidR="006E3D29" w:rsidRPr="00C001EC" w:rsidRDefault="00725DEB" w:rsidP="006E3D29">
      <w:pPr>
        <w:widowControl w:val="0"/>
        <w:numPr>
          <w:ilvl w:val="0"/>
          <w:numId w:val="31"/>
        </w:numPr>
        <w:shd w:val="clear" w:color="auto" w:fill="FFFFFF"/>
        <w:tabs>
          <w:tab w:val="clear" w:pos="720"/>
          <w:tab w:val="left" w:pos="709"/>
        </w:tabs>
        <w:spacing w:before="120" w:after="0" w:line="360" w:lineRule="exact"/>
        <w:ind w:left="0" w:right="225" w:firstLine="567"/>
        <w:jc w:val="both"/>
        <w:rPr>
          <w:rFonts w:eastAsia="Times New Roman"/>
          <w:sz w:val="28"/>
          <w:szCs w:val="28"/>
        </w:rPr>
      </w:pPr>
      <w:r w:rsidRPr="00C001EC">
        <w:rPr>
          <w:rFonts w:eastAsia="Times New Roman"/>
          <w:sz w:val="28"/>
          <w:szCs w:val="28"/>
        </w:rPr>
        <w:t>C</w:t>
      </w:r>
      <w:r w:rsidR="006E3D29" w:rsidRPr="00C001EC">
        <w:rPr>
          <w:rFonts w:eastAsia="Times New Roman"/>
          <w:sz w:val="28"/>
          <w:szCs w:val="28"/>
        </w:rPr>
        <w:t>ông bố trên cổng Thông tin quốc gia về đăng ký doanh nghiệp;</w:t>
      </w:r>
    </w:p>
    <w:p w:rsidR="006E3D29" w:rsidRPr="00C001EC" w:rsidRDefault="006E3D29" w:rsidP="00725DEB">
      <w:pPr>
        <w:widowControl w:val="0"/>
        <w:numPr>
          <w:ilvl w:val="0"/>
          <w:numId w:val="31"/>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Công ty có quyền khắc nhiều con dấu pháp nhân phục vụ cho hoạt động kinh doanh của mình.</w:t>
      </w:r>
    </w:p>
    <w:p w:rsidR="006E3D29" w:rsidRPr="00C001EC" w:rsidRDefault="006E3D29" w:rsidP="006E3D29">
      <w:pPr>
        <w:widowControl w:val="0"/>
        <w:shd w:val="clear" w:color="auto" w:fill="FFFFFF"/>
        <w:spacing w:before="120" w:after="0" w:line="360" w:lineRule="exact"/>
        <w:ind w:firstLine="567"/>
        <w:jc w:val="both"/>
        <w:rPr>
          <w:rFonts w:eastAsia="Times New Roman"/>
          <w:b/>
          <w:sz w:val="28"/>
          <w:szCs w:val="28"/>
        </w:rPr>
      </w:pPr>
      <w:r w:rsidRPr="00C001EC">
        <w:rPr>
          <w:rFonts w:eastAsia="Times New Roman"/>
          <w:b/>
          <w:sz w:val="28"/>
          <w:szCs w:val="28"/>
        </w:rPr>
        <w:t xml:space="preserve">Bước 3: Công bố thông tin đăng ký doanh nghiệp </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Sau khi được cấp Giấy chứng nhận đăng ký doanh nghiệp, công ty cần tiến hành nộp hồ sơ công bố thông tin thành lập doanh nghiệp trên Cổng thông tin quốc gia về đăng ký doanh nghiệp theo quy định của pháp luật. Nội dung công bố bao gồm các nội dung trên Giấy chứng nhận đăng ký doanh nghiệp và các thông tin sau đây:</w:t>
      </w:r>
    </w:p>
    <w:p w:rsidR="006E3D29" w:rsidRPr="00C001EC" w:rsidRDefault="006E3D29" w:rsidP="006E3D29">
      <w:pPr>
        <w:widowControl w:val="0"/>
        <w:numPr>
          <w:ilvl w:val="0"/>
          <w:numId w:val="11"/>
        </w:numPr>
        <w:shd w:val="clear" w:color="auto" w:fill="FFFFFF"/>
        <w:tabs>
          <w:tab w:val="clear" w:pos="720"/>
          <w:tab w:val="left" w:pos="709"/>
        </w:tabs>
        <w:spacing w:before="120" w:after="0" w:line="360" w:lineRule="exact"/>
        <w:ind w:left="0" w:right="225" w:firstLine="567"/>
        <w:jc w:val="both"/>
        <w:rPr>
          <w:rFonts w:eastAsia="Times New Roman"/>
          <w:sz w:val="28"/>
          <w:szCs w:val="28"/>
        </w:rPr>
      </w:pPr>
      <w:r w:rsidRPr="00C001EC">
        <w:rPr>
          <w:rFonts w:eastAsia="Times New Roman"/>
          <w:sz w:val="28"/>
          <w:szCs w:val="28"/>
        </w:rPr>
        <w:t>Ngành, nghề kinh doanh;</w:t>
      </w:r>
    </w:p>
    <w:p w:rsidR="006E3D29" w:rsidRPr="00C001EC" w:rsidRDefault="006E3D29" w:rsidP="00725DEB">
      <w:pPr>
        <w:widowControl w:val="0"/>
        <w:numPr>
          <w:ilvl w:val="0"/>
          <w:numId w:val="11"/>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Danh sách cổ đông sáng lập và cổ đông là nhà đầu tư nước ngoài đối với công ty cổ phần.</w:t>
      </w:r>
    </w:p>
    <w:p w:rsidR="006E3D29" w:rsidRPr="00C001EC" w:rsidRDefault="006E3D29" w:rsidP="006E3D29">
      <w:pPr>
        <w:widowControl w:val="0"/>
        <w:shd w:val="clear" w:color="auto" w:fill="FFFFFF"/>
        <w:tabs>
          <w:tab w:val="left" w:pos="709"/>
        </w:tabs>
        <w:spacing w:before="120" w:after="0" w:line="360" w:lineRule="exact"/>
        <w:ind w:firstLine="567"/>
        <w:jc w:val="both"/>
        <w:rPr>
          <w:rFonts w:eastAsia="Times New Roman"/>
          <w:sz w:val="28"/>
          <w:szCs w:val="28"/>
        </w:rPr>
      </w:pPr>
      <w:r w:rsidRPr="00C001EC">
        <w:rPr>
          <w:rFonts w:eastAsia="Times New Roman"/>
          <w:sz w:val="28"/>
          <w:szCs w:val="28"/>
        </w:rPr>
        <w:t>Thời hạn công bố nội dung đăng ký doanh nghiệp</w:t>
      </w:r>
    </w:p>
    <w:p w:rsidR="006E3D29" w:rsidRPr="00C001EC" w:rsidRDefault="006E3D29" w:rsidP="00725DEB">
      <w:pPr>
        <w:widowControl w:val="0"/>
        <w:numPr>
          <w:ilvl w:val="0"/>
          <w:numId w:val="12"/>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Trong vòng 30 ngày kể từ ngày được cấp Giấy chứng nhận đăng ký doanh nghiệp doanh nghiệp phải thực hiện công bố nội dung đăng ký doanh nghiệp trên Cổng thông tin quốc gia về đăng ký doanh nghiệp.</w:t>
      </w:r>
    </w:p>
    <w:p w:rsidR="00231527" w:rsidRPr="00C001EC" w:rsidRDefault="00231527">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br w:type="page"/>
      </w:r>
    </w:p>
    <w:p w:rsidR="00231527" w:rsidRPr="00C001EC" w:rsidRDefault="00231527"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t>Phụ lục 11. Hướng dẫn xây dựng tài liệu minh chứng gắn với Bộ tiêu chí</w:t>
      </w:r>
    </w:p>
    <w:p w:rsidR="00725DEB" w:rsidRPr="00C001EC" w:rsidRDefault="00231527" w:rsidP="00FF2C31">
      <w:pPr>
        <w:widowControl w:val="0"/>
        <w:tabs>
          <w:tab w:val="left" w:pos="709"/>
        </w:tabs>
        <w:spacing w:after="0" w:line="312" w:lineRule="auto"/>
        <w:contextualSpacing/>
        <w:jc w:val="center"/>
        <w:rPr>
          <w:rFonts w:eastAsia="Times New Roman"/>
          <w:i/>
          <w:sz w:val="28"/>
          <w:szCs w:val="28"/>
        </w:rPr>
      </w:pPr>
      <w:r w:rsidRPr="00C001EC">
        <w:rPr>
          <w:rFonts w:eastAsia="Times New Roman"/>
          <w:i/>
          <w:sz w:val="28"/>
          <w:szCs w:val="28"/>
        </w:rPr>
        <w:t>(</w:t>
      </w:r>
      <w:r w:rsidR="00962511" w:rsidRPr="00C001EC">
        <w:rPr>
          <w:rFonts w:eastAsia="Times New Roman"/>
          <w:i/>
          <w:sz w:val="28"/>
          <w:szCs w:val="28"/>
        </w:rPr>
        <w:t>Phụ lục</w:t>
      </w:r>
      <w:r w:rsidRPr="00C001EC">
        <w:rPr>
          <w:rFonts w:eastAsia="Times New Roman"/>
          <w:i/>
          <w:sz w:val="28"/>
          <w:szCs w:val="28"/>
        </w:rPr>
        <w:t xml:space="preserve"> được xây dựng bởi Trường Đại học Khoa học xã </w:t>
      </w:r>
      <w:r w:rsidR="00524767" w:rsidRPr="00C001EC">
        <w:rPr>
          <w:rFonts w:eastAsia="Times New Roman"/>
          <w:i/>
          <w:sz w:val="28"/>
          <w:szCs w:val="28"/>
        </w:rPr>
        <w:t>hội và n</w:t>
      </w:r>
      <w:r w:rsidRPr="00C001EC">
        <w:rPr>
          <w:rFonts w:eastAsia="Times New Roman"/>
          <w:i/>
          <w:sz w:val="28"/>
          <w:szCs w:val="28"/>
        </w:rPr>
        <w:t xml:space="preserve">hân văn </w:t>
      </w:r>
      <w:r w:rsidR="0004182C" w:rsidRPr="00C001EC">
        <w:rPr>
          <w:rFonts w:eastAsia="Times New Roman"/>
          <w:i/>
          <w:sz w:val="28"/>
          <w:szCs w:val="28"/>
        </w:rPr>
        <w:t>T</w:t>
      </w:r>
      <w:r w:rsidRPr="00C001EC">
        <w:rPr>
          <w:rFonts w:eastAsia="Times New Roman"/>
          <w:i/>
          <w:sz w:val="28"/>
          <w:szCs w:val="28"/>
        </w:rPr>
        <w:t>hành phố Hồ Chí Minh)</w:t>
      </w:r>
    </w:p>
    <w:p w:rsidR="0004182C" w:rsidRPr="00C001EC" w:rsidRDefault="0004182C" w:rsidP="0004182C">
      <w:pPr>
        <w:widowControl w:val="0"/>
        <w:tabs>
          <w:tab w:val="left" w:pos="709"/>
        </w:tabs>
        <w:spacing w:after="0" w:line="312" w:lineRule="auto"/>
        <w:contextualSpacing/>
        <w:rPr>
          <w:rFonts w:eastAsia="Times New Roman"/>
          <w:b/>
          <w:sz w:val="28"/>
          <w:szCs w:val="28"/>
        </w:rPr>
      </w:pPr>
      <w:r w:rsidRPr="00C001EC">
        <w:rPr>
          <w:rFonts w:eastAsia="Times New Roman"/>
          <w:b/>
          <w:sz w:val="28"/>
          <w:szCs w:val="28"/>
        </w:rPr>
        <w:t>Phụ lục 11.1.  Hướng dẫn minh chứng sản phẩm</w:t>
      </w:r>
    </w:p>
    <w:tbl>
      <w:tblPr>
        <w:tblStyle w:val="TableGrid"/>
        <w:tblW w:w="9816" w:type="dxa"/>
        <w:tblLook w:val="04A0"/>
      </w:tblPr>
      <w:tblGrid>
        <w:gridCol w:w="3510"/>
        <w:gridCol w:w="1276"/>
        <w:gridCol w:w="5030"/>
      </w:tblGrid>
      <w:tr w:rsidR="0004182C" w:rsidRPr="00C001EC" w:rsidTr="008A3CDC">
        <w:tc>
          <w:tcPr>
            <w:tcW w:w="3510" w:type="dxa"/>
            <w:vAlign w:val="center"/>
          </w:tcPr>
          <w:p w:rsidR="0004182C" w:rsidRPr="00C001EC" w:rsidRDefault="0004182C" w:rsidP="008A3CDC">
            <w:pPr>
              <w:spacing w:before="120" w:after="120" w:line="400" w:lineRule="exact"/>
              <w:jc w:val="center"/>
              <w:rPr>
                <w:rFonts w:eastAsia="Palatino Linotype"/>
                <w:b/>
                <w:sz w:val="26"/>
                <w:szCs w:val="26"/>
              </w:rPr>
            </w:pPr>
            <w:r w:rsidRPr="00C001EC">
              <w:rPr>
                <w:rFonts w:eastAsia="Palatino Linotype"/>
                <w:b/>
                <w:sz w:val="26"/>
                <w:szCs w:val="26"/>
              </w:rPr>
              <w:t>NỘI DUNG</w:t>
            </w:r>
          </w:p>
        </w:tc>
        <w:tc>
          <w:tcPr>
            <w:tcW w:w="1276" w:type="dxa"/>
            <w:vAlign w:val="center"/>
          </w:tcPr>
          <w:p w:rsidR="0004182C" w:rsidRPr="00C001EC" w:rsidRDefault="0004182C" w:rsidP="008A3CDC">
            <w:pPr>
              <w:spacing w:before="120" w:after="120" w:line="400" w:lineRule="exact"/>
              <w:ind w:left="46"/>
              <w:jc w:val="center"/>
              <w:rPr>
                <w:rFonts w:eastAsia="Palatino Linotype"/>
                <w:b/>
                <w:sz w:val="26"/>
                <w:szCs w:val="26"/>
              </w:rPr>
            </w:pPr>
            <w:r w:rsidRPr="00C001EC">
              <w:rPr>
                <w:rFonts w:eastAsia="Palatino Linotype"/>
                <w:b/>
                <w:sz w:val="26"/>
                <w:szCs w:val="26"/>
              </w:rPr>
              <w:t>ĐIỂM</w:t>
            </w:r>
          </w:p>
        </w:tc>
        <w:tc>
          <w:tcPr>
            <w:tcW w:w="5030" w:type="dxa"/>
            <w:vAlign w:val="center"/>
          </w:tcPr>
          <w:p w:rsidR="0004182C" w:rsidRPr="00C001EC" w:rsidRDefault="0004182C" w:rsidP="008A3CDC">
            <w:pPr>
              <w:spacing w:before="120" w:after="120" w:line="400" w:lineRule="exact"/>
              <w:ind w:left="-66"/>
              <w:jc w:val="center"/>
              <w:rPr>
                <w:rFonts w:eastAsia="Palatino Linotype"/>
                <w:b/>
                <w:sz w:val="26"/>
                <w:szCs w:val="26"/>
              </w:rPr>
            </w:pPr>
            <w:r w:rsidRPr="00C001EC">
              <w:rPr>
                <w:rFonts w:eastAsia="Palatino Linotype"/>
                <w:b/>
                <w:sz w:val="26"/>
                <w:szCs w:val="26"/>
              </w:rPr>
              <w:t>YÊU CẦU HỒ SƠ MINH CHỨNG</w:t>
            </w:r>
          </w:p>
        </w:tc>
      </w:tr>
      <w:tr w:rsidR="0004182C" w:rsidRPr="00C001EC" w:rsidTr="008A3CDC">
        <w:tc>
          <w:tcPr>
            <w:tcW w:w="9816" w:type="dxa"/>
            <w:gridSpan w:val="3"/>
            <w:vAlign w:val="center"/>
          </w:tcPr>
          <w:p w:rsidR="0004182C" w:rsidRPr="00C001EC" w:rsidRDefault="0004182C" w:rsidP="008A3CDC">
            <w:pPr>
              <w:spacing w:line="0" w:lineRule="atLeast"/>
              <w:ind w:right="-99"/>
              <w:rPr>
                <w:rFonts w:eastAsia="Palatino Linotype"/>
                <w:b/>
                <w:sz w:val="26"/>
                <w:szCs w:val="26"/>
              </w:rPr>
            </w:pPr>
            <w:r w:rsidRPr="00C001EC">
              <w:rPr>
                <w:rFonts w:eastAsia="Palatino Linotype"/>
                <w:b/>
                <w:sz w:val="26"/>
                <w:szCs w:val="26"/>
              </w:rPr>
              <w:t>Phần A: SẢN PHẨM VÀ SỨC MẠNH CỦA CỘNG ĐỒNG (35 Điểm)</w:t>
            </w:r>
          </w:p>
        </w:tc>
      </w:tr>
      <w:tr w:rsidR="0004182C" w:rsidRPr="00C001EC" w:rsidTr="008A3CDC">
        <w:tc>
          <w:tcPr>
            <w:tcW w:w="9816" w:type="dxa"/>
            <w:gridSpan w:val="3"/>
            <w:vAlign w:val="center"/>
          </w:tcPr>
          <w:p w:rsidR="0004182C" w:rsidRPr="00C001EC" w:rsidRDefault="0004182C" w:rsidP="008A3CDC">
            <w:pPr>
              <w:spacing w:line="0" w:lineRule="atLeast"/>
              <w:ind w:left="120"/>
              <w:rPr>
                <w:rFonts w:eastAsia="Palatino Linotype"/>
                <w:b/>
                <w:sz w:val="26"/>
                <w:szCs w:val="26"/>
              </w:rPr>
            </w:pPr>
            <w:r w:rsidRPr="00C001EC">
              <w:rPr>
                <w:rFonts w:eastAsia="Palatino Linotype"/>
                <w:b/>
                <w:sz w:val="26"/>
                <w:szCs w:val="26"/>
              </w:rPr>
              <w:t>1. TỔ CHỨC SẢN XUẤT</w:t>
            </w:r>
          </w:p>
        </w:tc>
      </w:tr>
      <w:tr w:rsidR="0004182C" w:rsidRPr="00C001EC" w:rsidTr="008A3CDC">
        <w:tc>
          <w:tcPr>
            <w:tcW w:w="3510" w:type="dxa"/>
            <w:vAlign w:val="center"/>
          </w:tcPr>
          <w:p w:rsidR="0004182C" w:rsidRPr="00C001EC" w:rsidRDefault="0004182C" w:rsidP="008A3CDC">
            <w:pPr>
              <w:spacing w:line="0" w:lineRule="atLeast"/>
              <w:ind w:left="120"/>
              <w:rPr>
                <w:rFonts w:eastAsia="Palatino Linotype"/>
                <w:b/>
                <w:sz w:val="26"/>
                <w:szCs w:val="26"/>
              </w:rPr>
            </w:pPr>
            <w:r w:rsidRPr="00C001EC">
              <w:rPr>
                <w:rFonts w:eastAsia="Palatino Linotype"/>
                <w:b/>
                <w:sz w:val="26"/>
                <w:szCs w:val="26"/>
              </w:rPr>
              <w:t>1.1. Nguồn nguyên liệu</w:t>
            </w:r>
          </w:p>
        </w:tc>
        <w:tc>
          <w:tcPr>
            <w:tcW w:w="1276" w:type="dxa"/>
            <w:vAlign w:val="center"/>
          </w:tcPr>
          <w:p w:rsidR="0004182C" w:rsidRPr="00C001EC" w:rsidRDefault="0004182C" w:rsidP="008A3CDC">
            <w:pPr>
              <w:rPr>
                <w:b/>
                <w:sz w:val="26"/>
                <w:szCs w:val="26"/>
              </w:rPr>
            </w:pPr>
            <w:r w:rsidRPr="00C001EC">
              <w:rPr>
                <w:b/>
                <w:sz w:val="26"/>
                <w:szCs w:val="26"/>
              </w:rPr>
              <w:t>3 điểm</w:t>
            </w:r>
          </w:p>
        </w:tc>
        <w:tc>
          <w:tcPr>
            <w:tcW w:w="5030" w:type="dxa"/>
            <w:vAlign w:val="center"/>
          </w:tcPr>
          <w:p w:rsidR="0004182C" w:rsidRPr="00C001EC" w:rsidRDefault="0004182C" w:rsidP="007B68F8">
            <w:pPr>
              <w:spacing w:before="20" w:after="20"/>
              <w:ind w:firstLine="9"/>
              <w:rPr>
                <w:rFonts w:eastAsiaTheme="majorEastAsia"/>
                <w:b/>
                <w:bCs/>
                <w:color w:val="365F91" w:themeColor="accent1" w:themeShade="BF"/>
                <w:sz w:val="26"/>
                <w:szCs w:val="26"/>
                <w:lang w:eastAsia="ja-JP"/>
              </w:rPr>
            </w:pPr>
            <w:r w:rsidRPr="00C001EC">
              <w:rPr>
                <w:sz w:val="26"/>
                <w:szCs w:val="26"/>
                <w:lang w:val="nl-NL"/>
              </w:rPr>
              <w:t>Hợp đồng và hóa đơn chứng minh (đối nông dân không cần hóa đơn); xác nhận của UBND xã.</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 xml:space="preserve">Sử dụng nguyên liệu có nguồn gốc trong tỉnh dưới </w:t>
            </w:r>
            <w:r w:rsidRPr="00C001EC">
              <w:rPr>
                <w:sz w:val="26"/>
                <w:szCs w:val="26"/>
                <w:cs/>
              </w:rPr>
              <w:t>50</w:t>
            </w:r>
            <w:r w:rsidRPr="00C001EC">
              <w:rPr>
                <w:sz w:val="26"/>
                <w:szCs w:val="26"/>
                <w:lang w:val="nl-NL"/>
              </w:rPr>
              <w:t>%</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cs/>
                <w:lang w:val="nl-NL"/>
              </w:rPr>
            </w:pPr>
            <w:r w:rsidRPr="00C001EC">
              <w:rPr>
                <w:sz w:val="26"/>
                <w:szCs w:val="26"/>
              </w:rPr>
              <w:sym w:font="Wingdings" w:char="F071"/>
            </w:r>
            <w:r w:rsidRPr="00C001EC">
              <w:rPr>
                <w:sz w:val="26"/>
                <w:szCs w:val="26"/>
                <w:lang w:val="nl-NL"/>
              </w:rPr>
              <w:t xml:space="preserve"> Sử dụng nguyên liệu có nguồn gốc trong tỉnh từ </w:t>
            </w:r>
            <w:r w:rsidRPr="00C001EC">
              <w:rPr>
                <w:sz w:val="26"/>
                <w:szCs w:val="26"/>
                <w:cs/>
              </w:rPr>
              <w:t>50</w:t>
            </w:r>
            <w:r w:rsidRPr="00C001EC">
              <w:rPr>
                <w:sz w:val="26"/>
                <w:szCs w:val="26"/>
                <w:lang w:val="nl-NL"/>
              </w:rPr>
              <w:t>% đến dưới 75%</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Sử dụng nguyên liệu có nguồn gốc trong tỉnh từ 75% đến 100%</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spacing w:after="20"/>
              <w:ind w:right="1" w:firstLine="567"/>
              <w:rPr>
                <w:rFonts w:eastAsia="SimSun"/>
                <w:bCs/>
                <w:i/>
                <w:spacing w:val="-8"/>
                <w:sz w:val="26"/>
                <w:szCs w:val="26"/>
              </w:rPr>
            </w:pPr>
            <w:r w:rsidRPr="00C001EC">
              <w:rPr>
                <w:bCs/>
                <w:i/>
                <w:spacing w:val="-8"/>
                <w:sz w:val="26"/>
                <w:szCs w:val="26"/>
                <w:u w:val="single"/>
              </w:rPr>
              <w:t>Ghi chú:</w:t>
            </w:r>
            <w:r w:rsidRPr="00C001EC">
              <w:rPr>
                <w:bCs/>
                <w:i/>
                <w:spacing w:val="-8"/>
                <w:sz w:val="26"/>
                <w:szCs w:val="26"/>
              </w:rPr>
              <w:t xml:space="preserve"> Bị loại nếu sử dụng toàn bộ nguyên liệu nhập khẩu hoặc không rõ nguồn gốc</w:t>
            </w:r>
          </w:p>
        </w:tc>
      </w:tr>
      <w:tr w:rsidR="0004182C" w:rsidRPr="00C001EC" w:rsidTr="008A3CDC">
        <w:tc>
          <w:tcPr>
            <w:tcW w:w="3510" w:type="dxa"/>
            <w:vAlign w:val="center"/>
          </w:tcPr>
          <w:p w:rsidR="0004182C" w:rsidRPr="00C001EC" w:rsidRDefault="0004182C" w:rsidP="008A3CDC">
            <w:pPr>
              <w:spacing w:before="20" w:after="20"/>
              <w:rPr>
                <w:rFonts w:eastAsia="SimSun"/>
                <w:b/>
                <w:bCs/>
                <w:sz w:val="26"/>
                <w:szCs w:val="26"/>
              </w:rPr>
            </w:pPr>
            <w:r w:rsidRPr="00C001EC">
              <w:rPr>
                <w:b/>
                <w:bCs/>
                <w:sz w:val="26"/>
                <w:szCs w:val="26"/>
              </w:rPr>
              <w:t>1.2. Gia tăng giá trị</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3 Điểm</w:t>
            </w:r>
          </w:p>
        </w:tc>
        <w:tc>
          <w:tcPr>
            <w:tcW w:w="5030" w:type="dxa"/>
            <w:vAlign w:val="center"/>
          </w:tcPr>
          <w:p w:rsidR="0004182C" w:rsidRPr="00C001EC" w:rsidRDefault="0004182C" w:rsidP="008A3CDC">
            <w:pPr>
              <w:pStyle w:val="TableParagraph"/>
              <w:spacing w:before="106" w:line="280" w:lineRule="auto"/>
              <w:ind w:left="199" w:right="94"/>
              <w:rPr>
                <w:b/>
                <w:bCs/>
                <w:color w:val="365F91" w:themeColor="accent1" w:themeShade="BF"/>
                <w:sz w:val="26"/>
                <w:szCs w:val="26"/>
                <w:lang w:eastAsia="ja-JP"/>
              </w:rPr>
            </w:pPr>
            <w:r w:rsidRPr="00C001EC">
              <w:rPr>
                <w:b/>
                <w:w w:val="105"/>
                <w:sz w:val="26"/>
                <w:szCs w:val="26"/>
              </w:rPr>
              <w:t>Bảng thuyết minh quy trình sản xuất gắn với dây chuyền, công nghệ  sản  xuất tại cơ</w:t>
            </w:r>
            <w:r w:rsidRPr="00C001EC">
              <w:rPr>
                <w:b/>
                <w:spacing w:val="-10"/>
                <w:w w:val="105"/>
                <w:sz w:val="26"/>
                <w:szCs w:val="26"/>
              </w:rPr>
              <w:t xml:space="preserve"> </w:t>
            </w:r>
            <w:r w:rsidRPr="00C001EC">
              <w:rPr>
                <w:b/>
                <w:w w:val="105"/>
                <w:sz w:val="26"/>
                <w:szCs w:val="26"/>
              </w:rPr>
              <w:t>sở</w:t>
            </w:r>
          </w:p>
        </w:tc>
      </w:tr>
      <w:tr w:rsidR="0004182C" w:rsidRPr="00C001EC" w:rsidTr="008A3CDC">
        <w:tc>
          <w:tcPr>
            <w:tcW w:w="3510"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7"/>
              <w:rPr>
                <w:sz w:val="26"/>
                <w:szCs w:val="26"/>
              </w:rPr>
            </w:pPr>
          </w:p>
          <w:p w:rsidR="0004182C" w:rsidRPr="00C001EC" w:rsidRDefault="0004182C" w:rsidP="008A3CDC">
            <w:pPr>
              <w:pStyle w:val="TableParagraph"/>
              <w:ind w:left="200"/>
              <w:rPr>
                <w:sz w:val="26"/>
                <w:szCs w:val="26"/>
              </w:rPr>
            </w:pPr>
            <w:r w:rsidRPr="00C001EC">
              <w:rPr>
                <w:w w:val="110"/>
                <w:sz w:val="26"/>
                <w:szCs w:val="26"/>
              </w:rPr>
              <w:t>□ Chế biến đơn giản</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6"/>
              <w:rPr>
                <w:sz w:val="26"/>
                <w:szCs w:val="26"/>
              </w:rPr>
            </w:pPr>
          </w:p>
          <w:p w:rsidR="0004182C" w:rsidRPr="00C001EC" w:rsidRDefault="0004182C" w:rsidP="008A3CDC">
            <w:pPr>
              <w:pStyle w:val="TableParagraph"/>
              <w:ind w:left="253"/>
              <w:rPr>
                <w:sz w:val="26"/>
                <w:szCs w:val="26"/>
              </w:rPr>
            </w:pPr>
            <w:r w:rsidRPr="00C001EC">
              <w:rPr>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sau khi thu hoạch được sơ chế (tách vỏ, hạt, rửa sạch, làm sạch sản phẩm trong quá trình chế biến) bán ra thị trường, không sử dụng máy móc, làm thủ công</w:t>
            </w:r>
          </w:p>
        </w:tc>
      </w:tr>
      <w:tr w:rsidR="0004182C" w:rsidRPr="00C001EC" w:rsidTr="008A3CDC">
        <w:tc>
          <w:tcPr>
            <w:tcW w:w="3510"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223"/>
              <w:ind w:left="200"/>
              <w:rPr>
                <w:sz w:val="26"/>
                <w:szCs w:val="26"/>
              </w:rPr>
            </w:pPr>
            <w:r w:rsidRPr="00C001EC">
              <w:rPr>
                <w:w w:val="110"/>
                <w:sz w:val="26"/>
                <w:szCs w:val="26"/>
              </w:rPr>
              <w:t>□ Chế biến</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223"/>
              <w:ind w:left="253"/>
              <w:rPr>
                <w:sz w:val="26"/>
                <w:szCs w:val="26"/>
              </w:rPr>
            </w:pPr>
            <w:r w:rsidRPr="00C001EC">
              <w:rPr>
                <w:w w:val="105"/>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sau khi thu hoạch qua sơ chế, chế biến thủ công và một phần sử dụng máy móc, trong quá trình sơ chế, chế biến</w:t>
            </w:r>
          </w:p>
        </w:tc>
      </w:tr>
      <w:tr w:rsidR="0004182C" w:rsidRPr="00C001EC" w:rsidTr="008A3CDC">
        <w:tc>
          <w:tcPr>
            <w:tcW w:w="3510" w:type="dxa"/>
            <w:vAlign w:val="center"/>
          </w:tcPr>
          <w:p w:rsidR="0004182C" w:rsidRPr="00C001EC" w:rsidRDefault="0004182C" w:rsidP="008A3CDC">
            <w:pPr>
              <w:pStyle w:val="TableParagraph"/>
              <w:spacing w:before="164" w:line="280" w:lineRule="auto"/>
              <w:ind w:left="200" w:right="142"/>
              <w:rPr>
                <w:sz w:val="26"/>
                <w:szCs w:val="26"/>
              </w:rPr>
            </w:pPr>
            <w:r w:rsidRPr="00C001EC">
              <w:rPr>
                <w:w w:val="110"/>
                <w:sz w:val="26"/>
                <w:szCs w:val="26"/>
              </w:rPr>
              <w:t xml:space="preserve">□ Chế biến sâu (tạo ra </w:t>
            </w:r>
            <w:r w:rsidRPr="00C001EC">
              <w:rPr>
                <w:spacing w:val="-6"/>
                <w:w w:val="110"/>
                <w:sz w:val="26"/>
                <w:szCs w:val="26"/>
              </w:rPr>
              <w:t xml:space="preserve">sản </w:t>
            </w:r>
            <w:r w:rsidRPr="00C001EC">
              <w:rPr>
                <w:w w:val="110"/>
                <w:sz w:val="26"/>
                <w:szCs w:val="26"/>
              </w:rPr>
              <w:t>phẩm chất lượng cao</w:t>
            </w:r>
            <w:r w:rsidRPr="00C001EC">
              <w:rPr>
                <w:spacing w:val="-13"/>
                <w:w w:val="110"/>
                <w:sz w:val="26"/>
                <w:szCs w:val="26"/>
              </w:rPr>
              <w:t xml:space="preserve"> </w:t>
            </w:r>
            <w:r w:rsidRPr="00C001EC">
              <w:rPr>
                <w:w w:val="110"/>
                <w:sz w:val="26"/>
                <w:szCs w:val="26"/>
              </w:rPr>
              <w:t>hơn)</w:t>
            </w:r>
          </w:p>
        </w:tc>
        <w:tc>
          <w:tcPr>
            <w:tcW w:w="1276" w:type="dxa"/>
            <w:vAlign w:val="center"/>
          </w:tcPr>
          <w:p w:rsidR="0004182C" w:rsidRPr="00C001EC" w:rsidRDefault="0004182C" w:rsidP="008A3CDC">
            <w:pPr>
              <w:pStyle w:val="TableParagraph"/>
              <w:spacing w:before="5"/>
              <w:rPr>
                <w:sz w:val="26"/>
                <w:szCs w:val="26"/>
              </w:rPr>
            </w:pPr>
          </w:p>
          <w:p w:rsidR="0004182C" w:rsidRPr="00C001EC" w:rsidRDefault="0004182C" w:rsidP="008A3CDC">
            <w:pPr>
              <w:pStyle w:val="TableParagraph"/>
              <w:ind w:left="253"/>
              <w:rPr>
                <w:sz w:val="26"/>
                <w:szCs w:val="26"/>
              </w:rPr>
            </w:pPr>
            <w:r w:rsidRPr="00C001EC">
              <w:rPr>
                <w:w w:val="105"/>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sử dụng công nghệ trong chế biến</w:t>
            </w:r>
          </w:p>
        </w:tc>
      </w:tr>
      <w:tr w:rsidR="0004182C" w:rsidRPr="00C001EC" w:rsidTr="008A3CDC">
        <w:tc>
          <w:tcPr>
            <w:tcW w:w="3510" w:type="dxa"/>
            <w:vAlign w:val="center"/>
          </w:tcPr>
          <w:p w:rsidR="0004182C" w:rsidRPr="00C001EC" w:rsidRDefault="0004182C" w:rsidP="008A3CDC">
            <w:pPr>
              <w:spacing w:before="20" w:after="20"/>
              <w:rPr>
                <w:rFonts w:eastAsia="SimSun"/>
                <w:sz w:val="26"/>
                <w:szCs w:val="26"/>
              </w:rPr>
            </w:pPr>
            <w:r w:rsidRPr="00C001EC">
              <w:rPr>
                <w:b/>
                <w:bCs/>
                <w:sz w:val="26"/>
                <w:szCs w:val="26"/>
                <w:lang w:val="nl-NL"/>
              </w:rPr>
              <w:t>1.3. Năng lực sản xuất đáp ứng yêu cầu phân phối</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lang w:val="nl-NL"/>
              </w:rPr>
              <w:t xml:space="preserve">4 </w:t>
            </w:r>
            <w:r w:rsidRPr="00C001EC">
              <w:rPr>
                <w:b/>
                <w:sz w:val="26"/>
                <w:szCs w:val="26"/>
                <w:lang w:val="nl-NL"/>
              </w:rPr>
              <w:t>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lang w:val="nl-NL"/>
              </w:rPr>
              <w:t>(Khả năng sản xuất đáp ứng nhu cầu về số lượng/quy mô của thị trường)</w:t>
            </w:r>
          </w:p>
        </w:tc>
      </w:tr>
      <w:tr w:rsidR="0004182C" w:rsidRPr="00FB3B28"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năng lực, quy mô sản xuất mức độ nhỏ</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làm ra đáp ứng nhu cầu trong tỉnh (Có kèm theo hợp đồng, hóa đơn mua bán); Quy mô hộ gia đình.</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cs/>
                <w:lang w:val="nl-NL"/>
              </w:rPr>
            </w:pPr>
            <w:r w:rsidRPr="00C001EC">
              <w:rPr>
                <w:sz w:val="26"/>
                <w:szCs w:val="26"/>
              </w:rPr>
              <w:sym w:font="Wingdings" w:char="F071"/>
            </w:r>
            <w:r w:rsidRPr="00C001EC">
              <w:rPr>
                <w:sz w:val="26"/>
                <w:szCs w:val="26"/>
                <w:lang w:val="nl-NL"/>
              </w:rPr>
              <w:t xml:space="preserve"> Có năng lực, quy mô sản xuất trung bình</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làm ra đáp ứng nhu cầu trong tỉnh và trong khu vực; Quy mô doanh nghiệp.</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năng lực, quy mô sản xuất lớn</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có khả năng sản xuất hàng loạt, với số lượng lớn nhưng chỉ phục vụ người tiêu dùng trong nước và chưa có tiềm năng xuất khẩu, vốn đầu tư 100 tỷ, 200 lao động có đóng bảo hiểm</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năng lực, quy mô sản xuất lớn, có thể đáp ứng thị trường xuất khẩu</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4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Hóa đơn xuất khẩu nước ngoài kèm theo hoặc danh sách địa chỉ tên khách hàng xuất khẩu</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1.4.</w:t>
            </w:r>
            <w:r w:rsidRPr="00C001EC">
              <w:rPr>
                <w:b/>
                <w:bCs/>
                <w:sz w:val="26"/>
                <w:szCs w:val="26"/>
                <w:lang w:val="nl-NL"/>
              </w:rPr>
              <w:t xml:space="preserve"> Liên kết sản xuất</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Không có </w:t>
            </w:r>
            <w:r w:rsidRPr="00C001EC">
              <w:rPr>
                <w:sz w:val="26"/>
                <w:szCs w:val="26"/>
                <w:lang w:val="nl-NL"/>
              </w:rPr>
              <w:t>liên kết hoặc có nhưng không rõ rà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cs/>
                <w:lang w:val="nl-NL"/>
              </w:rPr>
            </w:pPr>
            <w:r w:rsidRPr="00C001EC">
              <w:rPr>
                <w:sz w:val="26"/>
                <w:szCs w:val="26"/>
              </w:rPr>
              <w:sym w:font="Wingdings" w:char="F071"/>
            </w:r>
            <w:r w:rsidRPr="00C001EC">
              <w:rPr>
                <w:sz w:val="26"/>
                <w:szCs w:val="26"/>
                <w:lang w:val="nl-NL"/>
              </w:rPr>
              <w:t xml:space="preserve"> Có liên kết, chặt chẽ (phạm vi trong tỉnh)</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hợp đồng liên kết, thanh lý hợp đồng liên kết, đầu vào đến đầu ra.</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Liên kết chuỗi chặt chẽ (phạm vi trong tỉnh), quy mô lớn hoặc có hộ nghèo (trong tỉnh) tham gia liên kết. </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ác hợp đồng chứng minh có liên kết chuỗi sản xuất với số hợp đồng từ 50% số lượng nguyên liệu phục vụ cho nhu cầu sản xuất của cơ sở là hợp đồng liên kết trong tỉnh hoặc có sổ hộ nghèo của hộ liên kết kèm theo.</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1.5.</w:t>
            </w:r>
            <w:r w:rsidRPr="00C001EC">
              <w:rPr>
                <w:b/>
                <w:bCs/>
                <w:sz w:val="26"/>
                <w:szCs w:val="26"/>
                <w:lang w:val="nl-NL"/>
              </w:rPr>
              <w:t xml:space="preserve"> Bảo vệ môi trường trong quá trình sản xuất</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5</w:t>
            </w:r>
            <w:r w:rsidRPr="00C001EC">
              <w:rPr>
                <w:b/>
                <w:bCs/>
                <w:sz w:val="26"/>
                <w:szCs w:val="26"/>
                <w:lang w:val="nl-NL"/>
              </w:rPr>
              <w:t xml:space="preserve"> </w:t>
            </w:r>
            <w:r w:rsidRPr="00C001EC">
              <w:rPr>
                <w:b/>
                <w:sz w:val="26"/>
                <w:szCs w:val="26"/>
                <w:lang w:val="nl-NL"/>
              </w:rPr>
              <w:t>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quan tâm (bằng hoạt động cụ thể) đến các tác động môi trường trong quá trình sản xuất</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166090" w:rsidRDefault="0004182C" w:rsidP="008A3CDC">
            <w:pPr>
              <w:keepNext/>
              <w:keepLines/>
              <w:spacing w:before="480" w:line="276" w:lineRule="auto"/>
              <w:rPr>
                <w:rFonts w:eastAsiaTheme="majorEastAsia"/>
                <w:b/>
                <w:bCs/>
                <w:color w:val="365F91" w:themeColor="accent1" w:themeShade="BF"/>
                <w:sz w:val="26"/>
                <w:szCs w:val="26"/>
                <w:lang w:val="nl-NL" w:eastAsia="ja-JP"/>
              </w:rPr>
            </w:pPr>
            <w:r w:rsidRPr="00166090">
              <w:rPr>
                <w:w w:val="110"/>
                <w:sz w:val="26"/>
                <w:szCs w:val="26"/>
                <w:lang w:val="nl-NL"/>
              </w:rPr>
              <w:t>Có minh chứng hình ảnh về việc có  quan</w:t>
            </w:r>
            <w:r w:rsidRPr="00166090">
              <w:rPr>
                <w:spacing w:val="15"/>
                <w:w w:val="110"/>
                <w:sz w:val="26"/>
                <w:szCs w:val="26"/>
                <w:lang w:val="nl-NL"/>
              </w:rPr>
              <w:t xml:space="preserve"> </w:t>
            </w:r>
            <w:r w:rsidRPr="00166090">
              <w:rPr>
                <w:w w:val="110"/>
                <w:sz w:val="26"/>
                <w:szCs w:val="26"/>
                <w:lang w:val="nl-NL"/>
              </w:rPr>
              <w:t>tâm</w:t>
            </w:r>
            <w:r w:rsidRPr="00166090">
              <w:rPr>
                <w:spacing w:val="15"/>
                <w:w w:val="110"/>
                <w:sz w:val="26"/>
                <w:szCs w:val="26"/>
                <w:lang w:val="nl-NL"/>
              </w:rPr>
              <w:t xml:space="preserve"> </w:t>
            </w:r>
            <w:r w:rsidRPr="00166090">
              <w:rPr>
                <w:w w:val="110"/>
                <w:sz w:val="26"/>
                <w:szCs w:val="26"/>
                <w:lang w:val="nl-NL"/>
              </w:rPr>
              <w:t>đến</w:t>
            </w:r>
            <w:r w:rsidRPr="00166090">
              <w:rPr>
                <w:spacing w:val="15"/>
                <w:w w:val="110"/>
                <w:sz w:val="26"/>
                <w:szCs w:val="26"/>
                <w:lang w:val="nl-NL"/>
              </w:rPr>
              <w:t xml:space="preserve"> </w:t>
            </w:r>
            <w:r w:rsidRPr="00166090">
              <w:rPr>
                <w:w w:val="110"/>
                <w:sz w:val="26"/>
                <w:szCs w:val="26"/>
                <w:lang w:val="nl-NL"/>
              </w:rPr>
              <w:t>bảo</w:t>
            </w:r>
            <w:r w:rsidRPr="00166090">
              <w:rPr>
                <w:spacing w:val="16"/>
                <w:w w:val="110"/>
                <w:sz w:val="26"/>
                <w:szCs w:val="26"/>
                <w:lang w:val="nl-NL"/>
              </w:rPr>
              <w:t xml:space="preserve"> </w:t>
            </w:r>
            <w:r w:rsidRPr="00166090">
              <w:rPr>
                <w:w w:val="110"/>
                <w:sz w:val="26"/>
                <w:szCs w:val="26"/>
                <w:lang w:val="nl-NL"/>
              </w:rPr>
              <w:t>vệ</w:t>
            </w:r>
            <w:r w:rsidRPr="00166090">
              <w:rPr>
                <w:spacing w:val="15"/>
                <w:w w:val="110"/>
                <w:sz w:val="26"/>
                <w:szCs w:val="26"/>
                <w:lang w:val="nl-NL"/>
              </w:rPr>
              <w:t xml:space="preserve"> </w:t>
            </w:r>
            <w:r w:rsidRPr="00166090">
              <w:rPr>
                <w:w w:val="110"/>
                <w:sz w:val="26"/>
                <w:szCs w:val="26"/>
                <w:lang w:val="nl-NL"/>
              </w:rPr>
              <w:t>môi</w:t>
            </w:r>
            <w:r w:rsidRPr="00166090">
              <w:rPr>
                <w:spacing w:val="15"/>
                <w:w w:val="110"/>
                <w:sz w:val="26"/>
                <w:szCs w:val="26"/>
                <w:lang w:val="nl-NL"/>
              </w:rPr>
              <w:t xml:space="preserve"> </w:t>
            </w:r>
            <w:r w:rsidRPr="00166090">
              <w:rPr>
                <w:w w:val="110"/>
                <w:sz w:val="26"/>
                <w:szCs w:val="26"/>
                <w:lang w:val="nl-NL"/>
              </w:rPr>
              <w:t>trường,</w:t>
            </w:r>
            <w:r w:rsidRPr="00166090">
              <w:rPr>
                <w:spacing w:val="16"/>
                <w:w w:val="110"/>
                <w:sz w:val="26"/>
                <w:szCs w:val="26"/>
                <w:lang w:val="nl-NL"/>
              </w:rPr>
              <w:t xml:space="preserve"> </w:t>
            </w:r>
            <w:r w:rsidRPr="00166090">
              <w:rPr>
                <w:spacing w:val="-4"/>
                <w:w w:val="110"/>
                <w:sz w:val="26"/>
                <w:szCs w:val="26"/>
                <w:lang w:val="nl-NL"/>
              </w:rPr>
              <w:t xml:space="preserve">không </w:t>
            </w:r>
            <w:r w:rsidRPr="00166090">
              <w:rPr>
                <w:w w:val="110"/>
                <w:sz w:val="26"/>
                <w:szCs w:val="26"/>
                <w:lang w:val="nl-NL"/>
              </w:rPr>
              <w:t>bị phản ảnh gây ô nhiễm môi trường.</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nhưng chưa theo quy định hiện hành</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166090" w:rsidRDefault="0004182C" w:rsidP="008A3CDC">
            <w:pPr>
              <w:pStyle w:val="TableParagraph"/>
              <w:keepNext/>
              <w:keepLines/>
              <w:spacing w:before="92" w:line="283" w:lineRule="auto"/>
              <w:ind w:left="199" w:right="94"/>
              <w:rPr>
                <w:b/>
                <w:bCs/>
                <w:color w:val="365F91" w:themeColor="accent1" w:themeShade="BF"/>
                <w:sz w:val="26"/>
                <w:szCs w:val="26"/>
                <w:lang w:val="nl-NL" w:eastAsia="ja-JP"/>
              </w:rPr>
            </w:pPr>
            <w:r w:rsidRPr="00166090">
              <w:rPr>
                <w:w w:val="115"/>
                <w:sz w:val="26"/>
                <w:szCs w:val="26"/>
                <w:lang w:val="nl-NL"/>
              </w:rPr>
              <w:t>Có</w:t>
            </w:r>
            <w:r w:rsidRPr="00166090">
              <w:rPr>
                <w:spacing w:val="-6"/>
                <w:w w:val="115"/>
                <w:sz w:val="26"/>
                <w:szCs w:val="26"/>
                <w:lang w:val="nl-NL"/>
              </w:rPr>
              <w:t xml:space="preserve"> </w:t>
            </w:r>
            <w:r w:rsidRPr="00166090">
              <w:rPr>
                <w:w w:val="115"/>
                <w:sz w:val="26"/>
                <w:szCs w:val="26"/>
                <w:lang w:val="nl-NL"/>
              </w:rPr>
              <w:t>hồ</w:t>
            </w:r>
            <w:r w:rsidRPr="00166090">
              <w:rPr>
                <w:spacing w:val="-6"/>
                <w:w w:val="115"/>
                <w:sz w:val="26"/>
                <w:szCs w:val="26"/>
                <w:lang w:val="nl-NL"/>
              </w:rPr>
              <w:t xml:space="preserve"> </w:t>
            </w:r>
            <w:r w:rsidRPr="00166090">
              <w:rPr>
                <w:w w:val="115"/>
                <w:sz w:val="26"/>
                <w:szCs w:val="26"/>
                <w:lang w:val="nl-NL"/>
              </w:rPr>
              <w:t>sơ</w:t>
            </w:r>
            <w:r w:rsidRPr="00166090">
              <w:rPr>
                <w:spacing w:val="-6"/>
                <w:w w:val="115"/>
                <w:sz w:val="26"/>
                <w:szCs w:val="26"/>
                <w:lang w:val="nl-NL"/>
              </w:rPr>
              <w:t xml:space="preserve"> </w:t>
            </w:r>
            <w:r w:rsidRPr="00166090">
              <w:rPr>
                <w:w w:val="115"/>
                <w:sz w:val="26"/>
                <w:szCs w:val="26"/>
                <w:lang w:val="nl-NL"/>
              </w:rPr>
              <w:t>hoặc</w:t>
            </w:r>
            <w:r w:rsidRPr="00166090">
              <w:rPr>
                <w:spacing w:val="-6"/>
                <w:w w:val="115"/>
                <w:sz w:val="26"/>
                <w:szCs w:val="26"/>
                <w:lang w:val="nl-NL"/>
              </w:rPr>
              <w:t xml:space="preserve"> </w:t>
            </w:r>
            <w:r w:rsidRPr="00166090">
              <w:rPr>
                <w:w w:val="115"/>
                <w:sz w:val="26"/>
                <w:szCs w:val="26"/>
                <w:lang w:val="nl-NL"/>
              </w:rPr>
              <w:t>đã</w:t>
            </w:r>
            <w:r w:rsidRPr="00166090">
              <w:rPr>
                <w:spacing w:val="-6"/>
                <w:w w:val="115"/>
                <w:sz w:val="26"/>
                <w:szCs w:val="26"/>
                <w:lang w:val="nl-NL"/>
              </w:rPr>
              <w:t xml:space="preserve"> </w:t>
            </w:r>
            <w:r w:rsidRPr="00166090">
              <w:rPr>
                <w:w w:val="115"/>
                <w:sz w:val="26"/>
                <w:szCs w:val="26"/>
                <w:lang w:val="nl-NL"/>
              </w:rPr>
              <w:t>nộp</w:t>
            </w:r>
            <w:r w:rsidRPr="00166090">
              <w:rPr>
                <w:spacing w:val="-6"/>
                <w:w w:val="115"/>
                <w:sz w:val="26"/>
                <w:szCs w:val="26"/>
                <w:lang w:val="nl-NL"/>
              </w:rPr>
              <w:t xml:space="preserve"> </w:t>
            </w:r>
            <w:r w:rsidRPr="00166090">
              <w:rPr>
                <w:w w:val="115"/>
                <w:sz w:val="26"/>
                <w:szCs w:val="26"/>
                <w:lang w:val="nl-NL"/>
              </w:rPr>
              <w:t>hồ</w:t>
            </w:r>
            <w:r w:rsidRPr="00166090">
              <w:rPr>
                <w:spacing w:val="-6"/>
                <w:w w:val="115"/>
                <w:sz w:val="26"/>
                <w:szCs w:val="26"/>
                <w:lang w:val="nl-NL"/>
              </w:rPr>
              <w:t xml:space="preserve"> </w:t>
            </w:r>
            <w:r w:rsidRPr="00166090">
              <w:rPr>
                <w:w w:val="115"/>
                <w:sz w:val="26"/>
                <w:szCs w:val="26"/>
                <w:lang w:val="nl-NL"/>
              </w:rPr>
              <w:t>sơ</w:t>
            </w:r>
            <w:r w:rsidRPr="00166090">
              <w:rPr>
                <w:spacing w:val="-6"/>
                <w:w w:val="115"/>
                <w:sz w:val="26"/>
                <w:szCs w:val="26"/>
                <w:lang w:val="nl-NL"/>
              </w:rPr>
              <w:t xml:space="preserve"> </w:t>
            </w:r>
            <w:r w:rsidRPr="00166090">
              <w:rPr>
                <w:w w:val="115"/>
                <w:sz w:val="26"/>
                <w:szCs w:val="26"/>
                <w:lang w:val="nl-NL"/>
              </w:rPr>
              <w:t>thủ</w:t>
            </w:r>
            <w:r w:rsidRPr="00166090">
              <w:rPr>
                <w:spacing w:val="-6"/>
                <w:w w:val="115"/>
                <w:sz w:val="26"/>
                <w:szCs w:val="26"/>
                <w:lang w:val="nl-NL"/>
              </w:rPr>
              <w:t xml:space="preserve"> </w:t>
            </w:r>
            <w:r w:rsidRPr="00166090">
              <w:rPr>
                <w:w w:val="115"/>
                <w:sz w:val="26"/>
                <w:szCs w:val="26"/>
                <w:lang w:val="nl-NL"/>
              </w:rPr>
              <w:t>tục</w:t>
            </w:r>
            <w:r w:rsidRPr="00166090">
              <w:rPr>
                <w:spacing w:val="-6"/>
                <w:w w:val="115"/>
                <w:sz w:val="26"/>
                <w:szCs w:val="26"/>
                <w:lang w:val="nl-NL"/>
              </w:rPr>
              <w:t xml:space="preserve"> </w:t>
            </w:r>
            <w:r w:rsidRPr="00166090">
              <w:rPr>
                <w:w w:val="115"/>
                <w:sz w:val="26"/>
                <w:szCs w:val="26"/>
                <w:lang w:val="nl-NL"/>
              </w:rPr>
              <w:t xml:space="preserve">môi trường chờ phê duyệt, trong quá </w:t>
            </w:r>
            <w:r w:rsidRPr="00166090">
              <w:rPr>
                <w:spacing w:val="-3"/>
                <w:w w:val="115"/>
                <w:sz w:val="26"/>
                <w:szCs w:val="26"/>
                <w:lang w:val="nl-NL"/>
              </w:rPr>
              <w:t xml:space="preserve">trình </w:t>
            </w:r>
            <w:r w:rsidRPr="00166090">
              <w:rPr>
                <w:w w:val="115"/>
                <w:sz w:val="26"/>
                <w:szCs w:val="26"/>
                <w:lang w:val="nl-NL"/>
              </w:rPr>
              <w:t>hoạt động chưa bị phản ảnh gây ô nhiễm môi</w:t>
            </w:r>
            <w:r w:rsidRPr="00166090">
              <w:rPr>
                <w:spacing w:val="-20"/>
                <w:w w:val="115"/>
                <w:sz w:val="26"/>
                <w:szCs w:val="26"/>
                <w:lang w:val="nl-NL"/>
              </w:rPr>
              <w:t xml:space="preserve"> </w:t>
            </w:r>
            <w:r w:rsidRPr="00166090">
              <w:rPr>
                <w:w w:val="115"/>
                <w:sz w:val="26"/>
                <w:szCs w:val="26"/>
                <w:lang w:val="nl-NL"/>
              </w:rPr>
              <w:t>trường</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theo quy định hiện hành</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166090" w:rsidRDefault="0004182C" w:rsidP="008A3CDC">
            <w:pPr>
              <w:pStyle w:val="TableParagraph"/>
              <w:keepNext/>
              <w:keepLines/>
              <w:spacing w:before="92" w:line="280" w:lineRule="auto"/>
              <w:ind w:left="199" w:right="94"/>
              <w:rPr>
                <w:b/>
                <w:bCs/>
                <w:color w:val="365F91" w:themeColor="accent1" w:themeShade="BF"/>
                <w:sz w:val="26"/>
                <w:szCs w:val="26"/>
                <w:lang w:val="nl-NL" w:eastAsia="ja-JP"/>
              </w:rPr>
            </w:pPr>
            <w:r w:rsidRPr="00166090">
              <w:rPr>
                <w:w w:val="110"/>
                <w:sz w:val="26"/>
                <w:szCs w:val="26"/>
                <w:lang w:val="nl-NL"/>
              </w:rPr>
              <w:t>Có thủ tục môi trường được phê duyệt (giấy xác nhận đăng ký Kế hoạch</w:t>
            </w:r>
            <w:r w:rsidRPr="00166090">
              <w:rPr>
                <w:spacing w:val="-30"/>
                <w:w w:val="110"/>
                <w:sz w:val="26"/>
                <w:szCs w:val="26"/>
                <w:lang w:val="nl-NL"/>
              </w:rPr>
              <w:t xml:space="preserve"> </w:t>
            </w:r>
            <w:r w:rsidRPr="00166090">
              <w:rPr>
                <w:spacing w:val="-3"/>
                <w:w w:val="110"/>
                <w:sz w:val="26"/>
                <w:szCs w:val="26"/>
                <w:lang w:val="nl-NL"/>
              </w:rPr>
              <w:t xml:space="preserve">BVMT </w:t>
            </w:r>
            <w:r w:rsidRPr="00166090">
              <w:rPr>
                <w:w w:val="110"/>
                <w:sz w:val="26"/>
                <w:szCs w:val="26"/>
                <w:lang w:val="nl-NL"/>
              </w:rPr>
              <w:t xml:space="preserve">UBND huyện xác nhận); trong quá </w:t>
            </w:r>
            <w:r w:rsidRPr="00166090">
              <w:rPr>
                <w:spacing w:val="-3"/>
                <w:w w:val="110"/>
                <w:sz w:val="26"/>
                <w:szCs w:val="26"/>
                <w:lang w:val="nl-NL"/>
              </w:rPr>
              <w:t xml:space="preserve">trình </w:t>
            </w:r>
            <w:r w:rsidRPr="00166090">
              <w:rPr>
                <w:w w:val="110"/>
                <w:sz w:val="26"/>
                <w:szCs w:val="26"/>
                <w:lang w:val="nl-NL"/>
              </w:rPr>
              <w:t>hoạt động chưa bị phản ảnh gây ô</w:t>
            </w:r>
            <w:r w:rsidRPr="00166090">
              <w:rPr>
                <w:spacing w:val="66"/>
                <w:w w:val="110"/>
                <w:sz w:val="26"/>
                <w:szCs w:val="26"/>
                <w:lang w:val="nl-NL"/>
              </w:rPr>
              <w:t xml:space="preserve"> </w:t>
            </w:r>
            <w:r w:rsidRPr="00166090">
              <w:rPr>
                <w:w w:val="110"/>
                <w:sz w:val="26"/>
                <w:szCs w:val="26"/>
                <w:lang w:val="nl-NL"/>
              </w:rPr>
              <w:t>nhiễm môi</w:t>
            </w:r>
            <w:r w:rsidRPr="00166090">
              <w:rPr>
                <w:spacing w:val="-10"/>
                <w:w w:val="110"/>
                <w:sz w:val="26"/>
                <w:szCs w:val="26"/>
                <w:lang w:val="nl-NL"/>
              </w:rPr>
              <w:t xml:space="preserve"> </w:t>
            </w:r>
            <w:r w:rsidRPr="00166090">
              <w:rPr>
                <w:w w:val="110"/>
                <w:sz w:val="26"/>
                <w:szCs w:val="26"/>
                <w:lang w:val="nl-NL"/>
              </w:rPr>
              <w:t>trường</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theo quy định hiện hành; có minh chứng triển khai/áp dụng</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4 Điểm</w:t>
            </w:r>
          </w:p>
        </w:tc>
        <w:tc>
          <w:tcPr>
            <w:tcW w:w="5030" w:type="dxa"/>
            <w:vAlign w:val="center"/>
          </w:tcPr>
          <w:p w:rsidR="0004182C" w:rsidRPr="00166090" w:rsidRDefault="0004182C" w:rsidP="008A3CDC">
            <w:pPr>
              <w:pStyle w:val="TableParagraph"/>
              <w:keepNext/>
              <w:keepLines/>
              <w:spacing w:before="97" w:line="280" w:lineRule="auto"/>
              <w:ind w:left="199" w:right="94"/>
              <w:rPr>
                <w:b/>
                <w:bCs/>
                <w:color w:val="365F91" w:themeColor="accent1" w:themeShade="BF"/>
                <w:sz w:val="26"/>
                <w:szCs w:val="26"/>
                <w:lang w:val="nl-NL" w:eastAsia="ja-JP"/>
              </w:rPr>
            </w:pPr>
            <w:r w:rsidRPr="00166090">
              <w:rPr>
                <w:w w:val="110"/>
                <w:sz w:val="26"/>
                <w:szCs w:val="26"/>
                <w:lang w:val="nl-NL"/>
              </w:rPr>
              <w:t>Có thủ tục môi trường được phê duyệt (giấy xác nhận đăng ký Kế hoạch</w:t>
            </w:r>
            <w:r w:rsidRPr="00166090">
              <w:rPr>
                <w:spacing w:val="-30"/>
                <w:w w:val="110"/>
                <w:sz w:val="26"/>
                <w:szCs w:val="26"/>
                <w:lang w:val="nl-NL"/>
              </w:rPr>
              <w:t xml:space="preserve"> </w:t>
            </w:r>
            <w:r w:rsidRPr="00166090">
              <w:rPr>
                <w:spacing w:val="-3"/>
                <w:w w:val="110"/>
                <w:sz w:val="26"/>
                <w:szCs w:val="26"/>
                <w:lang w:val="nl-NL"/>
              </w:rPr>
              <w:t xml:space="preserve">BVMT </w:t>
            </w:r>
            <w:r w:rsidRPr="00166090">
              <w:rPr>
                <w:w w:val="110"/>
                <w:sz w:val="26"/>
                <w:szCs w:val="26"/>
                <w:lang w:val="nl-NL"/>
              </w:rPr>
              <w:t xml:space="preserve">UBND huyện xác nhận); trong quá </w:t>
            </w:r>
            <w:r w:rsidRPr="00166090">
              <w:rPr>
                <w:spacing w:val="-3"/>
                <w:w w:val="110"/>
                <w:sz w:val="26"/>
                <w:szCs w:val="26"/>
                <w:lang w:val="nl-NL"/>
              </w:rPr>
              <w:t xml:space="preserve">trình </w:t>
            </w:r>
            <w:r w:rsidRPr="00166090">
              <w:rPr>
                <w:w w:val="110"/>
                <w:sz w:val="26"/>
                <w:szCs w:val="26"/>
                <w:lang w:val="nl-NL"/>
              </w:rPr>
              <w:t>hoạt động chưa bị phản ảnh gây ô</w:t>
            </w:r>
            <w:r w:rsidRPr="00166090">
              <w:rPr>
                <w:spacing w:val="66"/>
                <w:w w:val="110"/>
                <w:sz w:val="26"/>
                <w:szCs w:val="26"/>
                <w:lang w:val="nl-NL"/>
              </w:rPr>
              <w:t xml:space="preserve"> </w:t>
            </w:r>
            <w:r w:rsidRPr="00166090">
              <w:rPr>
                <w:w w:val="110"/>
                <w:sz w:val="26"/>
                <w:szCs w:val="26"/>
                <w:lang w:val="nl-NL"/>
              </w:rPr>
              <w:t xml:space="preserve">nhiễm môi trường; có thêm công </w:t>
            </w:r>
            <w:r w:rsidRPr="00166090">
              <w:rPr>
                <w:spacing w:val="-3"/>
                <w:w w:val="110"/>
                <w:sz w:val="26"/>
                <w:szCs w:val="26"/>
                <w:lang w:val="nl-NL"/>
              </w:rPr>
              <w:t xml:space="preserve">trình </w:t>
            </w:r>
            <w:r w:rsidRPr="00166090">
              <w:rPr>
                <w:w w:val="110"/>
                <w:sz w:val="26"/>
                <w:szCs w:val="26"/>
                <w:lang w:val="nl-NL"/>
              </w:rPr>
              <w:t xml:space="preserve">xử lý môi trường (hình ảnh kèm </w:t>
            </w:r>
            <w:r w:rsidRPr="00166090">
              <w:rPr>
                <w:spacing w:val="-4"/>
                <w:w w:val="110"/>
                <w:sz w:val="26"/>
                <w:szCs w:val="26"/>
                <w:lang w:val="nl-NL"/>
              </w:rPr>
              <w:t xml:space="preserve">theo) </w:t>
            </w:r>
            <w:r w:rsidRPr="00166090">
              <w:rPr>
                <w:w w:val="110"/>
                <w:sz w:val="26"/>
                <w:szCs w:val="26"/>
                <w:lang w:val="nl-NL"/>
              </w:rPr>
              <w:t xml:space="preserve">như thu gom rác thải (hợp đồng </w:t>
            </w:r>
            <w:r w:rsidRPr="00166090">
              <w:rPr>
                <w:spacing w:val="-5"/>
                <w:w w:val="110"/>
                <w:sz w:val="26"/>
                <w:szCs w:val="26"/>
                <w:lang w:val="nl-NL"/>
              </w:rPr>
              <w:t xml:space="preserve">thu </w:t>
            </w:r>
            <w:r w:rsidRPr="00166090">
              <w:rPr>
                <w:w w:val="110"/>
                <w:sz w:val="26"/>
                <w:szCs w:val="26"/>
                <w:lang w:val="nl-NL"/>
              </w:rPr>
              <w:t>gom), xử lý chất</w:t>
            </w:r>
            <w:r w:rsidRPr="00166090">
              <w:rPr>
                <w:spacing w:val="-27"/>
                <w:w w:val="110"/>
                <w:sz w:val="26"/>
                <w:szCs w:val="26"/>
                <w:lang w:val="nl-NL"/>
              </w:rPr>
              <w:t xml:space="preserve"> </w:t>
            </w:r>
            <w:r w:rsidRPr="00166090">
              <w:rPr>
                <w:w w:val="110"/>
                <w:sz w:val="26"/>
                <w:szCs w:val="26"/>
                <w:lang w:val="nl-NL"/>
              </w:rPr>
              <w:t>thải,...</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theo quy định hiện hành; có minh chứng triển khai/áp dụng; có sử dụng/tái chế phụ phẩm, chất thải trong quá trình sản xuất</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5 Điểm</w:t>
            </w:r>
          </w:p>
        </w:tc>
        <w:tc>
          <w:tcPr>
            <w:tcW w:w="5030" w:type="dxa"/>
            <w:vAlign w:val="center"/>
          </w:tcPr>
          <w:p w:rsidR="0004182C" w:rsidRPr="00166090" w:rsidRDefault="0004182C" w:rsidP="008A3CDC">
            <w:pPr>
              <w:pStyle w:val="TableParagraph"/>
              <w:keepNext/>
              <w:keepLines/>
              <w:spacing w:before="97" w:line="280" w:lineRule="auto"/>
              <w:ind w:left="199" w:right="94"/>
              <w:rPr>
                <w:b/>
                <w:bCs/>
                <w:color w:val="365F91" w:themeColor="accent1" w:themeShade="BF"/>
                <w:sz w:val="26"/>
                <w:szCs w:val="26"/>
                <w:lang w:val="nl-NL" w:eastAsia="ja-JP"/>
              </w:rPr>
            </w:pPr>
            <w:r w:rsidRPr="00166090">
              <w:rPr>
                <w:w w:val="115"/>
                <w:sz w:val="26"/>
                <w:szCs w:val="26"/>
                <w:lang w:val="nl-NL"/>
              </w:rPr>
              <w:t xml:space="preserve">Có thủ tục môi trường được phê duyệt (Giấy xác nhận Đề án BVMT </w:t>
            </w:r>
            <w:r w:rsidRPr="00166090">
              <w:rPr>
                <w:spacing w:val="-3"/>
                <w:w w:val="115"/>
                <w:sz w:val="26"/>
                <w:szCs w:val="26"/>
                <w:lang w:val="nl-NL"/>
              </w:rPr>
              <w:t xml:space="preserve">được </w:t>
            </w:r>
            <w:r w:rsidRPr="00166090">
              <w:rPr>
                <w:w w:val="115"/>
                <w:sz w:val="26"/>
                <w:szCs w:val="26"/>
                <w:lang w:val="nl-NL"/>
              </w:rPr>
              <w:t>UBND</w:t>
            </w:r>
            <w:r w:rsidRPr="00166090">
              <w:rPr>
                <w:spacing w:val="-21"/>
                <w:w w:val="115"/>
                <w:sz w:val="26"/>
                <w:szCs w:val="26"/>
                <w:lang w:val="nl-NL"/>
              </w:rPr>
              <w:t xml:space="preserve"> </w:t>
            </w:r>
            <w:r w:rsidRPr="00166090">
              <w:rPr>
                <w:w w:val="115"/>
                <w:sz w:val="26"/>
                <w:szCs w:val="26"/>
                <w:lang w:val="nl-NL"/>
              </w:rPr>
              <w:t>huyện</w:t>
            </w:r>
            <w:r w:rsidRPr="00166090">
              <w:rPr>
                <w:spacing w:val="-20"/>
                <w:w w:val="115"/>
                <w:sz w:val="26"/>
                <w:szCs w:val="26"/>
                <w:lang w:val="nl-NL"/>
              </w:rPr>
              <w:t xml:space="preserve"> </w:t>
            </w:r>
            <w:r w:rsidRPr="00166090">
              <w:rPr>
                <w:w w:val="115"/>
                <w:sz w:val="26"/>
                <w:szCs w:val="26"/>
                <w:lang w:val="nl-NL"/>
              </w:rPr>
              <w:t>xác</w:t>
            </w:r>
            <w:r w:rsidRPr="00166090">
              <w:rPr>
                <w:spacing w:val="-20"/>
                <w:w w:val="115"/>
                <w:sz w:val="26"/>
                <w:szCs w:val="26"/>
                <w:lang w:val="nl-NL"/>
              </w:rPr>
              <w:t xml:space="preserve"> </w:t>
            </w:r>
            <w:r w:rsidRPr="00166090">
              <w:rPr>
                <w:w w:val="115"/>
                <w:sz w:val="26"/>
                <w:szCs w:val="26"/>
                <w:lang w:val="nl-NL"/>
              </w:rPr>
              <w:t>nhận);</w:t>
            </w:r>
            <w:r w:rsidRPr="00166090">
              <w:rPr>
                <w:spacing w:val="-20"/>
                <w:w w:val="115"/>
                <w:sz w:val="26"/>
                <w:szCs w:val="26"/>
                <w:lang w:val="nl-NL"/>
              </w:rPr>
              <w:t xml:space="preserve"> </w:t>
            </w:r>
            <w:r w:rsidRPr="00166090">
              <w:rPr>
                <w:w w:val="115"/>
                <w:sz w:val="26"/>
                <w:szCs w:val="26"/>
                <w:lang w:val="nl-NL"/>
              </w:rPr>
              <w:t>trong</w:t>
            </w:r>
            <w:r w:rsidRPr="00166090">
              <w:rPr>
                <w:spacing w:val="-20"/>
                <w:w w:val="115"/>
                <w:sz w:val="26"/>
                <w:szCs w:val="26"/>
                <w:lang w:val="nl-NL"/>
              </w:rPr>
              <w:t xml:space="preserve"> </w:t>
            </w:r>
            <w:r w:rsidRPr="00166090">
              <w:rPr>
                <w:w w:val="115"/>
                <w:sz w:val="26"/>
                <w:szCs w:val="26"/>
                <w:lang w:val="nl-NL"/>
              </w:rPr>
              <w:t>quá</w:t>
            </w:r>
            <w:r w:rsidRPr="00166090">
              <w:rPr>
                <w:spacing w:val="-21"/>
                <w:w w:val="115"/>
                <w:sz w:val="26"/>
                <w:szCs w:val="26"/>
                <w:lang w:val="nl-NL"/>
              </w:rPr>
              <w:t xml:space="preserve"> </w:t>
            </w:r>
            <w:r w:rsidRPr="00166090">
              <w:rPr>
                <w:spacing w:val="-3"/>
                <w:w w:val="115"/>
                <w:sz w:val="26"/>
                <w:szCs w:val="26"/>
                <w:lang w:val="nl-NL"/>
              </w:rPr>
              <w:t xml:space="preserve">trình </w:t>
            </w:r>
            <w:r w:rsidRPr="00166090">
              <w:rPr>
                <w:w w:val="115"/>
                <w:sz w:val="26"/>
                <w:szCs w:val="26"/>
                <w:lang w:val="nl-NL"/>
              </w:rPr>
              <w:t xml:space="preserve">hoạt động chưa bị phản ảnh gây ô nhiễm môi trường; có thêm công </w:t>
            </w:r>
            <w:r w:rsidRPr="00166090">
              <w:rPr>
                <w:spacing w:val="-3"/>
                <w:w w:val="115"/>
                <w:sz w:val="26"/>
                <w:szCs w:val="26"/>
                <w:lang w:val="nl-NL"/>
              </w:rPr>
              <w:t xml:space="preserve">trình </w:t>
            </w:r>
            <w:r w:rsidRPr="00166090">
              <w:rPr>
                <w:w w:val="115"/>
                <w:sz w:val="26"/>
                <w:szCs w:val="26"/>
                <w:lang w:val="nl-NL"/>
              </w:rPr>
              <w:t xml:space="preserve">xử lý môi trường (hình ảnh kèm </w:t>
            </w:r>
            <w:r w:rsidRPr="00166090">
              <w:rPr>
                <w:spacing w:val="-4"/>
                <w:w w:val="115"/>
                <w:sz w:val="26"/>
                <w:szCs w:val="26"/>
                <w:lang w:val="nl-NL"/>
              </w:rPr>
              <w:t xml:space="preserve">theo) </w:t>
            </w:r>
            <w:r w:rsidRPr="00166090">
              <w:rPr>
                <w:w w:val="115"/>
                <w:sz w:val="26"/>
                <w:szCs w:val="26"/>
                <w:lang w:val="nl-NL"/>
              </w:rPr>
              <w:t>và có sử dụng/tái chế phụ phẩm để sử dụng</w:t>
            </w:r>
            <w:r w:rsidRPr="00166090">
              <w:rPr>
                <w:spacing w:val="-13"/>
                <w:w w:val="115"/>
                <w:sz w:val="26"/>
                <w:szCs w:val="26"/>
                <w:lang w:val="nl-NL"/>
              </w:rPr>
              <w:t xml:space="preserve"> </w:t>
            </w:r>
            <w:r w:rsidRPr="00166090">
              <w:rPr>
                <w:w w:val="115"/>
                <w:sz w:val="26"/>
                <w:szCs w:val="26"/>
                <w:lang w:val="nl-NL"/>
              </w:rPr>
              <w:t>lại</w:t>
            </w:r>
            <w:r w:rsidRPr="00166090">
              <w:rPr>
                <w:spacing w:val="-12"/>
                <w:w w:val="115"/>
                <w:sz w:val="26"/>
                <w:szCs w:val="26"/>
                <w:lang w:val="nl-NL"/>
              </w:rPr>
              <w:t xml:space="preserve"> </w:t>
            </w:r>
            <w:r w:rsidRPr="00166090">
              <w:rPr>
                <w:w w:val="115"/>
                <w:sz w:val="26"/>
                <w:szCs w:val="26"/>
                <w:lang w:val="nl-NL"/>
              </w:rPr>
              <w:t>hoặc</w:t>
            </w:r>
            <w:r w:rsidRPr="00166090">
              <w:rPr>
                <w:spacing w:val="-13"/>
                <w:w w:val="115"/>
                <w:sz w:val="26"/>
                <w:szCs w:val="26"/>
                <w:lang w:val="nl-NL"/>
              </w:rPr>
              <w:t xml:space="preserve"> </w:t>
            </w:r>
            <w:r w:rsidRPr="00166090">
              <w:rPr>
                <w:w w:val="115"/>
                <w:sz w:val="26"/>
                <w:szCs w:val="26"/>
                <w:lang w:val="nl-NL"/>
              </w:rPr>
              <w:t>người</w:t>
            </w:r>
            <w:r w:rsidRPr="00166090">
              <w:rPr>
                <w:spacing w:val="-12"/>
                <w:w w:val="115"/>
                <w:sz w:val="26"/>
                <w:szCs w:val="26"/>
                <w:lang w:val="nl-NL"/>
              </w:rPr>
              <w:t xml:space="preserve"> </w:t>
            </w:r>
            <w:r w:rsidRPr="00166090">
              <w:rPr>
                <w:w w:val="115"/>
                <w:sz w:val="26"/>
                <w:szCs w:val="26"/>
                <w:lang w:val="nl-NL"/>
              </w:rPr>
              <w:t>khác</w:t>
            </w:r>
            <w:r w:rsidRPr="00166090">
              <w:rPr>
                <w:spacing w:val="-13"/>
                <w:w w:val="115"/>
                <w:sz w:val="26"/>
                <w:szCs w:val="26"/>
                <w:lang w:val="nl-NL"/>
              </w:rPr>
              <w:t xml:space="preserve"> </w:t>
            </w:r>
            <w:r w:rsidRPr="00166090">
              <w:rPr>
                <w:w w:val="115"/>
                <w:sz w:val="26"/>
                <w:szCs w:val="26"/>
                <w:lang w:val="nl-NL"/>
              </w:rPr>
              <w:t>sử</w:t>
            </w:r>
            <w:r w:rsidRPr="00166090">
              <w:rPr>
                <w:spacing w:val="-12"/>
                <w:w w:val="115"/>
                <w:sz w:val="26"/>
                <w:szCs w:val="26"/>
                <w:lang w:val="nl-NL"/>
              </w:rPr>
              <w:t xml:space="preserve"> </w:t>
            </w:r>
            <w:r w:rsidRPr="00166090">
              <w:rPr>
                <w:w w:val="115"/>
                <w:sz w:val="26"/>
                <w:szCs w:val="26"/>
                <w:lang w:val="nl-NL"/>
              </w:rPr>
              <w:t>dụng,</w:t>
            </w:r>
            <w:r w:rsidRPr="00166090">
              <w:rPr>
                <w:spacing w:val="-13"/>
                <w:w w:val="115"/>
                <w:sz w:val="26"/>
                <w:szCs w:val="26"/>
                <w:lang w:val="nl-NL"/>
              </w:rPr>
              <w:t xml:space="preserve"> </w:t>
            </w:r>
            <w:r w:rsidRPr="00166090">
              <w:rPr>
                <w:w w:val="115"/>
                <w:sz w:val="26"/>
                <w:szCs w:val="26"/>
                <w:lang w:val="nl-NL"/>
              </w:rPr>
              <w:t>cung ứng thị</w:t>
            </w:r>
            <w:r w:rsidRPr="00166090">
              <w:rPr>
                <w:spacing w:val="-19"/>
                <w:w w:val="115"/>
                <w:sz w:val="26"/>
                <w:szCs w:val="26"/>
                <w:lang w:val="nl-NL"/>
              </w:rPr>
              <w:t xml:space="preserve"> </w:t>
            </w:r>
            <w:r w:rsidRPr="00166090">
              <w:rPr>
                <w:w w:val="115"/>
                <w:sz w:val="26"/>
                <w:szCs w:val="26"/>
                <w:lang w:val="nl-NL"/>
              </w:rPr>
              <w:t>trường</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166090">
              <w:rPr>
                <w:b/>
                <w:bCs/>
                <w:sz w:val="26"/>
                <w:szCs w:val="26"/>
                <w:lang w:val="nl-NL"/>
              </w:rPr>
              <w:t>1.6. Sử dụng năng lượng, công nghệ thân thiện bền vững trong SX</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166090">
              <w:rPr>
                <w:b/>
                <w:bCs/>
                <w:sz w:val="26"/>
                <w:szCs w:val="26"/>
                <w:lang w:val="nl-NL"/>
              </w:rPr>
              <w:t xml:space="preserve"> </w:t>
            </w:r>
            <w:r w:rsidRPr="00C001EC">
              <w:rPr>
                <w:b/>
                <w:bCs/>
                <w:sz w:val="26"/>
                <w:szCs w:val="26"/>
                <w:cs/>
              </w:rPr>
              <w:t>1</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 xml:space="preserve">Không sử dụng năng lượng </w:t>
            </w:r>
            <w:r w:rsidRPr="00C001EC">
              <w:rPr>
                <w:rFonts w:eastAsia="Times New Roman"/>
                <w:sz w:val="26"/>
                <w:szCs w:val="26"/>
                <w:lang w:val="nl-NL"/>
              </w:rPr>
              <w:t>hiện đại, bền vững, đáng tin cậy (sạch, tái tạo,…)</w:t>
            </w:r>
            <w:r w:rsidRPr="00C001EC">
              <w:rPr>
                <w:sz w:val="26"/>
                <w:szCs w:val="26"/>
                <w:lang w:val="nl-NL"/>
              </w:rPr>
              <w:t>/công nghệ thân thiện môi trườ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rPr>
                <w:rFonts w:eastAsia="SimSun"/>
                <w:sz w:val="26"/>
                <w:szCs w:val="26"/>
                <w:cs/>
                <w:lang w:val="nl-NL"/>
              </w:rPr>
            </w:pPr>
            <w:r w:rsidRPr="00C001EC">
              <w:rPr>
                <w:sz w:val="26"/>
                <w:szCs w:val="26"/>
              </w:rPr>
              <w:sym w:font="Wingdings" w:char="F071"/>
            </w:r>
            <w:r w:rsidRPr="00C001EC">
              <w:rPr>
                <w:sz w:val="26"/>
                <w:szCs w:val="26"/>
                <w:lang w:val="nl-NL"/>
              </w:rPr>
              <w:t xml:space="preserve"> </w:t>
            </w:r>
            <w:r w:rsidRPr="00C001EC">
              <w:rPr>
                <w:bCs/>
                <w:sz w:val="26"/>
                <w:szCs w:val="26"/>
                <w:lang w:val="nl-NL"/>
              </w:rPr>
              <w:t>Có</w:t>
            </w:r>
            <w:r w:rsidRPr="00C001EC">
              <w:rPr>
                <w:b/>
                <w:sz w:val="26"/>
                <w:szCs w:val="26"/>
                <w:lang w:val="nl-NL"/>
              </w:rPr>
              <w:t xml:space="preserve"> </w:t>
            </w:r>
            <w:r w:rsidRPr="00C001EC">
              <w:rPr>
                <w:sz w:val="26"/>
                <w:szCs w:val="26"/>
                <w:lang w:val="nl-NL"/>
              </w:rPr>
              <w:t xml:space="preserve">sử dụng năng lượng </w:t>
            </w:r>
            <w:r w:rsidRPr="00C001EC">
              <w:rPr>
                <w:rFonts w:eastAsia="Times New Roman"/>
                <w:sz w:val="26"/>
                <w:szCs w:val="26"/>
                <w:lang w:val="nl-NL"/>
              </w:rPr>
              <w:t>hiện đại, bền vững, đáng tin cậy (sạch, tái tạo,…)</w:t>
            </w:r>
            <w:r w:rsidRPr="00C001EC">
              <w:rPr>
                <w:sz w:val="26"/>
                <w:szCs w:val="26"/>
                <w:lang w:val="nl-NL"/>
              </w:rPr>
              <w:t>/công nghệ thân thiện môi trườ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166090" w:rsidRDefault="0004182C" w:rsidP="008A3CDC">
            <w:pPr>
              <w:keepNext/>
              <w:keepLines/>
              <w:spacing w:before="480" w:line="276" w:lineRule="auto"/>
              <w:rPr>
                <w:rFonts w:eastAsiaTheme="majorEastAsia"/>
                <w:b/>
                <w:bCs/>
                <w:color w:val="365F91" w:themeColor="accent1" w:themeShade="BF"/>
                <w:sz w:val="26"/>
                <w:szCs w:val="26"/>
                <w:lang w:val="nl-NL" w:eastAsia="ja-JP"/>
              </w:rPr>
            </w:pPr>
            <w:r w:rsidRPr="00166090">
              <w:rPr>
                <w:w w:val="115"/>
                <w:sz w:val="26"/>
                <w:szCs w:val="26"/>
                <w:lang w:val="nl-NL"/>
              </w:rPr>
              <w:t>Biên</w:t>
            </w:r>
            <w:r w:rsidRPr="00166090">
              <w:rPr>
                <w:spacing w:val="-19"/>
                <w:w w:val="115"/>
                <w:sz w:val="26"/>
                <w:szCs w:val="26"/>
                <w:lang w:val="nl-NL"/>
              </w:rPr>
              <w:t xml:space="preserve"> </w:t>
            </w:r>
            <w:r w:rsidRPr="00166090">
              <w:rPr>
                <w:w w:val="115"/>
                <w:sz w:val="26"/>
                <w:szCs w:val="26"/>
                <w:lang w:val="nl-NL"/>
              </w:rPr>
              <w:t>bản</w:t>
            </w:r>
            <w:r w:rsidRPr="00166090">
              <w:rPr>
                <w:spacing w:val="-18"/>
                <w:w w:val="115"/>
                <w:sz w:val="26"/>
                <w:szCs w:val="26"/>
                <w:lang w:val="nl-NL"/>
              </w:rPr>
              <w:t xml:space="preserve"> </w:t>
            </w:r>
            <w:r w:rsidRPr="00166090">
              <w:rPr>
                <w:w w:val="115"/>
                <w:sz w:val="26"/>
                <w:szCs w:val="26"/>
                <w:lang w:val="nl-NL"/>
              </w:rPr>
              <w:t>nghiệm</w:t>
            </w:r>
            <w:r w:rsidRPr="00166090">
              <w:rPr>
                <w:spacing w:val="-18"/>
                <w:w w:val="115"/>
                <w:sz w:val="26"/>
                <w:szCs w:val="26"/>
                <w:lang w:val="nl-NL"/>
              </w:rPr>
              <w:t xml:space="preserve"> </w:t>
            </w:r>
            <w:r w:rsidRPr="00166090">
              <w:rPr>
                <w:w w:val="115"/>
                <w:sz w:val="26"/>
                <w:szCs w:val="26"/>
                <w:lang w:val="nl-NL"/>
              </w:rPr>
              <w:t>thu</w:t>
            </w:r>
            <w:r w:rsidRPr="00166090">
              <w:rPr>
                <w:spacing w:val="-18"/>
                <w:w w:val="115"/>
                <w:sz w:val="26"/>
                <w:szCs w:val="26"/>
                <w:lang w:val="nl-NL"/>
              </w:rPr>
              <w:t xml:space="preserve"> </w:t>
            </w:r>
            <w:r w:rsidRPr="00166090">
              <w:rPr>
                <w:w w:val="115"/>
                <w:sz w:val="26"/>
                <w:szCs w:val="26"/>
                <w:lang w:val="nl-NL"/>
              </w:rPr>
              <w:t>thanh</w:t>
            </w:r>
            <w:r w:rsidRPr="00166090">
              <w:rPr>
                <w:spacing w:val="-18"/>
                <w:w w:val="115"/>
                <w:sz w:val="26"/>
                <w:szCs w:val="26"/>
                <w:lang w:val="nl-NL"/>
              </w:rPr>
              <w:t xml:space="preserve"> </w:t>
            </w:r>
            <w:r w:rsidRPr="00166090">
              <w:rPr>
                <w:w w:val="115"/>
                <w:sz w:val="26"/>
                <w:szCs w:val="26"/>
                <w:lang w:val="nl-NL"/>
              </w:rPr>
              <w:t>lý,</w:t>
            </w:r>
            <w:r w:rsidRPr="00166090">
              <w:rPr>
                <w:spacing w:val="-18"/>
                <w:w w:val="115"/>
                <w:sz w:val="26"/>
                <w:szCs w:val="26"/>
                <w:lang w:val="nl-NL"/>
              </w:rPr>
              <w:t xml:space="preserve"> </w:t>
            </w:r>
            <w:r w:rsidRPr="00166090">
              <w:rPr>
                <w:w w:val="115"/>
                <w:sz w:val="26"/>
                <w:szCs w:val="26"/>
                <w:lang w:val="nl-NL"/>
              </w:rPr>
              <w:t>hợp</w:t>
            </w:r>
            <w:r w:rsidRPr="00166090">
              <w:rPr>
                <w:spacing w:val="-18"/>
                <w:w w:val="115"/>
                <w:sz w:val="26"/>
                <w:szCs w:val="26"/>
                <w:lang w:val="nl-NL"/>
              </w:rPr>
              <w:t xml:space="preserve"> </w:t>
            </w:r>
            <w:r w:rsidRPr="00166090">
              <w:rPr>
                <w:w w:val="115"/>
                <w:sz w:val="26"/>
                <w:szCs w:val="26"/>
                <w:lang w:val="nl-NL"/>
              </w:rPr>
              <w:t>đồng lắp đặt hệ thống điện mặt trời, biogas, điện</w:t>
            </w:r>
            <w:r w:rsidRPr="00166090">
              <w:rPr>
                <w:spacing w:val="-18"/>
                <w:w w:val="115"/>
                <w:sz w:val="26"/>
                <w:szCs w:val="26"/>
                <w:lang w:val="nl-NL"/>
              </w:rPr>
              <w:t xml:space="preserve"> </w:t>
            </w:r>
            <w:r w:rsidRPr="00166090">
              <w:rPr>
                <w:w w:val="115"/>
                <w:sz w:val="26"/>
                <w:szCs w:val="26"/>
                <w:lang w:val="nl-NL"/>
              </w:rPr>
              <w:t>gió;</w:t>
            </w:r>
            <w:r w:rsidRPr="00166090">
              <w:rPr>
                <w:spacing w:val="-17"/>
                <w:w w:val="115"/>
                <w:sz w:val="26"/>
                <w:szCs w:val="26"/>
                <w:lang w:val="nl-NL"/>
              </w:rPr>
              <w:t xml:space="preserve"> </w:t>
            </w:r>
            <w:r w:rsidRPr="00166090">
              <w:rPr>
                <w:w w:val="115"/>
                <w:sz w:val="26"/>
                <w:szCs w:val="26"/>
                <w:lang w:val="nl-NL"/>
              </w:rPr>
              <w:t>Sử</w:t>
            </w:r>
            <w:r w:rsidRPr="00166090">
              <w:rPr>
                <w:spacing w:val="-18"/>
                <w:w w:val="115"/>
                <w:sz w:val="26"/>
                <w:szCs w:val="26"/>
                <w:lang w:val="nl-NL"/>
              </w:rPr>
              <w:t xml:space="preserve"> </w:t>
            </w:r>
            <w:r w:rsidRPr="00166090">
              <w:rPr>
                <w:w w:val="115"/>
                <w:sz w:val="26"/>
                <w:szCs w:val="26"/>
                <w:lang w:val="nl-NL"/>
              </w:rPr>
              <w:t>dụng</w:t>
            </w:r>
            <w:r w:rsidRPr="00166090">
              <w:rPr>
                <w:spacing w:val="-17"/>
                <w:w w:val="115"/>
                <w:sz w:val="26"/>
                <w:szCs w:val="26"/>
                <w:lang w:val="nl-NL"/>
              </w:rPr>
              <w:t xml:space="preserve"> </w:t>
            </w:r>
            <w:r w:rsidRPr="00166090">
              <w:rPr>
                <w:w w:val="115"/>
                <w:sz w:val="26"/>
                <w:szCs w:val="26"/>
                <w:lang w:val="nl-NL"/>
              </w:rPr>
              <w:t>cho</w:t>
            </w:r>
            <w:r w:rsidRPr="00166090">
              <w:rPr>
                <w:spacing w:val="-17"/>
                <w:w w:val="115"/>
                <w:sz w:val="26"/>
                <w:szCs w:val="26"/>
                <w:lang w:val="nl-NL"/>
              </w:rPr>
              <w:t xml:space="preserve"> </w:t>
            </w:r>
            <w:r w:rsidRPr="00166090">
              <w:rPr>
                <w:w w:val="115"/>
                <w:sz w:val="26"/>
                <w:szCs w:val="26"/>
                <w:lang w:val="nl-NL"/>
              </w:rPr>
              <w:t>sản</w:t>
            </w:r>
            <w:r w:rsidRPr="00166090">
              <w:rPr>
                <w:spacing w:val="-18"/>
                <w:w w:val="115"/>
                <w:sz w:val="26"/>
                <w:szCs w:val="26"/>
                <w:lang w:val="nl-NL"/>
              </w:rPr>
              <w:t xml:space="preserve"> </w:t>
            </w:r>
            <w:r w:rsidRPr="00166090">
              <w:rPr>
                <w:w w:val="115"/>
                <w:sz w:val="26"/>
                <w:szCs w:val="26"/>
                <w:lang w:val="nl-NL"/>
              </w:rPr>
              <w:t>xuất,</w:t>
            </w:r>
            <w:r w:rsidRPr="00166090">
              <w:rPr>
                <w:spacing w:val="-17"/>
                <w:w w:val="115"/>
                <w:sz w:val="26"/>
                <w:szCs w:val="26"/>
                <w:lang w:val="nl-NL"/>
              </w:rPr>
              <w:t xml:space="preserve"> </w:t>
            </w:r>
            <w:r w:rsidRPr="00166090">
              <w:rPr>
                <w:w w:val="115"/>
                <w:sz w:val="26"/>
                <w:szCs w:val="26"/>
                <w:lang w:val="nl-NL"/>
              </w:rPr>
              <w:t>tùy</w:t>
            </w:r>
            <w:r w:rsidRPr="00166090">
              <w:rPr>
                <w:spacing w:val="-17"/>
                <w:w w:val="115"/>
                <w:sz w:val="26"/>
                <w:szCs w:val="26"/>
                <w:lang w:val="nl-NL"/>
              </w:rPr>
              <w:t xml:space="preserve"> </w:t>
            </w:r>
            <w:r w:rsidRPr="00166090">
              <w:rPr>
                <w:spacing w:val="-4"/>
                <w:w w:val="115"/>
                <w:sz w:val="26"/>
                <w:szCs w:val="26"/>
                <w:lang w:val="nl-NL"/>
              </w:rPr>
              <w:t xml:space="preserve">từng </w:t>
            </w:r>
            <w:r w:rsidRPr="00166090">
              <w:rPr>
                <w:w w:val="115"/>
                <w:sz w:val="26"/>
                <w:szCs w:val="26"/>
                <w:lang w:val="nl-NL"/>
              </w:rPr>
              <w:t>loại sản phẩm làm</w:t>
            </w:r>
            <w:r w:rsidRPr="00166090">
              <w:rPr>
                <w:spacing w:val="-43"/>
                <w:w w:val="115"/>
                <w:sz w:val="26"/>
                <w:szCs w:val="26"/>
                <w:lang w:val="nl-NL"/>
              </w:rPr>
              <w:t xml:space="preserve"> </w:t>
            </w:r>
            <w:r w:rsidRPr="00166090">
              <w:rPr>
                <w:w w:val="115"/>
                <w:sz w:val="26"/>
                <w:szCs w:val="26"/>
                <w:lang w:val="nl-NL"/>
              </w:rPr>
              <w:t>ra.</w:t>
            </w:r>
          </w:p>
        </w:tc>
      </w:tr>
      <w:tr w:rsidR="0004182C" w:rsidRPr="00C001EC" w:rsidTr="008A3CDC">
        <w:tc>
          <w:tcPr>
            <w:tcW w:w="9816" w:type="dxa"/>
            <w:gridSpan w:val="3"/>
            <w:vAlign w:val="center"/>
          </w:tcPr>
          <w:p w:rsidR="0004182C" w:rsidRPr="00C001EC" w:rsidRDefault="0004182C" w:rsidP="008A3CDC">
            <w:pPr>
              <w:spacing w:before="20" w:after="20"/>
              <w:ind w:firstLine="567"/>
              <w:rPr>
                <w:rFonts w:eastAsia="SimSun"/>
                <w:b/>
                <w:sz w:val="26"/>
                <w:szCs w:val="26"/>
              </w:rPr>
            </w:pPr>
            <w:r w:rsidRPr="00C001EC">
              <w:rPr>
                <w:b/>
                <w:bCs/>
                <w:sz w:val="26"/>
                <w:szCs w:val="26"/>
              </w:rPr>
              <w:t>2.</w:t>
            </w:r>
            <w:r w:rsidRPr="00C001EC">
              <w:rPr>
                <w:b/>
                <w:sz w:val="26"/>
                <w:szCs w:val="26"/>
              </w:rPr>
              <w:t xml:space="preserve"> </w:t>
            </w:r>
            <w:r w:rsidRPr="00C001EC">
              <w:rPr>
                <w:b/>
                <w:bCs/>
                <w:sz w:val="26"/>
                <w:szCs w:val="26"/>
              </w:rPr>
              <w:t>PHÁT TRIỂN SẢN PHẨM</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2.1.</w:t>
            </w:r>
            <w:r w:rsidRPr="00C001EC">
              <w:rPr>
                <w:b/>
                <w:bCs/>
                <w:sz w:val="26"/>
                <w:szCs w:val="26"/>
              </w:rPr>
              <w:t xml:space="preserve"> Nguồn gốc ý tưởng sản phẩm</w:t>
            </w:r>
            <w:r w:rsidRPr="00C001EC">
              <w:rPr>
                <w:sz w:val="26"/>
                <w:szCs w:val="26"/>
              </w:rPr>
              <w:tab/>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3 Điểm</w:t>
            </w:r>
          </w:p>
        </w:tc>
        <w:tc>
          <w:tcPr>
            <w:tcW w:w="5030"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w w:val="105"/>
                <w:sz w:val="26"/>
                <w:szCs w:val="26"/>
              </w:rPr>
              <w:t>Bản chính phiếu đăng ký sản phẩm đã có. Xem xét sản phẩm đã có trên thị trường chưa? Có gì mới? Hội đồng kết luận điểm thống nhất</w:t>
            </w: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rPr>
              <w:t>Phát triển dựa trên sản phẩm của nhà sản xuất khác, chỉ thay đổi nhãn hiệu</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rPr>
              <w:t>Phát triển dựa trên sản phẩm của nhà sản xuất khác, có cải tiến về chất lượng, bao bì.</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cs/>
                <w:lang w:val="nl-NL"/>
              </w:rPr>
            </w:pPr>
            <w:r w:rsidRPr="00C001EC">
              <w:rPr>
                <w:sz w:val="26"/>
                <w:szCs w:val="26"/>
              </w:rPr>
              <w:sym w:font="Wingdings" w:char="F071"/>
            </w:r>
            <w:r w:rsidRPr="00C001EC">
              <w:rPr>
                <w:sz w:val="26"/>
                <w:szCs w:val="26"/>
                <w:lang w:val="nl-NL"/>
              </w:rPr>
              <w:t xml:space="preserve"> Phát triển dựa trên ý tưởng của mình, sản phẩm chưa có trên thị trườ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phát triển trên ý tưởng riêng của chủ thể (Chủ thể phải thuyết minh)</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lang w:val="nl-NL"/>
              </w:rPr>
              <w:t xml:space="preserve"> Phát triển ý tưởng của mình gắn với bảo tồn sản phẩm truyền thống/đặc sản/thế mạnh của địa phươ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phát triển trên ý tưởng riêng của chủ thể và phải là đặc sản, sản phẩm chủ lực hoặc sản phẩm mang nét đặc trưng của địa phương gắn với lịch sử, con người, văn hóa, khí hậu, nguyên</w:t>
            </w:r>
          </w:p>
          <w:p w:rsidR="0004182C" w:rsidRPr="00C001EC" w:rsidRDefault="0004182C" w:rsidP="007B68F8">
            <w:pPr>
              <w:spacing w:before="20" w:after="20"/>
              <w:ind w:firstLine="9"/>
              <w:rPr>
                <w:sz w:val="26"/>
                <w:szCs w:val="26"/>
                <w:lang w:val="nl-NL"/>
              </w:rPr>
            </w:pPr>
            <w:r w:rsidRPr="00C001EC">
              <w:rPr>
                <w:sz w:val="26"/>
                <w:szCs w:val="26"/>
                <w:lang w:val="nl-NL"/>
              </w:rPr>
              <w:t>liệu,.. (Chủ thể phải thuyết minh)</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2.2.</w:t>
            </w:r>
            <w:r w:rsidRPr="00C001EC">
              <w:rPr>
                <w:b/>
                <w:bCs/>
                <w:sz w:val="26"/>
                <w:szCs w:val="26"/>
                <w:lang w:val="nl-NL"/>
              </w:rPr>
              <w:t xml:space="preserve"> Tính hoàn thiện của bao bì</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3</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Bao bì đơn giản, thông tin ghi nhãn chưa đầy đủ</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Bao bì đơn giản, thông tin ghi nhãn đầy đủ</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hi thông tin thành phần, hướng dẫn sử dụng, chỉ tiêu chất lượng, cách bảo quản và thời hạn sử dụng</w:t>
            </w:r>
          </w:p>
        </w:tc>
      </w:tr>
      <w:tr w:rsidR="0004182C" w:rsidRPr="00FB3B28" w:rsidTr="008A3CDC">
        <w:tc>
          <w:tcPr>
            <w:tcW w:w="3510" w:type="dxa"/>
            <w:vAlign w:val="center"/>
          </w:tcPr>
          <w:p w:rsidR="0004182C" w:rsidRPr="00166090" w:rsidRDefault="0004182C" w:rsidP="008A3CDC">
            <w:pPr>
              <w:keepNext/>
              <w:keepLines/>
              <w:spacing w:before="20" w:after="20" w:line="276" w:lineRule="auto"/>
              <w:ind w:left="9" w:hanging="9"/>
              <w:rPr>
                <w:rFonts w:eastAsia="SimSun"/>
                <w:spacing w:val="-8"/>
                <w:sz w:val="26"/>
                <w:szCs w:val="26"/>
                <w:lang w:val="nl-NL"/>
              </w:rPr>
            </w:pPr>
            <w:r w:rsidRPr="00C001EC">
              <w:rPr>
                <w:spacing w:val="-8"/>
                <w:sz w:val="26"/>
                <w:szCs w:val="26"/>
              </w:rPr>
              <w:sym w:font="Wingdings" w:char="F071"/>
            </w:r>
            <w:r w:rsidRPr="00166090">
              <w:rPr>
                <w:spacing w:val="-8"/>
                <w:sz w:val="26"/>
                <w:szCs w:val="26"/>
                <w:lang w:val="nl-NL"/>
              </w:rPr>
              <w:t xml:space="preserve"> Bao bì </w:t>
            </w:r>
            <w:r w:rsidRPr="00C001EC">
              <w:rPr>
                <w:sz w:val="26"/>
                <w:szCs w:val="26"/>
                <w:lang w:val="nl-NL"/>
              </w:rPr>
              <w:t>phù hợp, thông tin ghi nhãn đầy đủ</w:t>
            </w:r>
            <w:r w:rsidRPr="00166090">
              <w:rPr>
                <w:spacing w:val="-8"/>
                <w:sz w:val="26"/>
                <w:szCs w:val="26"/>
                <w:lang w:val="nl-NL"/>
              </w:rPr>
              <w:t>, có truy xuất nguồn gốc</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nhãn hiệu và truy xuất nguồn gốc thông qua mã vạch, QR code</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Bao bì phù hợp, thông tin ghi nhãn đầy đủ, có truy xuất nguồn gốc, có chứng nhận bảo hộ nhãn hiệu/kiểu dáng công nghiệp </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nhãn hiệu và truy xuất nguồn gốc thông qua mã vạch, mã QR code; đính kèm phiếu bảng độc quyền kiểu dáng công nghiệp.</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lang w:val="nl-NL"/>
              </w:rPr>
              <w:t xml:space="preserve">2.3. Phong cách, hình thức của bao bì  </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w:t>
            </w:r>
          </w:p>
        </w:tc>
        <w:tc>
          <w:tcPr>
            <w:tcW w:w="5030"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w w:val="110"/>
                <w:sz w:val="26"/>
                <w:szCs w:val="26"/>
              </w:rPr>
              <w:t>Tùy theo cảm nhận hội đồng</w:t>
            </w: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Không thuận tiện, không đẹp</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Thuận tiện hoặc </w:t>
            </w:r>
            <w:r w:rsidRPr="00C001EC">
              <w:rPr>
                <w:sz w:val="26"/>
                <w:szCs w:val="26"/>
                <w:lang w:val="nl-NL"/>
              </w:rPr>
              <w:t xml:space="preserve">đẹp </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cs/>
                <w:lang w:val="nl-NL"/>
              </w:rPr>
            </w:pPr>
            <w:r w:rsidRPr="00C001EC">
              <w:rPr>
                <w:sz w:val="26"/>
                <w:szCs w:val="26"/>
              </w:rPr>
              <w:sym w:font="Wingdings" w:char="F071"/>
            </w:r>
            <w:r w:rsidRPr="00C001EC">
              <w:rPr>
                <w:sz w:val="26"/>
                <w:szCs w:val="26"/>
                <w:lang w:val="nl-NL"/>
              </w:rPr>
              <w:t xml:space="preserve"> Thuận tiện, đẹp, sang trọ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b/>
                <w:bCs/>
                <w:sz w:val="26"/>
                <w:szCs w:val="26"/>
                <w:lang w:val="nl-NL"/>
              </w:rPr>
              <w:t>3. SỨC MẠNH CỘNG ĐỒNG</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3.1.</w:t>
            </w:r>
            <w:r w:rsidRPr="00C001EC">
              <w:rPr>
                <w:b/>
                <w:bCs/>
                <w:sz w:val="26"/>
                <w:szCs w:val="26"/>
                <w:lang w:val="nl-NL"/>
              </w:rPr>
              <w:t xml:space="preserve"> Loại hình tổ chức sản xuất - kinh doanh</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3</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2"/>
              <w:ind w:left="200"/>
              <w:rPr>
                <w:b/>
                <w:sz w:val="26"/>
                <w:szCs w:val="26"/>
              </w:rPr>
            </w:pPr>
            <w:r w:rsidRPr="00C001EC">
              <w:rPr>
                <w:b/>
                <w:w w:val="105"/>
                <w:sz w:val="26"/>
                <w:szCs w:val="26"/>
              </w:rPr>
              <w:t>3.1. Loại hình tổ chức sản</w:t>
            </w:r>
            <w:r w:rsidRPr="00C001EC">
              <w:rPr>
                <w:b/>
                <w:spacing w:val="53"/>
                <w:w w:val="105"/>
                <w:sz w:val="26"/>
                <w:szCs w:val="26"/>
              </w:rPr>
              <w:t xml:space="preserve"> </w:t>
            </w:r>
            <w:r w:rsidRPr="00C001EC">
              <w:rPr>
                <w:b/>
                <w:w w:val="105"/>
                <w:sz w:val="26"/>
                <w:szCs w:val="26"/>
              </w:rPr>
              <w:t>xuất</w:t>
            </w:r>
          </w:p>
          <w:p w:rsidR="0004182C" w:rsidRPr="00C001EC" w:rsidRDefault="0004182C" w:rsidP="008A3CDC">
            <w:pPr>
              <w:pStyle w:val="TableParagraph"/>
              <w:spacing w:before="50"/>
              <w:ind w:left="200"/>
              <w:rPr>
                <w:b/>
                <w:sz w:val="26"/>
                <w:szCs w:val="26"/>
              </w:rPr>
            </w:pPr>
            <w:r w:rsidRPr="00C001EC">
              <w:rPr>
                <w:b/>
                <w:w w:val="45"/>
                <w:sz w:val="26"/>
                <w:szCs w:val="26"/>
              </w:rPr>
              <w:t>-­‐</w:t>
            </w:r>
            <w:r w:rsidRPr="00C001EC">
              <w:rPr>
                <w:rFonts w:eastAsia="MS Mincho"/>
                <w:b/>
                <w:w w:val="45"/>
                <w:sz w:val="26"/>
                <w:szCs w:val="26"/>
              </w:rPr>
              <w:t>‑</w:t>
            </w:r>
            <w:r w:rsidRPr="00C001EC">
              <w:rPr>
                <w:b/>
                <w:w w:val="45"/>
                <w:sz w:val="26"/>
                <w:szCs w:val="26"/>
              </w:rPr>
              <w:t xml:space="preserve"> </w:t>
            </w:r>
            <w:r w:rsidRPr="00C001EC">
              <w:rPr>
                <w:b/>
                <w:sz w:val="26"/>
                <w:szCs w:val="26"/>
              </w:rPr>
              <w:t>kinh doanh</w:t>
            </w:r>
          </w:p>
        </w:tc>
        <w:tc>
          <w:tcPr>
            <w:tcW w:w="1276" w:type="dxa"/>
            <w:vAlign w:val="center"/>
          </w:tcPr>
          <w:p w:rsidR="0004182C" w:rsidRPr="00C001EC" w:rsidRDefault="0004182C" w:rsidP="008A3CDC">
            <w:pPr>
              <w:pStyle w:val="TableParagraph"/>
              <w:spacing w:before="2"/>
              <w:rPr>
                <w:sz w:val="26"/>
                <w:szCs w:val="26"/>
              </w:rPr>
            </w:pPr>
          </w:p>
          <w:p w:rsidR="0004182C" w:rsidRPr="00C001EC" w:rsidRDefault="0004182C" w:rsidP="008A3CDC">
            <w:pPr>
              <w:pStyle w:val="TableParagraph"/>
              <w:ind w:right="132"/>
              <w:rPr>
                <w:b/>
                <w:sz w:val="26"/>
                <w:szCs w:val="26"/>
              </w:rPr>
            </w:pPr>
            <w:r w:rsidRPr="00C001EC">
              <w:rPr>
                <w:b/>
                <w:w w:val="110"/>
                <w:sz w:val="26"/>
                <w:szCs w:val="26"/>
              </w:rPr>
              <w:t>3 Điểm</w:t>
            </w:r>
          </w:p>
        </w:tc>
        <w:tc>
          <w:tcPr>
            <w:tcW w:w="5030" w:type="dxa"/>
            <w:vAlign w:val="center"/>
          </w:tcPr>
          <w:p w:rsidR="0004182C" w:rsidRPr="00C001EC" w:rsidRDefault="0004182C" w:rsidP="008A3CDC">
            <w:pPr>
              <w:pStyle w:val="TableParagraph"/>
              <w:rPr>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Hộ gia đình có đăng ký kinh doanh, tổ hợp tác (có giấy đăng ký kinh doanh của tổ trưởng), Công ty TNHH 1 thành viên, doanh nghiệp tư nhân (DNTN)</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3"/>
              <w:rPr>
                <w:sz w:val="26"/>
                <w:szCs w:val="26"/>
              </w:rPr>
            </w:pPr>
          </w:p>
          <w:p w:rsidR="0004182C" w:rsidRPr="00C001EC" w:rsidRDefault="0004182C" w:rsidP="008A3CDC">
            <w:pPr>
              <w:pStyle w:val="TableParagraph"/>
              <w:ind w:right="148"/>
              <w:rPr>
                <w:sz w:val="26"/>
                <w:szCs w:val="26"/>
              </w:rPr>
            </w:pPr>
            <w:r w:rsidRPr="00C001EC">
              <w:rPr>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ông ty TNHH hai thành viên trở lên, công ty cổ phần có vốn góp của cộng đồng địa phương &lt; 51%</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4"/>
              <w:rPr>
                <w:sz w:val="26"/>
                <w:szCs w:val="26"/>
              </w:rPr>
            </w:pPr>
          </w:p>
          <w:p w:rsidR="0004182C" w:rsidRPr="00C001EC" w:rsidRDefault="0004182C" w:rsidP="008A3CDC">
            <w:pPr>
              <w:pStyle w:val="TableParagraph"/>
              <w:ind w:right="148"/>
              <w:rPr>
                <w:sz w:val="26"/>
                <w:szCs w:val="26"/>
              </w:rPr>
            </w:pPr>
            <w:r w:rsidRPr="00C001EC">
              <w:rPr>
                <w:w w:val="105"/>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 đối với Công ty cổ phần minh chứng bằng giấy chứng nhận góp vốn và hộ khẩu chứng minh là người địa phương trên địa bàn huyện dưới 51%</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HTX tổ chức, hoạt động theo Luật HTX 2012 hoặc công ty cổ phần có vốn góp của cộng đồng địa phương ≥ 51%</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214"/>
              <w:ind w:right="148"/>
              <w:rPr>
                <w:sz w:val="26"/>
                <w:szCs w:val="26"/>
              </w:rPr>
            </w:pPr>
            <w:r w:rsidRPr="00C001EC">
              <w:rPr>
                <w:w w:val="105"/>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 đối với Công ty cổ phần minh chứng bằng giấy chứng nhận góp vốn và hộ khẩu chứng minh là người địa phương trên địa bàn huyện trên 51%</w:t>
            </w:r>
          </w:p>
        </w:tc>
      </w:tr>
      <w:tr w:rsidR="0004182C" w:rsidRPr="00C001EC" w:rsidTr="008A3CDC">
        <w:tc>
          <w:tcPr>
            <w:tcW w:w="3510" w:type="dxa"/>
            <w:vAlign w:val="center"/>
          </w:tcPr>
          <w:p w:rsidR="0004182C" w:rsidRPr="00C001EC" w:rsidRDefault="0004182C" w:rsidP="008A3CDC">
            <w:pPr>
              <w:pStyle w:val="TableParagraph"/>
              <w:spacing w:before="97" w:line="283" w:lineRule="auto"/>
              <w:ind w:left="200" w:right="142"/>
              <w:rPr>
                <w:b/>
                <w:sz w:val="26"/>
                <w:szCs w:val="26"/>
              </w:rPr>
            </w:pPr>
            <w:r w:rsidRPr="00C001EC">
              <w:rPr>
                <w:b/>
                <w:w w:val="105"/>
                <w:sz w:val="26"/>
                <w:szCs w:val="26"/>
              </w:rPr>
              <w:t xml:space="preserve">3.2. Sự tham gia của  </w:t>
            </w:r>
            <w:r w:rsidRPr="00C001EC">
              <w:rPr>
                <w:b/>
                <w:spacing w:val="-4"/>
                <w:w w:val="105"/>
                <w:sz w:val="26"/>
                <w:szCs w:val="26"/>
              </w:rPr>
              <w:t xml:space="preserve">cộng </w:t>
            </w:r>
            <w:r w:rsidRPr="00C001EC">
              <w:rPr>
                <w:b/>
                <w:w w:val="105"/>
                <w:sz w:val="26"/>
                <w:szCs w:val="26"/>
              </w:rPr>
              <w:t>đồng trong quản lý, điều</w:t>
            </w:r>
            <w:r w:rsidRPr="00C001EC">
              <w:rPr>
                <w:b/>
                <w:spacing w:val="7"/>
                <w:w w:val="105"/>
                <w:sz w:val="26"/>
                <w:szCs w:val="26"/>
              </w:rPr>
              <w:t xml:space="preserve"> </w:t>
            </w:r>
            <w:r w:rsidRPr="00C001EC">
              <w:rPr>
                <w:b/>
                <w:w w:val="105"/>
                <w:sz w:val="26"/>
                <w:szCs w:val="26"/>
              </w:rPr>
              <w:t>hành</w:t>
            </w:r>
          </w:p>
        </w:tc>
        <w:tc>
          <w:tcPr>
            <w:tcW w:w="1276" w:type="dxa"/>
            <w:vAlign w:val="center"/>
          </w:tcPr>
          <w:p w:rsidR="0004182C" w:rsidRPr="00C001EC" w:rsidRDefault="0004182C" w:rsidP="008A3CDC">
            <w:pPr>
              <w:pStyle w:val="TableParagraph"/>
              <w:spacing w:before="260"/>
              <w:ind w:right="132"/>
              <w:rPr>
                <w:b/>
                <w:bCs/>
                <w:color w:val="365F91" w:themeColor="accent1" w:themeShade="BF"/>
                <w:sz w:val="26"/>
                <w:szCs w:val="26"/>
                <w:lang w:eastAsia="ja-JP"/>
              </w:rPr>
            </w:pPr>
            <w:r w:rsidRPr="00C001EC">
              <w:rPr>
                <w:b/>
                <w:w w:val="110"/>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rPr>
              <w:t>Lựa chọn một trong hai trường hợp sau:</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w w:val="110"/>
                <w:sz w:val="26"/>
                <w:szCs w:val="26"/>
              </w:rPr>
              <w:t>a. Trường hợp 1: Công ty TNHH 2 thành viên trở lên, công ty cổ phần, HTX, Tổ hợp tác</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lt; 50% số thành viên quản trị cao cấp (Ban giám đốc, HĐQT, HĐTV) tham gia quản lý là người trong tỉnh hoặc tổ hợp tác có số thành viên là người trong tỉnh &lt; 50% số thành viên tổ hợp tác</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rPr>
                <w:sz w:val="26"/>
                <w:szCs w:val="26"/>
              </w:rPr>
            </w:pPr>
          </w:p>
          <w:p w:rsidR="0004182C" w:rsidRPr="00C001EC" w:rsidRDefault="0004182C" w:rsidP="008A3CDC">
            <w:pPr>
              <w:pStyle w:val="TableParagraph"/>
              <w:spacing w:before="8"/>
              <w:rPr>
                <w:sz w:val="26"/>
                <w:szCs w:val="26"/>
              </w:rPr>
            </w:pPr>
          </w:p>
          <w:p w:rsidR="0004182C" w:rsidRPr="00C001EC" w:rsidRDefault="0004182C" w:rsidP="008A3CDC">
            <w:pPr>
              <w:pStyle w:val="TableParagraph"/>
              <w:spacing w:before="1"/>
              <w:ind w:right="148"/>
              <w:rPr>
                <w:sz w:val="26"/>
                <w:szCs w:val="26"/>
              </w:rPr>
            </w:pPr>
            <w:r w:rsidRPr="00C001EC">
              <w:rPr>
                <w:w w:val="105"/>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ông ty cổ phần minh chứng bằng giấy chứng nhận góp vốn; danh sách tên chức vụ kèm theo và hộ khẩu kèm theo</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 50% số thành viên quản trị cao cấp (Ban giám đốc, HĐQT, HĐTV) tham gia quản lý là người trong tỉnh hoặc &lt; 50% số thành viên quản trị cao cấp là người trong tỉnh nhưng có thành viên là phụ nữ địa phương</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rPr>
                <w:sz w:val="26"/>
                <w:szCs w:val="26"/>
              </w:rPr>
            </w:pPr>
          </w:p>
          <w:p w:rsidR="0004182C" w:rsidRPr="00C001EC" w:rsidRDefault="0004182C" w:rsidP="008A3CDC">
            <w:pPr>
              <w:pStyle w:val="TableParagraph"/>
              <w:spacing w:before="11"/>
              <w:rPr>
                <w:sz w:val="26"/>
                <w:szCs w:val="26"/>
              </w:rPr>
            </w:pPr>
          </w:p>
          <w:p w:rsidR="0004182C" w:rsidRPr="00C001EC" w:rsidRDefault="0004182C" w:rsidP="008A3CDC">
            <w:pPr>
              <w:pStyle w:val="TableParagraph"/>
              <w:ind w:right="148"/>
              <w:rPr>
                <w:sz w:val="26"/>
                <w:szCs w:val="26"/>
              </w:rPr>
            </w:pPr>
            <w:r w:rsidRPr="00C001EC">
              <w:rPr>
                <w:w w:val="105"/>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ông ty cổ phần minh chứng bằng giấy chứng nhận góp vốn; danh sách tên chức vụ kèm theo và hộ khẩu kèm theo</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w w:val="110"/>
                <w:sz w:val="26"/>
                <w:szCs w:val="26"/>
              </w:rPr>
              <w:t>b. Trường hợp 2: Công ty TNHH 1 thành viên, doanh nghiệp tư nhân, hộ gia đình</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Giám đốc/Chủ hộ không phải là người trong tỉnh</w:t>
            </w:r>
          </w:p>
        </w:tc>
        <w:tc>
          <w:tcPr>
            <w:tcW w:w="1276" w:type="dxa"/>
            <w:vAlign w:val="center"/>
          </w:tcPr>
          <w:p w:rsidR="0004182C" w:rsidRPr="00C001EC" w:rsidRDefault="0004182C" w:rsidP="008A3CDC">
            <w:pPr>
              <w:pStyle w:val="TableParagraph"/>
              <w:spacing w:before="2"/>
              <w:rPr>
                <w:sz w:val="26"/>
                <w:szCs w:val="26"/>
              </w:rPr>
            </w:pPr>
          </w:p>
          <w:p w:rsidR="0004182C" w:rsidRPr="00C001EC" w:rsidRDefault="0004182C" w:rsidP="008A3CDC">
            <w:pPr>
              <w:pStyle w:val="TableParagraph"/>
              <w:ind w:right="148"/>
              <w:rPr>
                <w:sz w:val="26"/>
                <w:szCs w:val="26"/>
              </w:rPr>
            </w:pPr>
            <w:r w:rsidRPr="00C001EC">
              <w:rPr>
                <w:w w:val="105"/>
                <w:sz w:val="26"/>
                <w:szCs w:val="26"/>
              </w:rPr>
              <w:t>0 Điểm</w:t>
            </w:r>
          </w:p>
        </w:tc>
        <w:tc>
          <w:tcPr>
            <w:tcW w:w="5030" w:type="dxa"/>
            <w:vAlign w:val="center"/>
          </w:tcPr>
          <w:p w:rsidR="0004182C" w:rsidRPr="00C001EC" w:rsidRDefault="0004182C" w:rsidP="008A3CDC">
            <w:pPr>
              <w:pStyle w:val="TableParagraph"/>
              <w:rPr>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rPr>
            </w:pPr>
            <w:r w:rsidRPr="00C001EC">
              <w:rPr>
                <w:w w:val="110"/>
                <w:sz w:val="26"/>
                <w:szCs w:val="26"/>
              </w:rPr>
              <w:t>□ Giám đốc/Chủ hộ là người trong tỉnh</w:t>
            </w:r>
          </w:p>
        </w:tc>
        <w:tc>
          <w:tcPr>
            <w:tcW w:w="1276" w:type="dxa"/>
            <w:vAlign w:val="center"/>
          </w:tcPr>
          <w:p w:rsidR="0004182C" w:rsidRPr="00C001EC" w:rsidRDefault="0004182C" w:rsidP="008A3CDC">
            <w:pPr>
              <w:pStyle w:val="TableParagraph"/>
              <w:spacing w:before="255"/>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 và hộ khẩu kèm theo</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3.3.</w:t>
            </w:r>
            <w:r w:rsidRPr="00C001EC">
              <w:rPr>
                <w:b/>
                <w:bCs/>
                <w:sz w:val="26"/>
                <w:szCs w:val="26"/>
              </w:rPr>
              <w:t xml:space="preserve">  Sử dụng lao động địa phương</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lao động/ bảng kê lao động tại cơ sở có xác nhận UBND xã</w:t>
            </w: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sử dụng &lt; 50% lao động là người địa phương</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sử dụng ≥ 50% lao động là người địa phương hoặc có thu nhập bình quân/lao động ≥ mức thu nhập bình quân/người đạt chuẩn nông thôn mới của địa phương tại thời điểm đánh giá.</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lao động/ bảng kê lao động tại cơ sở có xác nhận của cán bộ xã/ minh chứng thu nhập bình quân/người đạt chuẩn nông thôn mới của tỉnh</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3.4.</w:t>
            </w:r>
            <w:r w:rsidRPr="00166090">
              <w:rPr>
                <w:b/>
                <w:bCs/>
                <w:sz w:val="26"/>
                <w:szCs w:val="26"/>
                <w:lang w:val="nl-NL"/>
              </w:rPr>
              <w:t xml:space="preserve">  Tăng trưởng sản xuất kinh doanh</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Tăng trưởng &lt; 10% về doanh thu so với năm trước liền kề</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Tăng trưởng ≥ 10% về doanh thu so với năm trước liền kề</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Báo cáo tài chính/ doanh thu hàng năm</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3.5.</w:t>
            </w:r>
            <w:r w:rsidRPr="00C001EC">
              <w:rPr>
                <w:b/>
                <w:bCs/>
                <w:sz w:val="26"/>
                <w:szCs w:val="26"/>
                <w:lang w:val="nl-NL"/>
              </w:rPr>
              <w:t xml:space="preserve"> Kế toán </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Báo cáo thuế, hóa đơn đỏ tài chính phù hợp, những công ty được miễn thuế thì minh chứng bằng hóa đơn, hoặc báo cáo doanh thu có xác nhận của chủ thể</w:t>
            </w:r>
          </w:p>
        </w:tc>
      </w:tr>
      <w:tr w:rsidR="0004182C" w:rsidRPr="00C001EC" w:rsidTr="008A3CDC">
        <w:tc>
          <w:tcPr>
            <w:tcW w:w="3510" w:type="dxa"/>
            <w:vAlign w:val="center"/>
          </w:tcPr>
          <w:p w:rsidR="0004182C" w:rsidRPr="00C001EC" w:rsidRDefault="0004182C" w:rsidP="008A3CDC">
            <w:pPr>
              <w:spacing w:before="20" w:after="20"/>
              <w:ind w:left="263" w:hanging="317"/>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Không có kế toán hoặc chỉ thuê kế toán khi có yêu cầu, thời vụ</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263" w:hanging="317"/>
              <w:rPr>
                <w:rFonts w:eastAsia="SimSun"/>
                <w:sz w:val="26"/>
                <w:szCs w:val="26"/>
                <w:lang w:val="nl-NL"/>
              </w:rPr>
            </w:pPr>
            <w:r w:rsidRPr="00C001EC">
              <w:rPr>
                <w:sz w:val="26"/>
                <w:szCs w:val="26"/>
              </w:rPr>
              <w:sym w:font="Wingdings" w:char="F071"/>
            </w:r>
            <w:r w:rsidRPr="00C001EC">
              <w:rPr>
                <w:sz w:val="26"/>
                <w:szCs w:val="26"/>
                <w:lang w:val="nl-NL"/>
              </w:rPr>
              <w:t xml:space="preserve"> Có kế toán, công tác kế toán được thực hiện thường xuyên</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Dựa trên bảng lương hoặc hợp đồng và bằng cấp</w:t>
            </w:r>
          </w:p>
        </w:tc>
      </w:tr>
      <w:tr w:rsidR="0004182C" w:rsidRPr="00FB3B28" w:rsidTr="008A3CDC">
        <w:tc>
          <w:tcPr>
            <w:tcW w:w="3510" w:type="dxa"/>
            <w:vAlign w:val="center"/>
          </w:tcPr>
          <w:p w:rsidR="0004182C" w:rsidRPr="00C001EC" w:rsidRDefault="0004182C" w:rsidP="008A3CDC">
            <w:pPr>
              <w:spacing w:before="20" w:after="20"/>
              <w:ind w:left="263" w:hanging="317"/>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Tổ chức hệ thống kế toán</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Dựa trên danh sách trả lương (chức danh) hoặc hợp đồng và bằng cấp; chức năng nhiệm vụ trong sơ đồ tổ chức hệ thống (có từ 02 người trở lên), có hóa đơn đỏ và báo cáo thuế.</w:t>
            </w:r>
          </w:p>
        </w:tc>
      </w:tr>
      <w:tr w:rsidR="0004182C" w:rsidRPr="00C001EC" w:rsidTr="008A3CDC">
        <w:tc>
          <w:tcPr>
            <w:tcW w:w="9816" w:type="dxa"/>
            <w:gridSpan w:val="3"/>
            <w:vAlign w:val="center"/>
          </w:tcPr>
          <w:p w:rsidR="0004182C" w:rsidRPr="00C001EC" w:rsidRDefault="0004182C" w:rsidP="008A3CDC">
            <w:pPr>
              <w:spacing w:after="20"/>
              <w:ind w:firstLine="720"/>
              <w:rPr>
                <w:rFonts w:eastAsia="SimSun"/>
                <w:b/>
                <w:bCs/>
                <w:sz w:val="26"/>
                <w:szCs w:val="26"/>
                <w:lang w:val="nl-NL"/>
              </w:rPr>
            </w:pPr>
          </w:p>
          <w:p w:rsidR="0004182C" w:rsidRPr="00C001EC" w:rsidRDefault="0004182C" w:rsidP="008A3CDC">
            <w:pPr>
              <w:spacing w:after="20"/>
              <w:ind w:firstLine="720"/>
              <w:rPr>
                <w:rFonts w:eastAsia="SimSun"/>
                <w:b/>
                <w:bCs/>
                <w:sz w:val="26"/>
                <w:szCs w:val="26"/>
                <w:lang w:val="nl-NL"/>
              </w:rPr>
            </w:pPr>
            <w:r w:rsidRPr="00C001EC">
              <w:rPr>
                <w:b/>
                <w:bCs/>
                <w:sz w:val="26"/>
                <w:szCs w:val="26"/>
                <w:lang w:val="nl-NL"/>
              </w:rPr>
              <w:t xml:space="preserve">Tổng Điểm phần A: </w:t>
            </w:r>
            <w:r w:rsidRPr="00C001EC">
              <w:rPr>
                <w:sz w:val="26"/>
                <w:szCs w:val="26"/>
                <w:lang w:val="nl-NL"/>
              </w:rPr>
              <w:t xml:space="preserve">.............................................. </w:t>
            </w:r>
            <w:r w:rsidRPr="00C001EC">
              <w:rPr>
                <w:b/>
                <w:bCs/>
                <w:sz w:val="26"/>
                <w:szCs w:val="26"/>
                <w:lang w:val="nl-NL"/>
              </w:rPr>
              <w:t>Điểm</w:t>
            </w:r>
          </w:p>
          <w:p w:rsidR="0004182C" w:rsidRPr="00C001EC" w:rsidRDefault="0004182C" w:rsidP="008A3CDC">
            <w:pPr>
              <w:spacing w:after="20"/>
              <w:ind w:firstLine="720"/>
              <w:rPr>
                <w:rFonts w:eastAsia="SimSun"/>
                <w:b/>
                <w:bCs/>
                <w:sz w:val="26"/>
                <w:szCs w:val="26"/>
                <w:lang w:val="nl-NL"/>
              </w:rPr>
            </w:pPr>
          </w:p>
        </w:tc>
      </w:tr>
      <w:tr w:rsidR="0004182C" w:rsidRPr="00C001EC" w:rsidTr="008A3CDC">
        <w:tc>
          <w:tcPr>
            <w:tcW w:w="9816" w:type="dxa"/>
            <w:gridSpan w:val="3"/>
            <w:vAlign w:val="center"/>
          </w:tcPr>
          <w:p w:rsidR="0004182C" w:rsidRPr="00C001EC" w:rsidRDefault="0004182C" w:rsidP="00FF2C31">
            <w:pPr>
              <w:spacing w:after="60"/>
              <w:jc w:val="center"/>
              <w:rPr>
                <w:rFonts w:eastAsia="SimSun"/>
                <w:b/>
                <w:bCs/>
                <w:color w:val="000000"/>
                <w:sz w:val="26"/>
                <w:szCs w:val="26"/>
                <w:lang w:eastAsia="ja-JP"/>
              </w:rPr>
            </w:pPr>
            <w:r w:rsidRPr="00C001EC">
              <w:rPr>
                <w:b/>
                <w:bCs/>
                <w:color w:val="000000"/>
                <w:sz w:val="26"/>
                <w:szCs w:val="26"/>
              </w:rPr>
              <w:t>Phần B:</w:t>
            </w:r>
          </w:p>
          <w:p w:rsidR="0004182C" w:rsidRPr="00C001EC" w:rsidRDefault="0004182C" w:rsidP="00FF2C31">
            <w:pPr>
              <w:spacing w:after="60"/>
              <w:jc w:val="center"/>
              <w:rPr>
                <w:rFonts w:eastAsia="SimSun"/>
                <w:b/>
                <w:bCs/>
                <w:color w:val="000000"/>
                <w:sz w:val="26"/>
                <w:szCs w:val="26"/>
                <w:lang w:eastAsia="ja-JP"/>
              </w:rPr>
            </w:pPr>
            <w:r w:rsidRPr="00C001EC">
              <w:rPr>
                <w:b/>
                <w:bCs/>
                <w:color w:val="000000"/>
                <w:sz w:val="26"/>
                <w:szCs w:val="26"/>
              </w:rPr>
              <w:t>KHẢ NĂNG TIẾP THỊ (</w:t>
            </w:r>
            <w:r w:rsidRPr="00C001EC">
              <w:rPr>
                <w:b/>
                <w:bCs/>
                <w:color w:val="000000"/>
                <w:sz w:val="26"/>
                <w:szCs w:val="26"/>
                <w:cs/>
              </w:rPr>
              <w:t>25</w:t>
            </w:r>
            <w:r w:rsidRPr="00C001EC">
              <w:rPr>
                <w:b/>
                <w:bCs/>
                <w:color w:val="000000"/>
                <w:sz w:val="26"/>
                <w:szCs w:val="26"/>
              </w:rPr>
              <w:t xml:space="preserve"> Điểm)</w:t>
            </w:r>
          </w:p>
        </w:tc>
      </w:tr>
      <w:tr w:rsidR="0004182C" w:rsidRPr="00C001EC" w:rsidTr="008A3CDC">
        <w:tc>
          <w:tcPr>
            <w:tcW w:w="9816" w:type="dxa"/>
            <w:gridSpan w:val="3"/>
            <w:vAlign w:val="center"/>
          </w:tcPr>
          <w:p w:rsidR="0004182C" w:rsidRPr="00C001EC" w:rsidRDefault="0004182C" w:rsidP="008A3CDC">
            <w:pPr>
              <w:spacing w:before="20" w:after="20"/>
              <w:ind w:left="567"/>
              <w:rPr>
                <w:rFonts w:eastAsia="SimSun"/>
                <w:sz w:val="26"/>
                <w:szCs w:val="26"/>
                <w:lang w:val="nl-NL"/>
              </w:rPr>
            </w:pPr>
            <w:r w:rsidRPr="00C001EC">
              <w:rPr>
                <w:b/>
                <w:bCs/>
                <w:sz w:val="26"/>
                <w:szCs w:val="26"/>
                <w:lang w:val="nl-NL"/>
              </w:rPr>
              <w:t>4. TIẾP THỊ</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lang w:val="nl-NL"/>
              </w:rPr>
              <w:t>4.1. Khu vực phân phối chính</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lang w:val="nl-NL"/>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trong huyện</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đại lý, hợp đồng phân phối tên địa chỉ hoặc hóa đơn bán hàng địa chỉ trong huyện</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ngoài huyện, có dưới 5 đại diện/đại lý phân phối </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2</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đại lý, hợp đồng phân phối tên địa chỉ hoặc hóa đơn bán hàng địa chỉ ngoài huyện (dưới 5)</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ngoài huyện, có ≥ 5 đại diện/đại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3</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đại lý, hợp đồng phân phối tên địa chỉ hoặc hóa đơn bán hàng địa chỉ ngoài huyện (trên 5)</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quốc tế </w:t>
            </w:r>
            <w:r w:rsidRPr="00C001EC">
              <w:rPr>
                <w:sz w:val="26"/>
                <w:szCs w:val="26"/>
                <w:lang w:val="nl-NL"/>
              </w:rPr>
              <w:tab/>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lang w:val="nl-NL"/>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xuất khẩu nước ngoài và tờ khai hàng hóa xuất khẩu kèm theo &amp; xác nhận khối lượng toàn bộ công te-­‐‑nơ vận chuyển quốc tế hoặc danh sách tên và địa chỉ khách hàng xuất khẩu kèm theo; đối với trường hợp xuất khẩu qua tiểu ngạch phải có hợp đồng ủy thác hoặc bao bì xuất khẩu và mã vạch của chủ cơ sở.</w:t>
            </w:r>
          </w:p>
        </w:tc>
      </w:tr>
      <w:tr w:rsidR="0004182C" w:rsidRPr="00C001EC" w:rsidTr="008A3CDC">
        <w:tc>
          <w:tcPr>
            <w:tcW w:w="3510" w:type="dxa"/>
            <w:vAlign w:val="center"/>
          </w:tcPr>
          <w:p w:rsidR="0004182C" w:rsidRPr="00C001EC" w:rsidRDefault="0004182C" w:rsidP="008A3CDC">
            <w:pPr>
              <w:spacing w:before="20" w:after="20"/>
              <w:rPr>
                <w:rFonts w:eastAsia="SimSun"/>
                <w:bCs/>
                <w:i/>
                <w:sz w:val="26"/>
                <w:szCs w:val="26"/>
                <w:lang w:val="nl-NL"/>
              </w:rPr>
            </w:pPr>
            <w:r w:rsidRPr="00C001EC">
              <w:rPr>
                <w:b/>
                <w:sz w:val="26"/>
                <w:szCs w:val="26"/>
                <w:lang w:val="nl-NL"/>
              </w:rPr>
              <w:t xml:space="preserve">4.2. Tổ chức phân phối </w:t>
            </w:r>
            <w:r w:rsidRPr="00C001EC">
              <w:rPr>
                <w:bCs/>
                <w:i/>
                <w:sz w:val="26"/>
                <w:szCs w:val="26"/>
                <w:lang w:val="nl-NL"/>
              </w:rPr>
              <w:t>(Gồm: Tổ chức kinh doanh, phân phối sản phẩm)</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lang w:val="nl-NL"/>
              </w:rPr>
              <w:t>5 Điểm</w:t>
            </w:r>
          </w:p>
        </w:tc>
        <w:tc>
          <w:tcPr>
            <w:tcW w:w="5030" w:type="dxa"/>
            <w:vAlign w:val="center"/>
          </w:tcPr>
          <w:p w:rsidR="0004182C" w:rsidRPr="00C001EC" w:rsidRDefault="0004182C" w:rsidP="007B68F8">
            <w:pPr>
              <w:spacing w:before="20" w:after="20"/>
              <w:ind w:firstLine="9"/>
              <w:rPr>
                <w:rFonts w:eastAsiaTheme="majorEastAsia"/>
                <w:b/>
                <w:bCs/>
                <w:color w:val="365F91" w:themeColor="accent1" w:themeShade="BF"/>
                <w:sz w:val="26"/>
                <w:szCs w:val="26"/>
                <w:lang w:eastAsia="ja-JP"/>
              </w:rPr>
            </w:pPr>
            <w:r w:rsidRPr="00C001EC">
              <w:rPr>
                <w:sz w:val="26"/>
                <w:szCs w:val="26"/>
                <w:lang w:val="nl-NL"/>
              </w:rPr>
              <w:t>Giới thiệu về tổ chức tham gia chương trình OCOP</w:t>
            </w: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lang w:val="nl-NL"/>
              </w:rPr>
            </w:pPr>
            <w:r w:rsidRPr="00C001EC">
              <w:rPr>
                <w:sz w:val="26"/>
                <w:szCs w:val="26"/>
              </w:rPr>
              <w:sym w:font="Wingdings" w:char="F071"/>
            </w:r>
            <w:r w:rsidRPr="00C001EC">
              <w:rPr>
                <w:sz w:val="26"/>
                <w:szCs w:val="26"/>
                <w:lang w:val="nl-NL"/>
              </w:rPr>
              <w:t xml:space="preserve"> Không có người chịu trách nhiệm quản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Có người chịu trách nhiệm quản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Mẫu giới thiệu về tổ chức tham gia chương trình OCOP có thể hiện trong cơ sở có người chịu trách nhiệm thực hiện công tác phân phối sản phẩm</w:t>
            </w: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Có bộ phận/phòng quản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ơ đồ tổ chức có bộ phận, phòng ban quản lý của cơ sở/ doanh nghiệp/ HTX/ THT kèm theo hợp đồng.</w:t>
            </w: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Có bộ phận/phòng quản lý phân phối, có ứng dụng công nghệ thông tin trong quản lý</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lang w:val="nl-NL"/>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Mẫu giới thiệu về tổ chức tham gia chương trình OCOP; Ứng dụng công nghệ phần mềm trong quản lý sản phẩm; hợp đồng phần mềm quản  lý kém theo hoặc hóa đon mua phần mềm ứng dụng</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4.3.</w:t>
            </w:r>
            <w:r w:rsidRPr="00C001EC">
              <w:rPr>
                <w:b/>
                <w:bCs/>
                <w:sz w:val="26"/>
                <w:szCs w:val="26"/>
                <w:lang w:val="nl-NL"/>
              </w:rPr>
              <w:t xml:space="preserve"> Quảng bá sản phẩm </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5</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lang w:val="nl-NL"/>
              </w:rPr>
              <w:t xml:space="preserve"> Không có hoạt động quảng bá </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lang w:val="nl-NL"/>
              </w:rPr>
              <w:t xml:space="preserve"> Có một số hoạt động quảng bá </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166090" w:rsidRDefault="0004182C" w:rsidP="007B68F8">
            <w:pPr>
              <w:keepNext/>
              <w:keepLines/>
              <w:spacing w:before="20" w:after="20" w:line="276" w:lineRule="auto"/>
              <w:ind w:firstLine="9"/>
              <w:rPr>
                <w:b/>
                <w:bCs/>
                <w:color w:val="365F91" w:themeColor="accent1" w:themeShade="BF"/>
                <w:sz w:val="26"/>
                <w:szCs w:val="26"/>
                <w:lang w:val="nl-NL" w:eastAsia="ja-JP"/>
              </w:rPr>
            </w:pPr>
            <w:r w:rsidRPr="00166090">
              <w:rPr>
                <w:w w:val="110"/>
                <w:sz w:val="26"/>
                <w:szCs w:val="26"/>
                <w:lang w:val="nl-NL"/>
              </w:rPr>
              <w:t>Hình ảnh, hợp đồng tham gia các hoạt động xúc tiến thương mại và không có website</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lang w:val="nl-NL"/>
              </w:rPr>
              <w:t xml:space="preserve"> Có nhiều hoạt động quảng bá, có website của cơ sở, có tham gia hoạt động xúc tiến thương mại trong tỉnh</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2</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ình ảnh, hợp đồng tham gia các hoạt động xúc tiến thương mại và có website giới thiệu về sản phẩm (đính kèm hình ảnh) tham gia hội chợ trong tỉnh</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lang w:val="nl-NL"/>
              </w:rPr>
              <w:t xml:space="preserve"> Có nhiều hoạt động quảng bá, có website của cơ sở, có tham gia hoạt động xúc tiến thương mại ngoài tỉnh</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3</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ình ảnh, hợp đồng tham gia các hoạt động xúc tiến thương mại và có website giới thiệu về sản phẩm (đính kèm hình ảnh) tham gia hội chợ ngoài tỉnh</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lang w:val="nl-NL"/>
              </w:rPr>
              <w:t xml:space="preserve"> Có nhiều hoạt động quảng bá, có website của cơ sở, có tham gia hoạt động xúc tiến thương mại ngoài tỉnh và quốc tế</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5</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ình ảnh, hợp đồng và Phiếu đăng ký tham gia hội chợ nước ngoài; Hợp đồng dịch vụ tham gia xúc tiến thương mại quốc tế; hợp đồng quảng cáo sản phẩm</w:t>
            </w:r>
          </w:p>
        </w:tc>
      </w:tr>
      <w:tr w:rsidR="0004182C" w:rsidRPr="00FB3B28" w:rsidTr="008A3CDC">
        <w:tc>
          <w:tcPr>
            <w:tcW w:w="9816" w:type="dxa"/>
            <w:gridSpan w:val="3"/>
            <w:vAlign w:val="center"/>
          </w:tcPr>
          <w:p w:rsidR="0004182C" w:rsidRPr="00C001EC" w:rsidRDefault="0004182C" w:rsidP="008A3CDC">
            <w:pPr>
              <w:spacing w:before="20" w:after="20"/>
              <w:ind w:left="567"/>
              <w:rPr>
                <w:rFonts w:eastAsia="SimSun"/>
                <w:b/>
                <w:bCs/>
                <w:sz w:val="26"/>
                <w:szCs w:val="26"/>
                <w:lang w:val="nl-NL"/>
              </w:rPr>
            </w:pPr>
            <w:r w:rsidRPr="00C001EC">
              <w:rPr>
                <w:b/>
                <w:bCs/>
                <w:sz w:val="26"/>
                <w:szCs w:val="26"/>
                <w:lang w:val="nl-NL"/>
              </w:rPr>
              <w:t>5. CÂU CHUYỆN VỀ SẢN PHẨM</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5.1.</w:t>
            </w:r>
            <w:r w:rsidRPr="00C001EC">
              <w:rPr>
                <w:b/>
                <w:bCs/>
                <w:sz w:val="26"/>
                <w:szCs w:val="26"/>
                <w:lang w:val="nl-NL"/>
              </w:rPr>
              <w:t xml:space="preserve"> Câu chuyện về sản phẩm</w:t>
            </w:r>
            <w:r w:rsidRPr="00C001EC">
              <w:rPr>
                <w:b/>
                <w:bCs/>
                <w:sz w:val="26"/>
                <w:szCs w:val="26"/>
                <w:cs/>
              </w:rPr>
              <w:tab/>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5</w:t>
            </w:r>
            <w:r w:rsidRPr="00C001EC">
              <w:rPr>
                <w:b/>
                <w:bCs/>
                <w:sz w:val="26"/>
                <w:szCs w:val="26"/>
                <w:lang w:val="nl-NL"/>
              </w:rPr>
              <w:t xml:space="preserve"> Điểm </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Xây dựng trên quan điểm bán câu chuyện (thu hút người tiêu dùng  qua  câu chuyện)</w:t>
            </w: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lang w:val="nl-NL"/>
              </w:rPr>
              <w:t xml:space="preserve"> Không có câu chuyện, hoặc có nhưng không được tư liệu hóa</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tài liệu giới thiệu về sản phẩm</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 xml:space="preserve">1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giới thiệu sản phẩm trên các mạng xã hội (hình ảnh chứng minh), có bảng thuyết minh giới thiệu về sản phẩm.</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có cốt chuyện, nội dung cụ thể)</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 xml:space="preserve">2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âu chuyện có đầy đủ các nội dung: (1) Tên sản phẩm, (2) Thị trường mục tiêu,</w:t>
            </w:r>
          </w:p>
          <w:p w:rsidR="0004182C" w:rsidRPr="00C001EC" w:rsidRDefault="0004182C" w:rsidP="007B68F8">
            <w:pPr>
              <w:spacing w:before="20" w:after="20"/>
              <w:ind w:firstLine="9"/>
              <w:rPr>
                <w:sz w:val="26"/>
                <w:szCs w:val="26"/>
                <w:lang w:val="nl-NL"/>
              </w:rPr>
            </w:pPr>
            <w:r w:rsidRPr="00C001EC">
              <w:rPr>
                <w:sz w:val="26"/>
                <w:szCs w:val="26"/>
                <w:lang w:val="nl-NL"/>
              </w:rPr>
              <w:t>(3) Lý do để tin tưởng, (4) Đặc tính sản phẩm, (5) Kênh phân phối thế mạnh của sản phẩm, (6) Yếu tố độc nhất của sản phẩm, (7) Lợi ích sản phẩm và (8) lịch sử sản phẩm (nếu có)</w:t>
            </w: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trình bày trên nhãn/tờ rơi</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 xml:space="preserve">3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được tư liệu hóa, được  in ấn trên nhãn bao bì hoặc tờ rơi</w:t>
            </w: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trình bày trên nhãn/tờ rơi và website</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cs/>
                <w:lang w:eastAsia="ja-JP"/>
              </w:rPr>
            </w:pPr>
            <w:r w:rsidRPr="00C001EC">
              <w:rPr>
                <w:sz w:val="26"/>
                <w:szCs w:val="26"/>
                <w:cs/>
              </w:rPr>
              <w:t xml:space="preserve">4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được tư liệu hóa, được  in ấn trên nhãn bao bì/tờ rơi và đăng trên website</w:t>
            </w: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trình bày trên nhãn/tờ rơi, website (dưới dạng hình ảnh, clip,...)</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cs/>
                <w:lang w:eastAsia="ja-JP"/>
              </w:rPr>
            </w:pPr>
            <w:r w:rsidRPr="00C001EC">
              <w:rPr>
                <w:sz w:val="26"/>
                <w:szCs w:val="26"/>
                <w:cs/>
              </w:rPr>
              <w:t xml:space="preserve">5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được tư liệu hóa, được  in ấn trên nhãn bao bì/tờ rơi và đăng trên Website bằng các clip, chuyên đề giới thiệu về câu chuyện sản phẩm</w:t>
            </w:r>
          </w:p>
        </w:tc>
      </w:tr>
      <w:tr w:rsidR="0004182C" w:rsidRPr="00C001EC" w:rsidTr="008A3CDC">
        <w:tc>
          <w:tcPr>
            <w:tcW w:w="3510" w:type="dxa"/>
            <w:vAlign w:val="center"/>
          </w:tcPr>
          <w:p w:rsidR="0004182C" w:rsidRPr="00C001EC" w:rsidRDefault="0004182C" w:rsidP="008A3CDC">
            <w:pPr>
              <w:spacing w:before="20" w:after="20"/>
              <w:rPr>
                <w:rFonts w:eastAsia="SimSun"/>
                <w:b/>
                <w:bCs/>
                <w:sz w:val="26"/>
                <w:szCs w:val="26"/>
                <w:lang w:val="nl-NL"/>
              </w:rPr>
            </w:pPr>
            <w:r w:rsidRPr="00C001EC">
              <w:rPr>
                <w:b/>
                <w:bCs/>
                <w:sz w:val="26"/>
                <w:szCs w:val="26"/>
                <w:cs/>
              </w:rPr>
              <w:t>5.2.</w:t>
            </w:r>
            <w:r w:rsidRPr="00C001EC">
              <w:rPr>
                <w:b/>
                <w:bCs/>
                <w:sz w:val="26"/>
                <w:szCs w:val="26"/>
                <w:lang w:val="nl-NL"/>
              </w:rPr>
              <w:t xml:space="preserve"> Trí tuệ/bản sắc địa phương </w:t>
            </w:r>
            <w:r w:rsidRPr="00C001EC">
              <w:rPr>
                <w:bCs/>
                <w:i/>
                <w:sz w:val="26"/>
                <w:szCs w:val="26"/>
                <w:lang w:val="nl-NL"/>
              </w:rPr>
              <w:t>Chỉ áp dụng khi có câu chuyện, đánh giá nội dung câu chuyện:</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3</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Giống với câu chuyện sản phẩm ở nơi khác</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cs/>
              </w:rPr>
              <w:t xml:space="preserve"> T</w:t>
            </w:r>
            <w:r w:rsidRPr="00C001EC">
              <w:rPr>
                <w:sz w:val="26"/>
                <w:szCs w:val="26"/>
                <w:lang w:val="nl-NL"/>
              </w:rPr>
              <w:t>ương đối giống câu chuyện sản phẩm ở nơi khác, có thay đổi một số yếu tố</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b/>
                <w:bCs/>
                <w:sz w:val="26"/>
                <w:szCs w:val="26"/>
                <w:cs/>
              </w:rPr>
              <w:t xml:space="preserve">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nhưng  chủ thể không thuyết trình được ý tưởng của mình về sản phẩm đó.</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cs/>
              </w:rPr>
              <w:t xml:space="preserve"> Có câu chuyện riêng</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2</w:t>
            </w:r>
            <w:r w:rsidRPr="00C001EC">
              <w:rPr>
                <w:b/>
                <w:bCs/>
                <w:sz w:val="26"/>
                <w:szCs w:val="26"/>
                <w:cs/>
              </w:rPr>
              <w:t xml:space="preserve">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câu chuyện thể hiện ý tưởng riêng của chủ thể (Chủ thể phải thuyết minh)</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cs/>
              </w:rPr>
              <w:t xml:space="preserve"> Có câu chuyện riêng, thể hiện trí tuệ/bản sắc địa phương</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3</w:t>
            </w:r>
            <w:r w:rsidRPr="00C001EC">
              <w:rPr>
                <w:b/>
                <w:bCs/>
                <w:sz w:val="26"/>
                <w:szCs w:val="26"/>
                <w:cs/>
              </w:rPr>
              <w:t xml:space="preserve">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câu chuyện thể hiện ý tưởng riêng của chủ thể và  sản phẩm mang nét đặc trưng của địa phương: lịch sử, con người, văn hóa, khí hậu, nguyên liệu,.. (Chủ thể phải thuyết minh)</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5.3.</w:t>
            </w:r>
            <w:r w:rsidRPr="00C001EC">
              <w:rPr>
                <w:b/>
                <w:bCs/>
                <w:sz w:val="26"/>
                <w:szCs w:val="26"/>
                <w:lang w:val="nl-NL"/>
              </w:rPr>
              <w:t xml:space="preserve"> Cấu trúc câu chuyện </w:t>
            </w:r>
            <w:r w:rsidRPr="00C001EC">
              <w:rPr>
                <w:bCs/>
                <w:i/>
                <w:sz w:val="26"/>
                <w:szCs w:val="26"/>
                <w:lang w:val="nl-NL"/>
              </w:rPr>
              <w:t>Chỉ áp dụng khi có câu chuyện</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 </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Đơn giản </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nhưng còn thiếu một số nội dung: (1) Tên sản phẩm, (2) Thị trường mục tiêu, (3) Lý do để tin tưởng, (4) Đặc tính sản phẩm, (5) Kênh phân phối thế mạnh của sản  phẩm, (6) Yếu tố độc nhất của sản phẩm,</w:t>
            </w:r>
          </w:p>
          <w:p w:rsidR="0004182C" w:rsidRPr="00C001EC" w:rsidRDefault="0004182C" w:rsidP="007B68F8">
            <w:pPr>
              <w:spacing w:before="20" w:after="20"/>
              <w:ind w:firstLine="9"/>
              <w:rPr>
                <w:sz w:val="26"/>
                <w:szCs w:val="26"/>
                <w:lang w:val="nl-NL"/>
              </w:rPr>
            </w:pPr>
            <w:r w:rsidRPr="00C001EC">
              <w:rPr>
                <w:sz w:val="26"/>
                <w:szCs w:val="26"/>
                <w:lang w:val="nl-NL"/>
              </w:rPr>
              <w:t>(7) Lợi ích sản phẩm và (8) lịch sử sản phẩm (nếu có)</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đầy đủ các yếu tố của câu chuyện sản phẩm</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 xml:space="preserve">2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âu chuyện có đầy đủ các nội dung: (1) Tên sản phẩm, (2) Thị trường mục tiêu,</w:t>
            </w:r>
          </w:p>
          <w:p w:rsidR="0004182C" w:rsidRPr="00C001EC" w:rsidRDefault="0004182C" w:rsidP="007B68F8">
            <w:pPr>
              <w:spacing w:before="20" w:after="20"/>
              <w:ind w:firstLine="9"/>
              <w:rPr>
                <w:sz w:val="26"/>
                <w:szCs w:val="26"/>
                <w:lang w:val="nl-NL"/>
              </w:rPr>
            </w:pPr>
            <w:r w:rsidRPr="00C001EC">
              <w:rPr>
                <w:sz w:val="26"/>
                <w:szCs w:val="26"/>
                <w:lang w:val="nl-NL"/>
              </w:rPr>
              <w:t>(3) Lý do để tin tưởng, (4) Đặc tính sản phẩm, (5) Kênh phân phối thế mạnh của sản phẩm, (6) Yếu tố độc nhất của sản phẩm, (7) Lợi ích sản phẩm và (8) lịch sử sản phẩm (nếu có)</w:t>
            </w:r>
          </w:p>
        </w:tc>
      </w:tr>
      <w:tr w:rsidR="0004182C" w:rsidRPr="00C001EC" w:rsidTr="008A3CDC">
        <w:tc>
          <w:tcPr>
            <w:tcW w:w="9816" w:type="dxa"/>
            <w:gridSpan w:val="3"/>
            <w:vAlign w:val="center"/>
          </w:tcPr>
          <w:p w:rsidR="0004182C" w:rsidRPr="00C001EC" w:rsidRDefault="0004182C" w:rsidP="008A3CDC">
            <w:pPr>
              <w:spacing w:before="20" w:after="20"/>
              <w:rPr>
                <w:rFonts w:eastAsia="SimSun"/>
                <w:b/>
                <w:bCs/>
                <w:sz w:val="26"/>
                <w:szCs w:val="26"/>
                <w:lang w:val="nl-NL"/>
              </w:rPr>
            </w:pPr>
          </w:p>
          <w:p w:rsidR="0004182C" w:rsidRPr="00C001EC" w:rsidRDefault="0004182C" w:rsidP="008A3CDC">
            <w:pPr>
              <w:spacing w:before="20" w:after="20"/>
              <w:rPr>
                <w:rFonts w:eastAsia="SimSun"/>
                <w:b/>
                <w:bCs/>
                <w:sz w:val="26"/>
                <w:szCs w:val="26"/>
                <w:lang w:val="nl-NL"/>
              </w:rPr>
            </w:pPr>
            <w:r w:rsidRPr="00C001EC">
              <w:rPr>
                <w:b/>
                <w:bCs/>
                <w:sz w:val="26"/>
                <w:szCs w:val="26"/>
                <w:lang w:val="nl-NL"/>
              </w:rPr>
              <w:t xml:space="preserve">Tổng Điểm phần B: </w:t>
            </w:r>
            <w:r w:rsidRPr="00C001EC">
              <w:rPr>
                <w:sz w:val="26"/>
                <w:szCs w:val="26"/>
                <w:lang w:val="nl-NL"/>
              </w:rPr>
              <w:t xml:space="preserve">.............................................. </w:t>
            </w:r>
            <w:r w:rsidRPr="00C001EC">
              <w:rPr>
                <w:b/>
                <w:bCs/>
                <w:sz w:val="26"/>
                <w:szCs w:val="26"/>
                <w:lang w:val="nl-NL"/>
              </w:rPr>
              <w:t>Điểm</w:t>
            </w:r>
          </w:p>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spacing w:after="60"/>
              <w:rPr>
                <w:rFonts w:eastAsia="SimSun"/>
                <w:b/>
                <w:bCs/>
                <w:color w:val="000000"/>
                <w:sz w:val="26"/>
                <w:szCs w:val="26"/>
              </w:rPr>
            </w:pPr>
            <w:r w:rsidRPr="00C001EC">
              <w:rPr>
                <w:b/>
                <w:bCs/>
                <w:color w:val="000000"/>
                <w:sz w:val="26"/>
                <w:szCs w:val="26"/>
              </w:rPr>
              <w:t xml:space="preserve">Phần C: </w:t>
            </w:r>
          </w:p>
          <w:p w:rsidR="0004182C" w:rsidRPr="00C001EC" w:rsidRDefault="0004182C" w:rsidP="008A3CDC">
            <w:pPr>
              <w:spacing w:after="60"/>
              <w:rPr>
                <w:rFonts w:eastAsia="SimSun"/>
                <w:b/>
                <w:bCs/>
                <w:color w:val="000000"/>
                <w:sz w:val="26"/>
                <w:szCs w:val="26"/>
              </w:rPr>
            </w:pPr>
            <w:r w:rsidRPr="00C001EC">
              <w:rPr>
                <w:b/>
                <w:bCs/>
                <w:color w:val="000000"/>
                <w:sz w:val="26"/>
                <w:szCs w:val="26"/>
              </w:rPr>
              <w:t>CHẤT LƯỢNG SẢN PHẨM (40 Điểm)</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b/>
                <w:bCs/>
                <w:sz w:val="26"/>
                <w:szCs w:val="26"/>
                <w:lang w:val="nl-NL"/>
              </w:rPr>
              <w:t>6. CHỈ TIÊU CẢM QUAN</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w w:val="105"/>
                <w:sz w:val="26"/>
                <w:szCs w:val="26"/>
              </w:rPr>
              <w:t>6.1. Tạp chất lạ</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w w:val="110"/>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các tạp chất, chấp nhận được</w:t>
            </w:r>
          </w:p>
        </w:tc>
        <w:tc>
          <w:tcPr>
            <w:tcW w:w="1276" w:type="dxa"/>
            <w:vAlign w:val="center"/>
          </w:tcPr>
          <w:p w:rsidR="0004182C" w:rsidRPr="00C001EC" w:rsidRDefault="0004182C" w:rsidP="008A3CDC">
            <w:pPr>
              <w:pStyle w:val="TableParagraph"/>
              <w:spacing w:before="260"/>
              <w:ind w:left="176" w:right="73"/>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rất ít tạp chất, chấp nhận được</w:t>
            </w:r>
          </w:p>
        </w:tc>
        <w:tc>
          <w:tcPr>
            <w:tcW w:w="1276" w:type="dxa"/>
            <w:vAlign w:val="center"/>
          </w:tcPr>
          <w:p w:rsidR="0004182C" w:rsidRPr="00C001EC" w:rsidRDefault="0004182C" w:rsidP="008A3CDC">
            <w:pPr>
              <w:pStyle w:val="TableParagraph"/>
              <w:spacing w:before="255"/>
              <w:ind w:left="176" w:right="73"/>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Dựa vào phiếu kiểm nghiệm và bảng tự công bố</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Sạch, không có tạp chất</w:t>
            </w:r>
          </w:p>
        </w:tc>
        <w:tc>
          <w:tcPr>
            <w:tcW w:w="1276" w:type="dxa"/>
            <w:vAlign w:val="center"/>
          </w:tcPr>
          <w:p w:rsidR="0004182C" w:rsidRPr="00C001EC" w:rsidRDefault="0004182C" w:rsidP="008A3CDC">
            <w:pPr>
              <w:pStyle w:val="TableParagraph"/>
              <w:spacing w:before="97"/>
              <w:ind w:left="176" w:right="73"/>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được sản xuất theo quy trình khép kín máy móc hiện đại; Bảng tự công bố và kết quả kiểm nghiệm</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rPr>
              <w:t>Ghi chú: Nếu bị 0 điểm, sẽ không đánh giá các bước tiếp theo</w:t>
            </w: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6.2. Hình dạng, thể chất</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3 Điểm</w:t>
            </w:r>
          </w:p>
        </w:tc>
        <w:tc>
          <w:tcPr>
            <w:tcW w:w="5030"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w w:val="115"/>
                <w:sz w:val="26"/>
                <w:szCs w:val="26"/>
              </w:rPr>
              <w:t>Nhìn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ích thước/hình dạng không đồng đều</w:t>
            </w:r>
          </w:p>
        </w:tc>
        <w:tc>
          <w:tcPr>
            <w:tcW w:w="1276"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7B68F8">
            <w:pPr>
              <w:spacing w:before="20" w:after="20"/>
              <w:ind w:firstLine="9"/>
              <w:rPr>
                <w:sz w:val="26"/>
                <w:szCs w:val="26"/>
                <w:lang w:val="nl-NL"/>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ích thước/hình dạng khá đồng đều (&gt;60%)</w:t>
            </w:r>
          </w:p>
        </w:tc>
        <w:tc>
          <w:tcPr>
            <w:tcW w:w="1276" w:type="dxa"/>
            <w:vAlign w:val="center"/>
          </w:tcPr>
          <w:p w:rsidR="0004182C" w:rsidRPr="00C001EC" w:rsidRDefault="0004182C" w:rsidP="008A3CDC">
            <w:pPr>
              <w:pStyle w:val="TableParagraph"/>
              <w:spacing w:before="260"/>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ích thước/hình dạng đồng đều (&gt;90%)</w:t>
            </w:r>
          </w:p>
        </w:tc>
        <w:tc>
          <w:tcPr>
            <w:tcW w:w="1276" w:type="dxa"/>
            <w:vAlign w:val="center"/>
          </w:tcPr>
          <w:p w:rsidR="0004182C" w:rsidRPr="00C001EC" w:rsidRDefault="0004182C" w:rsidP="008A3CDC">
            <w:pPr>
              <w:pStyle w:val="TableParagraph"/>
              <w:spacing w:before="260"/>
              <w:ind w:right="148"/>
              <w:rPr>
                <w:b/>
                <w:bCs/>
                <w:color w:val="365F91" w:themeColor="accent1" w:themeShade="BF"/>
                <w:sz w:val="26"/>
                <w:szCs w:val="26"/>
                <w:lang w:eastAsia="ja-JP"/>
              </w:rPr>
            </w:pPr>
            <w:r w:rsidRPr="00C001EC">
              <w:rPr>
                <w:w w:val="105"/>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2"/>
              <w:ind w:left="200"/>
              <w:rPr>
                <w:b/>
                <w:sz w:val="26"/>
                <w:szCs w:val="26"/>
              </w:rPr>
            </w:pPr>
            <w:r w:rsidRPr="00C001EC">
              <w:rPr>
                <w:b/>
                <w:w w:val="105"/>
                <w:sz w:val="26"/>
                <w:szCs w:val="26"/>
              </w:rPr>
              <w:t>6.3. Màu sắc</w:t>
            </w:r>
          </w:p>
        </w:tc>
        <w:tc>
          <w:tcPr>
            <w:tcW w:w="1276" w:type="dxa"/>
            <w:vAlign w:val="center"/>
          </w:tcPr>
          <w:p w:rsidR="0004182C" w:rsidRPr="00C001EC" w:rsidRDefault="0004182C" w:rsidP="008A3CDC">
            <w:pPr>
              <w:pStyle w:val="TableParagraph"/>
              <w:spacing w:before="92"/>
              <w:ind w:right="132"/>
              <w:rPr>
                <w:b/>
                <w:bCs/>
                <w:color w:val="365F91" w:themeColor="accent1" w:themeShade="BF"/>
                <w:sz w:val="26"/>
                <w:szCs w:val="26"/>
                <w:lang w:eastAsia="ja-JP"/>
              </w:rPr>
            </w:pPr>
            <w:r w:rsidRPr="00C001EC">
              <w:rPr>
                <w:b/>
                <w:w w:val="110"/>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Nhìn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đều (hoặc đồng đều nhưng không phù hợp với đặc tính sản phẩm)</w:t>
            </w:r>
          </w:p>
        </w:tc>
        <w:tc>
          <w:tcPr>
            <w:tcW w:w="1276" w:type="dxa"/>
            <w:vAlign w:val="center"/>
          </w:tcPr>
          <w:p w:rsidR="0004182C" w:rsidRPr="00C001EC" w:rsidRDefault="0004182C" w:rsidP="008A3CDC">
            <w:pPr>
              <w:pStyle w:val="TableParagraph"/>
              <w:spacing w:before="4"/>
              <w:rPr>
                <w:sz w:val="26"/>
                <w:szCs w:val="26"/>
              </w:rPr>
            </w:pPr>
          </w:p>
          <w:p w:rsidR="0004182C" w:rsidRPr="00C001EC" w:rsidRDefault="0004182C" w:rsidP="008A3CDC">
            <w:pPr>
              <w:pStyle w:val="TableParagraph"/>
              <w:ind w:right="148"/>
              <w:rPr>
                <w:sz w:val="26"/>
                <w:szCs w:val="26"/>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đều, chấp nhận được</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ương đối đồng đều, phù hợp với tính chất sản phẩm</w:t>
            </w:r>
          </w:p>
        </w:tc>
        <w:tc>
          <w:tcPr>
            <w:tcW w:w="1276" w:type="dxa"/>
            <w:vAlign w:val="center"/>
          </w:tcPr>
          <w:p w:rsidR="0004182C" w:rsidRPr="00C001EC" w:rsidRDefault="0004182C" w:rsidP="008A3CDC">
            <w:pPr>
              <w:pStyle w:val="TableParagraph"/>
              <w:spacing w:before="255"/>
              <w:ind w:right="148"/>
              <w:rPr>
                <w:b/>
                <w:bCs/>
                <w:color w:val="365F91" w:themeColor="accent1" w:themeShade="BF"/>
                <w:sz w:val="26"/>
                <w:szCs w:val="26"/>
                <w:lang w:eastAsia="ja-JP"/>
              </w:rPr>
            </w:pPr>
            <w:r w:rsidRPr="00C001EC">
              <w:rPr>
                <w:w w:val="105"/>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Đồng đều, phù hợp với tính chất sản phẩm</w:t>
            </w:r>
          </w:p>
        </w:tc>
        <w:tc>
          <w:tcPr>
            <w:tcW w:w="1276" w:type="dxa"/>
            <w:vAlign w:val="center"/>
          </w:tcPr>
          <w:p w:rsidR="0004182C" w:rsidRPr="00C001EC" w:rsidRDefault="0004182C" w:rsidP="008A3CDC">
            <w:pPr>
              <w:pStyle w:val="TableParagraph"/>
              <w:spacing w:before="260"/>
              <w:ind w:right="148"/>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6.4. Mùi</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Thử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mong muốn</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phải là mùi của thành phần tạo nên (mùi của hương liệu)</w:t>
            </w:r>
          </w:p>
        </w:tc>
        <w:tc>
          <w:tcPr>
            <w:tcW w:w="1276" w:type="dxa"/>
            <w:vAlign w:val="center"/>
          </w:tcPr>
          <w:p w:rsidR="0004182C" w:rsidRPr="00C001EC" w:rsidRDefault="0004182C" w:rsidP="008A3CDC">
            <w:pPr>
              <w:pStyle w:val="TableParagraph"/>
              <w:spacing w:before="9"/>
              <w:rPr>
                <w:sz w:val="26"/>
                <w:szCs w:val="26"/>
              </w:rPr>
            </w:pPr>
          </w:p>
          <w:p w:rsidR="0004182C" w:rsidRPr="00C001EC" w:rsidRDefault="0004182C" w:rsidP="008A3CDC">
            <w:pPr>
              <w:pStyle w:val="TableParagraph"/>
              <w:ind w:right="148"/>
              <w:rPr>
                <w:sz w:val="26"/>
                <w:szCs w:val="26"/>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ự nhiên của thành phần</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ự nhiên của thành phần, phù hợp, hấp dẫn</w:t>
            </w:r>
          </w:p>
        </w:tc>
        <w:tc>
          <w:tcPr>
            <w:tcW w:w="1276" w:type="dxa"/>
            <w:vAlign w:val="center"/>
          </w:tcPr>
          <w:p w:rsidR="0004182C" w:rsidRPr="00C001EC" w:rsidRDefault="0004182C" w:rsidP="008A3CDC">
            <w:pPr>
              <w:pStyle w:val="TableParagraph"/>
              <w:spacing w:before="7"/>
              <w:rPr>
                <w:sz w:val="26"/>
                <w:szCs w:val="26"/>
              </w:rPr>
            </w:pPr>
          </w:p>
          <w:p w:rsidR="0004182C" w:rsidRPr="00C001EC" w:rsidRDefault="0004182C" w:rsidP="008A3CDC">
            <w:pPr>
              <w:pStyle w:val="TableParagraph"/>
              <w:ind w:right="148"/>
              <w:rPr>
                <w:sz w:val="26"/>
                <w:szCs w:val="26"/>
              </w:rPr>
            </w:pPr>
            <w:r w:rsidRPr="00C001EC">
              <w:rPr>
                <w:w w:val="105"/>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10"/>
                <w:sz w:val="26"/>
                <w:szCs w:val="26"/>
              </w:rPr>
              <w:t>6.5. Vị</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Thử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Vị khác thường</w:t>
            </w:r>
          </w:p>
        </w:tc>
        <w:tc>
          <w:tcPr>
            <w:tcW w:w="1276" w:type="dxa"/>
            <w:vAlign w:val="center"/>
          </w:tcPr>
          <w:p w:rsidR="0004182C" w:rsidRPr="00C001EC" w:rsidRDefault="0004182C" w:rsidP="008A3CDC">
            <w:pPr>
              <w:pStyle w:val="TableParagraph"/>
              <w:spacing w:before="116"/>
              <w:ind w:right="148"/>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Vị chấp nhận được</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Phù hợp với sản phẩm</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Phù hợp, hấp dẫn</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6.6. Kết cấu/cách sắp đặt</w:t>
            </w:r>
          </w:p>
        </w:tc>
        <w:tc>
          <w:tcPr>
            <w:tcW w:w="1276" w:type="dxa"/>
            <w:vAlign w:val="center"/>
          </w:tcPr>
          <w:p w:rsidR="0004182C" w:rsidRPr="00C001EC" w:rsidRDefault="0004182C" w:rsidP="008A3CDC">
            <w:pPr>
              <w:pStyle w:val="TableParagraph"/>
              <w:spacing w:before="97"/>
              <w:ind w:right="159"/>
              <w:rPr>
                <w:b/>
                <w:bCs/>
                <w:color w:val="365F91" w:themeColor="accent1" w:themeShade="BF"/>
                <w:sz w:val="26"/>
                <w:szCs w:val="26"/>
                <w:lang w:eastAsia="ja-JP"/>
              </w:rPr>
            </w:pPr>
            <w:r w:rsidRPr="00C001EC">
              <w:rPr>
                <w:b/>
                <w:w w:val="110"/>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Nhìn sản phẩm đánh giá tùy theo từng loại sản phẩm dựa vào cảm nhận của từng người</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Nghèo nàn</w:t>
            </w:r>
          </w:p>
        </w:tc>
        <w:tc>
          <w:tcPr>
            <w:tcW w:w="1276" w:type="dxa"/>
            <w:vAlign w:val="center"/>
          </w:tcPr>
          <w:p w:rsidR="0004182C" w:rsidRPr="00C001EC" w:rsidRDefault="0004182C" w:rsidP="008A3CDC">
            <w:pPr>
              <w:pStyle w:val="TableParagraph"/>
              <w:spacing w:before="92"/>
              <w:ind w:right="148"/>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rung bình</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ốt</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7. TÍNH ĐỘC ĐÁO</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ảm nhận của Hội đồng</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rPr>
              <w:t>(Chất lượng: Có nét riêng, khác biệt không lẫn với sản phẩm khác, tiềm năng thành thương hiệu của địa phương)</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Trung bình</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Tương đối độc đáo</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Sản phẩm có nhiều trên địa bàn tỉnh, đóng gói thủ công sử dụng bao bì không thân thiện môi trường</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Độc đáo</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Sản phẩm chủ lực của tỉnh, có tính độc đáo riêng, bao bì thuận tiện cho người dụng và không hưởng đến môi trường</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Rất độc đáo</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Sản phẩm chủ lực của tỉnh, có tính độc đáo riêng, có khả năng đáp ứng nhu cầu thị trường trong và ngoài nước, bao bì thuận tiện cho người dụng và không hưởng đến môi trường</w:t>
            </w:r>
          </w:p>
        </w:tc>
      </w:tr>
      <w:tr w:rsidR="0004182C" w:rsidRPr="00FB3B28" w:rsidTr="008A3CDC">
        <w:tc>
          <w:tcPr>
            <w:tcW w:w="9816" w:type="dxa"/>
            <w:gridSpan w:val="3"/>
            <w:vAlign w:val="center"/>
          </w:tcPr>
          <w:p w:rsidR="0004182C" w:rsidRPr="00166090" w:rsidRDefault="0004182C" w:rsidP="008A3CDC">
            <w:pPr>
              <w:keepNext/>
              <w:keepLines/>
              <w:spacing w:before="480" w:line="276" w:lineRule="auto"/>
              <w:rPr>
                <w:rFonts w:eastAsia="SimSun"/>
                <w:sz w:val="26"/>
                <w:szCs w:val="26"/>
                <w:lang w:val="nl-NL"/>
              </w:rPr>
            </w:pPr>
            <w:r w:rsidRPr="00166090">
              <w:rPr>
                <w:b/>
                <w:w w:val="105"/>
                <w:sz w:val="26"/>
                <w:szCs w:val="26"/>
                <w:lang w:val="nl-NL"/>
              </w:rPr>
              <w:t>8. CÔNG BỐ CHẤT LƯỢNG SẢN PHẨM, KIỂM TRA ĐỊNH KỲ</w:t>
            </w:r>
          </w:p>
        </w:tc>
      </w:tr>
      <w:tr w:rsidR="0004182C" w:rsidRPr="00C001EC" w:rsidTr="008A3CDC">
        <w:tc>
          <w:tcPr>
            <w:tcW w:w="3510" w:type="dxa"/>
            <w:vAlign w:val="center"/>
          </w:tcPr>
          <w:p w:rsidR="0004182C" w:rsidRPr="00166090" w:rsidRDefault="0004182C" w:rsidP="008A3CDC">
            <w:pPr>
              <w:pStyle w:val="TableParagraph"/>
              <w:rPr>
                <w:sz w:val="26"/>
                <w:szCs w:val="26"/>
                <w:lang w:val="nl-NL"/>
              </w:rPr>
            </w:pPr>
          </w:p>
          <w:p w:rsidR="0004182C" w:rsidRPr="00166090" w:rsidRDefault="0004182C" w:rsidP="008A3CDC">
            <w:pPr>
              <w:pStyle w:val="TableParagraph"/>
              <w:spacing w:before="214" w:line="280" w:lineRule="auto"/>
              <w:ind w:left="200"/>
              <w:rPr>
                <w:b/>
                <w:sz w:val="26"/>
                <w:szCs w:val="26"/>
                <w:lang w:val="nl-NL"/>
              </w:rPr>
            </w:pPr>
            <w:r w:rsidRPr="00166090">
              <w:rPr>
                <w:b/>
                <w:w w:val="105"/>
                <w:sz w:val="26"/>
                <w:szCs w:val="26"/>
                <w:lang w:val="nl-NL"/>
              </w:rPr>
              <w:t>8.1. Hồ sơ công bố chất lượng sản phẩm</w:t>
            </w:r>
          </w:p>
        </w:tc>
        <w:tc>
          <w:tcPr>
            <w:tcW w:w="1276" w:type="dxa"/>
            <w:vAlign w:val="center"/>
          </w:tcPr>
          <w:p w:rsidR="0004182C" w:rsidRPr="00166090" w:rsidRDefault="0004182C" w:rsidP="008A3CDC">
            <w:pPr>
              <w:pStyle w:val="TableParagraph"/>
              <w:rPr>
                <w:sz w:val="26"/>
                <w:szCs w:val="26"/>
                <w:lang w:val="nl-NL"/>
              </w:rPr>
            </w:pPr>
          </w:p>
          <w:p w:rsidR="0004182C" w:rsidRPr="00166090" w:rsidRDefault="0004182C" w:rsidP="008A3CDC">
            <w:pPr>
              <w:pStyle w:val="TableParagraph"/>
              <w:spacing w:before="9"/>
              <w:rPr>
                <w:sz w:val="26"/>
                <w:szCs w:val="26"/>
                <w:lang w:val="nl-NL"/>
              </w:rPr>
            </w:pPr>
          </w:p>
          <w:p w:rsidR="0004182C" w:rsidRPr="00C001EC" w:rsidRDefault="0004182C" w:rsidP="008A3CDC">
            <w:pPr>
              <w:pStyle w:val="TableParagraph"/>
              <w:ind w:right="159"/>
              <w:rPr>
                <w:b/>
                <w:sz w:val="26"/>
                <w:szCs w:val="26"/>
              </w:rPr>
            </w:pPr>
            <w:r w:rsidRPr="00C001EC">
              <w:rPr>
                <w:b/>
                <w:w w:val="110"/>
                <w:sz w:val="26"/>
                <w:szCs w:val="26"/>
              </w:rPr>
              <w:t>3 điểm</w:t>
            </w:r>
          </w:p>
        </w:tc>
        <w:tc>
          <w:tcPr>
            <w:tcW w:w="5030" w:type="dxa"/>
            <w:vAlign w:val="center"/>
          </w:tcPr>
          <w:p w:rsidR="0004182C" w:rsidRPr="00C001EC" w:rsidRDefault="0004182C" w:rsidP="008A3CDC">
            <w:pPr>
              <w:pStyle w:val="TableParagraph"/>
              <w:spacing w:before="97" w:line="280" w:lineRule="auto"/>
              <w:ind w:left="199" w:right="93"/>
              <w:rPr>
                <w:b/>
                <w:bCs/>
                <w:color w:val="365F91" w:themeColor="accent1" w:themeShade="BF"/>
                <w:sz w:val="26"/>
                <w:szCs w:val="26"/>
                <w:lang w:eastAsia="ja-JP"/>
              </w:rPr>
            </w:pPr>
            <w:r w:rsidRPr="00C001EC">
              <w:rPr>
                <w:b/>
                <w:w w:val="110"/>
                <w:sz w:val="26"/>
                <w:szCs w:val="26"/>
              </w:rPr>
              <w:t>Tùy theo loại sản phẩm, ngành chức năng có chỉ tiêu kiểm tra cụ thể, sản phẩm được quyền tự công bố gửi cơ quan chức năng (có nhiệm nhiệm công bố trên trang Website</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Không có bản tự công bố (hoặc có nhưng không đúng)</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bản tự công bố nhưng thiếu</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đủ điều kiện ATTP và Bản tự công bố phù hợp quy định ATTP</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Có bản tiêu chuẩn sản phẩm</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đủ điều kiện ATTP, Bản tự công bố và giấy xác nhận công bố phù hợp quy định ATVSTP của cấp có thẩm quyền bao gồm các tiêu chuẩn sản phẩm.</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Có bản tự công bố (hoặc tương đương), có tiêu chuẩn sản phẩm</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đủ điều kiện ATVSTP, Giấy xác nhận công bố phù hợp quy định ATVSTP; Bảng tự công bố và có phiếu kết quả phân tích, thử nghiệm  kèm theo.</w:t>
            </w:r>
          </w:p>
        </w:tc>
      </w:tr>
      <w:tr w:rsidR="0004182C" w:rsidRPr="00FB3B28" w:rsidTr="008A3CDC">
        <w:tc>
          <w:tcPr>
            <w:tcW w:w="9816" w:type="dxa"/>
            <w:gridSpan w:val="3"/>
            <w:vAlign w:val="center"/>
          </w:tcPr>
          <w:p w:rsidR="0004182C" w:rsidRPr="00166090" w:rsidRDefault="0004182C" w:rsidP="008A3CDC">
            <w:pPr>
              <w:keepNext/>
              <w:keepLines/>
              <w:spacing w:before="480" w:line="276" w:lineRule="auto"/>
              <w:rPr>
                <w:rFonts w:eastAsia="SimSun"/>
                <w:sz w:val="26"/>
                <w:szCs w:val="26"/>
                <w:lang w:val="nl-NL"/>
              </w:rPr>
            </w:pPr>
            <w:r w:rsidRPr="00166090">
              <w:rPr>
                <w:i/>
                <w:sz w:val="26"/>
                <w:szCs w:val="26"/>
                <w:lang w:val="nl-NL"/>
              </w:rPr>
              <w:t>Ghi chú: Bảng tiêu chuẩn sản phẩm cần có phiếu kiểm nghiệm các chỉ tiêu ATTP</w:t>
            </w:r>
          </w:p>
        </w:tc>
      </w:tr>
      <w:tr w:rsidR="0004182C" w:rsidRPr="00C001EC" w:rsidTr="008A3CDC">
        <w:tc>
          <w:tcPr>
            <w:tcW w:w="3510" w:type="dxa"/>
            <w:vAlign w:val="center"/>
          </w:tcPr>
          <w:p w:rsidR="0004182C" w:rsidRPr="00166090" w:rsidRDefault="0004182C" w:rsidP="008A3CDC">
            <w:pPr>
              <w:pStyle w:val="TableParagraph"/>
              <w:keepNext/>
              <w:keepLines/>
              <w:spacing w:before="97" w:line="280" w:lineRule="auto"/>
              <w:ind w:left="200"/>
              <w:rPr>
                <w:b/>
                <w:sz w:val="26"/>
                <w:szCs w:val="26"/>
                <w:lang w:val="nl-NL"/>
              </w:rPr>
            </w:pPr>
            <w:r w:rsidRPr="00166090">
              <w:rPr>
                <w:b/>
                <w:w w:val="105"/>
                <w:sz w:val="26"/>
                <w:szCs w:val="26"/>
                <w:lang w:val="nl-NL"/>
              </w:rPr>
              <w:t xml:space="preserve">8.2. Kiểm tra định kỳ các chỉ tiêu ATTP </w:t>
            </w:r>
            <w:r w:rsidRPr="00166090">
              <w:rPr>
                <w:i/>
                <w:sz w:val="26"/>
                <w:szCs w:val="26"/>
                <w:lang w:val="nl-NL"/>
              </w:rPr>
              <w:t>(Phiếu kiểm nghiệm định kỳ các chỉ tiêu ATTP)</w:t>
            </w:r>
          </w:p>
        </w:tc>
        <w:tc>
          <w:tcPr>
            <w:tcW w:w="1276" w:type="dxa"/>
            <w:vAlign w:val="center"/>
          </w:tcPr>
          <w:p w:rsidR="0004182C" w:rsidRPr="00C001EC" w:rsidRDefault="0004182C" w:rsidP="008A3CDC">
            <w:pPr>
              <w:pStyle w:val="TableParagraph"/>
              <w:spacing w:before="97"/>
              <w:ind w:left="138" w:right="111"/>
              <w:rPr>
                <w:b/>
                <w:bCs/>
                <w:color w:val="365F91" w:themeColor="accent1" w:themeShade="BF"/>
                <w:sz w:val="26"/>
                <w:szCs w:val="26"/>
                <w:lang w:eastAsia="ja-JP"/>
              </w:rPr>
            </w:pPr>
            <w:r w:rsidRPr="00C001EC">
              <w:rPr>
                <w:b/>
                <w:w w:val="110"/>
                <w:sz w:val="26"/>
                <w:szCs w:val="26"/>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Tùy theo sản phẩm,đơn vị quản lý chịu trách nhiệm kiểm tra cụ thể; không có quy định bắt buộc, theo Nghị định 15/2018, chủ thể tự đem mẫu đi kiểm tra</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nhưng không đạt</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Có, đạt nhưng không đủ</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Phiếu kiểm nghiệm định kỳ các chỉ tiêu ATVSTP (thời hạn quá 1 năm và không đầy đủ các chỉ tiêu)</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đạt đầy đủ (vi sinh, kim loại nặng, phụ gia, hóa chất không mong muốn,...) theo quy định</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Phiếu kiểm nghiệm định kỳ các chỉ tiêu ATTP và Kết quả kiểm nghiệm (màu sắc và mùi vị) và thành phần phụ gia kèm theo; kiểm tra định kỳ 6 tháng tối đa 1 năm tùy thời điểm nộp hồ sơ</w:t>
            </w:r>
          </w:p>
        </w:tc>
      </w:tr>
      <w:tr w:rsidR="0004182C" w:rsidRPr="00C001EC" w:rsidTr="008A3CDC">
        <w:tc>
          <w:tcPr>
            <w:tcW w:w="3510" w:type="dxa"/>
            <w:vAlign w:val="center"/>
          </w:tcPr>
          <w:p w:rsidR="0004182C" w:rsidRPr="00166090" w:rsidRDefault="0004182C" w:rsidP="008A3CDC">
            <w:pPr>
              <w:pStyle w:val="TableParagraph"/>
              <w:keepNext/>
              <w:keepLines/>
              <w:spacing w:before="97" w:line="280" w:lineRule="auto"/>
              <w:ind w:left="200"/>
              <w:rPr>
                <w:b/>
                <w:sz w:val="26"/>
                <w:szCs w:val="26"/>
                <w:lang w:val="nl-NL"/>
              </w:rPr>
            </w:pPr>
            <w:r w:rsidRPr="00166090">
              <w:rPr>
                <w:b/>
                <w:w w:val="105"/>
                <w:sz w:val="26"/>
                <w:szCs w:val="26"/>
                <w:lang w:val="nl-NL"/>
              </w:rPr>
              <w:t>9. ĐẢM BẢO CHẤT LƯỢNG SẢN PHẨM</w:t>
            </w:r>
          </w:p>
        </w:tc>
        <w:tc>
          <w:tcPr>
            <w:tcW w:w="1276" w:type="dxa"/>
            <w:vAlign w:val="center"/>
          </w:tcPr>
          <w:p w:rsidR="0004182C" w:rsidRPr="00C001EC" w:rsidRDefault="0004182C" w:rsidP="008A3CDC">
            <w:pPr>
              <w:pStyle w:val="TableParagraph"/>
              <w:spacing w:before="97"/>
              <w:ind w:left="138" w:right="111"/>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Không có hoạt động kiểm soát chất lượng sản phẩm</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kế hoạch kiểm soát chất lượng sản phẩm</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ghi hồ sơ lô sản xuất</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ó nhật ký ghi lô sản xuất hoặc ghi lô sản xuất trên truy suất nguồn gốc</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kế hoạch kiểm soát chất lượng sản phẩm, có ghi hồ sơ lô sản xuất</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ó kế hoạch kiểm soát chất lượng sản phẩm 6 tháng 1 lần, Có nhật ký ghi lô sản xuất hoặc ghi lô sản xuất trên truy suất nguồn gốc</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chứng nhận quản lý chất lượng tiên tiến (ISO/ GMP/ HACCP...)</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4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hệ thống quản lý ATVSTP phù hợp theo tiêu chuẩn HACCP/ISO/GMP, Giấy chứng nhận chất lượng sản phẩm của các nước tiên tiến: BRC, ASC,… (nếu có)</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giấy chứng nhận đủ điều kiện ATTP cho xuất khẩu và các thủ tục pháp lý khác theo yêu cầu của thị trường đích</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hệ thống quản lý ATVSTP phù hợp theo tiêu chuẩn HACCP/ISO/GMP, Giấy chứng nhận chất lượng sản phẩm của các nước tiên tiến: BRC, ASC,… (nếu có), hợp đồng xuất khẩu sang thị trường đích; Giấy kiểm dịch xuất khẩu kèm theo và tờ  khai hàng hóa xuất khẩu kèm theo &amp; xác nhận khối lượng toàn bộ công te-­‐‑nơ vận chuyển quốc tế</w:t>
            </w:r>
          </w:p>
        </w:tc>
      </w:tr>
      <w:tr w:rsidR="0004182C" w:rsidRPr="00FB3B28" w:rsidTr="008A3CDC">
        <w:tc>
          <w:tcPr>
            <w:tcW w:w="9816" w:type="dxa"/>
            <w:gridSpan w:val="3"/>
            <w:vAlign w:val="center"/>
          </w:tcPr>
          <w:p w:rsidR="0004182C" w:rsidRPr="00166090" w:rsidRDefault="0004182C" w:rsidP="008A3CDC">
            <w:pPr>
              <w:keepNext/>
              <w:keepLines/>
              <w:spacing w:before="480" w:line="276" w:lineRule="auto"/>
              <w:rPr>
                <w:rFonts w:eastAsia="SimSun"/>
                <w:sz w:val="26"/>
                <w:szCs w:val="26"/>
                <w:lang w:val="nl-NL"/>
              </w:rPr>
            </w:pPr>
            <w:r w:rsidRPr="00166090">
              <w:rPr>
                <w:i/>
                <w:sz w:val="26"/>
                <w:szCs w:val="26"/>
                <w:lang w:val="nl-NL"/>
              </w:rPr>
              <w:t>Ghi chú: Không đánh giá các bước tiếp theo nếu Giấy chứng nhận đủ điều kiện ATTP (hoặc tương đương) không phù hợp theo quy định</w:t>
            </w:r>
          </w:p>
        </w:tc>
      </w:tr>
      <w:tr w:rsidR="0004182C" w:rsidRPr="00C001EC" w:rsidTr="008A3CDC">
        <w:tc>
          <w:tcPr>
            <w:tcW w:w="3510" w:type="dxa"/>
            <w:vAlign w:val="center"/>
          </w:tcPr>
          <w:p w:rsidR="0004182C" w:rsidRPr="00166090" w:rsidRDefault="0004182C" w:rsidP="008A3CDC">
            <w:pPr>
              <w:pStyle w:val="TableParagraph"/>
              <w:keepNext/>
              <w:keepLines/>
              <w:spacing w:before="97" w:line="280" w:lineRule="auto"/>
              <w:ind w:left="200"/>
              <w:rPr>
                <w:b/>
                <w:sz w:val="26"/>
                <w:szCs w:val="26"/>
                <w:lang w:val="nl-NL"/>
              </w:rPr>
            </w:pPr>
            <w:r w:rsidRPr="00166090">
              <w:rPr>
                <w:b/>
                <w:w w:val="105"/>
                <w:sz w:val="26"/>
                <w:szCs w:val="26"/>
                <w:lang w:val="nl-NL"/>
              </w:rPr>
              <w:t>10. CƠ HỘI THỊ TRƯỜNG TOÀN CẦU</w:t>
            </w:r>
          </w:p>
        </w:tc>
        <w:tc>
          <w:tcPr>
            <w:tcW w:w="1276" w:type="dxa"/>
            <w:vAlign w:val="center"/>
          </w:tcPr>
          <w:p w:rsidR="0004182C" w:rsidRPr="00C001EC" w:rsidRDefault="0004182C" w:rsidP="008A3CDC">
            <w:pPr>
              <w:pStyle w:val="TableParagraph"/>
              <w:spacing w:before="97"/>
              <w:ind w:left="138" w:right="111"/>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thể xuất khẩu đến thị trường khu vực</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3 nước Đông Dương (Lào, Việt Nam, Campuchia) và khu vực ASEAN</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thể xuất khẩu các thị trường ngoài khu vực</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Ngoài khu vực ASEAN</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thể xuất khẩu đến các thị trường có tiêu chuẩn cao (Mỹ, Nhật, EU...)</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ó hợp đồng xuất khẩu sang các nước Mỹ, Nhật, EU, Australia, Newzeland…</w:t>
            </w:r>
          </w:p>
        </w:tc>
      </w:tr>
      <w:tr w:rsidR="0004182C" w:rsidRPr="00C001EC" w:rsidTr="008A3CDC">
        <w:tc>
          <w:tcPr>
            <w:tcW w:w="9816" w:type="dxa"/>
            <w:gridSpan w:val="3"/>
            <w:vAlign w:val="center"/>
          </w:tcPr>
          <w:p w:rsidR="0004182C" w:rsidRPr="00C001EC" w:rsidRDefault="0004182C" w:rsidP="008A3CDC">
            <w:pPr>
              <w:spacing w:before="240" w:after="20"/>
              <w:ind w:firstLine="720"/>
              <w:rPr>
                <w:rFonts w:eastAsia="SimSun"/>
                <w:b/>
                <w:bCs/>
                <w:sz w:val="26"/>
                <w:szCs w:val="26"/>
                <w:lang w:val="nl-NL"/>
              </w:rPr>
            </w:pPr>
            <w:r w:rsidRPr="00C001EC">
              <w:rPr>
                <w:b/>
                <w:bCs/>
                <w:sz w:val="26"/>
                <w:szCs w:val="26"/>
                <w:lang w:val="nl-NL"/>
              </w:rPr>
              <w:t xml:space="preserve">Tổng Điểm phần C: </w:t>
            </w:r>
            <w:r w:rsidRPr="00C001EC">
              <w:rPr>
                <w:sz w:val="26"/>
                <w:szCs w:val="26"/>
                <w:lang w:val="nl-NL"/>
              </w:rPr>
              <w:t xml:space="preserve">.............................................. </w:t>
            </w:r>
            <w:r w:rsidRPr="00C001EC">
              <w:rPr>
                <w:b/>
                <w:bCs/>
                <w:sz w:val="26"/>
                <w:szCs w:val="26"/>
                <w:lang w:val="nl-NL"/>
              </w:rPr>
              <w:t>Điểm</w:t>
            </w:r>
          </w:p>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spacing w:before="60" w:after="60"/>
              <w:rPr>
                <w:rFonts w:eastAsia="SimSun"/>
                <w:b/>
                <w:bCs/>
                <w:color w:val="000000"/>
                <w:sz w:val="26"/>
                <w:szCs w:val="26"/>
              </w:rPr>
            </w:pPr>
            <w:r w:rsidRPr="00C001EC">
              <w:rPr>
                <w:b/>
                <w:bCs/>
                <w:color w:val="000000"/>
                <w:sz w:val="26"/>
                <w:szCs w:val="26"/>
              </w:rPr>
              <w:t>Kết quả</w:t>
            </w:r>
          </w:p>
          <w:p w:rsidR="0004182C" w:rsidRPr="00C001EC" w:rsidRDefault="0004182C" w:rsidP="008A3CDC">
            <w:pPr>
              <w:spacing w:before="60" w:after="60"/>
              <w:rPr>
                <w:rFonts w:eastAsia="SimSun"/>
                <w:b/>
                <w:color w:val="000000"/>
                <w:sz w:val="26"/>
                <w:szCs w:val="26"/>
              </w:rPr>
            </w:pPr>
            <w:r w:rsidRPr="00C001EC">
              <w:rPr>
                <w:b/>
                <w:bCs/>
                <w:color w:val="000000"/>
                <w:sz w:val="26"/>
                <w:szCs w:val="26"/>
              </w:rPr>
              <w:t xml:space="preserve">Tổng Điểm (Phần A + B + C): </w:t>
            </w:r>
            <w:r w:rsidRPr="00C001EC">
              <w:rPr>
                <w:color w:val="C00000"/>
                <w:sz w:val="26"/>
                <w:szCs w:val="26"/>
              </w:rPr>
              <w:t>………………………</w:t>
            </w:r>
            <w:r w:rsidRPr="00C001EC">
              <w:rPr>
                <w:b/>
                <w:color w:val="000000"/>
                <w:sz w:val="26"/>
                <w:szCs w:val="26"/>
              </w:rPr>
              <w:t xml:space="preserve"> Điểm</w:t>
            </w:r>
          </w:p>
          <w:p w:rsidR="0004182C" w:rsidRPr="00C001EC" w:rsidRDefault="0004182C" w:rsidP="008A3CDC">
            <w:pPr>
              <w:spacing w:before="60" w:after="60"/>
              <w:rPr>
                <w:rFonts w:eastAsia="SimSun"/>
                <w:b/>
                <w:color w:val="000000"/>
                <w:sz w:val="26"/>
                <w:szCs w:val="26"/>
              </w:rPr>
            </w:pPr>
            <w:r w:rsidRPr="00C001EC">
              <w:rPr>
                <w:b/>
                <w:bCs/>
                <w:color w:val="000000"/>
                <w:sz w:val="26"/>
                <w:szCs w:val="26"/>
              </w:rPr>
              <w:t xml:space="preserve">Xếp hạng: </w:t>
            </w:r>
            <w:r w:rsidRPr="00C001EC">
              <w:rPr>
                <w:color w:val="C00000"/>
                <w:sz w:val="26"/>
                <w:szCs w:val="26"/>
              </w:rPr>
              <w:t>……….</w:t>
            </w:r>
            <w:r w:rsidRPr="00C001EC">
              <w:rPr>
                <w:b/>
                <w:color w:val="000000"/>
                <w:sz w:val="26"/>
                <w:szCs w:val="26"/>
              </w:rPr>
              <w:t xml:space="preserve"> sao</w:t>
            </w:r>
          </w:p>
          <w:p w:rsidR="0004182C" w:rsidRPr="00C001EC" w:rsidRDefault="0004182C" w:rsidP="008A3CDC">
            <w:pPr>
              <w:rPr>
                <w:rFonts w:eastAsia="SimSun"/>
                <w:sz w:val="26"/>
                <w:szCs w:val="26"/>
              </w:rPr>
            </w:pPr>
          </w:p>
        </w:tc>
      </w:tr>
    </w:tbl>
    <w:p w:rsidR="0004182C" w:rsidRPr="00C001EC" w:rsidRDefault="0004182C" w:rsidP="0004182C">
      <w:pPr>
        <w:widowControl w:val="0"/>
        <w:tabs>
          <w:tab w:val="left" w:pos="709"/>
        </w:tabs>
        <w:spacing w:after="0" w:line="312" w:lineRule="auto"/>
        <w:contextualSpacing/>
        <w:rPr>
          <w:rFonts w:eastAsia="Times New Roman"/>
          <w:i/>
          <w:sz w:val="28"/>
          <w:szCs w:val="28"/>
        </w:rPr>
      </w:pPr>
      <w:r w:rsidRPr="00C001EC">
        <w:rPr>
          <w:rFonts w:eastAsia="Times New Roman"/>
          <w:i/>
          <w:sz w:val="28"/>
          <w:szCs w:val="28"/>
        </w:rPr>
        <w:br w:type="page"/>
      </w:r>
    </w:p>
    <w:p w:rsidR="0004182C" w:rsidRPr="00C001EC" w:rsidRDefault="0004182C">
      <w:pPr>
        <w:rPr>
          <w:rFonts w:eastAsia="Times New Roman"/>
          <w:b/>
          <w:sz w:val="28"/>
          <w:szCs w:val="28"/>
        </w:rPr>
      </w:pPr>
      <w:r w:rsidRPr="00C001EC">
        <w:rPr>
          <w:rFonts w:eastAsia="Times New Roman"/>
          <w:b/>
          <w:sz w:val="28"/>
          <w:szCs w:val="28"/>
        </w:rPr>
        <w:t xml:space="preserve">Phụ lục 11.2. Hướng dẫn minh chứng sản phẩm </w:t>
      </w:r>
      <w:r w:rsidR="00FF332D" w:rsidRPr="00C001EC">
        <w:rPr>
          <w:rFonts w:eastAsia="Times New Roman"/>
          <w:b/>
          <w:sz w:val="28"/>
          <w:szCs w:val="28"/>
        </w:rPr>
        <w:t xml:space="preserve">Dịch vụ </w:t>
      </w:r>
      <w:r w:rsidRPr="00C001EC">
        <w:rPr>
          <w:rFonts w:eastAsia="Times New Roman"/>
          <w:b/>
          <w:sz w:val="28"/>
          <w:szCs w:val="28"/>
        </w:rPr>
        <w:t>du lịch</w:t>
      </w:r>
      <w:r w:rsidR="00FF332D" w:rsidRPr="00C001EC">
        <w:rPr>
          <w:rFonts w:eastAsia="Times New Roman"/>
          <w:b/>
          <w:sz w:val="28"/>
          <w:szCs w:val="28"/>
        </w:rPr>
        <w:t xml:space="preserve"> cộng đồng</w:t>
      </w:r>
    </w:p>
    <w:tbl>
      <w:tblPr>
        <w:tblpPr w:leftFromText="180" w:rightFromText="180" w:vertAnchor="text" w:tblpXSpec="center" w:tblpY="1"/>
        <w:tblOverlap w:val="never"/>
        <w:tblW w:w="53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3838"/>
        <w:gridCol w:w="1131"/>
        <w:gridCol w:w="5243"/>
      </w:tblGrid>
      <w:tr w:rsidR="00FF332D" w:rsidRPr="00C001EC" w:rsidTr="00FF332D">
        <w:trPr>
          <w:jc w:val="center"/>
        </w:trPr>
        <w:tc>
          <w:tcPr>
            <w:tcW w:w="1879" w:type="pct"/>
          </w:tcPr>
          <w:p w:rsidR="00FF332D" w:rsidRPr="00C001EC" w:rsidRDefault="00FF332D" w:rsidP="00B54B21">
            <w:pPr>
              <w:spacing w:after="0" w:line="360" w:lineRule="exact"/>
              <w:jc w:val="center"/>
              <w:rPr>
                <w:b/>
                <w:bCs/>
                <w:sz w:val="26"/>
                <w:szCs w:val="26"/>
              </w:rPr>
            </w:pPr>
            <w:r w:rsidRPr="00C001EC">
              <w:rPr>
                <w:b/>
                <w:bCs/>
                <w:sz w:val="26"/>
                <w:szCs w:val="26"/>
              </w:rPr>
              <w:t>NỘI DUNG</w:t>
            </w:r>
          </w:p>
        </w:tc>
        <w:tc>
          <w:tcPr>
            <w:tcW w:w="554" w:type="pct"/>
          </w:tcPr>
          <w:p w:rsidR="00FF332D" w:rsidRPr="00C001EC" w:rsidRDefault="00FF332D" w:rsidP="00B54B21">
            <w:pPr>
              <w:spacing w:after="0" w:line="360" w:lineRule="exact"/>
              <w:jc w:val="center"/>
              <w:rPr>
                <w:b/>
                <w:bCs/>
                <w:sz w:val="26"/>
                <w:szCs w:val="26"/>
              </w:rPr>
            </w:pPr>
            <w:r w:rsidRPr="00C001EC">
              <w:rPr>
                <w:b/>
                <w:bCs/>
                <w:sz w:val="26"/>
                <w:szCs w:val="26"/>
              </w:rPr>
              <w:t>ĐIỂM</w:t>
            </w:r>
          </w:p>
        </w:tc>
        <w:tc>
          <w:tcPr>
            <w:tcW w:w="2567" w:type="pct"/>
          </w:tcPr>
          <w:p w:rsidR="00FF332D" w:rsidRPr="00C001EC" w:rsidRDefault="00FF332D" w:rsidP="00B54B21">
            <w:pPr>
              <w:spacing w:after="0" w:line="360" w:lineRule="exact"/>
              <w:jc w:val="center"/>
              <w:rPr>
                <w:b/>
                <w:bCs/>
                <w:sz w:val="26"/>
                <w:szCs w:val="26"/>
              </w:rPr>
            </w:pPr>
            <w:r w:rsidRPr="00C001EC">
              <w:rPr>
                <w:b/>
                <w:bCs/>
                <w:sz w:val="26"/>
                <w:szCs w:val="26"/>
              </w:rPr>
              <w:t>HƯỚNG DẪN TÀI LIỆU MINH CHỨNG</w:t>
            </w:r>
          </w:p>
        </w:tc>
      </w:tr>
      <w:tr w:rsidR="00FF332D" w:rsidRPr="00C001EC" w:rsidTr="00B54B21">
        <w:trPr>
          <w:jc w:val="center"/>
        </w:trPr>
        <w:tc>
          <w:tcPr>
            <w:tcW w:w="5000" w:type="pct"/>
            <w:gridSpan w:val="3"/>
          </w:tcPr>
          <w:p w:rsidR="00FF332D" w:rsidRPr="00C001EC" w:rsidRDefault="00FF332D" w:rsidP="00B54B21">
            <w:pPr>
              <w:spacing w:after="0" w:line="360" w:lineRule="exact"/>
              <w:jc w:val="center"/>
              <w:rPr>
                <w:b/>
                <w:bCs/>
                <w:sz w:val="26"/>
                <w:szCs w:val="26"/>
              </w:rPr>
            </w:pPr>
            <w:r w:rsidRPr="00C001EC">
              <w:rPr>
                <w:b/>
                <w:bCs/>
                <w:sz w:val="26"/>
                <w:szCs w:val="26"/>
              </w:rPr>
              <w:t>Phần A</w:t>
            </w:r>
            <w:r w:rsidRPr="00C001EC">
              <w:rPr>
                <w:b/>
                <w:bCs/>
                <w:sz w:val="26"/>
                <w:szCs w:val="26"/>
              </w:rPr>
              <w:br/>
              <w:t>SẢN PHẨM VÀ SỨC MẠNH CỘNG ĐỒNG (35 Điểm)</w:t>
            </w:r>
          </w:p>
        </w:tc>
      </w:tr>
      <w:tr w:rsidR="00FF332D" w:rsidRPr="00C001EC" w:rsidTr="00B54B21">
        <w:trPr>
          <w:jc w:val="center"/>
        </w:trPr>
        <w:tc>
          <w:tcPr>
            <w:tcW w:w="2433" w:type="pct"/>
            <w:gridSpan w:val="2"/>
          </w:tcPr>
          <w:p w:rsidR="00FF332D" w:rsidRPr="00C001EC" w:rsidRDefault="00FF332D" w:rsidP="00B54B21">
            <w:pPr>
              <w:spacing w:after="0" w:line="360" w:lineRule="exact"/>
              <w:jc w:val="center"/>
              <w:rPr>
                <w:b/>
                <w:bCs/>
                <w:sz w:val="26"/>
                <w:szCs w:val="26"/>
              </w:rPr>
            </w:pPr>
          </w:p>
        </w:tc>
        <w:tc>
          <w:tcPr>
            <w:tcW w:w="2567" w:type="pct"/>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 TỔ CHỨC DỊCH VỤ CỘNG ĐỒNG</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15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trHeight w:val="215"/>
          <w:jc w:val="center"/>
        </w:trPr>
        <w:tc>
          <w:tcPr>
            <w:tcW w:w="1879" w:type="pct"/>
            <w:vAlign w:val="center"/>
          </w:tcPr>
          <w:p w:rsidR="00FF332D" w:rsidRPr="00C001EC" w:rsidRDefault="00FF332D" w:rsidP="00B54B21">
            <w:pPr>
              <w:spacing w:after="0" w:line="360" w:lineRule="exact"/>
              <w:rPr>
                <w:b/>
                <w:bCs/>
                <w:sz w:val="26"/>
                <w:szCs w:val="26"/>
              </w:rPr>
            </w:pPr>
            <w:r w:rsidRPr="00C001EC">
              <w:rPr>
                <w:b/>
                <w:bCs/>
                <w:sz w:val="26"/>
                <w:szCs w:val="26"/>
              </w:rPr>
              <w:t>1.1. Bộ phận điều phối quản lý và điều hành dịch vụ</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Bộ phận điều phối quản lý và điều hành dịch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 Điểm du lịch</w:t>
            </w:r>
          </w:p>
          <w:p w:rsidR="00FF332D" w:rsidRPr="00C001EC" w:rsidRDefault="00FF332D" w:rsidP="00B54B21">
            <w:pPr>
              <w:spacing w:after="0" w:line="340" w:lineRule="exact"/>
              <w:jc w:val="both"/>
              <w:rPr>
                <w:sz w:val="26"/>
                <w:szCs w:val="26"/>
              </w:rPr>
            </w:pPr>
            <w:r w:rsidRPr="00C001EC">
              <w:rPr>
                <w:sz w:val="26"/>
                <w:szCs w:val="26"/>
              </w:rPr>
              <w:t>- Sơ đồ tổ chức, mô tả chức năng, nhiệm vụ của từng bộ phận, kèm Quyết định thành lập bộ phận điều phối quản lý và các tổ dịch vụ</w:t>
            </w:r>
          </w:p>
          <w:p w:rsidR="00FF332D" w:rsidRPr="00C001EC" w:rsidRDefault="00FF332D" w:rsidP="00B54B21">
            <w:pPr>
              <w:spacing w:after="0" w:line="340" w:lineRule="exact"/>
              <w:jc w:val="both"/>
              <w:rPr>
                <w:sz w:val="26"/>
                <w:szCs w:val="26"/>
              </w:rPr>
            </w:pPr>
            <w:r w:rsidRPr="00C001EC">
              <w:rPr>
                <w:b/>
                <w:bCs/>
                <w:i/>
                <w:iCs/>
                <w:sz w:val="26"/>
                <w:szCs w:val="26"/>
              </w:rPr>
              <w:t xml:space="preserve">* </w:t>
            </w:r>
            <w:r w:rsidRPr="00C001EC">
              <w:rPr>
                <w:sz w:val="26"/>
                <w:szCs w:val="26"/>
              </w:rPr>
              <w:t>Dịch vụ du lịch cộng đồng</w:t>
            </w:r>
          </w:p>
          <w:p w:rsidR="00FF332D" w:rsidRPr="00C001EC" w:rsidRDefault="00FF332D" w:rsidP="00B54B21">
            <w:pPr>
              <w:spacing w:after="0" w:line="340" w:lineRule="exact"/>
              <w:jc w:val="both"/>
              <w:rPr>
                <w:sz w:val="26"/>
                <w:szCs w:val="26"/>
              </w:rPr>
            </w:pPr>
            <w:r w:rsidRPr="00C001EC">
              <w:rPr>
                <w:sz w:val="26"/>
                <w:szCs w:val="26"/>
              </w:rPr>
              <w:t>- Bảng mô tả hoạt động dịch vụ, người phụ trách từng hoạt động dịch vụ.</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Bộ phận điều phối </w:t>
            </w:r>
            <w:r w:rsidRPr="00C001EC">
              <w:rPr>
                <w:iCs/>
                <w:color w:val="000000"/>
                <w:sz w:val="26"/>
                <w:szCs w:val="26"/>
              </w:rPr>
              <w:t>quản lý và điều hành dịch vụ</w:t>
            </w:r>
            <w:r w:rsidRPr="00C001EC">
              <w:rPr>
                <w:color w:val="000000"/>
                <w:sz w:val="26"/>
                <w:szCs w:val="26"/>
              </w:rPr>
              <w:t>, có kế hoạch và tổ chức triển khai kế hoạch quản lý, điều hà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 xml:space="preserve">* </w:t>
            </w:r>
            <w:r w:rsidRPr="00C001EC">
              <w:rPr>
                <w:bCs/>
                <w:iCs/>
                <w:sz w:val="26"/>
                <w:szCs w:val="26"/>
              </w:rPr>
              <w:t>Điểm du lịch (Cộng đồng làm du lịch)</w:t>
            </w:r>
          </w:p>
          <w:p w:rsidR="00FF332D" w:rsidRPr="00C001EC" w:rsidRDefault="00FF332D" w:rsidP="00B54B21">
            <w:pPr>
              <w:spacing w:after="0" w:line="340" w:lineRule="exact"/>
              <w:jc w:val="both"/>
              <w:rPr>
                <w:sz w:val="26"/>
                <w:szCs w:val="26"/>
              </w:rPr>
            </w:pPr>
            <w:r w:rsidRPr="00C001EC">
              <w:rPr>
                <w:bCs/>
                <w:iCs/>
                <w:sz w:val="26"/>
                <w:szCs w:val="26"/>
              </w:rPr>
              <w:t>- Sơ đồ tổ chức, mô tả chức năng, nhiệm vụ</w:t>
            </w:r>
            <w:r w:rsidRPr="00C001EC">
              <w:rPr>
                <w:sz w:val="26"/>
                <w:szCs w:val="26"/>
              </w:rPr>
              <w:t xml:space="preserve"> </w:t>
            </w:r>
            <w:r w:rsidRPr="00C001EC">
              <w:rPr>
                <w:bCs/>
                <w:iCs/>
                <w:sz w:val="26"/>
                <w:szCs w:val="26"/>
              </w:rPr>
              <w:t>phòng ban điều phối quản lý, điều hành phải có</w:t>
            </w:r>
            <w:r w:rsidRPr="00C001EC">
              <w:rPr>
                <w:sz w:val="26"/>
                <w:szCs w:val="26"/>
              </w:rPr>
              <w:t xml:space="preserve"> </w:t>
            </w:r>
            <w:r w:rsidRPr="00C001EC">
              <w:rPr>
                <w:bCs/>
                <w:iCs/>
                <w:sz w:val="26"/>
                <w:szCs w:val="26"/>
              </w:rPr>
              <w:t>hợp đồng làm việc; kèm Quyết định thành lập</w:t>
            </w:r>
            <w:r w:rsidRPr="00C001EC">
              <w:rPr>
                <w:sz w:val="26"/>
                <w:szCs w:val="26"/>
              </w:rPr>
              <w:t xml:space="preserve"> </w:t>
            </w:r>
            <w:r w:rsidRPr="00C001EC">
              <w:rPr>
                <w:bCs/>
                <w:iCs/>
                <w:sz w:val="26"/>
                <w:szCs w:val="26"/>
              </w:rPr>
              <w:t>các tổ dịch vụ.</w:t>
            </w:r>
            <w:r w:rsidRPr="00C001EC">
              <w:rPr>
                <w:sz w:val="26"/>
                <w:szCs w:val="26"/>
              </w:rPr>
              <w:t xml:space="preserve"> </w:t>
            </w:r>
          </w:p>
          <w:p w:rsidR="00FF332D" w:rsidRPr="00C001EC" w:rsidRDefault="00FF332D" w:rsidP="00B54B21">
            <w:pPr>
              <w:spacing w:after="0" w:line="340" w:lineRule="exact"/>
              <w:jc w:val="both"/>
              <w:rPr>
                <w:sz w:val="26"/>
                <w:szCs w:val="26"/>
              </w:rPr>
            </w:pPr>
            <w:r w:rsidRPr="00C001EC">
              <w:rPr>
                <w:bCs/>
                <w:iCs/>
                <w:sz w:val="26"/>
                <w:szCs w:val="26"/>
              </w:rPr>
              <w:t>- Phương án/kế hoạch hoạt động của tổ chức tại</w:t>
            </w:r>
            <w:r w:rsidRPr="00C001EC">
              <w:rPr>
                <w:sz w:val="26"/>
                <w:szCs w:val="26"/>
              </w:rPr>
              <w:t xml:space="preserve"> </w:t>
            </w:r>
            <w:r w:rsidRPr="00C001EC">
              <w:rPr>
                <w:bCs/>
                <w:iCs/>
                <w:sz w:val="26"/>
                <w:szCs w:val="26"/>
              </w:rPr>
              <w:t>điểm du lịch</w:t>
            </w:r>
          </w:p>
          <w:p w:rsidR="00FF332D" w:rsidRPr="00C001EC" w:rsidRDefault="00FF332D" w:rsidP="00B54B21">
            <w:pPr>
              <w:spacing w:after="0" w:line="340" w:lineRule="exact"/>
              <w:jc w:val="both"/>
              <w:rPr>
                <w:sz w:val="26"/>
                <w:szCs w:val="26"/>
              </w:rPr>
            </w:pPr>
            <w:r w:rsidRPr="00C001EC">
              <w:rPr>
                <w:bCs/>
                <w:iCs/>
                <w:sz w:val="26"/>
                <w:szCs w:val="26"/>
              </w:rPr>
              <w:t>* Dịch vụ du lịch cộng đồng (Dịch vụ du lịch</w:t>
            </w:r>
            <w:r w:rsidRPr="00C001EC">
              <w:rPr>
                <w:sz w:val="26"/>
                <w:szCs w:val="26"/>
              </w:rPr>
              <w:t xml:space="preserve"> </w:t>
            </w:r>
            <w:r w:rsidRPr="00C001EC">
              <w:rPr>
                <w:bCs/>
                <w:iCs/>
                <w:sz w:val="26"/>
                <w:szCs w:val="26"/>
              </w:rPr>
              <w:t>đơn lẻ)</w:t>
            </w:r>
            <w:r w:rsidRPr="00C001EC">
              <w:rPr>
                <w:sz w:val="26"/>
                <w:szCs w:val="26"/>
              </w:rPr>
              <w:t xml:space="preserve"> </w:t>
            </w:r>
          </w:p>
          <w:p w:rsidR="00FF332D" w:rsidRPr="00C001EC" w:rsidRDefault="00FF332D" w:rsidP="00B54B21">
            <w:pPr>
              <w:spacing w:after="0" w:line="340" w:lineRule="exact"/>
              <w:jc w:val="both"/>
              <w:rPr>
                <w:sz w:val="26"/>
                <w:szCs w:val="26"/>
              </w:rPr>
            </w:pPr>
            <w:r w:rsidRPr="00C001EC">
              <w:rPr>
                <w:bCs/>
                <w:iCs/>
                <w:sz w:val="26"/>
                <w:szCs w:val="26"/>
              </w:rPr>
              <w:t>- Bảng mô tả hoạt động dịch vụ, người phụ trách</w:t>
            </w:r>
            <w:r w:rsidRPr="00C001EC">
              <w:rPr>
                <w:sz w:val="26"/>
                <w:szCs w:val="26"/>
              </w:rPr>
              <w:t xml:space="preserve"> </w:t>
            </w:r>
            <w:r w:rsidRPr="00C001EC">
              <w:rPr>
                <w:bCs/>
                <w:iCs/>
                <w:sz w:val="26"/>
                <w:szCs w:val="26"/>
              </w:rPr>
              <w:t>từng hoạt động dịch vụ.</w:t>
            </w:r>
          </w:p>
          <w:p w:rsidR="00FF332D" w:rsidRPr="00C001EC" w:rsidRDefault="00FF332D" w:rsidP="00B54B21">
            <w:pPr>
              <w:spacing w:after="0" w:line="340" w:lineRule="exact"/>
              <w:jc w:val="both"/>
            </w:pPr>
            <w:r w:rsidRPr="00C001EC">
              <w:rPr>
                <w:bCs/>
                <w:iCs/>
                <w:sz w:val="26"/>
                <w:szCs w:val="26"/>
              </w:rPr>
              <w:t>- Phương án/kế hoạch hoạt động du lịch của hộ.</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2. Cơ chế quản lý/quy địn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6 Điểm</w:t>
            </w:r>
          </w:p>
        </w:tc>
        <w:tc>
          <w:tcPr>
            <w:tcW w:w="2567" w:type="pct"/>
            <w:vAlign w:val="center"/>
          </w:tcPr>
          <w:p w:rsidR="00FF332D" w:rsidRPr="00C001EC" w:rsidRDefault="00FF332D" w:rsidP="00B54B21">
            <w:pPr>
              <w:spacing w:after="0" w:line="340" w:lineRule="exact"/>
              <w:jc w:val="both"/>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xml:space="preserve">□ Có cơ chế/ </w:t>
            </w:r>
            <w:r w:rsidRPr="00C001EC">
              <w:rPr>
                <w:bCs/>
                <w:sz w:val="26"/>
                <w:szCs w:val="26"/>
              </w:rPr>
              <w:t xml:space="preserve">quy định </w:t>
            </w:r>
            <w:r w:rsidRPr="00C001EC">
              <w:rPr>
                <w:sz w:val="26"/>
                <w:szCs w:val="26"/>
              </w:rPr>
              <w:t>quản lý hoạt động dịch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bCs/>
                <w:iCs/>
                <w:sz w:val="26"/>
                <w:szCs w:val="26"/>
              </w:rPr>
            </w:pPr>
            <w:r w:rsidRPr="00C001EC">
              <w:rPr>
                <w:bCs/>
                <w:iCs/>
                <w:sz w:val="26"/>
                <w:szCs w:val="26"/>
              </w:rPr>
              <w:t xml:space="preserve">* </w:t>
            </w:r>
            <w:r w:rsidRPr="00C001EC">
              <w:rPr>
                <w:sz w:val="26"/>
                <w:szCs w:val="26"/>
              </w:rPr>
              <w:t>Điểm du lịch (Cộng đồng làm du lịch) Phối</w:t>
            </w:r>
            <w:r w:rsidRPr="00C001EC">
              <w:rPr>
                <w:bCs/>
                <w:iCs/>
                <w:sz w:val="26"/>
                <w:szCs w:val="26"/>
              </w:rPr>
              <w:t xml:space="preserve"> </w:t>
            </w:r>
            <w:r w:rsidRPr="00C001EC">
              <w:rPr>
                <w:sz w:val="26"/>
                <w:szCs w:val="26"/>
              </w:rPr>
              <w:t>hợp quản lý điều hành điểm du lịch cộng đồng,</w:t>
            </w:r>
            <w:r w:rsidRPr="00C001EC">
              <w:rPr>
                <w:bCs/>
                <w:iCs/>
                <w:sz w:val="26"/>
                <w:szCs w:val="26"/>
              </w:rPr>
              <w:t xml:space="preserve"> </w:t>
            </w:r>
            <w:r w:rsidRPr="00C001EC">
              <w:rPr>
                <w:sz w:val="26"/>
                <w:szCs w:val="26"/>
              </w:rPr>
              <w:t>thực hiện quy chế quản lý</w:t>
            </w:r>
          </w:p>
          <w:p w:rsidR="00FF332D" w:rsidRPr="00C001EC" w:rsidRDefault="00FF332D" w:rsidP="00B54B21">
            <w:pPr>
              <w:spacing w:after="0" w:line="340" w:lineRule="exact"/>
              <w:jc w:val="both"/>
              <w:rPr>
                <w:bCs/>
                <w:iCs/>
                <w:sz w:val="26"/>
                <w:szCs w:val="26"/>
              </w:rPr>
            </w:pPr>
            <w:r w:rsidRPr="00C001EC">
              <w:rPr>
                <w:sz w:val="26"/>
                <w:szCs w:val="26"/>
              </w:rPr>
              <w:t>* Dịch vụ du lịch cộng đồng (Dịch vụ du lịch</w:t>
            </w:r>
            <w:r w:rsidRPr="00C001EC">
              <w:rPr>
                <w:bCs/>
                <w:iCs/>
                <w:sz w:val="26"/>
                <w:szCs w:val="26"/>
              </w:rPr>
              <w:t xml:space="preserve"> </w:t>
            </w:r>
            <w:r w:rsidRPr="00C001EC">
              <w:rPr>
                <w:sz w:val="26"/>
                <w:szCs w:val="26"/>
              </w:rPr>
              <w:t>đơn lẻ) Quy định quản lý của hoạt động dịch vụ</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Có cơ chế quản lý</w:t>
            </w:r>
            <w:r w:rsidRPr="00C001EC">
              <w:rPr>
                <w:b/>
                <w:bCs/>
                <w:sz w:val="26"/>
                <w:szCs w:val="26"/>
              </w:rPr>
              <w:t xml:space="preserve">/ </w:t>
            </w:r>
            <w:r w:rsidRPr="00C001EC">
              <w:rPr>
                <w:bCs/>
                <w:sz w:val="26"/>
                <w:szCs w:val="26"/>
              </w:rPr>
              <w:t>quy định</w:t>
            </w:r>
            <w:r w:rsidRPr="00C001EC">
              <w:rPr>
                <w:sz w:val="26"/>
                <w:szCs w:val="26"/>
              </w:rPr>
              <w:t xml:space="preserve"> quản lý hoạt động </w:t>
            </w:r>
            <w:r w:rsidRPr="00C001EC">
              <w:rPr>
                <w:bCs/>
                <w:sz w:val="26"/>
                <w:szCs w:val="26"/>
              </w:rPr>
              <w:t xml:space="preserve">dịch vụ </w:t>
            </w:r>
            <w:r w:rsidRPr="00C001EC">
              <w:rPr>
                <w:sz w:val="26"/>
                <w:szCs w:val="26"/>
              </w:rPr>
              <w:t xml:space="preserve">được phân nhiệm rõ rà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40" w:lineRule="exact"/>
              <w:jc w:val="both"/>
              <w:rPr>
                <w:color w:val="000000"/>
                <w:sz w:val="26"/>
                <w:szCs w:val="26"/>
              </w:rPr>
            </w:pPr>
            <w:r w:rsidRPr="00C001EC">
              <w:rPr>
                <w:rStyle w:val="fontstyle01"/>
                <w:rFonts w:ascii="Times New Roman" w:hAnsi="Times New Roman"/>
              </w:rPr>
              <w:t xml:space="preserve">* </w:t>
            </w:r>
            <w:r w:rsidRPr="00C001EC">
              <w:rPr>
                <w:rStyle w:val="fontstyle11"/>
              </w:rPr>
              <w:t>Điểm du lịch (Cộng đồng làm du lịch) Vai trò</w:t>
            </w:r>
            <w:r w:rsidRPr="00C001EC">
              <w:rPr>
                <w:color w:val="000000"/>
                <w:sz w:val="26"/>
                <w:szCs w:val="26"/>
              </w:rPr>
              <w:t xml:space="preserve"> </w:t>
            </w:r>
            <w:r w:rsidRPr="00C001EC">
              <w:rPr>
                <w:rStyle w:val="fontstyle11"/>
              </w:rPr>
              <w:t>và chức năng, nhiệm vụ của các của các bên liên</w:t>
            </w:r>
            <w:r w:rsidRPr="00C001EC">
              <w:rPr>
                <w:color w:val="000000"/>
                <w:sz w:val="26"/>
                <w:szCs w:val="26"/>
              </w:rPr>
              <w:t xml:space="preserve"> </w:t>
            </w:r>
            <w:r w:rsidRPr="00C001EC">
              <w:rPr>
                <w:rStyle w:val="fontstyle11"/>
              </w:rPr>
              <w:t>quan trong phối hợp quản lý điều hành điểm du</w:t>
            </w:r>
            <w:r w:rsidRPr="00C001EC">
              <w:rPr>
                <w:color w:val="000000"/>
                <w:sz w:val="26"/>
                <w:szCs w:val="26"/>
              </w:rPr>
              <w:t xml:space="preserve"> </w:t>
            </w:r>
            <w:r w:rsidRPr="00C001EC">
              <w:rPr>
                <w:rStyle w:val="fontstyle11"/>
              </w:rPr>
              <w:t>lịch cộng đồng, thực hiện quy chế quản lý.</w:t>
            </w:r>
          </w:p>
          <w:p w:rsidR="00FF332D" w:rsidRPr="00C001EC" w:rsidRDefault="00FF332D" w:rsidP="00B54B21">
            <w:pPr>
              <w:spacing w:after="0" w:line="340" w:lineRule="exact"/>
              <w:jc w:val="both"/>
            </w:pPr>
            <w:r w:rsidRPr="00C001EC">
              <w:rPr>
                <w:rStyle w:val="fontstyle11"/>
              </w:rPr>
              <w:t>* Dịch vụ du lịch cộng đồng (Dịch vụ du lịch</w:t>
            </w:r>
            <w:r w:rsidRPr="00C001EC">
              <w:rPr>
                <w:color w:val="000000"/>
                <w:sz w:val="26"/>
                <w:szCs w:val="26"/>
              </w:rPr>
              <w:t xml:space="preserve"> </w:t>
            </w:r>
            <w:r w:rsidRPr="00C001EC">
              <w:rPr>
                <w:rStyle w:val="fontstyle11"/>
              </w:rPr>
              <w:t>đơn lẻ) Quy định quản lý của hoạt động dịch vụ</w:t>
            </w:r>
            <w:r w:rsidRPr="00C001EC">
              <w:rPr>
                <w:color w:val="000000"/>
                <w:sz w:val="26"/>
                <w:szCs w:val="26"/>
              </w:rPr>
              <w:t xml:space="preserve"> </w:t>
            </w:r>
            <w:r w:rsidRPr="00C001EC">
              <w:rPr>
                <w:rStyle w:val="fontstyle11"/>
              </w:rPr>
              <w:t>được phân nhiệm rõ rà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Có cơ chế quản lý</w:t>
            </w:r>
            <w:r w:rsidRPr="00C001EC">
              <w:rPr>
                <w:bCs/>
                <w:sz w:val="26"/>
                <w:szCs w:val="26"/>
              </w:rPr>
              <w:t>/ quy định</w:t>
            </w:r>
            <w:r w:rsidRPr="00C001EC">
              <w:rPr>
                <w:sz w:val="26"/>
                <w:szCs w:val="26"/>
              </w:rPr>
              <w:t xml:space="preserve"> quản lý hoạt động </w:t>
            </w:r>
            <w:r w:rsidRPr="00C001EC">
              <w:rPr>
                <w:bCs/>
                <w:sz w:val="26"/>
                <w:szCs w:val="26"/>
              </w:rPr>
              <w:t xml:space="preserve">dịch vụ </w:t>
            </w:r>
            <w:r w:rsidRPr="00C001EC">
              <w:rPr>
                <w:sz w:val="26"/>
                <w:szCs w:val="26"/>
              </w:rPr>
              <w:t>được phân nhiệm rõ ràng trên cơ sở người dân địa phương tham gia quản lý và vận hành và hưởng lợi (trực tiếp/gián tiếp)</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6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Điểm du lịch (Cộng đồng làm du lịch) Vai trò và chức năng, nhiệm vụ của các của các bên liên quan trong phối hợp quản lý điều hành điểm du lịch cộng đồng, thực hiện quy chế quản lý. Minh chứng cộng đồng tham gia vào quản lý, điều hành (có mô tả sơ đề quản lý có phân nhiệm và sổ hộ khẩu minh chứng dân địa phương)</w:t>
            </w:r>
          </w:p>
          <w:p w:rsidR="00FF332D" w:rsidRPr="00C001EC" w:rsidRDefault="00FF332D" w:rsidP="00B54B21">
            <w:pPr>
              <w:spacing w:after="0" w:line="340" w:lineRule="exact"/>
              <w:jc w:val="both"/>
            </w:pPr>
            <w:r w:rsidRPr="00C001EC">
              <w:rPr>
                <w:rStyle w:val="fontstyle11"/>
              </w:rPr>
              <w:t>* Dịch vụ du lịch cộng đồng (Dịch vụ du lịch đơn lẻ) Quy định quản lý của hoạt động dịch vụ được phân nhiệm rõ ràng, người dân địa phương tham gia vào ban quản lý và vận hành (có mô tả phân công công việc và hợp đồng, Sổ hộ khẩu minh chứng dân địa phương</w:t>
            </w:r>
          </w:p>
        </w:tc>
      </w:tr>
      <w:tr w:rsidR="00FF332D" w:rsidRPr="00C001EC" w:rsidTr="00FF332D">
        <w:trPr>
          <w:trHeight w:val="400"/>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3. Bảo vệ môi trường trong cộng đồng làm du lịch/điểm du lịc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4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trHeight w:val="271"/>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giải pháp cụ thể về bảo vệ môi trường (thu gom rác thải, nước thải sinh hoạt…)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bảo vệ môi trường tại</w:t>
            </w:r>
            <w:r w:rsidRPr="00C001EC">
              <w:rPr>
                <w:rStyle w:val="fontstyle11"/>
              </w:rPr>
              <w:br/>
              <w:t>cơ sở dịch vụ (thu gom rác, xử lý chất thải)</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giải pháp cụ thể và trang bị hạ tầng kỹ thuật chung về bảo vệ môi trườ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Kế hoạch bảo vệ môi trường tại điểm du lịch</w:t>
            </w:r>
            <w:r w:rsidRPr="00C001EC">
              <w:rPr>
                <w:rStyle w:val="fontstyle11"/>
              </w:rPr>
              <w:br/>
              <w:t>(kèm hình ảnh hạ tầng kỹ thuật bảo vệ môi</w:t>
            </w:r>
            <w:r w:rsidRPr="00C001EC">
              <w:rPr>
                <w:rStyle w:val="fontstyle11"/>
              </w:rPr>
              <w:br/>
              <w:t>trườ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giải pháp </w:t>
            </w:r>
            <w:r w:rsidRPr="00C001EC">
              <w:rPr>
                <w:iCs/>
                <w:color w:val="000000"/>
                <w:sz w:val="26"/>
                <w:szCs w:val="26"/>
              </w:rPr>
              <w:t xml:space="preserve">cụ thể và có trang bị </w:t>
            </w:r>
            <w:r w:rsidRPr="00C001EC">
              <w:rPr>
                <w:color w:val="000000"/>
                <w:sz w:val="26"/>
                <w:szCs w:val="26"/>
              </w:rPr>
              <w:t xml:space="preserve">hạ tầng kỹ thuật bảo vệ môi trường và </w:t>
            </w:r>
            <w:r w:rsidRPr="00C001EC">
              <w:rPr>
                <w:iCs/>
                <w:color w:val="000000"/>
                <w:sz w:val="26"/>
                <w:szCs w:val="26"/>
              </w:rPr>
              <w:t xml:space="preserve">triển khai </w:t>
            </w:r>
            <w:r w:rsidRPr="00C001EC">
              <w:rPr>
                <w:color w:val="000000"/>
                <w:sz w:val="26"/>
                <w:szCs w:val="26"/>
              </w:rPr>
              <w:t>mô hình cộng đồng tự quản về môi trườ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 Kế hoạch bảo vệ môi trường tại điểm du lịch (kèm hình ảnh hạ tầng kỹ thuật bảo vệ môi trường);</w:t>
            </w:r>
            <w:r w:rsidRPr="00C001EC">
              <w:rPr>
                <w:rStyle w:val="fontstyle11"/>
              </w:rPr>
              <w:br/>
              <w:t>- Quyết định/Danh sách tổ tự quản về môi trường tại điểm dịch vụ du lịch (kèm Bảng quy định chức năng, nhiệm vụ tổ tự quản và cam kết bảo vệ môi trường các thành viên tổ)</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Có giải pháp </w:t>
            </w:r>
            <w:r w:rsidRPr="00C001EC">
              <w:rPr>
                <w:iCs/>
                <w:color w:val="000000"/>
                <w:sz w:val="26"/>
                <w:szCs w:val="26"/>
              </w:rPr>
              <w:t xml:space="preserve">cụ thể và có trang bị </w:t>
            </w:r>
            <w:r w:rsidRPr="00C001EC">
              <w:rPr>
                <w:color w:val="000000"/>
                <w:sz w:val="26"/>
                <w:szCs w:val="26"/>
              </w:rPr>
              <w:t xml:space="preserve">hạ tầng kỹ thuật bảo vệ môi trường và </w:t>
            </w:r>
            <w:r w:rsidRPr="00C001EC">
              <w:rPr>
                <w:iCs/>
                <w:color w:val="000000"/>
                <w:sz w:val="26"/>
                <w:szCs w:val="26"/>
              </w:rPr>
              <w:t xml:space="preserve">triển khai </w:t>
            </w:r>
            <w:r w:rsidRPr="00C001EC">
              <w:rPr>
                <w:color w:val="000000"/>
                <w:sz w:val="26"/>
                <w:szCs w:val="26"/>
              </w:rPr>
              <w:t>mô hình cộng đồng tự quản về môi trường, đạt chuẩn tiêu chí về môi trường trong xây dựng NTM hoặc có đánh giá tác động môi trường theo quy định hiện hà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 xml:space="preserve">- Quyết định/Danh sách tổ tự quản về môi trường tại điểm dịch vụ du lịch (kèm Bảng quy định chức năng, nhiệm vụ tổ tự quản và cam kết bảo vệ môi trường các thành viên tổ); </w:t>
            </w:r>
          </w:p>
          <w:p w:rsidR="00FF332D" w:rsidRPr="00C001EC" w:rsidRDefault="00FF332D" w:rsidP="00B54B21">
            <w:pPr>
              <w:spacing w:after="0" w:line="340" w:lineRule="exact"/>
              <w:jc w:val="both"/>
              <w:rPr>
                <w:rStyle w:val="fontstyle11"/>
              </w:rPr>
            </w:pPr>
            <w:r w:rsidRPr="00C001EC">
              <w:rPr>
                <w:rStyle w:val="fontstyle11"/>
              </w:rPr>
              <w:t>- Giấy xác nhận của cơ quan có thẩm quyền về đạt chuẩn tiêu chí về môi trường trong xây dựng nông thôn mới tại xã hoặc có đánh giá tác động môi trường theo quy đị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4. Sử dụng năng lượng tiết kiệm</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giải pháp tiết kiệm năng lượng</w:t>
            </w:r>
            <w:r w:rsidRPr="00C001EC" w:rsidDel="00564FAC">
              <w:rPr>
                <w:sz w:val="26"/>
                <w:szCs w:val="26"/>
              </w:rPr>
              <w:t xml:space="preserve"> </w:t>
            </w:r>
            <w:r w:rsidRPr="00C001EC">
              <w:rPr>
                <w:sz w:val="26"/>
                <w:szCs w:val="26"/>
              </w:rPr>
              <w:t>(bằng hoạt động cụ thể)</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giải pháp tiết kiệm, thu hồi năng lượng, tái sử dụng năng lượng,  nguyên liệu tại địa phương</w:t>
            </w:r>
            <w:r w:rsidRPr="00C001EC" w:rsidDel="00564FAC">
              <w:rPr>
                <w:sz w:val="26"/>
                <w:szCs w:val="26"/>
              </w:rPr>
              <w:t xml:space="preserve"> </w:t>
            </w:r>
            <w:r w:rsidRPr="00C001EC">
              <w:rPr>
                <w:sz w:val="26"/>
                <w:szCs w:val="26"/>
              </w:rPr>
              <w:t>và sử dụng công nghệ thân thiện với môi trườ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2. PHÁT TRIỂN SẢN PHẨM</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7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2.1. Nguồn gốc ý tưởng sản phẩm dịch vụ du lịch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5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Phát triển dựa trên sản phẩm của nơi khác, có dựa trên lợi thế và đặc trưng của địa phươ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Phát triển dựa trên ý tưởng của mình, không trùng lắp với các sản phẩm du lịch khác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Mô tả chi tiết trang bảng thuyết minh về các sản phẩm du lịch và ý tưởng hình thành nên sản phẩ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tính độc đáo, khác biệt và có gắn kết các giá trị văn hóa truyền thống của địa phương vào sản phẩm du lịc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5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Bảng mô tả cụ thể điểm độc đáo, khác biệt và có gắn kết các giá trị văn hóa truyền thống của địa phương vào sản phẩm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2.2. Tổ chức dịch vụ theo thị trường mục tiêu</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sz w:val="26"/>
                <w:szCs w:val="26"/>
              </w:rPr>
              <w:t>□ Có kế hoạch phát triển thị trường mục tiêu</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Mô tả cụ thể kế hoạch phát triển thị trường mục</w:t>
            </w:r>
            <w:r w:rsidRPr="00C001EC">
              <w:rPr>
                <w:rStyle w:val="fontstyle11"/>
              </w:rPr>
              <w:br/>
              <w:t>tiêu</w:t>
            </w:r>
          </w:p>
        </w:tc>
      </w:tr>
      <w:tr w:rsidR="00FF332D" w:rsidRPr="00C001EC" w:rsidTr="00FF332D">
        <w:trPr>
          <w:jc w:val="center"/>
        </w:trPr>
        <w:tc>
          <w:tcPr>
            <w:tcW w:w="1879" w:type="pct"/>
            <w:vAlign w:val="center"/>
          </w:tcPr>
          <w:p w:rsidR="00FF332D" w:rsidRPr="00C001EC" w:rsidRDefault="00FF332D" w:rsidP="00B54B21">
            <w:pPr>
              <w:spacing w:after="0" w:line="360" w:lineRule="exact"/>
              <w:rPr>
                <w:rFonts w:eastAsia="Tahoma"/>
                <w:b/>
                <w:bCs/>
                <w:sz w:val="26"/>
                <w:szCs w:val="26"/>
              </w:rPr>
            </w:pPr>
            <w:r w:rsidRPr="00C001EC">
              <w:rPr>
                <w:rFonts w:eastAsia="Tahoma"/>
                <w:sz w:val="26"/>
                <w:szCs w:val="26"/>
              </w:rPr>
              <w:t xml:space="preserve">□ Có kế hoạch và </w:t>
            </w:r>
            <w:r w:rsidRPr="00C001EC">
              <w:rPr>
                <w:sz w:val="26"/>
                <w:szCs w:val="26"/>
              </w:rPr>
              <w:t xml:space="preserve"> </w:t>
            </w:r>
            <w:r w:rsidRPr="00C001EC">
              <w:rPr>
                <w:rStyle w:val="fontstyle01"/>
                <w:rFonts w:ascii="Times New Roman" w:hAnsi="Times New Roman"/>
                <w:sz w:val="26"/>
                <w:szCs w:val="26"/>
              </w:rPr>
              <w:t>có các sản phẩm dịch vụ du lịch phù hợp với thị trường mục tiêu.</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Mô tả cụ thể kế hoạch phát triển thị trường mục</w:t>
            </w:r>
            <w:r w:rsidRPr="00C001EC">
              <w:rPr>
                <w:rStyle w:val="fontstyle11"/>
              </w:rPr>
              <w:br/>
              <w:t>tiêu và hình ảnh sản phẩm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3. SỨC MẠNH CỘNG ĐỒNG</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1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3.1. Loại hình tổ chức sản xuất - kinh doan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Hộ gia đình có đăng ký kinh doanh, tổ hợp tác  Công ty TNHH 1 thành viên, doanh nghiệp tư nhân (DNT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color w:val="auto"/>
                <w:sz w:val="24"/>
                <w:szCs w:val="22"/>
              </w:rPr>
            </w:pPr>
            <w:r w:rsidRPr="00C001EC">
              <w:rPr>
                <w:rStyle w:val="fontstyle11"/>
              </w:rPr>
              <w:t>Giấy chứng nhận đăng ký kinh doa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Công ty TNHH hai thành viên trở lên, công ty cổ phần có vốn góp của cộng đồng địa phương &lt; 51%</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Giấy chứng nhận đăng ký kinh doanh; đối với</w:t>
            </w:r>
            <w:r w:rsidRPr="00C001EC">
              <w:rPr>
                <w:rStyle w:val="fontstyle11"/>
              </w:rPr>
              <w:br/>
              <w:t>Công ty cổ phần minh chứng bằng giấy chứng</w:t>
            </w:r>
            <w:r w:rsidRPr="00C001EC">
              <w:rPr>
                <w:rStyle w:val="fontstyle11"/>
              </w:rPr>
              <w:br/>
              <w:t>nhận góp vốn và hộ khẩu chứng minh là người</w:t>
            </w:r>
            <w:r w:rsidRPr="00C001EC">
              <w:rPr>
                <w:rStyle w:val="fontstyle11"/>
              </w:rPr>
              <w:br/>
              <w:t>địa phương trên địa bàn huyện dưới 51%</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HTX tổ chức, hoạt động theo Luật HTX hoặc công ty cổ phần có vốn góp của cộng đồng địa phương ≥ 51%</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Giấy chứng nhận đăng ký kinh doanh; đối với Công ty cổ phần minh chứng bằng giấy chứng nhận góp vốn và hộ khẩu chứng minh là người địa phương trên địa bàn huyện trên 51%</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3.2. Sự tham gia của cộng đồng trong quản lý, điều hàn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i/>
                <w:iCs/>
                <w:sz w:val="26"/>
                <w:szCs w:val="26"/>
              </w:rPr>
            </w:pPr>
            <w:r w:rsidRPr="00C001EC">
              <w:rPr>
                <w:rFonts w:eastAsia="Tahoma"/>
                <w:i/>
                <w:iCs/>
                <w:sz w:val="26"/>
                <w:szCs w:val="26"/>
              </w:rPr>
              <w:t>Lựa chọn một trong hai trường hợp sau:</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a. Trường hợp 1: Công ty TNHH 2 thành viên trở lên, công ty cổ phần, HTX, Tổ hợp tác</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Công ty cổ phần minh chứng bằng giấy chứng</w:t>
            </w:r>
            <w:r w:rsidRPr="00C001EC">
              <w:rPr>
                <w:rStyle w:val="fontstyle11"/>
              </w:rPr>
              <w:br/>
              <w:t>nhận góp vốn; danh sách tên chức vụ kèm theo</w:t>
            </w:r>
            <w:r w:rsidRPr="00C001EC">
              <w:rPr>
                <w:rStyle w:val="fontstyle11"/>
              </w:rPr>
              <w:br/>
              <w:t>và hộ khẩu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Có &lt; 50% số thành viên quản trị cao cấp (Ban giám đốc, HĐQT, HĐTV) tham gia quản lý là người trong tỉnh hoặc tổ hợp tác có số thành viên là người trong tỉnh &lt; 50% số thành viên tổ hợp tác</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Công ty cổ phần minh chứng bằng giấy chứng</w:t>
            </w:r>
            <w:r w:rsidRPr="00C001EC">
              <w:rPr>
                <w:rStyle w:val="fontstyle11"/>
              </w:rPr>
              <w:br/>
              <w:t>nhận góp vốn; danh sách tên chức vụ kèm theo</w:t>
            </w:r>
            <w:r w:rsidRPr="00C001EC">
              <w:rPr>
                <w:rStyle w:val="fontstyle11"/>
              </w:rPr>
              <w:br/>
              <w:t>và hộ khẩu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Có ≥ 50% số thành viên quản trị cao cấp (Ban giám đốc, HĐQT, HĐTV) tham gia quản lý là người trong tỉnh hoặc &lt; 50% số thành viên quản trị cao cao cấp là người trong tỉnh nhưng có thành viên là phụ nữ địa phươ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b. Trường hợp 2: Công ty TNHH 1 thành viên, doanh nghiệp tư nhân, hộ gia đình</w:t>
            </w:r>
          </w:p>
        </w:tc>
        <w:tc>
          <w:tcPr>
            <w:tcW w:w="554" w:type="pct"/>
            <w:vAlign w:val="center"/>
          </w:tcPr>
          <w:p w:rsidR="00FF332D" w:rsidRPr="00C001EC" w:rsidRDefault="00FF332D" w:rsidP="00B54B21">
            <w:pPr>
              <w:spacing w:after="0" w:line="360" w:lineRule="exact"/>
              <w:jc w:val="center"/>
              <w:rPr>
                <w:rFonts w:eastAsia="Tahoma"/>
                <w:b/>
                <w:sz w:val="26"/>
                <w:szCs w:val="26"/>
              </w:rPr>
            </w:pP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Giám đốc/Chủ hộ không phải là người trong tỉn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color w:val="auto"/>
                <w:sz w:val="24"/>
                <w:szCs w:val="22"/>
              </w:rPr>
            </w:pPr>
            <w:r w:rsidRPr="00C001EC">
              <w:rPr>
                <w:rStyle w:val="fontstyle11"/>
              </w:rPr>
              <w:t>Giấy chứng nhận đăng ký kinh doanh và hộ</w:t>
            </w:r>
            <w:r w:rsidRPr="00C001EC">
              <w:rPr>
                <w:rStyle w:val="fontstyle11"/>
              </w:rPr>
              <w:br/>
              <w:t>khẩu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Giám đốc/Chủ hộ là người trong tỉnh hoặc đã từng làm việc thường xuyên trong tỉnh từ 6 tháng trở lê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3.3. Sử dụng lao động địa phương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sử dụng &lt; 50% lao động là người địa phươ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sử dụng ≥ 50% lao động là người địa phươ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bảng lương. Hộ khẩu minh chứng lao</w:t>
            </w:r>
            <w:r w:rsidRPr="00C001EC">
              <w:rPr>
                <w:rStyle w:val="fontstyle11"/>
              </w:rPr>
              <w:br/>
              <w:t>động là người địa phươ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3.4. Tăng trưởng sản xuất kinh doanh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Cs/>
                <w:sz w:val="26"/>
                <w:szCs w:val="26"/>
              </w:rPr>
            </w:pPr>
            <w:r w:rsidRPr="00C001EC">
              <w:rPr>
                <w:rFonts w:eastAsia="Tahoma"/>
                <w:bCs/>
                <w:sz w:val="26"/>
                <w:szCs w:val="26"/>
              </w:rPr>
              <w:t xml:space="preserve">□ Có tăng trưởng về doanh thu so với năm trước liền kề </w:t>
            </w:r>
          </w:p>
        </w:tc>
        <w:tc>
          <w:tcPr>
            <w:tcW w:w="554" w:type="pct"/>
            <w:vAlign w:val="center"/>
          </w:tcPr>
          <w:p w:rsidR="00FF332D" w:rsidRPr="00C001EC" w:rsidRDefault="00FF332D" w:rsidP="00B54B21">
            <w:pPr>
              <w:spacing w:after="0" w:line="360" w:lineRule="exact"/>
              <w:jc w:val="center"/>
              <w:rPr>
                <w:rFonts w:eastAsia="Tahoma"/>
                <w:bCs/>
                <w:sz w:val="26"/>
                <w:szCs w:val="26"/>
              </w:rPr>
            </w:pPr>
            <w:r w:rsidRPr="00C001EC">
              <w:rPr>
                <w:rFonts w:eastAsia="Tahoma"/>
                <w:bCs/>
                <w:sz w:val="26"/>
                <w:szCs w:val="26"/>
              </w:rPr>
              <w:t>1 Điểm</w:t>
            </w:r>
          </w:p>
        </w:tc>
        <w:tc>
          <w:tcPr>
            <w:tcW w:w="2567" w:type="pct"/>
            <w:vAlign w:val="center"/>
          </w:tcPr>
          <w:p w:rsidR="00FF332D" w:rsidRPr="00C001EC" w:rsidRDefault="00FF332D" w:rsidP="00B54B21">
            <w:pPr>
              <w:spacing w:after="0" w:line="360" w:lineRule="exact"/>
              <w:jc w:val="center"/>
              <w:rPr>
                <w:rFonts w:eastAsia="Tahoma"/>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Cs/>
                <w:sz w:val="26"/>
                <w:szCs w:val="26"/>
              </w:rPr>
            </w:pPr>
            <w:r w:rsidRPr="00C001EC">
              <w:rPr>
                <w:rFonts w:eastAsia="Tahoma"/>
                <w:bCs/>
                <w:sz w:val="26"/>
                <w:szCs w:val="26"/>
              </w:rPr>
              <w:t xml:space="preserve">□ Có tăng trưởng ≥ 10% về doanh thu so với năm trước liền kề </w:t>
            </w:r>
          </w:p>
        </w:tc>
        <w:tc>
          <w:tcPr>
            <w:tcW w:w="554" w:type="pct"/>
            <w:vAlign w:val="center"/>
          </w:tcPr>
          <w:p w:rsidR="00FF332D" w:rsidRPr="00C001EC" w:rsidRDefault="00FF332D" w:rsidP="00B54B21">
            <w:pPr>
              <w:spacing w:after="0" w:line="360" w:lineRule="exact"/>
              <w:jc w:val="center"/>
              <w:rPr>
                <w:rFonts w:eastAsia="Tahoma"/>
                <w:bCs/>
                <w:sz w:val="26"/>
                <w:szCs w:val="26"/>
              </w:rPr>
            </w:pPr>
            <w:r w:rsidRPr="00C001EC">
              <w:rPr>
                <w:rFonts w:eastAsia="Tahoma"/>
                <w:bCs/>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Báo cáo tài chính hàng năm hoặc trong kê khai</w:t>
            </w:r>
            <w:r w:rsidRPr="00C001EC">
              <w:rPr>
                <w:rStyle w:val="fontstyle11"/>
              </w:rPr>
              <w:br/>
              <w:t>mẫu phụ lục 1</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3.5. Kế toán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kế toán khi có yêu cầu, thời vụ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kế toán, công tác kế toán được thực hiện thường xuyên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Dựa trên danh sách trả lương (chức danh) hoặc</w:t>
            </w:r>
            <w:r w:rsidRPr="00C001EC">
              <w:rPr>
                <w:rStyle w:val="fontstyle11"/>
              </w:rPr>
              <w:br/>
              <w:t>hợp đồng và bằng cấp, có báo cáo thu, chi hàng</w:t>
            </w:r>
            <w:r w:rsidRPr="00C001EC">
              <w:rPr>
                <w:rStyle w:val="fontstyle11"/>
              </w:rPr>
              <w:br/>
              <w:t>tháng</w:t>
            </w:r>
          </w:p>
        </w:tc>
      </w:tr>
      <w:tr w:rsidR="00FF332D" w:rsidRPr="00C001EC" w:rsidTr="00FF332D">
        <w:trPr>
          <w:trHeight w:val="398"/>
          <w:jc w:val="center"/>
        </w:trPr>
        <w:tc>
          <w:tcPr>
            <w:tcW w:w="5000" w:type="pct"/>
            <w:gridSpan w:val="3"/>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Tổng Điểm phần A:…………………… Điểm</w:t>
            </w:r>
          </w:p>
        </w:tc>
      </w:tr>
      <w:tr w:rsidR="00FF332D" w:rsidRPr="00C001EC" w:rsidTr="00FF332D">
        <w:trPr>
          <w:jc w:val="center"/>
        </w:trPr>
        <w:tc>
          <w:tcPr>
            <w:tcW w:w="5000" w:type="pct"/>
            <w:gridSpan w:val="3"/>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Phần B</w:t>
            </w:r>
          </w:p>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KHẢ NĂNG TIẾP THỊ (25 Đi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4. TIẾP THỊ</w:t>
            </w:r>
          </w:p>
        </w:tc>
        <w:tc>
          <w:tcPr>
            <w:tcW w:w="554" w:type="pct"/>
            <w:shd w:val="clear" w:color="auto" w:fill="auto"/>
            <w:vAlign w:val="center"/>
          </w:tcPr>
          <w:p w:rsidR="00FF332D" w:rsidRPr="00C001EC" w:rsidRDefault="00FF332D" w:rsidP="00B54B21">
            <w:pPr>
              <w:spacing w:after="0" w:line="360" w:lineRule="exact"/>
              <w:jc w:val="center"/>
              <w:rPr>
                <w:b/>
                <w:bCs/>
                <w:sz w:val="26"/>
                <w:szCs w:val="26"/>
              </w:rPr>
            </w:pPr>
            <w:r w:rsidRPr="00C001EC">
              <w:rPr>
                <w:b/>
                <w:bCs/>
                <w:sz w:val="26"/>
                <w:szCs w:val="26"/>
              </w:rPr>
              <w:t>17 Điểm</w:t>
            </w:r>
          </w:p>
        </w:tc>
        <w:tc>
          <w:tcPr>
            <w:tcW w:w="2567" w:type="pct"/>
            <w:vAlign w:val="center"/>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 xml:space="preserve">4.1. Liên kết chuỗi giá trị trong quảng bá sản phẩm du lịch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b/>
                <w:bCs/>
                <w:sz w:val="26"/>
                <w:szCs w:val="26"/>
              </w:rPr>
              <w:t>5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đại diện/đại lý quảng bá sản phẩm</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 3 đại diện/đại lý quảng bá sản phẩm trong và ngoài tỉ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Merge w:val="restart"/>
            <w:vAlign w:val="center"/>
          </w:tcPr>
          <w:p w:rsidR="00FF332D" w:rsidRPr="00C001EC" w:rsidRDefault="00FF332D" w:rsidP="00B54B21">
            <w:pPr>
              <w:spacing w:after="0" w:line="340" w:lineRule="exact"/>
              <w:jc w:val="both"/>
              <w:rPr>
                <w:rStyle w:val="fontstyle11"/>
              </w:rPr>
            </w:pPr>
            <w:r w:rsidRPr="00C001EC">
              <w:rPr>
                <w:rStyle w:val="fontstyle11"/>
              </w:rPr>
              <w:t>Hợp đồng với các công ty lữ hành/Hợp đồng liên kết quảng bá với các công ty truyền thô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 5 đại diện/đại lý quảng bá sản phẩm trong và ngoài tỉn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5 Điểm</w:t>
            </w:r>
          </w:p>
        </w:tc>
        <w:tc>
          <w:tcPr>
            <w:tcW w:w="2567" w:type="pct"/>
            <w:vMerge/>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4.2 Liên kết vùng và chuỗi giá trị trong sản phẩm dịch vụ du lịch</w:t>
            </w:r>
          </w:p>
        </w:tc>
        <w:tc>
          <w:tcPr>
            <w:tcW w:w="554" w:type="pct"/>
            <w:vAlign w:val="center"/>
          </w:tcPr>
          <w:p w:rsidR="00FF332D" w:rsidRPr="00C001EC" w:rsidRDefault="00FF332D" w:rsidP="00B54B21">
            <w:pPr>
              <w:spacing w:after="0" w:line="360" w:lineRule="exact"/>
              <w:jc w:val="center"/>
              <w:rPr>
                <w:b/>
                <w:bCs/>
                <w:sz w:val="26"/>
                <w:szCs w:val="26"/>
              </w:rPr>
            </w:pPr>
            <w:r w:rsidRPr="00C001EC">
              <w:rPr>
                <w:b/>
                <w:bCs/>
                <w:sz w:val="26"/>
                <w:szCs w:val="26"/>
              </w:rPr>
              <w:t>3 Điểm</w:t>
            </w:r>
          </w:p>
        </w:tc>
        <w:tc>
          <w:tcPr>
            <w:tcW w:w="2567" w:type="pct"/>
            <w:vAlign w:val="center"/>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Cs/>
                <w:sz w:val="26"/>
                <w:szCs w:val="26"/>
              </w:rPr>
            </w:pPr>
            <w:r w:rsidRPr="00C001EC">
              <w:rPr>
                <w:bCs/>
                <w:sz w:val="26"/>
                <w:szCs w:val="26"/>
              </w:rPr>
              <w:t xml:space="preserve">□ Có liên kết với các điểm dịch vụ du lịch khác trong tỉnh để hình thành tours sản phẩm du lịch </w:t>
            </w:r>
          </w:p>
        </w:tc>
        <w:tc>
          <w:tcPr>
            <w:tcW w:w="554" w:type="pct"/>
            <w:vAlign w:val="center"/>
          </w:tcPr>
          <w:p w:rsidR="00FF332D" w:rsidRPr="00C001EC" w:rsidRDefault="00FF332D" w:rsidP="00B54B21">
            <w:pPr>
              <w:spacing w:after="0" w:line="360" w:lineRule="exact"/>
              <w:jc w:val="center"/>
              <w:rPr>
                <w:bCs/>
                <w:sz w:val="26"/>
                <w:szCs w:val="26"/>
              </w:rPr>
            </w:pPr>
            <w:r w:rsidRPr="00C001EC">
              <w:rPr>
                <w:bCs/>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liên kết các điểm du lịch trong tỉnh</w:t>
            </w:r>
          </w:p>
          <w:p w:rsidR="00FF332D" w:rsidRPr="00C001EC" w:rsidRDefault="00FF332D" w:rsidP="00B54B21">
            <w:pPr>
              <w:spacing w:after="0" w:line="340" w:lineRule="exact"/>
              <w:jc w:val="both"/>
              <w:rPr>
                <w:rStyle w:val="fontstyle11"/>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Cs/>
                <w:sz w:val="26"/>
                <w:szCs w:val="26"/>
              </w:rPr>
            </w:pPr>
            <w:r w:rsidRPr="00C001EC">
              <w:rPr>
                <w:bCs/>
                <w:sz w:val="26"/>
                <w:szCs w:val="26"/>
              </w:rPr>
              <w:t xml:space="preserve">□ </w:t>
            </w:r>
            <w:r w:rsidRPr="00C001EC">
              <w:rPr>
                <w:color w:val="000000"/>
                <w:sz w:val="26"/>
                <w:szCs w:val="26"/>
              </w:rPr>
              <w:t xml:space="preserve"> Có liên kết với các điểm </w:t>
            </w:r>
            <w:r w:rsidRPr="00C001EC">
              <w:rPr>
                <w:iCs/>
                <w:color w:val="000000"/>
                <w:sz w:val="26"/>
                <w:szCs w:val="26"/>
              </w:rPr>
              <w:t>dịch vụ</w:t>
            </w:r>
            <w:r w:rsidRPr="00C001EC">
              <w:rPr>
                <w:i/>
                <w:iCs/>
                <w:color w:val="000000"/>
                <w:sz w:val="26"/>
                <w:szCs w:val="26"/>
              </w:rPr>
              <w:t xml:space="preserve"> </w:t>
            </w:r>
            <w:r w:rsidRPr="00C001EC">
              <w:rPr>
                <w:color w:val="000000"/>
                <w:sz w:val="26"/>
                <w:szCs w:val="26"/>
              </w:rPr>
              <w:t>du lịch khác trong và ngoài tỉnh để hình thành tours sản phẩm du lịch</w:t>
            </w:r>
          </w:p>
        </w:tc>
        <w:tc>
          <w:tcPr>
            <w:tcW w:w="554" w:type="pct"/>
            <w:vAlign w:val="center"/>
          </w:tcPr>
          <w:p w:rsidR="00FF332D" w:rsidRPr="00C001EC" w:rsidRDefault="00FF332D" w:rsidP="00B54B21">
            <w:pPr>
              <w:spacing w:after="0" w:line="360" w:lineRule="exact"/>
              <w:jc w:val="center"/>
              <w:rPr>
                <w:bCs/>
                <w:sz w:val="26"/>
                <w:szCs w:val="26"/>
              </w:rPr>
            </w:pPr>
            <w:r w:rsidRPr="00C001EC">
              <w:rPr>
                <w:bCs/>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liên kết các điểm du lịch trong và ngoài tỉnh/Bản đồ du lịch/Chương trình Tour tại điểm gắn với các điểm khác trong và ngoài tỉnh</w:t>
            </w:r>
          </w:p>
        </w:tc>
      </w:tr>
      <w:tr w:rsidR="00FF332D" w:rsidRPr="00C001EC" w:rsidTr="00FF332D">
        <w:trPr>
          <w:trHeight w:val="689"/>
          <w:jc w:val="center"/>
        </w:trPr>
        <w:tc>
          <w:tcPr>
            <w:tcW w:w="1879" w:type="pct"/>
            <w:vAlign w:val="center"/>
          </w:tcPr>
          <w:p w:rsidR="00FF332D" w:rsidRPr="00C001EC" w:rsidRDefault="00FF332D" w:rsidP="00B54B21">
            <w:pPr>
              <w:spacing w:after="0" w:line="360" w:lineRule="exact"/>
              <w:jc w:val="both"/>
              <w:rPr>
                <w:bCs/>
                <w:sz w:val="26"/>
                <w:szCs w:val="26"/>
              </w:rPr>
            </w:pPr>
            <w:r w:rsidRPr="00C001EC">
              <w:rPr>
                <w:bCs/>
                <w:sz w:val="26"/>
                <w:szCs w:val="26"/>
              </w:rPr>
              <w:t xml:space="preserve">□ Có liên kết với các điểm </w:t>
            </w:r>
            <w:r w:rsidRPr="00C001EC">
              <w:rPr>
                <w:iCs/>
                <w:color w:val="000000"/>
                <w:sz w:val="26"/>
                <w:szCs w:val="26"/>
              </w:rPr>
              <w:t xml:space="preserve"> dịch vụ</w:t>
            </w:r>
            <w:r w:rsidRPr="00C001EC">
              <w:rPr>
                <w:i/>
                <w:iCs/>
                <w:color w:val="000000"/>
                <w:sz w:val="26"/>
                <w:szCs w:val="26"/>
              </w:rPr>
              <w:t xml:space="preserve"> </w:t>
            </w:r>
            <w:r w:rsidRPr="00C001EC">
              <w:rPr>
                <w:bCs/>
                <w:sz w:val="26"/>
                <w:szCs w:val="26"/>
              </w:rPr>
              <w:t>du lịch khác trong, ngoài tỉnh và quốc tế để hình thành tours sản phẩm du lịch</w:t>
            </w:r>
          </w:p>
        </w:tc>
        <w:tc>
          <w:tcPr>
            <w:tcW w:w="554" w:type="pct"/>
            <w:vAlign w:val="center"/>
          </w:tcPr>
          <w:p w:rsidR="00FF332D" w:rsidRPr="00C001EC" w:rsidRDefault="00FF332D" w:rsidP="00B54B21">
            <w:pPr>
              <w:spacing w:after="0" w:line="360" w:lineRule="exact"/>
              <w:jc w:val="center"/>
              <w:rPr>
                <w:bCs/>
                <w:sz w:val="26"/>
                <w:szCs w:val="26"/>
              </w:rPr>
            </w:pPr>
            <w:r w:rsidRPr="00C001EC">
              <w:rPr>
                <w:bCs/>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liên kết các điểm du lịch trong, ngoài tỉnh, quốc tế /Bản đồ du lịch/Chương trình Tour tại điểm gắn với các điểm khác trong ngoài tỉnh và quốc tế</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4.3. Tổ chức quảng bá, bán hàng</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i/>
                <w:iCs/>
                <w:sz w:val="26"/>
                <w:szCs w:val="26"/>
              </w:rPr>
            </w:pPr>
            <w:r w:rsidRPr="00C001EC">
              <w:rPr>
                <w:i/>
                <w:iCs/>
                <w:sz w:val="26"/>
                <w:szCs w:val="26"/>
              </w:rPr>
              <w:t>(Gồm: Tổ chức kinh doanh, phân phối sản phẩm)</w:t>
            </w:r>
          </w:p>
        </w:tc>
        <w:tc>
          <w:tcPr>
            <w:tcW w:w="554" w:type="pct"/>
            <w:vAlign w:val="center"/>
          </w:tcPr>
          <w:p w:rsidR="00FF332D" w:rsidRPr="00C001EC" w:rsidRDefault="00FF332D" w:rsidP="00B54B21">
            <w:pPr>
              <w:spacing w:after="0" w:line="360" w:lineRule="exact"/>
              <w:jc w:val="center"/>
              <w:rPr>
                <w:sz w:val="26"/>
                <w:szCs w:val="26"/>
              </w:rPr>
            </w:pPr>
          </w:p>
        </w:tc>
        <w:tc>
          <w:tcPr>
            <w:tcW w:w="2567" w:type="pct"/>
            <w:vAlign w:val="center"/>
          </w:tcPr>
          <w:p w:rsidR="00FF332D" w:rsidRPr="00C001EC" w:rsidRDefault="00FF332D" w:rsidP="00B54B21">
            <w:pPr>
              <w:spacing w:after="0" w:line="360" w:lineRule="exact"/>
              <w:jc w:val="center"/>
              <w:rPr>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người chịu trách nhiệm quản lý quảng bá, bán hàng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bộ phận/phòng quản lý quảng bá, bán hàng,</w:t>
            </w:r>
            <w:r w:rsidRPr="00C001EC">
              <w:rPr>
                <w:sz w:val="26"/>
                <w:szCs w:val="26"/>
                <w:lang w:val="vi-VN"/>
              </w:rPr>
              <w:t xml:space="preserve"> </w:t>
            </w:r>
            <w:r w:rsidRPr="00C001EC">
              <w:rPr>
                <w:sz w:val="26"/>
                <w:szCs w:val="26"/>
              </w:rPr>
              <w:t>có ứng dụng công nghệ thông tin trong quản lý/bán hàng</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Sơ đồ tổ chức có bộ phận, phòng ban phòng</w:t>
            </w:r>
            <w:r w:rsidRPr="00C001EC">
              <w:rPr>
                <w:rStyle w:val="fontstyle11"/>
              </w:rPr>
              <w:br/>
              <w:t>quản lý phân phối phải có hợp đồng làm việc;</w:t>
            </w:r>
            <w:r w:rsidRPr="00C001EC">
              <w:rPr>
                <w:rStyle w:val="fontstyle11"/>
              </w:rPr>
              <w:br/>
              <w:t>Ứng dụng công nghệ phần mềm trong quản lý</w:t>
            </w:r>
            <w:r w:rsidRPr="00C001EC">
              <w:rPr>
                <w:rStyle w:val="fontstyle11"/>
              </w:rPr>
              <w:br/>
              <w:t>các sản phẩm du lịch, có bán tour trên các trang</w:t>
            </w:r>
            <w:r w:rsidRPr="00C001EC">
              <w:rPr>
                <w:rStyle w:val="fontstyle11"/>
              </w:rPr>
              <w:br/>
              <w:t>mạng điện tử, minh chứng bằng hình ảnh, đại</w:t>
            </w:r>
            <w:r w:rsidRPr="00C001EC">
              <w:rPr>
                <w:rStyle w:val="fontstyle11"/>
              </w:rPr>
              <w:br/>
              <w:t>chỉ trang web</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 xml:space="preserve">4.4. Quảng bá sản phẩm </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4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có trang thông tin điện tử (website) giới thiệu về điểm, cộng đồng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w:t>
            </w:r>
            <w:r w:rsidRPr="00C001EC">
              <w:rPr>
                <w:rStyle w:val="fontstyle11"/>
              </w:rPr>
              <w:br/>
              <w:t>trang thông tin điện tử (website) giới thiệu về</w:t>
            </w:r>
            <w:r w:rsidRPr="00C001EC">
              <w:rPr>
                <w:rStyle w:val="fontstyle11"/>
              </w:rPr>
              <w:br/>
              <w:t>điểm, cộng đồng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có trang thông tin điện tử (website) giới thiệu về điểm, cộng đồng du lịch,</w:t>
            </w:r>
            <w:r w:rsidRPr="00C001EC" w:rsidDel="000E3520">
              <w:rPr>
                <w:sz w:val="26"/>
                <w:szCs w:val="26"/>
              </w:rPr>
              <w:t xml:space="preserve"> </w:t>
            </w:r>
            <w:r w:rsidRPr="00C001EC">
              <w:rPr>
                <w:sz w:val="26"/>
                <w:szCs w:val="26"/>
              </w:rPr>
              <w:t>có sử dụng đặt hàng trực tuyến (online)</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w:t>
            </w:r>
            <w:r w:rsidRPr="00C001EC">
              <w:rPr>
                <w:rStyle w:val="fontstyle11"/>
              </w:rPr>
              <w:br/>
              <w:t>trang thông tin điện tử (website) giới thiệu về</w:t>
            </w:r>
            <w:r w:rsidRPr="00C001EC">
              <w:rPr>
                <w:rStyle w:val="fontstyle11"/>
              </w:rPr>
              <w:br/>
              <w:t>điểm, cộng đồng du lịch; Địa chỉ trang đặt hàng</w:t>
            </w:r>
            <w:r w:rsidRPr="00C001EC">
              <w:rPr>
                <w:rStyle w:val="fontstyle11"/>
              </w:rPr>
              <w:br/>
              <w:t>trưc tuyến (online)</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có trang thông tin điện tử (website) giới thiệu về điểm, cộng đồng du lịch,</w:t>
            </w:r>
            <w:r w:rsidRPr="00C001EC" w:rsidDel="000E3520">
              <w:rPr>
                <w:sz w:val="26"/>
                <w:szCs w:val="26"/>
              </w:rPr>
              <w:t xml:space="preserve"> </w:t>
            </w:r>
            <w:r w:rsidRPr="00C001EC">
              <w:rPr>
                <w:sz w:val="26"/>
                <w:szCs w:val="26"/>
              </w:rPr>
              <w:t>có sử dụng đặt hàng trực tuyến (online) trong nước và quốc tế uy tín (Booking, Agoda, NPB,</w:t>
            </w:r>
            <w:r w:rsidRPr="00C001EC">
              <w:rPr>
                <w:sz w:val="26"/>
                <w:szCs w:val="26"/>
                <w:lang w:val="vi-VN"/>
              </w:rPr>
              <w:t xml:space="preserve"> </w:t>
            </w:r>
            <w:r w:rsidRPr="00C001EC">
              <w:rPr>
                <w:sz w:val="26"/>
                <w:szCs w:val="26"/>
              </w:rPr>
              <w:t xml:space="preserve">TripAdvisor, Traveloka, iVivu…)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 trang thông tin điện tử (website) giới thiệu về điểm, cộng đồng du lịch; Địa chỉ trang đặt hàng trưc tuyến (online) trong nước và quốc tế uy tín (Booking, Agoda, NPB, Trip Advisor, Traveloka, iVivu...)</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quốc tế, có trang thông tin điện tử (website) bằng tiếng nước ngoài giới thiệu về điểm, cộng đồng du lịch,</w:t>
            </w:r>
            <w:r w:rsidRPr="00C001EC" w:rsidDel="000E3520">
              <w:rPr>
                <w:sz w:val="26"/>
                <w:szCs w:val="26"/>
              </w:rPr>
              <w:t xml:space="preserve"> </w:t>
            </w:r>
            <w:r w:rsidRPr="00C001EC">
              <w:rPr>
                <w:sz w:val="26"/>
                <w:szCs w:val="26"/>
              </w:rPr>
              <w:t>có sử dụng đặt hàng trực tuyến (online) trong nước và quốc tế uy tín (Booking, Agoda, NPB,</w:t>
            </w:r>
            <w:r w:rsidRPr="00C001EC">
              <w:rPr>
                <w:sz w:val="26"/>
                <w:szCs w:val="26"/>
                <w:lang w:val="vi-VN"/>
              </w:rPr>
              <w:t xml:space="preserve"> </w:t>
            </w:r>
            <w:r w:rsidRPr="00C001EC">
              <w:rPr>
                <w:sz w:val="26"/>
                <w:szCs w:val="26"/>
              </w:rPr>
              <w:t>TripAdvisor, Traveloka, iVivu…) có hoạt động quảng bá quốc tế</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 trang thông tin điện tử (website) giới thiệu về điểm, cộng đồng du lịch; Địa chỉ trang đặt hàng trưc tuyến (online) trong nước và quốc tế uy tín</w:t>
            </w:r>
            <w:r w:rsidRPr="00C001EC">
              <w:rPr>
                <w:rStyle w:val="fontstyle11"/>
              </w:rPr>
              <w:br/>
              <w:t>(Booking, Agoda, NPB, Trip Advisor, Traveloka, iVivu...), hình ảnh quảng bá ngoài nướ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4.5. Bộ nhận diện quảng bá sản phẩm</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tờ rơi quảng bá về dịch vụ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phim ngắn (video clip), tranh ảnh áp-phích (poster), tờ rơi quảng bá về dịch vụ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w:t>
            </w:r>
            <w:r w:rsidRPr="00C001EC">
              <w:rPr>
                <w:sz w:val="26"/>
                <w:szCs w:val="26"/>
              </w:rPr>
              <w:t xml:space="preserve"> Có phim ngắn (video clip), tranh ảnh áp-phích (poster), tờ rơi quảng bá về dịch vụ du lịch</w:t>
            </w:r>
            <w:r w:rsidRPr="00C001EC" w:rsidDel="0035325B">
              <w:rPr>
                <w:color w:val="000000"/>
                <w:sz w:val="26"/>
                <w:szCs w:val="26"/>
              </w:rPr>
              <w:t xml:space="preserve"> </w:t>
            </w:r>
            <w:r w:rsidRPr="00C001EC">
              <w:rPr>
                <w:color w:val="000000"/>
                <w:sz w:val="26"/>
                <w:szCs w:val="26"/>
              </w:rPr>
              <w:t>được thể hiện bằng tiếng cả tiếng Việt và ít nhất 01 tiếng nước ngoài phù hợp,</w:t>
            </w:r>
            <w:r w:rsidRPr="00C001EC">
              <w:rPr>
                <w:b/>
                <w:i/>
                <w:color w:val="000000"/>
                <w:sz w:val="26"/>
                <w:szCs w:val="26"/>
              </w:rPr>
              <w:t xml:space="preserve"> </w:t>
            </w:r>
            <w:r w:rsidRPr="00C001EC">
              <w:rPr>
                <w:rStyle w:val="CommentTextChar"/>
                <w:b/>
                <w:sz w:val="26"/>
                <w:szCs w:val="26"/>
              </w:rPr>
              <w:t xml:space="preserve"> </w:t>
            </w:r>
            <w:r w:rsidRPr="00C001EC">
              <w:rPr>
                <w:rStyle w:val="fontstyle21"/>
                <w:sz w:val="26"/>
                <w:szCs w:val="26"/>
              </w:rPr>
              <w:t>có đăng ký nhãn hiệu dịch vụ du lịch của cộng đồng</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5. CÂU CHUYỆN SẢN PHẨM</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8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5.1</w:t>
            </w:r>
            <w:r w:rsidRPr="00C001EC">
              <w:rPr>
                <w:b/>
                <w:bCs/>
                <w:sz w:val="26"/>
                <w:szCs w:val="26"/>
                <w:lang w:val="vi-VN"/>
              </w:rPr>
              <w:t>.</w:t>
            </w:r>
            <w:r w:rsidRPr="00C001EC">
              <w:rPr>
                <w:b/>
                <w:bCs/>
                <w:sz w:val="26"/>
                <w:szCs w:val="26"/>
              </w:rPr>
              <w:t xml:space="preserve"> Câu chuyện về sản phẩm</w:t>
            </w:r>
          </w:p>
        </w:tc>
        <w:tc>
          <w:tcPr>
            <w:tcW w:w="554" w:type="pct"/>
            <w:vAlign w:val="center"/>
          </w:tcPr>
          <w:p w:rsidR="00FF332D" w:rsidRPr="00C001EC" w:rsidRDefault="00FF332D" w:rsidP="00B54B21">
            <w:pPr>
              <w:spacing w:after="0" w:line="360" w:lineRule="exact"/>
              <w:jc w:val="center"/>
              <w:rPr>
                <w:b/>
                <w:bCs/>
                <w:sz w:val="26"/>
                <w:szCs w:val="26"/>
              </w:rPr>
            </w:pPr>
            <w:r w:rsidRPr="00C001EC">
              <w:rPr>
                <w:b/>
                <w:bCs/>
                <w:sz w:val="26"/>
                <w:szCs w:val="26"/>
              </w:rPr>
              <w:t>4 Điểm</w:t>
            </w:r>
          </w:p>
        </w:tc>
        <w:tc>
          <w:tcPr>
            <w:tcW w:w="2567" w:type="pct"/>
            <w:vAlign w:val="center"/>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Cẩm nang/câu chuyện liên quan đến sản phẩm dịch vụ du lịch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Cẩm nang </w:t>
            </w:r>
            <w:r w:rsidRPr="00C001EC">
              <w:rPr>
                <w:iCs/>
                <w:color w:val="000000"/>
                <w:sz w:val="26"/>
                <w:szCs w:val="26"/>
              </w:rPr>
              <w:t xml:space="preserve">hoặc </w:t>
            </w:r>
            <w:r w:rsidRPr="00C001EC">
              <w:rPr>
                <w:color w:val="000000"/>
                <w:sz w:val="26"/>
                <w:szCs w:val="26"/>
              </w:rPr>
              <w:t xml:space="preserve">câu chuyện liên quan đến sản phẩm </w:t>
            </w:r>
            <w:r w:rsidRPr="00C001EC">
              <w:rPr>
                <w:iCs/>
                <w:color w:val="000000"/>
                <w:sz w:val="26"/>
                <w:szCs w:val="26"/>
              </w:rPr>
              <w:t xml:space="preserve">dịch vụ </w:t>
            </w:r>
            <w:r w:rsidRPr="00C001EC">
              <w:rPr>
                <w:color w:val="000000"/>
                <w:sz w:val="26"/>
                <w:szCs w:val="26"/>
              </w:rPr>
              <w:t>du lịch có tính riêng, đặc sắc, thể hiện trí tuệ bản sắc địa phương</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Cẩm nang </w:t>
            </w:r>
            <w:r w:rsidRPr="00C001EC">
              <w:rPr>
                <w:iCs/>
                <w:color w:val="000000"/>
                <w:sz w:val="26"/>
                <w:szCs w:val="26"/>
              </w:rPr>
              <w:t xml:space="preserve">hoặc </w:t>
            </w:r>
            <w:r w:rsidRPr="00C001EC">
              <w:rPr>
                <w:color w:val="000000"/>
                <w:sz w:val="26"/>
                <w:szCs w:val="26"/>
              </w:rPr>
              <w:t xml:space="preserve">câu chuyện liên quan đến sản phẩm </w:t>
            </w:r>
            <w:r w:rsidRPr="00C001EC">
              <w:rPr>
                <w:iCs/>
                <w:color w:val="000000"/>
                <w:sz w:val="26"/>
                <w:szCs w:val="26"/>
              </w:rPr>
              <w:t xml:space="preserve">dịch vụ </w:t>
            </w:r>
            <w:r w:rsidRPr="00C001EC">
              <w:rPr>
                <w:color w:val="000000"/>
                <w:sz w:val="26"/>
                <w:szCs w:val="26"/>
              </w:rPr>
              <w:t>du lịch có tính riêng, đặc sắc, thể hiện trí tuệ bản sắc địa phương và được thể hiện bằng tiếng nước ngoài phù hợp</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b/>
                <w:sz w:val="26"/>
                <w:szCs w:val="26"/>
              </w:rPr>
              <w:t>5.2</w:t>
            </w:r>
            <w:r w:rsidRPr="00C001EC">
              <w:rPr>
                <w:b/>
                <w:sz w:val="26"/>
                <w:szCs w:val="26"/>
                <w:lang w:val="vi-VN"/>
              </w:rPr>
              <w:t>.</w:t>
            </w:r>
            <w:r w:rsidRPr="00C001EC">
              <w:rPr>
                <w:b/>
                <w:sz w:val="26"/>
                <w:szCs w:val="26"/>
              </w:rPr>
              <w:t xml:space="preserve"> Trình bày câu chuyện sản phẩm</w:t>
            </w:r>
          </w:p>
        </w:tc>
        <w:tc>
          <w:tcPr>
            <w:tcW w:w="554" w:type="pct"/>
            <w:vAlign w:val="center"/>
          </w:tcPr>
          <w:p w:rsidR="00FF332D" w:rsidRPr="00C001EC" w:rsidRDefault="00FF332D" w:rsidP="00B54B21">
            <w:pPr>
              <w:spacing w:after="0" w:line="360" w:lineRule="exact"/>
              <w:jc w:val="center"/>
              <w:rPr>
                <w:rFonts w:eastAsia="Tahoma"/>
                <w:b/>
                <w:sz w:val="26"/>
                <w:szCs w:val="26"/>
              </w:rPr>
            </w:pPr>
            <w:r w:rsidRPr="00C001EC">
              <w:rPr>
                <w:rFonts w:eastAsia="Tahoma"/>
                <w:b/>
                <w:sz w:val="26"/>
                <w:szCs w:val="26"/>
              </w:rPr>
              <w:t>2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ẩm nang/câu chuyện được tư liệu hóa và trình bày tại điểm cung cấp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ẩm nang được tư liệu hóa</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ẩm nang/câu chuyện được tư liệu hóa và trình bày tại điểm du lịch trong và ngoài tỉ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ẩm nang được tư liệu hóa và có trình</w:t>
            </w:r>
            <w:r w:rsidRPr="00C001EC">
              <w:rPr>
                <w:rStyle w:val="fontstyle11"/>
              </w:rPr>
              <w:br/>
              <w:t>bày tại các điểm trong và ngoài tỉnh</w:t>
            </w:r>
          </w:p>
        </w:tc>
      </w:tr>
      <w:tr w:rsidR="00FF332D" w:rsidRPr="00C001EC" w:rsidTr="00FF332D">
        <w:trPr>
          <w:trHeight w:val="260"/>
          <w:jc w:val="center"/>
        </w:trPr>
        <w:tc>
          <w:tcPr>
            <w:tcW w:w="1879" w:type="pct"/>
            <w:vAlign w:val="center"/>
          </w:tcPr>
          <w:p w:rsidR="00FF332D" w:rsidRPr="00C001EC" w:rsidRDefault="00FF332D" w:rsidP="00B54B21">
            <w:pPr>
              <w:spacing w:after="0" w:line="360" w:lineRule="exact"/>
              <w:jc w:val="both"/>
              <w:rPr>
                <w:i/>
                <w:iCs/>
                <w:sz w:val="26"/>
                <w:szCs w:val="26"/>
              </w:rPr>
            </w:pPr>
            <w:r w:rsidRPr="00C001EC">
              <w:rPr>
                <w:b/>
                <w:bCs/>
                <w:sz w:val="26"/>
                <w:szCs w:val="26"/>
              </w:rPr>
              <w:t>5.3.</w:t>
            </w:r>
            <w:r w:rsidRPr="00C001EC">
              <w:rPr>
                <w:b/>
                <w:bCs/>
                <w:sz w:val="26"/>
                <w:szCs w:val="26"/>
                <w:lang w:val="vi-VN"/>
              </w:rPr>
              <w:t xml:space="preserve"> </w:t>
            </w:r>
            <w:r w:rsidRPr="00C001EC">
              <w:rPr>
                <w:b/>
                <w:bCs/>
                <w:sz w:val="26"/>
                <w:szCs w:val="26"/>
              </w:rPr>
              <w:t xml:space="preserve">Sản phẩm dịch vụ du lịch trên địa bàn đạt chuẩn NTM </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ộng đồng du lịch/ Điểm du lịch trên địa bàn xã hoặc thôn, bản, ấp chưa được công nhận đạt</w:t>
            </w:r>
            <w:r w:rsidRPr="00C001EC">
              <w:rPr>
                <w:sz w:val="26"/>
                <w:szCs w:val="26"/>
                <w:lang w:val="vi-VN"/>
              </w:rPr>
              <w:t xml:space="preserve"> chuẩn </w:t>
            </w:r>
            <w:r w:rsidRPr="00C001EC">
              <w:rPr>
                <w:sz w:val="26"/>
                <w:szCs w:val="26"/>
              </w:rPr>
              <w:t>nông thôn mới hoặc không thuộc khu vực nông thôn.</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ộng đồng du lịch/ Điểm du lịch trên địa bàn xã hoặc thôn, bản, ấp đã được công nhận</w:t>
            </w:r>
            <w:r w:rsidRPr="00C001EC">
              <w:rPr>
                <w:sz w:val="26"/>
                <w:szCs w:val="26"/>
                <w:lang w:val="vi-VN"/>
              </w:rPr>
              <w:t xml:space="preserve"> đạt chuẩn</w:t>
            </w:r>
            <w:r w:rsidRPr="00C001EC">
              <w:rPr>
                <w:sz w:val="26"/>
                <w:szCs w:val="26"/>
              </w:rPr>
              <w:t xml:space="preserve"> nông thôn mới</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Giấy xác nhận của cơ quan có thẩm quyền về</w:t>
            </w:r>
            <w:r w:rsidRPr="00C001EC">
              <w:rPr>
                <w:rStyle w:val="fontstyle11"/>
              </w:rPr>
              <w:br/>
              <w:t>đạt chuẩn trong xây dựng nông thôn mới tại xã</w:t>
            </w:r>
          </w:p>
        </w:tc>
      </w:tr>
      <w:tr w:rsidR="00FF332D" w:rsidRPr="00C001EC" w:rsidTr="00FF332D">
        <w:trPr>
          <w:jc w:val="center"/>
        </w:trPr>
        <w:tc>
          <w:tcPr>
            <w:tcW w:w="5000" w:type="pct"/>
            <w:gridSpan w:val="3"/>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Phần C</w:t>
            </w:r>
          </w:p>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CHẤT LƯỢNG SẢN PHẨM (40 Đi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color w:val="222222"/>
                <w:sz w:val="26"/>
                <w:szCs w:val="26"/>
              </w:rPr>
              <w:t xml:space="preserve"> 6. Vị trí</w:t>
            </w:r>
          </w:p>
        </w:tc>
        <w:tc>
          <w:tcPr>
            <w:tcW w:w="554" w:type="pct"/>
            <w:vAlign w:val="center"/>
          </w:tcPr>
          <w:p w:rsidR="00FF332D" w:rsidRPr="00C001EC" w:rsidRDefault="00FF332D" w:rsidP="00B54B21">
            <w:pPr>
              <w:spacing w:after="0" w:line="360" w:lineRule="exact"/>
              <w:jc w:val="center"/>
              <w:rPr>
                <w:b/>
                <w:bCs/>
                <w:sz w:val="26"/>
                <w:szCs w:val="26"/>
              </w:rPr>
            </w:pPr>
            <w:r w:rsidRPr="00C001EC">
              <w:rPr>
                <w:b/>
                <w:bCs/>
                <w:color w:val="222222"/>
                <w:sz w:val="26"/>
                <w:szCs w:val="26"/>
              </w:rPr>
              <w:t>3 Điểm</w:t>
            </w:r>
          </w:p>
        </w:tc>
        <w:tc>
          <w:tcPr>
            <w:tcW w:w="2567" w:type="pct"/>
            <w:vAlign w:val="center"/>
          </w:tcPr>
          <w:p w:rsidR="00FF332D" w:rsidRPr="00C001EC" w:rsidRDefault="00FF332D" w:rsidP="00B54B21">
            <w:pPr>
              <w:spacing w:after="0" w:line="360" w:lineRule="exact"/>
              <w:jc w:val="center"/>
              <w:rPr>
                <w:b/>
                <w:bCs/>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Thuận lợi, dễ tiếp cậ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vẽ/ Bảng mô tả vị trí điểm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Thuận lợi, dễ tiếp cận, liền kề khu vực có lợi thế phát triển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center"/>
              <w:rPr>
                <w:color w:val="222222"/>
                <w:sz w:val="26"/>
                <w:szCs w:val="26"/>
              </w:rPr>
            </w:pPr>
          </w:p>
        </w:tc>
      </w:tr>
      <w:tr w:rsidR="00FF332D" w:rsidRPr="00C001EC" w:rsidTr="00FF332D">
        <w:trPr>
          <w:trHeight w:val="691"/>
          <w:jc w:val="center"/>
        </w:trPr>
        <w:tc>
          <w:tcPr>
            <w:tcW w:w="1879" w:type="pct"/>
            <w:vAlign w:val="center"/>
          </w:tcPr>
          <w:p w:rsidR="00FF332D" w:rsidRPr="00C001EC" w:rsidRDefault="00FF332D" w:rsidP="00B54B21">
            <w:pPr>
              <w:pStyle w:val="CommentText"/>
              <w:spacing w:after="0" w:line="360" w:lineRule="exact"/>
              <w:rPr>
                <w:sz w:val="26"/>
                <w:szCs w:val="26"/>
              </w:rPr>
            </w:pPr>
            <w:r w:rsidRPr="00C001EC">
              <w:rPr>
                <w:color w:val="222222"/>
                <w:sz w:val="26"/>
                <w:szCs w:val="26"/>
              </w:rPr>
              <w:t>□  Thuận lợi, dễ tiếp cận, liền kề và có tính liên kết với khu vực/địa điểm có lợi thế phát triển du lịch khác.</w:t>
            </w:r>
            <w:r w:rsidRPr="00C001EC">
              <w:rPr>
                <w:sz w:val="26"/>
                <w:szCs w:val="26"/>
              </w:rPr>
              <w:t xml:space="preserve">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color w:val="222222"/>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vẽ/ Bảng mô tả vị trí điểm du lịch/hình ảnh</w:t>
            </w:r>
            <w:r w:rsidRPr="00C001EC">
              <w:rPr>
                <w:rStyle w:val="fontstyle11"/>
              </w:rPr>
              <w:br/>
              <w:t>google earth thể hiện liên kết khu vực/địa điểm</w:t>
            </w:r>
            <w:r w:rsidRPr="00C001EC">
              <w:rPr>
                <w:rStyle w:val="fontstyle11"/>
              </w:rPr>
              <w:br/>
              <w:t>phát triển du lịch khá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color w:val="222222"/>
                <w:sz w:val="26"/>
                <w:szCs w:val="26"/>
              </w:rPr>
              <w:t xml:space="preserve"> 7. Kiến trúc và cảnh quan môi trường</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b/>
                <w:bCs/>
                <w:color w:val="222222"/>
                <w:sz w:val="26"/>
                <w:szCs w:val="26"/>
              </w:rPr>
              <w:t>3 Điểm</w:t>
            </w:r>
          </w:p>
        </w:tc>
        <w:tc>
          <w:tcPr>
            <w:tcW w:w="2567" w:type="pct"/>
            <w:vAlign w:val="center"/>
          </w:tcPr>
          <w:p w:rsidR="00FF332D" w:rsidRPr="00C001EC" w:rsidRDefault="00FF332D" w:rsidP="00B54B21">
            <w:pPr>
              <w:spacing w:after="0" w:line="360" w:lineRule="exact"/>
              <w:jc w:val="center"/>
              <w:rPr>
                <w:b/>
                <w:bCs/>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xml:space="preserve">□ Cảnh quan môi trường sạch đẹp </w:t>
            </w:r>
          </w:p>
        </w:tc>
        <w:tc>
          <w:tcPr>
            <w:tcW w:w="554" w:type="pct"/>
            <w:vAlign w:val="center"/>
          </w:tcPr>
          <w:p w:rsidR="00FF332D" w:rsidRPr="00C001EC" w:rsidRDefault="00FF332D" w:rsidP="00B54B21">
            <w:pPr>
              <w:spacing w:after="0" w:line="360" w:lineRule="exact"/>
              <w:jc w:val="center"/>
              <w:rPr>
                <w:b/>
                <w:bCs/>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60" w:lineRule="exact"/>
              <w:rPr>
                <w:color w:val="222222"/>
                <w:sz w:val="26"/>
                <w:szCs w:val="26"/>
              </w:rPr>
            </w:pPr>
            <w:r w:rsidRPr="00C001EC">
              <w:rPr>
                <w:color w:val="222222"/>
                <w:sz w:val="26"/>
                <w:szCs w:val="26"/>
              </w:rPr>
              <w:t>Thực tế tại đi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xml:space="preserve">□ Cảnh quan môi trường sạch đẹp, kiến trúc mang đặc trưng vùng miền, có tính dân tộc; </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Bảng thuyết minh (kèm hình ảnh) kiến trúc dịch vụ du lịch mang tính đặc trưng, có tính dân tộ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Cảnh quan môi trường sạch đẹp, kiến trúc mang đặc trưng vùng miền, có tính dân tộc; xã/thôn đạt tiêu chí sáng - xanh - sạch đẹp trong xây dựng nông thôn mới</w:t>
            </w:r>
          </w:p>
        </w:tc>
        <w:tc>
          <w:tcPr>
            <w:tcW w:w="554" w:type="pct"/>
            <w:vAlign w:val="center"/>
          </w:tcPr>
          <w:p w:rsidR="00FF332D" w:rsidRPr="00C001EC" w:rsidRDefault="00FF332D" w:rsidP="00B54B21">
            <w:pPr>
              <w:spacing w:after="0" w:line="360" w:lineRule="exact"/>
              <w:jc w:val="center"/>
              <w:rPr>
                <w:color w:val="222222"/>
                <w:sz w:val="26"/>
                <w:szCs w:val="26"/>
              </w:rPr>
            </w:pPr>
          </w:p>
          <w:p w:rsidR="00FF332D" w:rsidRPr="00C001EC" w:rsidRDefault="00FF332D" w:rsidP="00B54B21">
            <w:pPr>
              <w:spacing w:after="0" w:line="360" w:lineRule="exact"/>
              <w:jc w:val="center"/>
              <w:rPr>
                <w:rFonts w:eastAsia="Tahoma"/>
                <w:sz w:val="26"/>
                <w:szCs w:val="26"/>
              </w:rPr>
            </w:pPr>
            <w:r w:rsidRPr="00C001EC">
              <w:rPr>
                <w:color w:val="222222"/>
                <w:sz w:val="26"/>
                <w:szCs w:val="26"/>
              </w:rPr>
              <w:t>3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Hình ảnh cảnh quan xung quanh.</w:t>
            </w:r>
          </w:p>
          <w:p w:rsidR="00FF332D" w:rsidRPr="00C001EC" w:rsidRDefault="00FF332D" w:rsidP="00B54B21">
            <w:pPr>
              <w:spacing w:after="0" w:line="360" w:lineRule="exact"/>
              <w:jc w:val="both"/>
              <w:rPr>
                <w:color w:val="222222"/>
                <w:sz w:val="26"/>
                <w:szCs w:val="26"/>
              </w:rPr>
            </w:pPr>
            <w:r w:rsidRPr="00C001EC">
              <w:rPr>
                <w:color w:val="222222"/>
                <w:sz w:val="26"/>
                <w:szCs w:val="26"/>
              </w:rPr>
              <w:t>- Bảng thuyết minh (kèm hình ảnh) kiến trúc dịch vụ du lịch mang tính đặc trưng, có tính dân tộc;</w:t>
            </w:r>
          </w:p>
          <w:p w:rsidR="00FF332D" w:rsidRPr="00C001EC" w:rsidRDefault="00FF332D" w:rsidP="00B54B21">
            <w:pPr>
              <w:spacing w:after="0" w:line="360" w:lineRule="exact"/>
              <w:jc w:val="both"/>
              <w:rPr>
                <w:color w:val="222222"/>
                <w:sz w:val="26"/>
                <w:szCs w:val="26"/>
              </w:rPr>
            </w:pPr>
            <w:r w:rsidRPr="00C001EC">
              <w:rPr>
                <w:color w:val="222222"/>
                <w:sz w:val="26"/>
                <w:szCs w:val="26"/>
              </w:rPr>
              <w:t>- Kết quả đánh giá Tiêu chí xã/thôn đạt tiêu chí sáng - xanh - sạch đẹp trong xây dựng nông thôn mới</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8. Bảo vệ, bảo tồn các di sản văn hóa,thiên nhiên, đa dạng sinh học liên quan đến sản phẩm dịch vụ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Có hoạt động bảo vệ và bảo tồn các di sản văn hóa/thiên nhiên, hệ sinh thái, đa dạng sinh học</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cam kết bảo vệ môi trường, khai thác du lịch không ảnh hưởng đến các di sản văn hóa/thiên nhiên, hệ sinh thái, đa dạng sinh học (có xác nhận của cơ quan quản lý nhà nướ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hương trình/kế hoạch chung của cộng đồng, có hoạt động bảo vệ và bảo tồn các di sản văn hóa/thiên nhiên, hệ sinh thái, đa dạng sinh học</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Minh chứng bằng chương trình hành động hoặc kế hoạch bảo vệ, bảo tồn di sản VH hoặc cảnh quan thiên nhiên, đa dạng sinh họ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hương trình/kế hoạch chung của cộng đồng, cả cộng đồng đều có hoạt động bảo vệ và bảo tồn các di sản văn hóa/thiên nhiên, hệ sinh thái, đa dạng sinh học</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Minh chứng bằng chương trình hành động hoặc kế hoạch của cả cộng đồng trong bảo vệ, bảo tồn di sản VH hoặc cảnh quan thiên nhiên, đa dạng sinh họ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b/>
                <w:sz w:val="26"/>
                <w:szCs w:val="26"/>
              </w:rPr>
              <w:t>9. Chất lượng về điều kiện kinh doanh dịch vụ</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b/>
                <w:sz w:val="26"/>
                <w:szCs w:val="26"/>
              </w:rPr>
              <w:t>3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i/>
                <w:iCs/>
                <w:sz w:val="26"/>
                <w:szCs w:val="26"/>
              </w:rPr>
              <w:t>Lựa chọn một trong hai trường hợp sau:</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a. Trường hợp 1: Cộng đồng</w:t>
            </w:r>
            <w:r w:rsidRPr="00C001EC">
              <w:rPr>
                <w:bCs/>
                <w:sz w:val="26"/>
                <w:szCs w:val="26"/>
              </w:rPr>
              <w:t xml:space="preserve"> dịch vụ du lịch </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Dưới 50% cơ sở dịch vụ được cấp </w:t>
            </w:r>
            <w:r w:rsidRPr="00C001EC">
              <w:rPr>
                <w:iCs/>
                <w:color w:val="000000"/>
                <w:sz w:val="26"/>
                <w:szCs w:val="26"/>
              </w:rPr>
              <w:t xml:space="preserve"> chứng nhận đủ điều kiện kinh doanh theo quy định</w:t>
            </w:r>
            <w:r w:rsidRPr="00C001EC">
              <w:rPr>
                <w:sz w:val="26"/>
                <w:szCs w:val="26"/>
              </w:rPr>
              <w:t xml:space="preserve"> (dịch vụ lưu trú, vận chuyển,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1 Điểm</w:t>
            </w:r>
          </w:p>
        </w:tc>
        <w:tc>
          <w:tcPr>
            <w:tcW w:w="2567" w:type="pct"/>
            <w:vAlign w:val="center"/>
          </w:tcPr>
          <w:p w:rsidR="00FF332D" w:rsidRPr="00C001EC" w:rsidRDefault="00FF332D" w:rsidP="00B54B21">
            <w:pPr>
              <w:jc w:val="center"/>
            </w:pPr>
            <w:r w:rsidRPr="00C001EC">
              <w:rPr>
                <w:rStyle w:val="fontstyle01"/>
                <w:rFonts w:ascii="Times New Roman" w:hAnsi="Times New Roman"/>
              </w:rPr>
              <w:t>Chứng nhận cơ sở dịch vụ được cấp chứng nhận</w:t>
            </w:r>
            <w:r w:rsidRPr="00C001EC">
              <w:rPr>
                <w:color w:val="000000"/>
                <w:sz w:val="26"/>
                <w:szCs w:val="26"/>
              </w:rPr>
              <w:br/>
            </w:r>
            <w:r w:rsidRPr="00C001EC">
              <w:rPr>
                <w:rStyle w:val="fontstyle01"/>
                <w:rFonts w:ascii="Times New Roman" w:hAnsi="Times New Roman"/>
              </w:rPr>
              <w:t>đủ điều kiện kinh doanh theo quy đị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Có từ 50%  đến dưới 75% cơ sở dịch vụ được </w:t>
            </w:r>
            <w:r w:rsidRPr="00C001EC">
              <w:rPr>
                <w:iCs/>
                <w:color w:val="000000"/>
                <w:sz w:val="26"/>
                <w:szCs w:val="26"/>
              </w:rPr>
              <w:t xml:space="preserve"> chứng nhận đủ điều kiện kinh doanh theo quy định</w:t>
            </w:r>
            <w:r w:rsidRPr="00C001EC">
              <w:rPr>
                <w:sz w:val="26"/>
                <w:szCs w:val="26"/>
              </w:rPr>
              <w:t xml:space="preserve"> (dịch vụ lưu trú, vận chuyển, …)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Có trên 75% cơ sở dịch vụ được cấp </w:t>
            </w:r>
            <w:r w:rsidRPr="00C001EC">
              <w:rPr>
                <w:iCs/>
                <w:color w:val="000000"/>
                <w:sz w:val="26"/>
                <w:szCs w:val="26"/>
              </w:rPr>
              <w:t xml:space="preserve"> chứng nhận đủ điều kiện kinh doanh theo quy định</w:t>
            </w:r>
            <w:r w:rsidRPr="00C001EC">
              <w:rPr>
                <w:sz w:val="26"/>
                <w:szCs w:val="26"/>
              </w:rPr>
              <w:t xml:space="preserve"> (dịch vụ lưu trú, vận chuyển, …)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 xml:space="preserve">b. Trường hợp 2: Điểm </w:t>
            </w:r>
            <w:r w:rsidRPr="00C001EC">
              <w:rPr>
                <w:bCs/>
                <w:sz w:val="26"/>
                <w:szCs w:val="26"/>
              </w:rPr>
              <w:t>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xml:space="preserve">□ </w:t>
            </w:r>
            <w:r w:rsidRPr="00C001EC">
              <w:rPr>
                <w:rFonts w:eastAsia="Tahoma"/>
                <w:sz w:val="26"/>
                <w:szCs w:val="26"/>
              </w:rPr>
              <w:t>Có đăng ký kinh doanh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Giấy đăng ký kinh doa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xml:space="preserve">□ </w:t>
            </w:r>
            <w:r w:rsidRPr="00C001EC">
              <w:rPr>
                <w:rFonts w:eastAsia="Tahoma"/>
                <w:sz w:val="26"/>
                <w:szCs w:val="26"/>
              </w:rPr>
              <w:t>Có chứng nhận đủ điều kiện kinh doanh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Giấy giấy chứng nhận đủ điều kiện kinh doanh dịch vụ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xml:space="preserve">□ </w:t>
            </w:r>
            <w:r w:rsidRPr="00C001EC">
              <w:rPr>
                <w:rFonts w:eastAsia="Tahoma"/>
                <w:sz w:val="26"/>
                <w:szCs w:val="26"/>
              </w:rPr>
              <w:t xml:space="preserve">Có chứng nhận đủ điều kiện và đạt chuần về kinh doanh dịch vụ du lịc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Giấy chứng nhận đủ điều kiện kinh doanh trong du lịch và giấy chứng nhận đạt chuẩn kinh doanh dịch vụ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b/>
                <w:sz w:val="26"/>
                <w:szCs w:val="26"/>
              </w:rPr>
              <w:t>10. Chất lượng an toàn và an ninh trật tự</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b/>
                <w:sz w:val="26"/>
                <w:szCs w:val="26"/>
              </w:rPr>
              <w:t>2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i/>
                <w:iCs/>
                <w:sz w:val="26"/>
                <w:szCs w:val="26"/>
              </w:rPr>
              <w:t>Lựa chọn một trong hai trường hợp sau:</w:t>
            </w:r>
          </w:p>
        </w:tc>
        <w:tc>
          <w:tcPr>
            <w:tcW w:w="554" w:type="pct"/>
            <w:vAlign w:val="center"/>
          </w:tcPr>
          <w:p w:rsidR="00FF332D" w:rsidRPr="00C001EC" w:rsidDel="0035325B" w:rsidRDefault="00FF332D" w:rsidP="00B54B21">
            <w:pPr>
              <w:spacing w:after="0" w:line="360" w:lineRule="exact"/>
              <w:jc w:val="center"/>
              <w:rPr>
                <w:rFonts w:eastAsia="Tahoma"/>
                <w:sz w:val="26"/>
                <w:szCs w:val="26"/>
              </w:rPr>
            </w:pPr>
          </w:p>
        </w:tc>
        <w:tc>
          <w:tcPr>
            <w:tcW w:w="2567" w:type="pct"/>
            <w:vAlign w:val="center"/>
          </w:tcPr>
          <w:p w:rsidR="00FF332D" w:rsidRPr="00C001EC" w:rsidDel="0035325B"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a. Trường hợp 1: Cộng đồng</w:t>
            </w:r>
            <w:r w:rsidRPr="00C001EC">
              <w:rPr>
                <w:bCs/>
                <w:sz w:val="26"/>
                <w:szCs w:val="26"/>
              </w:rPr>
              <w:t xml:space="preserve"> dịch vụ du lịch </w:t>
            </w:r>
          </w:p>
        </w:tc>
        <w:tc>
          <w:tcPr>
            <w:tcW w:w="554" w:type="pct"/>
            <w:vAlign w:val="center"/>
          </w:tcPr>
          <w:p w:rsidR="00FF332D" w:rsidRPr="00C001EC" w:rsidDel="0035325B" w:rsidRDefault="00FF332D" w:rsidP="00B54B21">
            <w:pPr>
              <w:spacing w:after="0" w:line="360" w:lineRule="exact"/>
              <w:jc w:val="center"/>
              <w:rPr>
                <w:rFonts w:eastAsia="Tahoma"/>
                <w:sz w:val="26"/>
                <w:szCs w:val="26"/>
              </w:rPr>
            </w:pPr>
          </w:p>
        </w:tc>
        <w:tc>
          <w:tcPr>
            <w:tcW w:w="2567" w:type="pct"/>
            <w:vAlign w:val="center"/>
          </w:tcPr>
          <w:p w:rsidR="00FF332D" w:rsidRPr="00C001EC" w:rsidDel="0035325B"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An ninh trật tự tốt và có ít nhất 75% số cơ sở kinh doanh dịch vụ đảm bảo yêu cầu về phòng chống cháy nổ theo quy định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xác nhận của UBND cấp xã về An ninh</w:t>
            </w:r>
            <w:r w:rsidRPr="00C001EC">
              <w:rPr>
                <w:sz w:val="26"/>
                <w:szCs w:val="26"/>
              </w:rPr>
              <w:br/>
              <w:t>trật tự tốt Chứng nhận cơ sở kinh doanh đảm</w:t>
            </w:r>
            <w:r w:rsidRPr="00C001EC">
              <w:rPr>
                <w:sz w:val="26"/>
                <w:szCs w:val="26"/>
              </w:rPr>
              <w:br/>
              <w:t>bảo yêu cầu về phòng chống cháy nổ hoặc hình</w:t>
            </w:r>
            <w:r w:rsidRPr="00C001EC">
              <w:rPr>
                <w:sz w:val="26"/>
                <w:szCs w:val="26"/>
              </w:rPr>
              <w:br/>
              <w:t>ảnh trang bị phòng chống cháy nổ</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An ninh trật tự tốt và có 100% số cơ sở kinh doanh dịch vụ đảm bảo yêu cầu về phòng chống cháy nổ theo quy định</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 xml:space="preserve">b. Trường hợp 2: Điểm </w:t>
            </w:r>
            <w:r w:rsidRPr="00C001EC">
              <w:rPr>
                <w:bCs/>
                <w:sz w:val="26"/>
                <w:szCs w:val="26"/>
              </w:rPr>
              <w:t>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An ninh trật tự tốt và  đảm bảo yêu cầu về phòng chống cháy nổ theo quy đị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xác nhận của UBND cấp xã về An ninh trật tự tốt hoặc hợp đồng thuê bảo vệ tại điểm Chứng nhận cơ sở kinh doanh đảm bảo yêu cầu về phòng chống cháy nổ hoặc hình ảnh trang bị phòng chống cháy nổ</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An ninh trật tự tốt, đảm bảo yêu cầu về phòng chống cháy nổ theo quy định và có bảo vệ, nhân viên phòng chống cháy nổ được tập huấn định kỳ</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xác nhận của UBND cấp xã về An ninh trật tự tốt Chứng nhận cơ sở kinh doanh đảm bảo yêu cầu về phòng chống cháy nổ hoặc hình ảnh trang bị phòng chống cháy nổ; Hợp đồng thuê tập huấn phòng chống cháy nổ ít nhất 2 lần/n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b/>
                <w:bCs/>
                <w:color w:val="222222"/>
                <w:sz w:val="26"/>
                <w:szCs w:val="26"/>
              </w:rPr>
              <w:t>11. Tính hoàn thiện của quá trình dịch vụ</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b/>
                <w:bCs/>
                <w:color w:val="222222"/>
                <w:sz w:val="26"/>
                <w:szCs w:val="26"/>
              </w:rPr>
              <w:t>3 Điểm</w:t>
            </w:r>
          </w:p>
        </w:tc>
        <w:tc>
          <w:tcPr>
            <w:tcW w:w="2567" w:type="pct"/>
            <w:vAlign w:val="center"/>
          </w:tcPr>
          <w:p w:rsidR="00FF332D" w:rsidRPr="00C001EC" w:rsidRDefault="00FF332D" w:rsidP="00B54B21">
            <w:pPr>
              <w:spacing w:after="0" w:line="360" w:lineRule="exact"/>
              <w:jc w:val="center"/>
              <w:rPr>
                <w:b/>
                <w:bCs/>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xml:space="preserve">□ Có điểm trưng bày, giới thiệu và bán sản phẩm truyền thống địa phương </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Hình ảnh điểm trưng bày, bán sản phẩm truyền thống địa phươ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Có điểm trưng bày, giới thiệu và bán sản phẩm truyền thống và sản phẩm OCOP của địa phương, có tài liệu giới thiệu về sản phẩm, dịch vụ</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Hình ảnh điểm trưng bày, bán sản phẩm truyền thống, sản phẩm OCOP địa phương. Tờ bướm, catolog giới thiệu về sản phẩm, dịch vụ</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Có điểm trưng bày, giới thiệu và bán sản phẩm truyền thống và sản phẩm OCOP của địa phương, có tài liệu giới thiệu về sản phẩm, dịch vụ, địa điểm bán có hạ tầng (bãi đỗ,</w:t>
            </w:r>
            <w:r w:rsidRPr="00C001EC">
              <w:rPr>
                <w:color w:val="222222"/>
                <w:sz w:val="26"/>
                <w:szCs w:val="26"/>
                <w:lang w:val="vi-VN"/>
              </w:rPr>
              <w:t xml:space="preserve"> nhà vệ sinh</w:t>
            </w:r>
            <w:r w:rsidRPr="00C001EC">
              <w:rPr>
                <w:color w:val="222222"/>
                <w:sz w:val="26"/>
                <w:szCs w:val="26"/>
              </w:rPr>
              <w:t>, khu giới thiệu về dịch vụ) được bố trí hài hòa.</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3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Hình ảnh điểm trưng bày, bán sản phẩm truyền thống, sản phẩm OCOP địa phương. Tờ bướm, catolog giới thiệu về sản phẩm, dịch vụ du lịch</w:t>
            </w:r>
          </w:p>
          <w:p w:rsidR="00FF332D" w:rsidRPr="00C001EC" w:rsidRDefault="00FF332D" w:rsidP="00B54B21">
            <w:pPr>
              <w:spacing w:after="0" w:line="360" w:lineRule="exact"/>
              <w:jc w:val="both"/>
              <w:rPr>
                <w:color w:val="222222"/>
                <w:sz w:val="26"/>
                <w:szCs w:val="26"/>
              </w:rPr>
            </w:pPr>
            <w:r w:rsidRPr="00C001EC">
              <w:rPr>
                <w:color w:val="222222"/>
                <w:sz w:val="26"/>
                <w:szCs w:val="26"/>
              </w:rPr>
              <w:t>Sơ đồ tại điểm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color w:val="222222"/>
                <w:sz w:val="26"/>
                <w:szCs w:val="26"/>
              </w:rPr>
            </w:pPr>
            <w:r w:rsidRPr="00C001EC">
              <w:rPr>
                <w:b/>
                <w:color w:val="222222"/>
                <w:sz w:val="26"/>
                <w:szCs w:val="26"/>
              </w:rPr>
              <w:t>12. Hoạt động trải nghiệm</w:t>
            </w:r>
          </w:p>
        </w:tc>
        <w:tc>
          <w:tcPr>
            <w:tcW w:w="554" w:type="pct"/>
            <w:vAlign w:val="center"/>
          </w:tcPr>
          <w:p w:rsidR="00FF332D" w:rsidRPr="00C001EC" w:rsidRDefault="00FF332D" w:rsidP="00B54B21">
            <w:pPr>
              <w:spacing w:after="0" w:line="360" w:lineRule="exact"/>
              <w:jc w:val="center"/>
              <w:rPr>
                <w:b/>
                <w:color w:val="222222"/>
                <w:sz w:val="26"/>
                <w:szCs w:val="26"/>
              </w:rPr>
            </w:pPr>
            <w:r w:rsidRPr="00C001EC">
              <w:rPr>
                <w:b/>
                <w:color w:val="222222"/>
                <w:sz w:val="26"/>
                <w:szCs w:val="26"/>
              </w:rPr>
              <w:t>2 Điểm</w:t>
            </w:r>
          </w:p>
        </w:tc>
        <w:tc>
          <w:tcPr>
            <w:tcW w:w="2567" w:type="pct"/>
            <w:vAlign w:val="center"/>
          </w:tcPr>
          <w:p w:rsidR="00FF332D" w:rsidRPr="00C001EC" w:rsidRDefault="00FF332D" w:rsidP="00B54B21">
            <w:pPr>
              <w:spacing w:after="0" w:line="360" w:lineRule="exact"/>
              <w:jc w:val="both"/>
              <w:rPr>
                <w:b/>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sz w:val="26"/>
                <w:szCs w:val="26"/>
              </w:rPr>
              <w:t>□ Có hoạt động trải nghiệm</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Hình ảnh hoạt động trải nghiệ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sz w:val="26"/>
                <w:szCs w:val="26"/>
              </w:rPr>
              <w:t>□ Có mô hình hoạt động trải nghiệm</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Bảng thuyết minh về ý nghĩa hoạt động trải nghiệ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b/>
                <w:sz w:val="26"/>
                <w:szCs w:val="26"/>
              </w:rPr>
              <w:t>13. Quản lý và nhân viê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4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dưới 50% lao động tham gia quản lý và nhân viên đã được đào tạo về chuyên môn, nghiệp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ợp đồng lao động (kèm giấy chứng nhận bằng</w:t>
            </w:r>
            <w:r w:rsidRPr="00C001EC">
              <w:rPr>
                <w:color w:val="000000" w:themeColor="text1"/>
                <w:sz w:val="26"/>
                <w:szCs w:val="26"/>
              </w:rPr>
              <w:br/>
              <w:t>cấp, hoặc tham gia các lớp đào tạo chuyên môn,</w:t>
            </w:r>
            <w:r w:rsidRPr="00C001EC">
              <w:rPr>
                <w:color w:val="000000" w:themeColor="text1"/>
                <w:sz w:val="26"/>
                <w:szCs w:val="26"/>
              </w:rPr>
              <w:br/>
              <w:t>nghiệp vụ liên quan)</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từ 50-75% lao động tham gia quản lý và nhân viên đã qua đào tạo về chuyên môn, nghiệp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ợp đồng lao động (kèm giấy chứng nhận bằng</w:t>
            </w:r>
            <w:r w:rsidRPr="00C001EC">
              <w:rPr>
                <w:color w:val="000000" w:themeColor="text1"/>
                <w:sz w:val="26"/>
                <w:szCs w:val="26"/>
              </w:rPr>
              <w:br/>
              <w:t>cấp, hoặc tham gia các lớp đào tạo/tập huấn chuyên môn, nghiệp vụ liên quan)</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xml:space="preserve">□ Trên 75% lao động tham gia quản lý và nhân viên đã qua đào tạo về chuyên môn, nghiệp vụ; có nhân viên tiếp đón thành thạo ít nhất 1 ngoại ngữ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ợp đồng lao động (kèm giấy chứng nhận bằng</w:t>
            </w:r>
            <w:r w:rsidRPr="00C001EC">
              <w:rPr>
                <w:color w:val="000000" w:themeColor="text1"/>
                <w:sz w:val="26"/>
                <w:szCs w:val="26"/>
              </w:rPr>
              <w:br/>
              <w:t>cấp, hoặc tham gia các lớp đào tạo/tập huấn</w:t>
            </w:r>
            <w:r w:rsidRPr="00C001EC">
              <w:rPr>
                <w:color w:val="000000" w:themeColor="text1"/>
                <w:sz w:val="26"/>
                <w:szCs w:val="26"/>
              </w:rPr>
              <w:br/>
              <w:t>chuyên môn, nghiệp vụ liên quan); Bằng cấp,</w:t>
            </w:r>
            <w:r w:rsidRPr="00C001EC">
              <w:rPr>
                <w:color w:val="000000" w:themeColor="text1"/>
                <w:sz w:val="26"/>
                <w:szCs w:val="26"/>
              </w:rPr>
              <w:br/>
              <w:t>giấy chứng nhận (hoặc phỏng vấn trực tiếp) lao</w:t>
            </w:r>
            <w:r w:rsidRPr="00C001EC">
              <w:rPr>
                <w:color w:val="000000" w:themeColor="text1"/>
                <w:sz w:val="26"/>
                <w:szCs w:val="26"/>
              </w:rPr>
              <w:br/>
              <w:t>động làm việc thành thạo ít nhất 01 ngoại ngữ</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color w:val="000000" w:themeColor="text1"/>
                <w:sz w:val="26"/>
                <w:szCs w:val="26"/>
              </w:rPr>
            </w:pPr>
            <w:r w:rsidRPr="00C001EC">
              <w:rPr>
                <w:b/>
                <w:color w:val="000000" w:themeColor="text1"/>
                <w:sz w:val="26"/>
                <w:szCs w:val="26"/>
              </w:rPr>
              <w:t>14. Chất lượng sản phẩm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4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Sản phẩm dịch vụ du lịch phong phú, hấp dẫ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Hình ả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Sản phẩm dịch vụ du lịch phong phú, hấp dẫn, an toàn, chất lượng cao</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ình ảnh, chứng nhận an toàn, chất lượng</w:t>
            </w:r>
          </w:p>
          <w:p w:rsidR="00FF332D" w:rsidRPr="00C001EC" w:rsidRDefault="00FF332D" w:rsidP="00B54B21">
            <w:pPr>
              <w:spacing w:after="0" w:line="360" w:lineRule="exact"/>
              <w:jc w:val="both"/>
              <w:rPr>
                <w:color w:val="000000" w:themeColor="text1"/>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Sản phẩm  dịch vụ du lịch  phong phú, hấp dẫn, an toàn, chất lượng cao và được du khách đánh giá cao qua phiếu đánh giá, bình chọn của khách hàng trên các trang điện tử dịch vụ lữ hành, du lịch uy tín (Booking, Agoda, TripAdvisor, Traveloka, iVivu</w:t>
            </w:r>
            <w:r w:rsidRPr="00C001EC">
              <w:rPr>
                <w:color w:val="000000" w:themeColor="text1"/>
                <w:sz w:val="26"/>
                <w:szCs w:val="26"/>
                <w:lang w:val="vi-VN"/>
              </w:rPr>
              <w:t>…</w:t>
            </w:r>
            <w:r w:rsidRPr="00C001EC">
              <w:rPr>
                <w:color w:val="000000" w:themeColor="text1"/>
                <w:sz w:val="26"/>
                <w:szCs w:val="26"/>
              </w:rPr>
              <w:t>).</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Kết quả đánh giá của khách hà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Sản phẩm  dịch vụ du lịch  phong phú, hấp dẫn, an toàn, chất lượng cao, mang đặc sắc vùng miền và được du khách đánh giá cao qua phiếu đánh giá, bình chọn của khách hàng trên các trang điện tử dịch vụ lữ hành, du lịch uy tín (Booking, Agoda, TripAdvisor, Traveloka, iVivu</w:t>
            </w:r>
            <w:r w:rsidRPr="00C001EC">
              <w:rPr>
                <w:color w:val="000000" w:themeColor="text1"/>
                <w:sz w:val="26"/>
                <w:szCs w:val="26"/>
                <w:lang w:val="vi-VN"/>
              </w:rPr>
              <w:t>…</w:t>
            </w:r>
            <w:r w:rsidRPr="00C001EC">
              <w:rPr>
                <w:color w:val="000000" w:themeColor="text1"/>
                <w:sz w:val="26"/>
                <w:szCs w:val="26"/>
              </w:rPr>
              <w:t>).</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ình ảnh và thuyết minh sản phẩm mang đặc</w:t>
            </w:r>
            <w:r w:rsidRPr="00C001EC">
              <w:rPr>
                <w:color w:val="000000" w:themeColor="text1"/>
                <w:sz w:val="26"/>
                <w:szCs w:val="26"/>
              </w:rPr>
              <w:br/>
              <w:t>sắc vùng miền Kết quả đánh giá của khách hà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sz w:val="26"/>
                <w:szCs w:val="26"/>
              </w:rPr>
              <w:t>15. Chất lượng phục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4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Thái độ phục vụ thân thiện, nhanh nhẹn, chu đáo</w:t>
            </w:r>
          </w:p>
        </w:tc>
        <w:tc>
          <w:tcPr>
            <w:tcW w:w="554"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1 Điểm</w:t>
            </w:r>
          </w:p>
        </w:tc>
        <w:tc>
          <w:tcPr>
            <w:tcW w:w="2567" w:type="pct"/>
            <w:vAlign w:val="center"/>
          </w:tcPr>
          <w:p w:rsidR="00FF332D" w:rsidRPr="00C001EC" w:rsidRDefault="00FF332D" w:rsidP="00B54B21">
            <w:pPr>
              <w:jc w:val="both"/>
              <w:rPr>
                <w:color w:val="000000" w:themeColor="text1"/>
                <w:sz w:val="26"/>
                <w:szCs w:val="26"/>
              </w:rPr>
            </w:pPr>
            <w:r w:rsidRPr="00C001EC">
              <w:rPr>
                <w:color w:val="000000" w:themeColor="text1"/>
                <w:sz w:val="26"/>
                <w:szCs w:val="26"/>
              </w:rPr>
              <w:t>Bảng đánh giá/ lấy ý kiến của du khách hoặc</w:t>
            </w:r>
            <w:r w:rsidRPr="00C001EC">
              <w:rPr>
                <w:color w:val="000000" w:themeColor="text1"/>
                <w:sz w:val="26"/>
                <w:szCs w:val="26"/>
              </w:rPr>
              <w:br/>
              <w:t>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Thái độ phục vụ thân thiện, nhanh nhẹn, chu đáo, được du khách đánh giá cao</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Bảng đánh giá/ lấy ý kiến của du khách hoặc kết</w:t>
            </w:r>
            <w:r w:rsidRPr="00C001EC">
              <w:rPr>
                <w:color w:val="000000" w:themeColor="text1"/>
                <w:sz w:val="26"/>
                <w:szCs w:val="26"/>
              </w:rPr>
              <w:br/>
              <w:t>quả 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Thái độ phục vụ thân thiện, nhanh nhẹn, chu đáo, được du khách đánh giá cao </w:t>
            </w:r>
            <w:r w:rsidRPr="00C001EC">
              <w:rPr>
                <w:color w:val="000000" w:themeColor="text1"/>
                <w:sz w:val="26"/>
                <w:szCs w:val="26"/>
              </w:rPr>
              <w:t xml:space="preserve"> qua phiếu đánh giá, bình chọn của khách hàng trên các trang điện tử dịch vụ lữ hành, du lịch uy tín (Booking, Agoda, TripAdvisor, Traveloka, iVivu</w:t>
            </w:r>
            <w:r w:rsidRPr="00C001EC">
              <w:rPr>
                <w:color w:val="000000" w:themeColor="text1"/>
                <w:sz w:val="26"/>
                <w:szCs w:val="26"/>
                <w:lang w:val="vi-VN"/>
              </w:rPr>
              <w:t>…</w:t>
            </w:r>
            <w:r w:rsidRPr="00C001EC">
              <w:rPr>
                <w:color w:val="000000" w:themeColor="text1"/>
                <w:sz w:val="26"/>
                <w:szCs w:val="26"/>
              </w:rPr>
              <w:t>).</w:t>
            </w:r>
            <w:r w:rsidRPr="00C001EC">
              <w:rPr>
                <w:sz w:val="26"/>
                <w:szCs w:val="26"/>
              </w:rPr>
              <w:t xml:space="preserve">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ình ảnh nhận xét dịch vụ trên phiếu đánh giá</w:t>
            </w:r>
            <w:r w:rsidRPr="00C001EC">
              <w:rPr>
                <w:color w:val="000000" w:themeColor="text1"/>
                <w:sz w:val="26"/>
                <w:szCs w:val="26"/>
              </w:rPr>
              <w:br/>
              <w:t>hoặc trên các trang điện tử dịch vụ lữ hành, du lịch uy tín (Booking, Agoda, TripAdvisor, Traveloka, iVivu...)</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sz w:val="26"/>
                <w:szCs w:val="26"/>
              </w:rPr>
              <w:t>16. Tiện nghi</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3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rFonts w:eastAsia="Tahoma"/>
                <w:sz w:val="26"/>
                <w:szCs w:val="26"/>
              </w:rPr>
              <w:t>a. Trường hợp 1: Cộng đồng</w:t>
            </w:r>
            <w:r w:rsidRPr="00C001EC">
              <w:rPr>
                <w:bCs/>
                <w:sz w:val="26"/>
                <w:szCs w:val="26"/>
              </w:rPr>
              <w:t xml:space="preserve"> dịch vụ du lịch </w:t>
            </w:r>
          </w:p>
        </w:tc>
        <w:tc>
          <w:tcPr>
            <w:tcW w:w="554" w:type="pct"/>
            <w:vAlign w:val="center"/>
          </w:tcPr>
          <w:p w:rsidR="00FF332D" w:rsidRPr="00C001EC" w:rsidRDefault="00FF332D" w:rsidP="00B54B21">
            <w:pPr>
              <w:spacing w:after="0" w:line="360" w:lineRule="exact"/>
              <w:jc w:val="center"/>
              <w:rPr>
                <w:rFonts w:eastAsia="Tahoma"/>
                <w:b/>
                <w:sz w:val="26"/>
                <w:szCs w:val="26"/>
              </w:rPr>
            </w:pP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sz w:val="26"/>
                <w:szCs w:val="26"/>
              </w:rPr>
              <w:t>□ Hạ tầng giao thông nội bộ thuận tiện, điện, nước sạch,</w:t>
            </w:r>
            <w:r w:rsidRPr="00C001EC">
              <w:rPr>
                <w:sz w:val="26"/>
                <w:szCs w:val="26"/>
                <w:lang w:val="vi-VN"/>
              </w:rPr>
              <w:t xml:space="preserve"> </w:t>
            </w:r>
            <w:r w:rsidRPr="00C001EC">
              <w:rPr>
                <w:sz w:val="26"/>
                <w:szCs w:val="26"/>
              </w:rPr>
              <w:t xml:space="preserve">khu </w:t>
            </w:r>
            <w:r w:rsidRPr="00C001EC">
              <w:rPr>
                <w:sz w:val="26"/>
                <w:szCs w:val="26"/>
                <w:lang w:val="vi-VN"/>
              </w:rPr>
              <w:t xml:space="preserve">vệ sinh, </w:t>
            </w:r>
            <w:r w:rsidRPr="00C001EC">
              <w:rPr>
                <w:sz w:val="26"/>
                <w:szCs w:val="26"/>
              </w:rPr>
              <w:t>dịch vụ internet đầy đủ</w:t>
            </w:r>
          </w:p>
        </w:tc>
        <w:tc>
          <w:tcPr>
            <w:tcW w:w="554" w:type="pct"/>
            <w:vAlign w:val="center"/>
          </w:tcPr>
          <w:p w:rsidR="00FF332D" w:rsidRPr="00C001EC" w:rsidRDefault="00FF332D" w:rsidP="00B54B21">
            <w:pPr>
              <w:spacing w:after="0" w:line="360" w:lineRule="exact"/>
              <w:jc w:val="center"/>
              <w:rPr>
                <w:rFonts w:eastAsia="Tahoma"/>
                <w:b/>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Bảng đánh giá/ lấy ý kiến của du khách hoặc kết</w:t>
            </w:r>
            <w:r w:rsidRPr="00C001EC">
              <w:rPr>
                <w:sz w:val="26"/>
                <w:szCs w:val="26"/>
              </w:rPr>
              <w:br/>
              <w:t>quả 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Hạ tầng giao thông nội bộ thuận tiện, điện, nước sạch,</w:t>
            </w:r>
            <w:r w:rsidRPr="00C001EC">
              <w:rPr>
                <w:sz w:val="26"/>
                <w:szCs w:val="26"/>
                <w:lang w:val="vi-VN"/>
              </w:rPr>
              <w:t xml:space="preserve"> </w:t>
            </w:r>
            <w:r w:rsidRPr="00C001EC">
              <w:rPr>
                <w:sz w:val="26"/>
                <w:szCs w:val="26"/>
              </w:rPr>
              <w:t xml:space="preserve">khu </w:t>
            </w:r>
            <w:r w:rsidRPr="00C001EC">
              <w:rPr>
                <w:sz w:val="26"/>
                <w:szCs w:val="26"/>
                <w:lang w:val="vi-VN"/>
              </w:rPr>
              <w:t xml:space="preserve">vệ sinh, </w:t>
            </w:r>
            <w:r w:rsidRPr="00C001EC">
              <w:rPr>
                <w:sz w:val="26"/>
                <w:szCs w:val="26"/>
              </w:rPr>
              <w:t>dịch vụ internet đầy đủ, xã/thôn có các tiêu chí (giao thông, điện, nước, vệ sinh môi trường, vệ sinh ATTP) đạt chuẩn nông thôn mới.</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Bảng đánh giá/ lấy ý kiến của du khách hoặc kết</w:t>
            </w:r>
            <w:r w:rsidRPr="00C001EC">
              <w:rPr>
                <w:sz w:val="26"/>
                <w:szCs w:val="26"/>
              </w:rPr>
              <w:br/>
              <w:t>quả kiểm tra cơ sở Kết quả đánh giá tiêu chí</w:t>
            </w:r>
            <w:r w:rsidRPr="00C001EC">
              <w:rPr>
                <w:sz w:val="26"/>
                <w:szCs w:val="26"/>
              </w:rPr>
              <w:br/>
              <w:t>(giao thông, điện, nước, vệ sinh môi trường, vệ</w:t>
            </w:r>
            <w:r w:rsidRPr="00C001EC">
              <w:rPr>
                <w:sz w:val="26"/>
                <w:szCs w:val="26"/>
              </w:rPr>
              <w:br/>
              <w:t>sinh an toàn thực phẩm) đạt chuẩn nông thôn</w:t>
            </w:r>
            <w:r w:rsidRPr="00C001EC">
              <w:rPr>
                <w:sz w:val="26"/>
                <w:szCs w:val="26"/>
              </w:rPr>
              <w:br/>
              <w:t>mới</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rFonts w:eastAsia="Tahoma"/>
                <w:sz w:val="26"/>
                <w:szCs w:val="26"/>
              </w:rPr>
              <w:t xml:space="preserve">b. Trường hợp 2: Điểm dịch vụ du lịch </w:t>
            </w:r>
          </w:p>
        </w:tc>
        <w:tc>
          <w:tcPr>
            <w:tcW w:w="554" w:type="pct"/>
            <w:vAlign w:val="center"/>
          </w:tcPr>
          <w:p w:rsidR="00FF332D" w:rsidRPr="00C001EC" w:rsidRDefault="00FF332D" w:rsidP="00B54B21">
            <w:pPr>
              <w:spacing w:after="0" w:line="360" w:lineRule="exact"/>
              <w:jc w:val="center"/>
              <w:rPr>
                <w:rFonts w:eastAsia="Tahoma"/>
                <w:b/>
                <w:sz w:val="26"/>
                <w:szCs w:val="26"/>
              </w:rPr>
            </w:pP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sz w:val="26"/>
                <w:szCs w:val="26"/>
              </w:rPr>
              <w:t>□ Có hệ thống điện</w:t>
            </w:r>
            <w:r w:rsidRPr="00C001EC">
              <w:rPr>
                <w:sz w:val="26"/>
                <w:szCs w:val="26"/>
                <w:lang w:val="vi-VN"/>
              </w:rPr>
              <w:t xml:space="preserve">, </w:t>
            </w:r>
            <w:r w:rsidRPr="00C001EC">
              <w:rPr>
                <w:sz w:val="26"/>
                <w:szCs w:val="26"/>
              </w:rPr>
              <w:t>nước sạch, khu vệ</w:t>
            </w:r>
            <w:r w:rsidRPr="00C001EC">
              <w:rPr>
                <w:sz w:val="26"/>
                <w:szCs w:val="26"/>
                <w:lang w:val="vi-VN"/>
              </w:rPr>
              <w:t xml:space="preserve"> sinh, </w:t>
            </w:r>
            <w:r w:rsidRPr="00C001EC">
              <w:rPr>
                <w:sz w:val="26"/>
                <w:szCs w:val="26"/>
              </w:rPr>
              <w:t>dịch vụ internet đầy đủ</w:t>
            </w:r>
          </w:p>
        </w:tc>
        <w:tc>
          <w:tcPr>
            <w:tcW w:w="554" w:type="pct"/>
            <w:vAlign w:val="center"/>
          </w:tcPr>
          <w:p w:rsidR="00FF332D" w:rsidRPr="00C001EC" w:rsidRDefault="00FF332D" w:rsidP="00B54B21">
            <w:pPr>
              <w:spacing w:after="0" w:line="360" w:lineRule="exact"/>
              <w:jc w:val="center"/>
              <w:rPr>
                <w:rFonts w:eastAsia="Tahoma"/>
                <w:b/>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pPr>
            <w:r w:rsidRPr="00C001EC">
              <w:rPr>
                <w:sz w:val="26"/>
                <w:szCs w:val="26"/>
              </w:rPr>
              <w:t>Bảng đánh giá/ lấy ý kiến của du khách hoặc kết</w:t>
            </w:r>
            <w:r w:rsidRPr="00C001EC">
              <w:rPr>
                <w:sz w:val="26"/>
                <w:szCs w:val="26"/>
              </w:rPr>
              <w:br/>
              <w:t>quả 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hệ thống điện</w:t>
            </w:r>
            <w:r w:rsidRPr="00C001EC">
              <w:rPr>
                <w:sz w:val="26"/>
                <w:szCs w:val="26"/>
                <w:lang w:val="vi-VN"/>
              </w:rPr>
              <w:t xml:space="preserve">, </w:t>
            </w:r>
            <w:r w:rsidRPr="00C001EC">
              <w:rPr>
                <w:sz w:val="26"/>
                <w:szCs w:val="26"/>
              </w:rPr>
              <w:t>nước sạch, khu vệ</w:t>
            </w:r>
            <w:r w:rsidRPr="00C001EC">
              <w:rPr>
                <w:sz w:val="26"/>
                <w:szCs w:val="26"/>
                <w:lang w:val="vi-VN"/>
              </w:rPr>
              <w:t xml:space="preserve"> sinh, </w:t>
            </w:r>
            <w:r w:rsidRPr="00C001EC">
              <w:rPr>
                <w:sz w:val="26"/>
                <w:szCs w:val="26"/>
              </w:rPr>
              <w:t>dịch vụ internet đầy đủ, đảm bảo chất lượng và khách đánh giá cao.</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Kết quả đánh giá của khách hàng</w:t>
            </w:r>
          </w:p>
          <w:p w:rsidR="00FF332D" w:rsidRPr="00C001EC" w:rsidRDefault="00FF332D" w:rsidP="00B54B21">
            <w:pPr>
              <w:spacing w:after="0" w:line="360" w:lineRule="exact"/>
              <w:jc w:val="both"/>
              <w:rPr>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sz w:val="26"/>
                <w:szCs w:val="26"/>
              </w:rPr>
              <w:t>17. Hoạt động thu hút khách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3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cung cấp, tổ chức hoạt động trình diễn lễ, hội, văn hóa tại điểm dịch vụ du lịc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pPr>
            <w:r w:rsidRPr="00C001EC">
              <w:rPr>
                <w:sz w:val="26"/>
                <w:szCs w:val="26"/>
              </w:rPr>
              <w:t>Hình</w:t>
            </w:r>
            <w:r w:rsidRPr="00C001EC">
              <w:rPr>
                <w:rStyle w:val="fontstyle01"/>
                <w:rFonts w:ascii="Times New Roman" w:hAnsi="Times New Roman"/>
              </w:rPr>
              <w:t xml:space="preserve"> ảnh minh chứ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ung cấp, tổ chức hoạt động trình diễn lễ hội, văn hóa tại điểm dịch vụ du lịch và mang tính cộng đồng ít nhất 2 lần/năm</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Kế hoạch/Giấy xin phép cung cấp, tổ chức tổ</w:t>
            </w:r>
            <w:r w:rsidRPr="00C001EC">
              <w:rPr>
                <w:sz w:val="26"/>
                <w:szCs w:val="26"/>
              </w:rPr>
              <w:br/>
              <w:t>chức hoạt động trình diễn lễ hội, văn hóa tại</w:t>
            </w:r>
            <w:r w:rsidRPr="00C001EC">
              <w:rPr>
                <w:sz w:val="26"/>
                <w:szCs w:val="26"/>
              </w:rPr>
              <w:br/>
              <w:t>điểm dịch vụ du lịch và mang tính cộng đồng ít</w:t>
            </w:r>
            <w:r w:rsidRPr="00C001EC">
              <w:rPr>
                <w:sz w:val="26"/>
                <w:szCs w:val="26"/>
              </w:rPr>
              <w:br/>
              <w:t>nhất 02 lần/năm được cơ quan có thẩm quyền</w:t>
            </w:r>
            <w:r w:rsidRPr="00C001EC">
              <w:rPr>
                <w:sz w:val="26"/>
                <w:szCs w:val="26"/>
              </w:rPr>
              <w:br/>
              <w:t>phê duyệt</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ung cấp, tổ chức hoạt động trình diễn lễ hội, văn hóa tại điểm dịch vụ du lịch và mang tính cộng đồng, đặc sắc văn hóa dân tộc, vùng miền ít nhất 2 lần/năm</w:t>
            </w:r>
          </w:p>
        </w:tc>
        <w:tc>
          <w:tcPr>
            <w:tcW w:w="554" w:type="pct"/>
            <w:vAlign w:val="center"/>
          </w:tcPr>
          <w:p w:rsidR="00FF332D" w:rsidRPr="00C001EC" w:rsidRDefault="00FF332D" w:rsidP="00B54B21">
            <w:pPr>
              <w:spacing w:after="0" w:line="360" w:lineRule="exact"/>
              <w:jc w:val="center"/>
              <w:rPr>
                <w:rFonts w:eastAsia="Tahoma"/>
                <w:bCs/>
                <w:sz w:val="26"/>
                <w:szCs w:val="26"/>
              </w:rPr>
            </w:pPr>
            <w:r w:rsidRPr="00C001EC">
              <w:rPr>
                <w:rFonts w:eastAsia="Tahoma"/>
                <w:bCs/>
                <w:sz w:val="26"/>
                <w:szCs w:val="26"/>
              </w:rPr>
              <w:t>3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Kế hoạch/Giấy xin phép cung cấp, tổ chức tổ</w:t>
            </w:r>
            <w:r w:rsidRPr="00C001EC">
              <w:rPr>
                <w:sz w:val="26"/>
                <w:szCs w:val="26"/>
              </w:rPr>
              <w:br/>
              <w:t>chức hoạt động trình diễn lễ hội, văn hóa tại</w:t>
            </w:r>
            <w:r w:rsidRPr="00C001EC">
              <w:rPr>
                <w:sz w:val="26"/>
                <w:szCs w:val="26"/>
              </w:rPr>
              <w:br/>
              <w:t>điểm dịch vụ du lịch và mang tính cộng đồng ít</w:t>
            </w:r>
            <w:r w:rsidRPr="00C001EC">
              <w:rPr>
                <w:sz w:val="26"/>
                <w:szCs w:val="26"/>
              </w:rPr>
              <w:br/>
              <w:t>nhất 02 lần/năm được cơ quan có thẩm quyền</w:t>
            </w:r>
            <w:r w:rsidRPr="00C001EC">
              <w:rPr>
                <w:sz w:val="26"/>
                <w:szCs w:val="26"/>
              </w:rPr>
              <w:br/>
              <w:t>phê duyệt Lễ hội mang tính đặc sắc văn hóa dân</w:t>
            </w:r>
            <w:r w:rsidRPr="00C001EC">
              <w:rPr>
                <w:sz w:val="26"/>
                <w:szCs w:val="26"/>
              </w:rPr>
              <w:br/>
              <w:t>tộc, vùng miền</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color w:val="212529"/>
                <w:sz w:val="26"/>
                <w:szCs w:val="26"/>
                <w:shd w:val="clear" w:color="auto" w:fill="FFFFFF"/>
              </w:rPr>
              <w:t>18. Hàng hóa dịch vụ (ăn uống, đồ lưu niệm…)</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2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40" w:lineRule="exact"/>
              <w:jc w:val="both"/>
              <w:rPr>
                <w:sz w:val="26"/>
                <w:szCs w:val="26"/>
              </w:rPr>
            </w:pPr>
            <w:r w:rsidRPr="00C001EC">
              <w:rPr>
                <w:sz w:val="26"/>
                <w:szCs w:val="26"/>
              </w:rPr>
              <w:t>□ Hàng hóa dịch vụ có nguồn gốc rõ ràng, có tiêu chuẩn chất lượng phù hợp mang tính đặc sản địa phương</w:t>
            </w:r>
          </w:p>
        </w:tc>
        <w:tc>
          <w:tcPr>
            <w:tcW w:w="554" w:type="pct"/>
            <w:vAlign w:val="center"/>
          </w:tcPr>
          <w:p w:rsidR="00FF332D" w:rsidRPr="00C001EC" w:rsidRDefault="00FF332D" w:rsidP="00B54B21">
            <w:pPr>
              <w:spacing w:after="0" w:line="340" w:lineRule="exact"/>
              <w:jc w:val="both"/>
              <w:rPr>
                <w:sz w:val="26"/>
                <w:szCs w:val="26"/>
              </w:rPr>
            </w:pPr>
            <w:r w:rsidRPr="00C001EC">
              <w:rPr>
                <w:sz w:val="26"/>
                <w:szCs w:val="26"/>
              </w:rPr>
              <w:t>1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Hóa đơn/Hợp đồng mua hàng hóa</w:t>
            </w:r>
          </w:p>
        </w:tc>
      </w:tr>
      <w:tr w:rsidR="00FF332D" w:rsidRPr="00C001EC" w:rsidTr="00FF332D">
        <w:trPr>
          <w:jc w:val="center"/>
        </w:trPr>
        <w:tc>
          <w:tcPr>
            <w:tcW w:w="1879" w:type="pct"/>
            <w:vAlign w:val="center"/>
          </w:tcPr>
          <w:p w:rsidR="00FF332D" w:rsidRPr="00C001EC" w:rsidRDefault="00FF332D" w:rsidP="00B54B21">
            <w:pPr>
              <w:spacing w:after="0" w:line="340" w:lineRule="exact"/>
              <w:jc w:val="both"/>
              <w:rPr>
                <w:sz w:val="26"/>
                <w:szCs w:val="26"/>
              </w:rPr>
            </w:pPr>
            <w:r w:rsidRPr="00C001EC">
              <w:rPr>
                <w:sz w:val="26"/>
                <w:szCs w:val="26"/>
              </w:rPr>
              <w:t xml:space="preserve">□  Hàng hóa dịch vụ có nguồn gốc rõ ràng, có tiêu chuẩn chất lượng phù hợp mang tính đặc sản địa phương, và bảo đảm vệ sinh an toàn thực phẩm, có sản phẩm OCOP được bày, bán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Hóa đơn/Hợp đồng mua hàng hóa Chứng nhận</w:t>
            </w:r>
            <w:r w:rsidRPr="00C001EC">
              <w:rPr>
                <w:sz w:val="26"/>
                <w:szCs w:val="26"/>
              </w:rPr>
              <w:br/>
              <w:t>đảm bảo chất lượng hàng hóa hoặc hàng hóa là</w:t>
            </w:r>
            <w:r w:rsidRPr="00C001EC">
              <w:rPr>
                <w:sz w:val="26"/>
                <w:szCs w:val="26"/>
              </w:rPr>
              <w:br/>
              <w:t>sản phẩm OCOP</w:t>
            </w:r>
          </w:p>
        </w:tc>
      </w:tr>
    </w:tbl>
    <w:p w:rsidR="00725DEB" w:rsidRPr="00C001EC" w:rsidRDefault="00725DEB" w:rsidP="00725DEB">
      <w:pPr>
        <w:widowControl w:val="0"/>
        <w:tabs>
          <w:tab w:val="left" w:pos="709"/>
        </w:tabs>
        <w:spacing w:after="0" w:line="312" w:lineRule="auto"/>
        <w:contextualSpacing/>
        <w:rPr>
          <w:rFonts w:eastAsia="Times New Roman"/>
          <w:i/>
          <w:sz w:val="28"/>
          <w:szCs w:val="28"/>
        </w:rPr>
      </w:pPr>
      <w:r w:rsidRPr="00C001EC">
        <w:rPr>
          <w:rFonts w:eastAsia="Times New Roman"/>
          <w:i/>
          <w:sz w:val="28"/>
          <w:szCs w:val="28"/>
        </w:rPr>
        <w:br w:type="page"/>
      </w:r>
    </w:p>
    <w:p w:rsidR="00725DEB" w:rsidRPr="00C001EC" w:rsidRDefault="00725DEB" w:rsidP="00FF2C31">
      <w:pPr>
        <w:widowControl w:val="0"/>
        <w:tabs>
          <w:tab w:val="left" w:pos="709"/>
        </w:tabs>
        <w:spacing w:after="0" w:line="312" w:lineRule="auto"/>
        <w:contextualSpacing/>
        <w:rPr>
          <w:rFonts w:eastAsia="Times New Roman"/>
          <w:b/>
          <w:sz w:val="28"/>
          <w:szCs w:val="28"/>
        </w:rPr>
      </w:pPr>
      <w:r w:rsidRPr="00C001EC">
        <w:rPr>
          <w:rFonts w:eastAsia="Times New Roman"/>
          <w:b/>
          <w:sz w:val="28"/>
          <w:szCs w:val="28"/>
        </w:rPr>
        <w:t>Phụ lục 12. Kế hoạch thăm quan học tập, trao đổi kinh nghiệm</w:t>
      </w:r>
    </w:p>
    <w:p w:rsidR="00725DEB" w:rsidRPr="00C001EC" w:rsidRDefault="00725DEB" w:rsidP="00FF2C31">
      <w:pPr>
        <w:widowControl w:val="0"/>
        <w:tabs>
          <w:tab w:val="left" w:pos="709"/>
        </w:tabs>
        <w:spacing w:after="0" w:line="312" w:lineRule="auto"/>
        <w:contextualSpacing/>
        <w:rPr>
          <w:rFonts w:eastAsia="Times New Roman"/>
          <w:i/>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1"/>
        <w:gridCol w:w="2741"/>
        <w:gridCol w:w="3349"/>
        <w:gridCol w:w="2890"/>
      </w:tblGrid>
      <w:tr w:rsidR="00725DEB" w:rsidRPr="00C001EC" w:rsidTr="003623A5">
        <w:trPr>
          <w:tblHeader/>
          <w:jc w:val="center"/>
        </w:trPr>
        <w:tc>
          <w:tcPr>
            <w:tcW w:w="414" w:type="pct"/>
            <w:vAlign w:val="center"/>
          </w:tcPr>
          <w:p w:rsidR="00725DEB" w:rsidRPr="00C001EC" w:rsidRDefault="00725DEB" w:rsidP="004E1DAD">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STT</w:t>
            </w:r>
          </w:p>
        </w:tc>
        <w:tc>
          <w:tcPr>
            <w:tcW w:w="1400" w:type="pct"/>
            <w:vAlign w:val="center"/>
          </w:tcPr>
          <w:p w:rsidR="00725DEB" w:rsidRPr="00C001EC" w:rsidRDefault="00725DEB">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THỜI GIAN</w:t>
            </w:r>
          </w:p>
        </w:tc>
        <w:tc>
          <w:tcPr>
            <w:tcW w:w="1710" w:type="pct"/>
            <w:vAlign w:val="center"/>
          </w:tcPr>
          <w:p w:rsidR="00725DEB" w:rsidRPr="00C001EC" w:rsidRDefault="00725DEB">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NỘI DUNG</w:t>
            </w:r>
          </w:p>
        </w:tc>
        <w:tc>
          <w:tcPr>
            <w:tcW w:w="1476" w:type="pct"/>
            <w:vAlign w:val="center"/>
          </w:tcPr>
          <w:p w:rsidR="00725DEB" w:rsidRPr="00C001EC" w:rsidRDefault="00725DEB">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ĐỊA ĐIỂM</w:t>
            </w:r>
          </w:p>
        </w:tc>
      </w:tr>
      <w:tr w:rsidR="00725DEB" w:rsidRPr="00C001EC" w:rsidTr="003623A5">
        <w:trPr>
          <w:trHeight w:val="436"/>
          <w:jc w:val="center"/>
        </w:trPr>
        <w:tc>
          <w:tcPr>
            <w:tcW w:w="5000" w:type="pct"/>
            <w:gridSpan w:val="4"/>
          </w:tcPr>
          <w:p w:rsidR="00725DEB" w:rsidRPr="00C001EC" w:rsidRDefault="00725DEB" w:rsidP="004E1DAD">
            <w:pPr>
              <w:widowControl w:val="0"/>
              <w:tabs>
                <w:tab w:val="left" w:pos="567"/>
              </w:tabs>
              <w:spacing w:after="0" w:line="312" w:lineRule="auto"/>
              <w:jc w:val="both"/>
              <w:rPr>
                <w:rFonts w:eastAsia="Times New Roman"/>
                <w:sz w:val="26"/>
                <w:szCs w:val="26"/>
              </w:rPr>
            </w:pPr>
            <w:r w:rsidRPr="00C001EC">
              <w:rPr>
                <w:rFonts w:eastAsia="Times New Roman"/>
                <w:sz w:val="26"/>
                <w:szCs w:val="26"/>
              </w:rPr>
              <w:t>Ngày….tháng ….. Năm….. (ngày thứ nhất)</w:t>
            </w:r>
          </w:p>
        </w:tc>
      </w:tr>
      <w:tr w:rsidR="00725DEB" w:rsidRPr="00C001EC" w:rsidTr="003623A5">
        <w:trPr>
          <w:trHeight w:val="558"/>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1</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Sáng: Từ ……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ập trung và bắt đầu di chuyển đến điểm thăm quan, nội dung chuyến thăm quan</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tập trung; địa điểm đến; địa điểm chuyến thăm quan</w:t>
            </w:r>
          </w:p>
        </w:tc>
      </w:tr>
      <w:tr w:rsidR="00725DEB" w:rsidRPr="00C001EC" w:rsidTr="003623A5">
        <w:trPr>
          <w:trHeight w:val="581"/>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2</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trưa: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ăn trưa</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nghỉ ăn trưa</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3</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Chiều: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Di chuyển đến địa điểm tiếp theo; Nội dung chuyến thăm quan tiếp theo</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học tập và chia sẽ kinh nghiệm tiếp theo</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4</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ối: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Ăn cơm tối và nghỉ ngơi</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ăn cơm tối và nghỉ ngơi</w:t>
            </w:r>
          </w:p>
        </w:tc>
      </w:tr>
      <w:tr w:rsidR="00725DEB" w:rsidRPr="00C001EC" w:rsidTr="003623A5">
        <w:trPr>
          <w:trHeight w:val="436"/>
          <w:jc w:val="center"/>
        </w:trPr>
        <w:tc>
          <w:tcPr>
            <w:tcW w:w="5000" w:type="pct"/>
            <w:gridSpan w:val="4"/>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ày….tháng ….. Năm….. (ngày thứ nhất)</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1</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Sáng: Từ ……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ập trung và bắt đầu di chuyển đến điểm thăm quan, nội dung chuyến thăm quan</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tập trung; địa điểm đến; địa điểm chuyến thăm quan</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2</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trưa: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ăn trưa</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nghỉ ăn trưa</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3</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Chiều: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Di chuyển đến địa điểm tiếp theo; Nội dung chuyến thăm quan tiếp theo</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học tập và chia sẽ kinh nghiệm tiếp theo</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4</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ối: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Ăn cơm tối và nghỉ ngơi</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ăn cơm tối và nghỉ ngơi</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r>
    </w:tbl>
    <w:p w:rsidR="00DE04D4" w:rsidRPr="00C001EC" w:rsidRDefault="00DE04D4" w:rsidP="00FF2C31">
      <w:pPr>
        <w:widowControl w:val="0"/>
        <w:tabs>
          <w:tab w:val="left" w:pos="709"/>
        </w:tabs>
        <w:spacing w:after="0" w:line="312" w:lineRule="auto"/>
        <w:contextualSpacing/>
        <w:rPr>
          <w:i/>
        </w:rPr>
      </w:pPr>
    </w:p>
    <w:sectPr w:rsidR="00DE04D4" w:rsidRPr="00C001EC" w:rsidSect="00FF2C31">
      <w:pgSz w:w="12240" w:h="15840"/>
      <w:pgMar w:top="1021" w:right="1021" w:bottom="1021" w:left="164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5314" w:rsidRDefault="00085314" w:rsidP="00E236FA">
      <w:pPr>
        <w:spacing w:after="0" w:line="240" w:lineRule="auto"/>
      </w:pPr>
      <w:r>
        <w:separator/>
      </w:r>
    </w:p>
  </w:endnote>
  <w:endnote w:type="continuationSeparator" w:id="1">
    <w:p w:rsidR="00085314" w:rsidRDefault="00085314" w:rsidP="00E236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notTrueType/>
    <w:pitch w:val="default"/>
    <w:sig w:usb0="00000000" w:usb1="00000000" w:usb2="00000000" w:usb3="00000000" w:csb0="00000000" w:csb1="00000000"/>
  </w:font>
  <w:font w:name="Webdings">
    <w:panose1 w:val="05030102010509060703"/>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Roboto">
    <w:altName w:val="Segoe Print"/>
    <w:charset w:val="00"/>
    <w:family w:val="auto"/>
    <w:pitch w:val="default"/>
    <w:sig w:usb0="00000000" w:usb1="00000000" w:usb2="00000000" w:usb3="00000000" w:csb0="00040001" w:csb1="00000000"/>
  </w:font>
  <w:font w:name="Tahoma">
    <w:panose1 w:val="020B0604030504040204"/>
    <w:charset w:val="00"/>
    <w:family w:val="swiss"/>
    <w:notTrueType/>
    <w:pitch w:val="variable"/>
    <w:sig w:usb0="00000003" w:usb1="00000000" w:usb2="00000000" w:usb3="00000000" w:csb0="00000001" w:csb1="00000000"/>
  </w:font>
  <w:font w:name="HGSGothicM">
    <w:altName w:val="MS Gothic"/>
    <w:panose1 w:val="00000000000000000000"/>
    <w:charset w:val="80"/>
    <w:family w:val="modern"/>
    <w:notTrueType/>
    <w:pitch w:val="variable"/>
    <w:sig w:usb0="00000000" w:usb1="08070000" w:usb2="00000010" w:usb3="00000000" w:csb0="00020000" w:csb1="00000000"/>
  </w:font>
  <w:font w:name=".VnTime">
    <w:panose1 w:val="020B7200000000000000"/>
    <w:charset w:val="00"/>
    <w:family w:val="swiss"/>
    <w:pitch w:val="variable"/>
    <w:sig w:usb0="00000003" w:usb1="00000000" w:usb2="00000000" w:usb3="00000000" w:csb0="00000001" w:csb1="00000000"/>
  </w:font>
  <w:font w:name="VNtimes New Roman">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mn-ea">
    <w:altName w:val="Times New Roman"/>
    <w:charset w:val="00"/>
    <w:family w:val="roman"/>
    <w:pitch w:val="default"/>
    <w:sig w:usb0="00000000" w:usb1="00000000" w:usb2="00000000" w:usb3="00000000" w:csb0="00040001" w:csb1="00000000"/>
  </w:font>
  <w:font w:name="+mj-ea">
    <w:altName w:val="Times New Roman"/>
    <w:charset w:val="00"/>
    <w:family w:val="roman"/>
    <w:pitch w:val="default"/>
    <w:sig w:usb0="00000000" w:usb1="00000000" w:usb2="00000000"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41A8" w:rsidRDefault="00EE41A8">
    <w:pPr>
      <w:pStyle w:val="Footer"/>
      <w:jc w:val="right"/>
    </w:pPr>
  </w:p>
  <w:p w:rsidR="00EE41A8" w:rsidRDefault="00EE41A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054162"/>
      <w:docPartObj>
        <w:docPartGallery w:val="Page Numbers (Bottom of Page)"/>
        <w:docPartUnique/>
      </w:docPartObj>
    </w:sdtPr>
    <w:sdtEndPr>
      <w:rPr>
        <w:noProof/>
      </w:rPr>
    </w:sdtEndPr>
    <w:sdtContent>
      <w:p w:rsidR="00EE41A8" w:rsidRDefault="007A6A16">
        <w:pPr>
          <w:pStyle w:val="Footer"/>
          <w:jc w:val="right"/>
        </w:pPr>
        <w:r>
          <w:fldChar w:fldCharType="begin"/>
        </w:r>
        <w:r w:rsidR="00EE41A8">
          <w:instrText xml:space="preserve"> PAGE   \* MERGEFORMAT </w:instrText>
        </w:r>
        <w:r>
          <w:fldChar w:fldCharType="separate"/>
        </w:r>
        <w:r w:rsidR="002A4450">
          <w:rPr>
            <w:noProof/>
          </w:rPr>
          <w:t>i</w:t>
        </w:r>
        <w:r>
          <w:rPr>
            <w:noProof/>
          </w:rPr>
          <w:fldChar w:fldCharType="end"/>
        </w:r>
      </w:p>
    </w:sdtContent>
  </w:sdt>
  <w:p w:rsidR="00EE41A8" w:rsidRDefault="00EE41A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9997961"/>
      <w:docPartObj>
        <w:docPartGallery w:val="Page Numbers (Bottom of Page)"/>
        <w:docPartUnique/>
      </w:docPartObj>
    </w:sdtPr>
    <w:sdtEndPr>
      <w:rPr>
        <w:noProof/>
      </w:rPr>
    </w:sdtEndPr>
    <w:sdtContent>
      <w:p w:rsidR="00EE41A8" w:rsidRDefault="007A6A16">
        <w:pPr>
          <w:pStyle w:val="Footer"/>
          <w:jc w:val="right"/>
        </w:pPr>
        <w:r>
          <w:fldChar w:fldCharType="begin"/>
        </w:r>
        <w:r w:rsidR="00EE41A8">
          <w:instrText xml:space="preserve"> PAGE   \* MERGEFORMAT </w:instrText>
        </w:r>
        <w:r>
          <w:fldChar w:fldCharType="separate"/>
        </w:r>
        <w:r w:rsidR="002A4450">
          <w:rPr>
            <w:noProof/>
          </w:rPr>
          <w:t>iii</w:t>
        </w:r>
        <w:r>
          <w:rPr>
            <w:noProof/>
          </w:rPr>
          <w:fldChar w:fldCharType="end"/>
        </w:r>
      </w:p>
    </w:sdtContent>
  </w:sdt>
  <w:p w:rsidR="00EE41A8" w:rsidRDefault="00EE41A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80824624"/>
      <w:docPartObj>
        <w:docPartGallery w:val="Page Numbers (Bottom of Page)"/>
        <w:docPartUnique/>
      </w:docPartObj>
    </w:sdtPr>
    <w:sdtEndPr>
      <w:rPr>
        <w:noProof/>
      </w:rPr>
    </w:sdtEndPr>
    <w:sdtContent>
      <w:p w:rsidR="00EE41A8" w:rsidRDefault="007A6A16">
        <w:pPr>
          <w:pStyle w:val="Footer"/>
          <w:jc w:val="right"/>
        </w:pPr>
        <w:r>
          <w:fldChar w:fldCharType="begin"/>
        </w:r>
        <w:r w:rsidR="00EE41A8">
          <w:instrText xml:space="preserve"> PAGE   \* MERGEFORMAT </w:instrText>
        </w:r>
        <w:r>
          <w:fldChar w:fldCharType="separate"/>
        </w:r>
        <w:r w:rsidR="002A4450">
          <w:rPr>
            <w:noProof/>
          </w:rPr>
          <w:t>163</w:t>
        </w:r>
        <w:r>
          <w:rPr>
            <w:noProof/>
          </w:rPr>
          <w:fldChar w:fldCharType="end"/>
        </w:r>
      </w:p>
    </w:sdtContent>
  </w:sdt>
  <w:p w:rsidR="00EE41A8" w:rsidRDefault="00EE41A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5314" w:rsidRDefault="00085314" w:rsidP="00E236FA">
      <w:pPr>
        <w:spacing w:after="0" w:line="240" w:lineRule="auto"/>
      </w:pPr>
      <w:r>
        <w:separator/>
      </w:r>
    </w:p>
  </w:footnote>
  <w:footnote w:type="continuationSeparator" w:id="1">
    <w:p w:rsidR="00085314" w:rsidRDefault="00085314" w:rsidP="00E236FA">
      <w:pPr>
        <w:spacing w:after="0" w:line="240" w:lineRule="auto"/>
      </w:pPr>
      <w:r>
        <w:continuationSeparator/>
      </w:r>
    </w:p>
  </w:footnote>
  <w:footnote w:id="2">
    <w:p w:rsidR="00EE41A8" w:rsidRDefault="00EE41A8">
      <w:pPr>
        <w:pStyle w:val="FootnoteText"/>
      </w:pPr>
      <w:r>
        <w:rPr>
          <w:rStyle w:val="FootnoteReference"/>
        </w:rPr>
        <w:footnoteRef/>
      </w:r>
      <w:r>
        <w:t xml:space="preserve"> </w:t>
      </w:r>
      <w:r w:rsidRPr="00FF2C31">
        <w:rPr>
          <w:color w:val="000000" w:themeColor="text1"/>
          <w:sz w:val="22"/>
          <w:szCs w:val="26"/>
          <w:shd w:val="clear" w:color="auto" w:fill="FFFFFF"/>
        </w:rPr>
        <w:t>Theo Quyết định số 490/QĐ-TTg ngày 07/5/2018 của Thủ tướng Chính phủ</w:t>
      </w:r>
      <w:r>
        <w:rPr>
          <w:color w:val="000000" w:themeColor="text1"/>
          <w:sz w:val="22"/>
          <w:szCs w:val="26"/>
          <w:shd w:val="clear" w:color="auto" w:fill="FFFFFF"/>
        </w:rPr>
        <w:t>.</w:t>
      </w:r>
    </w:p>
  </w:footnote>
  <w:footnote w:id="3">
    <w:p w:rsidR="00EE41A8" w:rsidRDefault="00EE41A8" w:rsidP="00E36706">
      <w:pPr>
        <w:pStyle w:val="FootnoteText"/>
      </w:pPr>
      <w:r>
        <w:rPr>
          <w:rStyle w:val="FootnoteReference"/>
        </w:rPr>
        <w:footnoteRef/>
      </w:r>
      <w:r>
        <w:t xml:space="preserve"> </w:t>
      </w:r>
      <w:r w:rsidRPr="00BC4AE7">
        <w:t>Nhóm sản phẩm tươi sống, thô, sơ chế yêu cầu tối thiểu 75%; nhóm đồ ăn nhanh, gia vị, chè, cà phê, ca cao yêu cầu tối thiểu 50%; các nhóm còn lại yêu cầu có sử dụng nguyên liệu địa phương.</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2E65"/>
      </v:shape>
    </w:pict>
  </w:numPicBullet>
  <w:abstractNum w:abstractNumId="0">
    <w:nsid w:val="0000005F"/>
    <w:multiLevelType w:val="hybridMultilevel"/>
    <w:tmpl w:val="25413BE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60"/>
    <w:multiLevelType w:val="hybridMultilevel"/>
    <w:tmpl w:val="17180B0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61"/>
    <w:multiLevelType w:val="hybridMultilevel"/>
    <w:tmpl w:val="579328B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957E6B"/>
    <w:multiLevelType w:val="hybridMultilevel"/>
    <w:tmpl w:val="4D76FC36"/>
    <w:lvl w:ilvl="0" w:tplc="735CF7F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1F1690"/>
    <w:multiLevelType w:val="multilevel"/>
    <w:tmpl w:val="021F169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26A3B2B"/>
    <w:multiLevelType w:val="hybridMultilevel"/>
    <w:tmpl w:val="D5826898"/>
    <w:lvl w:ilvl="0" w:tplc="B4FE207E">
      <w:start w:val="1"/>
      <w:numFmt w:val="decimal"/>
      <w:lvlText w:val="%1."/>
      <w:lvlJc w:val="left"/>
      <w:pPr>
        <w:ind w:left="720" w:hanging="360"/>
      </w:pPr>
      <w:rPr>
        <w:rFonts w:hint="default"/>
        <w:b w:val="0"/>
        <w:sz w:val="28"/>
        <w:szCs w:val="28"/>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nsid w:val="05954B1F"/>
    <w:multiLevelType w:val="multilevel"/>
    <w:tmpl w:val="4ABA3BCC"/>
    <w:lvl w:ilvl="0">
      <w:start w:val="1"/>
      <w:numFmt w:val="bullet"/>
      <w:lvlText w:val=""/>
      <w:lvlJc w:val="left"/>
      <w:pPr>
        <w:tabs>
          <w:tab w:val="left" w:pos="720"/>
        </w:tabs>
        <w:ind w:left="720" w:hanging="360"/>
      </w:pPr>
      <w:rPr>
        <w:rFonts w:ascii="Symbol" w:hAnsi="Symbol" w:hint="default"/>
        <w:sz w:val="16"/>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7">
    <w:nsid w:val="061C0FA8"/>
    <w:multiLevelType w:val="multilevel"/>
    <w:tmpl w:val="061C0FA8"/>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8">
    <w:nsid w:val="077B3A91"/>
    <w:multiLevelType w:val="hybridMultilevel"/>
    <w:tmpl w:val="3C5611D4"/>
    <w:lvl w:ilvl="0" w:tplc="ADAAC3B2">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nsid w:val="07BC60CD"/>
    <w:multiLevelType w:val="hybridMultilevel"/>
    <w:tmpl w:val="9FCE4572"/>
    <w:lvl w:ilvl="0" w:tplc="04090001">
      <w:start w:val="1"/>
      <w:numFmt w:val="bullet"/>
      <w:lvlText w:val=""/>
      <w:lvlJc w:val="left"/>
      <w:pPr>
        <w:tabs>
          <w:tab w:val="num" w:pos="1070"/>
        </w:tabs>
        <w:ind w:left="1070" w:hanging="360"/>
      </w:pPr>
      <w:rPr>
        <w:rFonts w:ascii="Symbol" w:hAnsi="Symbol" w:hint="default"/>
      </w:rPr>
    </w:lvl>
    <w:lvl w:ilvl="1" w:tplc="04090003" w:tentative="1">
      <w:start w:val="1"/>
      <w:numFmt w:val="bullet"/>
      <w:lvlText w:val="o"/>
      <w:lvlJc w:val="left"/>
      <w:pPr>
        <w:tabs>
          <w:tab w:val="num" w:pos="1790"/>
        </w:tabs>
        <w:ind w:left="1790" w:hanging="360"/>
      </w:pPr>
      <w:rPr>
        <w:rFonts w:ascii="Courier New" w:hAnsi="Courier New" w:cs="Courier New" w:hint="default"/>
      </w:rPr>
    </w:lvl>
    <w:lvl w:ilvl="2" w:tplc="04090005" w:tentative="1">
      <w:start w:val="1"/>
      <w:numFmt w:val="bullet"/>
      <w:lvlText w:val=""/>
      <w:lvlJc w:val="left"/>
      <w:pPr>
        <w:tabs>
          <w:tab w:val="num" w:pos="2510"/>
        </w:tabs>
        <w:ind w:left="2510" w:hanging="360"/>
      </w:pPr>
      <w:rPr>
        <w:rFonts w:ascii="Wingdings" w:hAnsi="Wingdings" w:hint="default"/>
      </w:rPr>
    </w:lvl>
    <w:lvl w:ilvl="3" w:tplc="04090001" w:tentative="1">
      <w:start w:val="1"/>
      <w:numFmt w:val="bullet"/>
      <w:lvlText w:val=""/>
      <w:lvlJc w:val="left"/>
      <w:pPr>
        <w:tabs>
          <w:tab w:val="num" w:pos="3230"/>
        </w:tabs>
        <w:ind w:left="3230" w:hanging="360"/>
      </w:pPr>
      <w:rPr>
        <w:rFonts w:ascii="Symbol" w:hAnsi="Symbol" w:hint="default"/>
      </w:rPr>
    </w:lvl>
    <w:lvl w:ilvl="4" w:tplc="04090003" w:tentative="1">
      <w:start w:val="1"/>
      <w:numFmt w:val="bullet"/>
      <w:lvlText w:val="o"/>
      <w:lvlJc w:val="left"/>
      <w:pPr>
        <w:tabs>
          <w:tab w:val="num" w:pos="3950"/>
        </w:tabs>
        <w:ind w:left="3950" w:hanging="360"/>
      </w:pPr>
      <w:rPr>
        <w:rFonts w:ascii="Courier New" w:hAnsi="Courier New" w:cs="Courier New" w:hint="default"/>
      </w:rPr>
    </w:lvl>
    <w:lvl w:ilvl="5" w:tplc="04090005" w:tentative="1">
      <w:start w:val="1"/>
      <w:numFmt w:val="bullet"/>
      <w:lvlText w:val=""/>
      <w:lvlJc w:val="left"/>
      <w:pPr>
        <w:tabs>
          <w:tab w:val="num" w:pos="4670"/>
        </w:tabs>
        <w:ind w:left="4670" w:hanging="360"/>
      </w:pPr>
      <w:rPr>
        <w:rFonts w:ascii="Wingdings" w:hAnsi="Wingdings" w:hint="default"/>
      </w:rPr>
    </w:lvl>
    <w:lvl w:ilvl="6" w:tplc="04090001" w:tentative="1">
      <w:start w:val="1"/>
      <w:numFmt w:val="bullet"/>
      <w:lvlText w:val=""/>
      <w:lvlJc w:val="left"/>
      <w:pPr>
        <w:tabs>
          <w:tab w:val="num" w:pos="5390"/>
        </w:tabs>
        <w:ind w:left="5390" w:hanging="360"/>
      </w:pPr>
      <w:rPr>
        <w:rFonts w:ascii="Symbol" w:hAnsi="Symbol" w:hint="default"/>
      </w:rPr>
    </w:lvl>
    <w:lvl w:ilvl="7" w:tplc="04090003" w:tentative="1">
      <w:start w:val="1"/>
      <w:numFmt w:val="bullet"/>
      <w:lvlText w:val="o"/>
      <w:lvlJc w:val="left"/>
      <w:pPr>
        <w:tabs>
          <w:tab w:val="num" w:pos="6110"/>
        </w:tabs>
        <w:ind w:left="6110" w:hanging="360"/>
      </w:pPr>
      <w:rPr>
        <w:rFonts w:ascii="Courier New" w:hAnsi="Courier New" w:cs="Courier New" w:hint="default"/>
      </w:rPr>
    </w:lvl>
    <w:lvl w:ilvl="8" w:tplc="04090005" w:tentative="1">
      <w:start w:val="1"/>
      <w:numFmt w:val="bullet"/>
      <w:lvlText w:val=""/>
      <w:lvlJc w:val="left"/>
      <w:pPr>
        <w:tabs>
          <w:tab w:val="num" w:pos="6830"/>
        </w:tabs>
        <w:ind w:left="6830" w:hanging="360"/>
      </w:pPr>
      <w:rPr>
        <w:rFonts w:ascii="Wingdings" w:hAnsi="Wingdings" w:hint="default"/>
      </w:rPr>
    </w:lvl>
  </w:abstractNum>
  <w:abstractNum w:abstractNumId="10">
    <w:nsid w:val="09525164"/>
    <w:multiLevelType w:val="hybridMultilevel"/>
    <w:tmpl w:val="5D0E7926"/>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8BB04FAE" w:tentative="1">
      <w:start w:val="1"/>
      <w:numFmt w:val="bullet"/>
      <w:lvlText w:val="•"/>
      <w:lvlJc w:val="left"/>
      <w:pPr>
        <w:tabs>
          <w:tab w:val="num" w:pos="1440"/>
        </w:tabs>
        <w:ind w:left="1440" w:hanging="360"/>
      </w:pPr>
      <w:rPr>
        <w:rFonts w:ascii="Arial" w:hAnsi="Arial" w:hint="default"/>
      </w:rPr>
    </w:lvl>
    <w:lvl w:ilvl="2" w:tplc="55340B9A" w:tentative="1">
      <w:start w:val="1"/>
      <w:numFmt w:val="bullet"/>
      <w:lvlText w:val="•"/>
      <w:lvlJc w:val="left"/>
      <w:pPr>
        <w:tabs>
          <w:tab w:val="num" w:pos="2160"/>
        </w:tabs>
        <w:ind w:left="2160" w:hanging="360"/>
      </w:pPr>
      <w:rPr>
        <w:rFonts w:ascii="Arial" w:hAnsi="Arial" w:hint="default"/>
      </w:rPr>
    </w:lvl>
    <w:lvl w:ilvl="3" w:tplc="56A2ED48" w:tentative="1">
      <w:start w:val="1"/>
      <w:numFmt w:val="bullet"/>
      <w:lvlText w:val="•"/>
      <w:lvlJc w:val="left"/>
      <w:pPr>
        <w:tabs>
          <w:tab w:val="num" w:pos="2880"/>
        </w:tabs>
        <w:ind w:left="2880" w:hanging="360"/>
      </w:pPr>
      <w:rPr>
        <w:rFonts w:ascii="Arial" w:hAnsi="Arial" w:hint="default"/>
      </w:rPr>
    </w:lvl>
    <w:lvl w:ilvl="4" w:tplc="93FC996E" w:tentative="1">
      <w:start w:val="1"/>
      <w:numFmt w:val="bullet"/>
      <w:lvlText w:val="•"/>
      <w:lvlJc w:val="left"/>
      <w:pPr>
        <w:tabs>
          <w:tab w:val="num" w:pos="3600"/>
        </w:tabs>
        <w:ind w:left="3600" w:hanging="360"/>
      </w:pPr>
      <w:rPr>
        <w:rFonts w:ascii="Arial" w:hAnsi="Arial" w:hint="default"/>
      </w:rPr>
    </w:lvl>
    <w:lvl w:ilvl="5" w:tplc="979EF950" w:tentative="1">
      <w:start w:val="1"/>
      <w:numFmt w:val="bullet"/>
      <w:lvlText w:val="•"/>
      <w:lvlJc w:val="left"/>
      <w:pPr>
        <w:tabs>
          <w:tab w:val="num" w:pos="4320"/>
        </w:tabs>
        <w:ind w:left="4320" w:hanging="360"/>
      </w:pPr>
      <w:rPr>
        <w:rFonts w:ascii="Arial" w:hAnsi="Arial" w:hint="default"/>
      </w:rPr>
    </w:lvl>
    <w:lvl w:ilvl="6" w:tplc="28D26A3E" w:tentative="1">
      <w:start w:val="1"/>
      <w:numFmt w:val="bullet"/>
      <w:lvlText w:val="•"/>
      <w:lvlJc w:val="left"/>
      <w:pPr>
        <w:tabs>
          <w:tab w:val="num" w:pos="5040"/>
        </w:tabs>
        <w:ind w:left="5040" w:hanging="360"/>
      </w:pPr>
      <w:rPr>
        <w:rFonts w:ascii="Arial" w:hAnsi="Arial" w:hint="default"/>
      </w:rPr>
    </w:lvl>
    <w:lvl w:ilvl="7" w:tplc="32FEC448" w:tentative="1">
      <w:start w:val="1"/>
      <w:numFmt w:val="bullet"/>
      <w:lvlText w:val="•"/>
      <w:lvlJc w:val="left"/>
      <w:pPr>
        <w:tabs>
          <w:tab w:val="num" w:pos="5760"/>
        </w:tabs>
        <w:ind w:left="5760" w:hanging="360"/>
      </w:pPr>
      <w:rPr>
        <w:rFonts w:ascii="Arial" w:hAnsi="Arial" w:hint="default"/>
      </w:rPr>
    </w:lvl>
    <w:lvl w:ilvl="8" w:tplc="B7B06E5E" w:tentative="1">
      <w:start w:val="1"/>
      <w:numFmt w:val="bullet"/>
      <w:lvlText w:val="•"/>
      <w:lvlJc w:val="left"/>
      <w:pPr>
        <w:tabs>
          <w:tab w:val="num" w:pos="6480"/>
        </w:tabs>
        <w:ind w:left="6480" w:hanging="360"/>
      </w:pPr>
      <w:rPr>
        <w:rFonts w:ascii="Arial" w:hAnsi="Arial" w:hint="default"/>
      </w:rPr>
    </w:lvl>
  </w:abstractNum>
  <w:abstractNum w:abstractNumId="11">
    <w:nsid w:val="0A25655E"/>
    <w:multiLevelType w:val="multilevel"/>
    <w:tmpl w:val="4ABA3BCC"/>
    <w:lvl w:ilvl="0">
      <w:start w:val="1"/>
      <w:numFmt w:val="bullet"/>
      <w:lvlText w:val=""/>
      <w:lvlJc w:val="left"/>
      <w:pPr>
        <w:tabs>
          <w:tab w:val="left" w:pos="720"/>
        </w:tabs>
        <w:ind w:left="720" w:hanging="360"/>
      </w:pPr>
      <w:rPr>
        <w:rFonts w:ascii="Symbol" w:hAnsi="Symbol" w:hint="default"/>
        <w:sz w:val="16"/>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12">
    <w:nsid w:val="0B6E363D"/>
    <w:multiLevelType w:val="multilevel"/>
    <w:tmpl w:val="24BA3DA0"/>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0C49768A"/>
    <w:multiLevelType w:val="multilevel"/>
    <w:tmpl w:val="C4E4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CC47C97"/>
    <w:multiLevelType w:val="hybridMultilevel"/>
    <w:tmpl w:val="26281AA0"/>
    <w:lvl w:ilvl="0" w:tplc="735CF7F6">
      <w:start w:val="1"/>
      <w:numFmt w:val="bullet"/>
      <w:lvlText w:val="-"/>
      <w:lvlJc w:val="left"/>
      <w:pPr>
        <w:ind w:left="360" w:hanging="360"/>
      </w:pPr>
      <w:rPr>
        <w:rFonts w:ascii="Calibri" w:hAnsi="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0E2A0799"/>
    <w:multiLevelType w:val="multilevel"/>
    <w:tmpl w:val="A044DA30"/>
    <w:lvl w:ilvl="0">
      <w:start w:val="1"/>
      <w:numFmt w:val="bullet"/>
      <w:pStyle w:val="DefBox1"/>
      <w:lvlText w:val=""/>
      <w:lvlJc w:val="left"/>
      <w:pPr>
        <w:tabs>
          <w:tab w:val="num" w:pos="432"/>
        </w:tabs>
        <w:ind w:left="432" w:hanging="432"/>
      </w:pPr>
      <w:rPr>
        <w:rFonts w:ascii="Wingdings" w:hAnsi="Wingdings" w:hint="default"/>
        <w:color w:val="auto"/>
      </w:rPr>
    </w:lvl>
    <w:lvl w:ilvl="1">
      <w:start w:val="1"/>
      <w:numFmt w:val="decimal"/>
      <w:pStyle w:val="DefBox2"/>
      <w:lvlText w:val="%2"/>
      <w:lvlJc w:val="left"/>
      <w:pPr>
        <w:tabs>
          <w:tab w:val="num" w:pos="576"/>
        </w:tabs>
        <w:ind w:left="576" w:hanging="576"/>
      </w:pPr>
      <w:rPr>
        <w:rFonts w:ascii="Times New Roman Bold" w:hAnsi="Times New Roman Bold" w:cs="Times New Roman Bold" w:hint="default"/>
        <w:b/>
        <w:bCs/>
        <w:i w:val="0"/>
        <w:iCs w:val="0"/>
        <w:caps w:val="0"/>
        <w:strike w:val="0"/>
        <w:dstrike w:val="0"/>
        <w:vanish w:val="0"/>
        <w:color w:val="auto"/>
        <w:sz w:val="22"/>
        <w:szCs w:val="22"/>
        <w:vertAlign w:val="baseline"/>
      </w:rPr>
    </w:lvl>
    <w:lvl w:ilvl="2">
      <w:start w:val="1"/>
      <w:numFmt w:val="decimal"/>
      <w:lvlText w:val="%2.%3"/>
      <w:lvlJc w:val="left"/>
      <w:pPr>
        <w:tabs>
          <w:tab w:val="num" w:pos="720"/>
        </w:tabs>
        <w:ind w:left="720" w:hanging="720"/>
      </w:pPr>
      <w:rPr>
        <w:rFonts w:hint="default"/>
        <w:b/>
        <w:bCs/>
        <w:i/>
        <w:iCs/>
        <w:color w:val="auto"/>
        <w:sz w:val="20"/>
        <w:szCs w:val="2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2048"/>
        </w:tabs>
        <w:ind w:left="204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0E2C71BC"/>
    <w:multiLevelType w:val="hybridMultilevel"/>
    <w:tmpl w:val="36D031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E417C49"/>
    <w:multiLevelType w:val="multilevel"/>
    <w:tmpl w:val="C0B44912"/>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0E534BBD"/>
    <w:multiLevelType w:val="hybridMultilevel"/>
    <w:tmpl w:val="B574AA22"/>
    <w:lvl w:ilvl="0" w:tplc="76089950">
      <w:start w:val="1"/>
      <w:numFmt w:val="bullet"/>
      <w:lvlText w:val="-"/>
      <w:lvlJc w:val="left"/>
      <w:pPr>
        <w:ind w:left="720" w:hanging="360"/>
      </w:pPr>
      <w:rPr>
        <w:rFonts w:ascii="Times New Roman" w:eastAsia="Calibr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nsid w:val="1042710F"/>
    <w:multiLevelType w:val="multilevel"/>
    <w:tmpl w:val="39BE9B00"/>
    <w:lvl w:ilvl="0">
      <w:start w:val="1"/>
      <w:numFmt w:val="bullet"/>
      <w:lvlText w:val=""/>
      <w:lvlJc w:val="left"/>
      <w:pPr>
        <w:tabs>
          <w:tab w:val="num" w:pos="720"/>
        </w:tabs>
        <w:ind w:left="720" w:hanging="360"/>
      </w:pPr>
      <w:rPr>
        <w:rFonts w:ascii="Symbol" w:hAnsi="Symbol" w:hint="default"/>
        <w:sz w:val="1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0CC22F0"/>
    <w:multiLevelType w:val="multilevel"/>
    <w:tmpl w:val="10CC22F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11E366D8"/>
    <w:multiLevelType w:val="singleLevel"/>
    <w:tmpl w:val="92CAFD94"/>
    <w:lvl w:ilvl="0">
      <w:start w:val="1"/>
      <w:numFmt w:val="lowerLetter"/>
      <w:lvlText w:val="%1."/>
      <w:lvlJc w:val="left"/>
      <w:pPr>
        <w:tabs>
          <w:tab w:val="num" w:pos="1800"/>
        </w:tabs>
        <w:ind w:left="1800" w:hanging="360"/>
      </w:pPr>
      <w:rPr>
        <w:rFonts w:hint="default"/>
      </w:rPr>
    </w:lvl>
  </w:abstractNum>
  <w:abstractNum w:abstractNumId="22">
    <w:nsid w:val="1338706C"/>
    <w:multiLevelType w:val="hybridMultilevel"/>
    <w:tmpl w:val="722EB73A"/>
    <w:lvl w:ilvl="0" w:tplc="B2D88778">
      <w:numFmt w:val="bullet"/>
      <w:lvlText w:val="-"/>
      <w:lvlJc w:val="left"/>
      <w:pPr>
        <w:ind w:left="108" w:hanging="219"/>
      </w:pPr>
      <w:rPr>
        <w:rFonts w:ascii="Times New Roman" w:eastAsia="Times New Roman" w:hAnsi="Times New Roman" w:cs="Times New Roman" w:hint="default"/>
        <w:w w:val="99"/>
        <w:sz w:val="26"/>
        <w:szCs w:val="26"/>
        <w:lang w:eastAsia="en-US" w:bidi="ar-SA"/>
      </w:rPr>
    </w:lvl>
    <w:lvl w:ilvl="1" w:tplc="87207A22">
      <w:numFmt w:val="bullet"/>
      <w:lvlText w:val="•"/>
      <w:lvlJc w:val="left"/>
      <w:pPr>
        <w:ind w:left="602" w:hanging="219"/>
      </w:pPr>
      <w:rPr>
        <w:rFonts w:hint="default"/>
        <w:lang w:eastAsia="en-US" w:bidi="ar-SA"/>
      </w:rPr>
    </w:lvl>
    <w:lvl w:ilvl="2" w:tplc="EACE91D2">
      <w:numFmt w:val="bullet"/>
      <w:lvlText w:val="•"/>
      <w:lvlJc w:val="left"/>
      <w:pPr>
        <w:ind w:left="1104" w:hanging="219"/>
      </w:pPr>
      <w:rPr>
        <w:rFonts w:hint="default"/>
        <w:lang w:eastAsia="en-US" w:bidi="ar-SA"/>
      </w:rPr>
    </w:lvl>
    <w:lvl w:ilvl="3" w:tplc="8F4034AA">
      <w:numFmt w:val="bullet"/>
      <w:lvlText w:val="•"/>
      <w:lvlJc w:val="left"/>
      <w:pPr>
        <w:ind w:left="1607" w:hanging="219"/>
      </w:pPr>
      <w:rPr>
        <w:rFonts w:hint="default"/>
        <w:lang w:eastAsia="en-US" w:bidi="ar-SA"/>
      </w:rPr>
    </w:lvl>
    <w:lvl w:ilvl="4" w:tplc="C1126D66">
      <w:numFmt w:val="bullet"/>
      <w:lvlText w:val="•"/>
      <w:lvlJc w:val="left"/>
      <w:pPr>
        <w:ind w:left="2109" w:hanging="219"/>
      </w:pPr>
      <w:rPr>
        <w:rFonts w:hint="default"/>
        <w:lang w:eastAsia="en-US" w:bidi="ar-SA"/>
      </w:rPr>
    </w:lvl>
    <w:lvl w:ilvl="5" w:tplc="3A3461DC">
      <w:numFmt w:val="bullet"/>
      <w:lvlText w:val="•"/>
      <w:lvlJc w:val="left"/>
      <w:pPr>
        <w:ind w:left="2612" w:hanging="219"/>
      </w:pPr>
      <w:rPr>
        <w:rFonts w:hint="default"/>
        <w:lang w:eastAsia="en-US" w:bidi="ar-SA"/>
      </w:rPr>
    </w:lvl>
    <w:lvl w:ilvl="6" w:tplc="C728F220">
      <w:numFmt w:val="bullet"/>
      <w:lvlText w:val="•"/>
      <w:lvlJc w:val="left"/>
      <w:pPr>
        <w:ind w:left="3114" w:hanging="219"/>
      </w:pPr>
      <w:rPr>
        <w:rFonts w:hint="default"/>
        <w:lang w:eastAsia="en-US" w:bidi="ar-SA"/>
      </w:rPr>
    </w:lvl>
    <w:lvl w:ilvl="7" w:tplc="552CCE1C">
      <w:numFmt w:val="bullet"/>
      <w:lvlText w:val="•"/>
      <w:lvlJc w:val="left"/>
      <w:pPr>
        <w:ind w:left="3616" w:hanging="219"/>
      </w:pPr>
      <w:rPr>
        <w:rFonts w:hint="default"/>
        <w:lang w:eastAsia="en-US" w:bidi="ar-SA"/>
      </w:rPr>
    </w:lvl>
    <w:lvl w:ilvl="8" w:tplc="83CE1522">
      <w:numFmt w:val="bullet"/>
      <w:lvlText w:val="•"/>
      <w:lvlJc w:val="left"/>
      <w:pPr>
        <w:ind w:left="4119" w:hanging="219"/>
      </w:pPr>
      <w:rPr>
        <w:rFonts w:hint="default"/>
        <w:lang w:eastAsia="en-US" w:bidi="ar-SA"/>
      </w:rPr>
    </w:lvl>
  </w:abstractNum>
  <w:abstractNum w:abstractNumId="23">
    <w:nsid w:val="14E556E9"/>
    <w:multiLevelType w:val="multilevel"/>
    <w:tmpl w:val="CC24125E"/>
    <w:lvl w:ilvl="0">
      <w:start w:val="2"/>
      <w:numFmt w:val="decimal"/>
      <w:lvlText w:val="%1"/>
      <w:lvlJc w:val="left"/>
      <w:pPr>
        <w:ind w:left="770" w:hanging="770"/>
      </w:pPr>
      <w:rPr>
        <w:rFonts w:hint="default"/>
      </w:rPr>
    </w:lvl>
    <w:lvl w:ilvl="1">
      <w:start w:val="5"/>
      <w:numFmt w:val="decimal"/>
      <w:lvlText w:val="%1.%2"/>
      <w:lvlJc w:val="left"/>
      <w:pPr>
        <w:ind w:left="770" w:hanging="770"/>
      </w:pPr>
      <w:rPr>
        <w:rFonts w:hint="default"/>
      </w:rPr>
    </w:lvl>
    <w:lvl w:ilvl="2">
      <w:start w:val="1"/>
      <w:numFmt w:val="decimal"/>
      <w:lvlText w:val="%1.%2.%3"/>
      <w:lvlJc w:val="left"/>
      <w:pPr>
        <w:ind w:left="770" w:hanging="77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14FF332F"/>
    <w:multiLevelType w:val="hybridMultilevel"/>
    <w:tmpl w:val="A918AE72"/>
    <w:lvl w:ilvl="0" w:tplc="F3662C12">
      <w:numFmt w:val="bullet"/>
      <w:lvlText w:val="-"/>
      <w:lvlJc w:val="left"/>
      <w:pPr>
        <w:ind w:left="108" w:hanging="161"/>
      </w:pPr>
      <w:rPr>
        <w:rFonts w:ascii="Times New Roman" w:eastAsia="Times New Roman" w:hAnsi="Times New Roman" w:cs="Times New Roman" w:hint="default"/>
        <w:w w:val="99"/>
        <w:sz w:val="26"/>
        <w:szCs w:val="26"/>
        <w:lang w:eastAsia="en-US" w:bidi="ar-SA"/>
      </w:rPr>
    </w:lvl>
    <w:lvl w:ilvl="1" w:tplc="138E73F0">
      <w:numFmt w:val="bullet"/>
      <w:lvlText w:val="•"/>
      <w:lvlJc w:val="left"/>
      <w:pPr>
        <w:ind w:left="602" w:hanging="161"/>
      </w:pPr>
      <w:rPr>
        <w:rFonts w:hint="default"/>
        <w:lang w:eastAsia="en-US" w:bidi="ar-SA"/>
      </w:rPr>
    </w:lvl>
    <w:lvl w:ilvl="2" w:tplc="6110F772">
      <w:numFmt w:val="bullet"/>
      <w:lvlText w:val="•"/>
      <w:lvlJc w:val="left"/>
      <w:pPr>
        <w:ind w:left="1104" w:hanging="161"/>
      </w:pPr>
      <w:rPr>
        <w:rFonts w:hint="default"/>
        <w:lang w:eastAsia="en-US" w:bidi="ar-SA"/>
      </w:rPr>
    </w:lvl>
    <w:lvl w:ilvl="3" w:tplc="7164972E">
      <w:numFmt w:val="bullet"/>
      <w:lvlText w:val="•"/>
      <w:lvlJc w:val="left"/>
      <w:pPr>
        <w:ind w:left="1607" w:hanging="161"/>
      </w:pPr>
      <w:rPr>
        <w:rFonts w:hint="default"/>
        <w:lang w:eastAsia="en-US" w:bidi="ar-SA"/>
      </w:rPr>
    </w:lvl>
    <w:lvl w:ilvl="4" w:tplc="577CA276">
      <w:numFmt w:val="bullet"/>
      <w:lvlText w:val="•"/>
      <w:lvlJc w:val="left"/>
      <w:pPr>
        <w:ind w:left="2109" w:hanging="161"/>
      </w:pPr>
      <w:rPr>
        <w:rFonts w:hint="default"/>
        <w:lang w:eastAsia="en-US" w:bidi="ar-SA"/>
      </w:rPr>
    </w:lvl>
    <w:lvl w:ilvl="5" w:tplc="1DEAE698">
      <w:numFmt w:val="bullet"/>
      <w:lvlText w:val="•"/>
      <w:lvlJc w:val="left"/>
      <w:pPr>
        <w:ind w:left="2612" w:hanging="161"/>
      </w:pPr>
      <w:rPr>
        <w:rFonts w:hint="default"/>
        <w:lang w:eastAsia="en-US" w:bidi="ar-SA"/>
      </w:rPr>
    </w:lvl>
    <w:lvl w:ilvl="6" w:tplc="E836FDF2">
      <w:numFmt w:val="bullet"/>
      <w:lvlText w:val="•"/>
      <w:lvlJc w:val="left"/>
      <w:pPr>
        <w:ind w:left="3114" w:hanging="161"/>
      </w:pPr>
      <w:rPr>
        <w:rFonts w:hint="default"/>
        <w:lang w:eastAsia="en-US" w:bidi="ar-SA"/>
      </w:rPr>
    </w:lvl>
    <w:lvl w:ilvl="7" w:tplc="B43E4700">
      <w:numFmt w:val="bullet"/>
      <w:lvlText w:val="•"/>
      <w:lvlJc w:val="left"/>
      <w:pPr>
        <w:ind w:left="3616" w:hanging="161"/>
      </w:pPr>
      <w:rPr>
        <w:rFonts w:hint="default"/>
        <w:lang w:eastAsia="en-US" w:bidi="ar-SA"/>
      </w:rPr>
    </w:lvl>
    <w:lvl w:ilvl="8" w:tplc="38DCB602">
      <w:numFmt w:val="bullet"/>
      <w:lvlText w:val="•"/>
      <w:lvlJc w:val="left"/>
      <w:pPr>
        <w:ind w:left="4119" w:hanging="161"/>
      </w:pPr>
      <w:rPr>
        <w:rFonts w:hint="default"/>
        <w:lang w:eastAsia="en-US" w:bidi="ar-SA"/>
      </w:rPr>
    </w:lvl>
  </w:abstractNum>
  <w:abstractNum w:abstractNumId="25">
    <w:nsid w:val="17E272F8"/>
    <w:multiLevelType w:val="hybridMultilevel"/>
    <w:tmpl w:val="0018136A"/>
    <w:lvl w:ilvl="0" w:tplc="0409000B">
      <w:start w:val="1"/>
      <w:numFmt w:val="bullet"/>
      <w:lvlText w:val=""/>
      <w:lvlJc w:val="left"/>
      <w:pPr>
        <w:ind w:left="1003" w:hanging="360"/>
      </w:pPr>
      <w:rPr>
        <w:rFonts w:ascii="Wingdings" w:hAnsi="Wingding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6">
    <w:nsid w:val="19CB3AC4"/>
    <w:multiLevelType w:val="hybridMultilevel"/>
    <w:tmpl w:val="FEBAAA48"/>
    <w:lvl w:ilvl="0" w:tplc="76089950">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1A0B3D36"/>
    <w:multiLevelType w:val="hybridMultilevel"/>
    <w:tmpl w:val="129C48A6"/>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81B8D842" w:tentative="1">
      <w:start w:val="1"/>
      <w:numFmt w:val="bullet"/>
      <w:lvlText w:val="•"/>
      <w:lvlJc w:val="left"/>
      <w:pPr>
        <w:tabs>
          <w:tab w:val="num" w:pos="1440"/>
        </w:tabs>
        <w:ind w:left="1440" w:hanging="360"/>
      </w:pPr>
      <w:rPr>
        <w:rFonts w:ascii="Arial" w:hAnsi="Arial" w:hint="default"/>
      </w:rPr>
    </w:lvl>
    <w:lvl w:ilvl="2" w:tplc="14FC6E38" w:tentative="1">
      <w:start w:val="1"/>
      <w:numFmt w:val="bullet"/>
      <w:lvlText w:val="•"/>
      <w:lvlJc w:val="left"/>
      <w:pPr>
        <w:tabs>
          <w:tab w:val="num" w:pos="2160"/>
        </w:tabs>
        <w:ind w:left="2160" w:hanging="360"/>
      </w:pPr>
      <w:rPr>
        <w:rFonts w:ascii="Arial" w:hAnsi="Arial" w:hint="default"/>
      </w:rPr>
    </w:lvl>
    <w:lvl w:ilvl="3" w:tplc="EFCCE476" w:tentative="1">
      <w:start w:val="1"/>
      <w:numFmt w:val="bullet"/>
      <w:lvlText w:val="•"/>
      <w:lvlJc w:val="left"/>
      <w:pPr>
        <w:tabs>
          <w:tab w:val="num" w:pos="2880"/>
        </w:tabs>
        <w:ind w:left="2880" w:hanging="360"/>
      </w:pPr>
      <w:rPr>
        <w:rFonts w:ascii="Arial" w:hAnsi="Arial" w:hint="default"/>
      </w:rPr>
    </w:lvl>
    <w:lvl w:ilvl="4" w:tplc="4460639C" w:tentative="1">
      <w:start w:val="1"/>
      <w:numFmt w:val="bullet"/>
      <w:lvlText w:val="•"/>
      <w:lvlJc w:val="left"/>
      <w:pPr>
        <w:tabs>
          <w:tab w:val="num" w:pos="3600"/>
        </w:tabs>
        <w:ind w:left="3600" w:hanging="360"/>
      </w:pPr>
      <w:rPr>
        <w:rFonts w:ascii="Arial" w:hAnsi="Arial" w:hint="default"/>
      </w:rPr>
    </w:lvl>
    <w:lvl w:ilvl="5" w:tplc="C2FA7060" w:tentative="1">
      <w:start w:val="1"/>
      <w:numFmt w:val="bullet"/>
      <w:lvlText w:val="•"/>
      <w:lvlJc w:val="left"/>
      <w:pPr>
        <w:tabs>
          <w:tab w:val="num" w:pos="4320"/>
        </w:tabs>
        <w:ind w:left="4320" w:hanging="360"/>
      </w:pPr>
      <w:rPr>
        <w:rFonts w:ascii="Arial" w:hAnsi="Arial" w:hint="default"/>
      </w:rPr>
    </w:lvl>
    <w:lvl w:ilvl="6" w:tplc="AD449042" w:tentative="1">
      <w:start w:val="1"/>
      <w:numFmt w:val="bullet"/>
      <w:lvlText w:val="•"/>
      <w:lvlJc w:val="left"/>
      <w:pPr>
        <w:tabs>
          <w:tab w:val="num" w:pos="5040"/>
        </w:tabs>
        <w:ind w:left="5040" w:hanging="360"/>
      </w:pPr>
      <w:rPr>
        <w:rFonts w:ascii="Arial" w:hAnsi="Arial" w:hint="default"/>
      </w:rPr>
    </w:lvl>
    <w:lvl w:ilvl="7" w:tplc="CFCEA9B8" w:tentative="1">
      <w:start w:val="1"/>
      <w:numFmt w:val="bullet"/>
      <w:lvlText w:val="•"/>
      <w:lvlJc w:val="left"/>
      <w:pPr>
        <w:tabs>
          <w:tab w:val="num" w:pos="5760"/>
        </w:tabs>
        <w:ind w:left="5760" w:hanging="360"/>
      </w:pPr>
      <w:rPr>
        <w:rFonts w:ascii="Arial" w:hAnsi="Arial" w:hint="default"/>
      </w:rPr>
    </w:lvl>
    <w:lvl w:ilvl="8" w:tplc="8292A97E" w:tentative="1">
      <w:start w:val="1"/>
      <w:numFmt w:val="bullet"/>
      <w:lvlText w:val="•"/>
      <w:lvlJc w:val="left"/>
      <w:pPr>
        <w:tabs>
          <w:tab w:val="num" w:pos="6480"/>
        </w:tabs>
        <w:ind w:left="6480" w:hanging="360"/>
      </w:pPr>
      <w:rPr>
        <w:rFonts w:ascii="Arial" w:hAnsi="Arial" w:hint="default"/>
      </w:rPr>
    </w:lvl>
  </w:abstractNum>
  <w:abstractNum w:abstractNumId="28">
    <w:nsid w:val="1BD2009C"/>
    <w:multiLevelType w:val="multilevel"/>
    <w:tmpl w:val="1BD2009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nsid w:val="1D1D215F"/>
    <w:multiLevelType w:val="singleLevel"/>
    <w:tmpl w:val="EA0A3A82"/>
    <w:lvl w:ilvl="0">
      <w:start w:val="2"/>
      <w:numFmt w:val="bullet"/>
      <w:lvlText w:val="-"/>
      <w:lvlJc w:val="left"/>
      <w:pPr>
        <w:tabs>
          <w:tab w:val="num" w:pos="3763"/>
        </w:tabs>
        <w:ind w:left="3763" w:hanging="360"/>
      </w:pPr>
      <w:rPr>
        <w:rFonts w:ascii="Times New Roman" w:hAnsi="Times New Roman" w:hint="default"/>
      </w:rPr>
    </w:lvl>
  </w:abstractNum>
  <w:abstractNum w:abstractNumId="30">
    <w:nsid w:val="1DFE4224"/>
    <w:multiLevelType w:val="hybridMultilevel"/>
    <w:tmpl w:val="CEF296DA"/>
    <w:lvl w:ilvl="0" w:tplc="356CFF46">
      <w:start w:val="2"/>
      <w:numFmt w:val="bullet"/>
      <w:lvlText w:val="-"/>
      <w:lvlJc w:val="left"/>
      <w:pPr>
        <w:ind w:left="720" w:hanging="360"/>
      </w:pPr>
      <w:rPr>
        <w:rFonts w:ascii="Times New Roman" w:eastAsia="Calibri" w:hAnsi="Times New Roman" w:cs="Times New Roman" w:hint="default"/>
        <w:color w:val="000000"/>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nsid w:val="22B825C7"/>
    <w:multiLevelType w:val="hybridMultilevel"/>
    <w:tmpl w:val="94F615AA"/>
    <w:lvl w:ilvl="0" w:tplc="346C9D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22BA7737"/>
    <w:multiLevelType w:val="hybridMultilevel"/>
    <w:tmpl w:val="7B4ECB30"/>
    <w:lvl w:ilvl="0" w:tplc="F2D8EA04">
      <w:numFmt w:val="bullet"/>
      <w:lvlText w:val="-"/>
      <w:lvlJc w:val="left"/>
      <w:pPr>
        <w:ind w:left="720" w:hanging="360"/>
      </w:pPr>
      <w:rPr>
        <w:rFonts w:ascii="Times New Roman" w:eastAsia="Times New Roman" w:hAnsi="Times New Roman" w:cs="Times New Roman" w:hint="default"/>
      </w:rPr>
    </w:lvl>
    <w:lvl w:ilvl="1" w:tplc="24000003">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33">
    <w:nsid w:val="241566A4"/>
    <w:multiLevelType w:val="multilevel"/>
    <w:tmpl w:val="F94EB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251E3053"/>
    <w:multiLevelType w:val="hybridMultilevel"/>
    <w:tmpl w:val="4C6089CC"/>
    <w:lvl w:ilvl="0" w:tplc="EB5AA0C8">
      <w:numFmt w:val="bullet"/>
      <w:lvlText w:val="-"/>
      <w:lvlJc w:val="left"/>
      <w:pPr>
        <w:ind w:left="108" w:hanging="188"/>
      </w:pPr>
      <w:rPr>
        <w:rFonts w:ascii="Times New Roman" w:eastAsia="Times New Roman" w:hAnsi="Times New Roman" w:cs="Times New Roman" w:hint="default"/>
        <w:w w:val="99"/>
        <w:sz w:val="26"/>
        <w:szCs w:val="26"/>
        <w:lang w:eastAsia="en-US" w:bidi="ar-SA"/>
      </w:rPr>
    </w:lvl>
    <w:lvl w:ilvl="1" w:tplc="B0C6447C">
      <w:numFmt w:val="bullet"/>
      <w:lvlText w:val="•"/>
      <w:lvlJc w:val="left"/>
      <w:pPr>
        <w:ind w:left="602" w:hanging="188"/>
      </w:pPr>
      <w:rPr>
        <w:rFonts w:hint="default"/>
        <w:lang w:eastAsia="en-US" w:bidi="ar-SA"/>
      </w:rPr>
    </w:lvl>
    <w:lvl w:ilvl="2" w:tplc="A1BC4924">
      <w:numFmt w:val="bullet"/>
      <w:lvlText w:val="•"/>
      <w:lvlJc w:val="left"/>
      <w:pPr>
        <w:ind w:left="1104" w:hanging="188"/>
      </w:pPr>
      <w:rPr>
        <w:rFonts w:hint="default"/>
        <w:lang w:eastAsia="en-US" w:bidi="ar-SA"/>
      </w:rPr>
    </w:lvl>
    <w:lvl w:ilvl="3" w:tplc="59EE8956">
      <w:numFmt w:val="bullet"/>
      <w:lvlText w:val="•"/>
      <w:lvlJc w:val="left"/>
      <w:pPr>
        <w:ind w:left="1607" w:hanging="188"/>
      </w:pPr>
      <w:rPr>
        <w:rFonts w:hint="default"/>
        <w:lang w:eastAsia="en-US" w:bidi="ar-SA"/>
      </w:rPr>
    </w:lvl>
    <w:lvl w:ilvl="4" w:tplc="4B580036">
      <w:numFmt w:val="bullet"/>
      <w:lvlText w:val="•"/>
      <w:lvlJc w:val="left"/>
      <w:pPr>
        <w:ind w:left="2109" w:hanging="188"/>
      </w:pPr>
      <w:rPr>
        <w:rFonts w:hint="default"/>
        <w:lang w:eastAsia="en-US" w:bidi="ar-SA"/>
      </w:rPr>
    </w:lvl>
    <w:lvl w:ilvl="5" w:tplc="723A9A72">
      <w:numFmt w:val="bullet"/>
      <w:lvlText w:val="•"/>
      <w:lvlJc w:val="left"/>
      <w:pPr>
        <w:ind w:left="2612" w:hanging="188"/>
      </w:pPr>
      <w:rPr>
        <w:rFonts w:hint="default"/>
        <w:lang w:eastAsia="en-US" w:bidi="ar-SA"/>
      </w:rPr>
    </w:lvl>
    <w:lvl w:ilvl="6" w:tplc="94D8A2F0">
      <w:numFmt w:val="bullet"/>
      <w:lvlText w:val="•"/>
      <w:lvlJc w:val="left"/>
      <w:pPr>
        <w:ind w:left="3114" w:hanging="188"/>
      </w:pPr>
      <w:rPr>
        <w:rFonts w:hint="default"/>
        <w:lang w:eastAsia="en-US" w:bidi="ar-SA"/>
      </w:rPr>
    </w:lvl>
    <w:lvl w:ilvl="7" w:tplc="6846B96A">
      <w:numFmt w:val="bullet"/>
      <w:lvlText w:val="•"/>
      <w:lvlJc w:val="left"/>
      <w:pPr>
        <w:ind w:left="3616" w:hanging="188"/>
      </w:pPr>
      <w:rPr>
        <w:rFonts w:hint="default"/>
        <w:lang w:eastAsia="en-US" w:bidi="ar-SA"/>
      </w:rPr>
    </w:lvl>
    <w:lvl w:ilvl="8" w:tplc="97A0685A">
      <w:numFmt w:val="bullet"/>
      <w:lvlText w:val="•"/>
      <w:lvlJc w:val="left"/>
      <w:pPr>
        <w:ind w:left="4119" w:hanging="188"/>
      </w:pPr>
      <w:rPr>
        <w:rFonts w:hint="default"/>
        <w:lang w:eastAsia="en-US" w:bidi="ar-SA"/>
      </w:rPr>
    </w:lvl>
  </w:abstractNum>
  <w:abstractNum w:abstractNumId="35">
    <w:nsid w:val="26CC0D68"/>
    <w:multiLevelType w:val="hybridMultilevel"/>
    <w:tmpl w:val="0D002E4E"/>
    <w:lvl w:ilvl="0" w:tplc="3A10C28E">
      <w:start w:val="1"/>
      <w:numFmt w:val="decimal"/>
      <w:lvlText w:val="%1."/>
      <w:lvlJc w:val="left"/>
      <w:pPr>
        <w:ind w:left="720" w:hanging="360"/>
      </w:pPr>
      <w:rPr>
        <w:rFonts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E94423"/>
    <w:multiLevelType w:val="hybridMultilevel"/>
    <w:tmpl w:val="5406C1E6"/>
    <w:lvl w:ilvl="0" w:tplc="04090001">
      <w:start w:val="1"/>
      <w:numFmt w:val="bullet"/>
      <w:lvlText w:val=""/>
      <w:lvlJc w:val="left"/>
      <w:pPr>
        <w:ind w:left="1929" w:hanging="360"/>
      </w:pPr>
      <w:rPr>
        <w:rFonts w:ascii="Symbol" w:hAnsi="Symbol" w:hint="default"/>
      </w:rPr>
    </w:lvl>
    <w:lvl w:ilvl="1" w:tplc="04090003" w:tentative="1">
      <w:start w:val="1"/>
      <w:numFmt w:val="bullet"/>
      <w:lvlText w:val="o"/>
      <w:lvlJc w:val="left"/>
      <w:pPr>
        <w:ind w:left="2649" w:hanging="360"/>
      </w:pPr>
      <w:rPr>
        <w:rFonts w:ascii="Courier New" w:hAnsi="Courier New" w:cs="Courier New" w:hint="default"/>
      </w:rPr>
    </w:lvl>
    <w:lvl w:ilvl="2" w:tplc="04090005" w:tentative="1">
      <w:start w:val="1"/>
      <w:numFmt w:val="bullet"/>
      <w:lvlText w:val=""/>
      <w:lvlJc w:val="left"/>
      <w:pPr>
        <w:ind w:left="3369" w:hanging="360"/>
      </w:pPr>
      <w:rPr>
        <w:rFonts w:ascii="Wingdings" w:hAnsi="Wingdings" w:hint="default"/>
      </w:rPr>
    </w:lvl>
    <w:lvl w:ilvl="3" w:tplc="04090001" w:tentative="1">
      <w:start w:val="1"/>
      <w:numFmt w:val="bullet"/>
      <w:lvlText w:val=""/>
      <w:lvlJc w:val="left"/>
      <w:pPr>
        <w:ind w:left="4089" w:hanging="360"/>
      </w:pPr>
      <w:rPr>
        <w:rFonts w:ascii="Symbol" w:hAnsi="Symbol" w:hint="default"/>
      </w:rPr>
    </w:lvl>
    <w:lvl w:ilvl="4" w:tplc="04090003" w:tentative="1">
      <w:start w:val="1"/>
      <w:numFmt w:val="bullet"/>
      <w:lvlText w:val="o"/>
      <w:lvlJc w:val="left"/>
      <w:pPr>
        <w:ind w:left="4809" w:hanging="360"/>
      </w:pPr>
      <w:rPr>
        <w:rFonts w:ascii="Courier New" w:hAnsi="Courier New" w:cs="Courier New" w:hint="default"/>
      </w:rPr>
    </w:lvl>
    <w:lvl w:ilvl="5" w:tplc="04090005" w:tentative="1">
      <w:start w:val="1"/>
      <w:numFmt w:val="bullet"/>
      <w:lvlText w:val=""/>
      <w:lvlJc w:val="left"/>
      <w:pPr>
        <w:ind w:left="5529" w:hanging="360"/>
      </w:pPr>
      <w:rPr>
        <w:rFonts w:ascii="Wingdings" w:hAnsi="Wingdings" w:hint="default"/>
      </w:rPr>
    </w:lvl>
    <w:lvl w:ilvl="6" w:tplc="04090001" w:tentative="1">
      <w:start w:val="1"/>
      <w:numFmt w:val="bullet"/>
      <w:lvlText w:val=""/>
      <w:lvlJc w:val="left"/>
      <w:pPr>
        <w:ind w:left="6249" w:hanging="360"/>
      </w:pPr>
      <w:rPr>
        <w:rFonts w:ascii="Symbol" w:hAnsi="Symbol" w:hint="default"/>
      </w:rPr>
    </w:lvl>
    <w:lvl w:ilvl="7" w:tplc="04090003" w:tentative="1">
      <w:start w:val="1"/>
      <w:numFmt w:val="bullet"/>
      <w:lvlText w:val="o"/>
      <w:lvlJc w:val="left"/>
      <w:pPr>
        <w:ind w:left="6969" w:hanging="360"/>
      </w:pPr>
      <w:rPr>
        <w:rFonts w:ascii="Courier New" w:hAnsi="Courier New" w:cs="Courier New" w:hint="default"/>
      </w:rPr>
    </w:lvl>
    <w:lvl w:ilvl="8" w:tplc="04090005" w:tentative="1">
      <w:start w:val="1"/>
      <w:numFmt w:val="bullet"/>
      <w:lvlText w:val=""/>
      <w:lvlJc w:val="left"/>
      <w:pPr>
        <w:ind w:left="7689" w:hanging="360"/>
      </w:pPr>
      <w:rPr>
        <w:rFonts w:ascii="Wingdings" w:hAnsi="Wingdings" w:hint="default"/>
      </w:rPr>
    </w:lvl>
  </w:abstractNum>
  <w:abstractNum w:abstractNumId="37">
    <w:nsid w:val="2B2D2510"/>
    <w:multiLevelType w:val="hybridMultilevel"/>
    <w:tmpl w:val="65DE6976"/>
    <w:lvl w:ilvl="0" w:tplc="0409000D">
      <w:start w:val="1"/>
      <w:numFmt w:val="bullet"/>
      <w:lvlText w:val=""/>
      <w:lvlJc w:val="left"/>
      <w:pPr>
        <w:ind w:left="1360" w:hanging="360"/>
      </w:pPr>
      <w:rPr>
        <w:rFonts w:ascii="Wingdings" w:hAnsi="Wingdings" w:hint="default"/>
      </w:rPr>
    </w:lvl>
    <w:lvl w:ilvl="1" w:tplc="04090003" w:tentative="1">
      <w:start w:val="1"/>
      <w:numFmt w:val="bullet"/>
      <w:lvlText w:val="o"/>
      <w:lvlJc w:val="left"/>
      <w:pPr>
        <w:ind w:left="2080" w:hanging="360"/>
      </w:pPr>
      <w:rPr>
        <w:rFonts w:ascii="Courier New" w:hAnsi="Courier New" w:cs="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cs="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cs="Courier New" w:hint="default"/>
      </w:rPr>
    </w:lvl>
    <w:lvl w:ilvl="8" w:tplc="04090005" w:tentative="1">
      <w:start w:val="1"/>
      <w:numFmt w:val="bullet"/>
      <w:lvlText w:val=""/>
      <w:lvlJc w:val="left"/>
      <w:pPr>
        <w:ind w:left="7120" w:hanging="360"/>
      </w:pPr>
      <w:rPr>
        <w:rFonts w:ascii="Wingdings" w:hAnsi="Wingdings" w:hint="default"/>
      </w:rPr>
    </w:lvl>
  </w:abstractNum>
  <w:abstractNum w:abstractNumId="38">
    <w:nsid w:val="2CB7363A"/>
    <w:multiLevelType w:val="multilevel"/>
    <w:tmpl w:val="1338896A"/>
    <w:lvl w:ilvl="0">
      <w:start w:val="1"/>
      <w:numFmt w:val="bullet"/>
      <w:lvlText w:val=""/>
      <w:lvlJc w:val="left"/>
      <w:pPr>
        <w:tabs>
          <w:tab w:val="num" w:pos="720"/>
        </w:tabs>
        <w:ind w:left="720" w:hanging="360"/>
      </w:pPr>
      <w:rPr>
        <w:rFonts w:ascii="Symbol" w:hAnsi="Symbol" w:hint="default"/>
        <w:sz w:val="1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2DDB6922"/>
    <w:multiLevelType w:val="hybridMultilevel"/>
    <w:tmpl w:val="FC2A6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2E2456D5"/>
    <w:multiLevelType w:val="hybridMultilevel"/>
    <w:tmpl w:val="B2E47AE8"/>
    <w:lvl w:ilvl="0" w:tplc="0409000B">
      <w:start w:val="1"/>
      <w:numFmt w:val="bullet"/>
      <w:lvlText w:val=""/>
      <w:lvlJc w:val="left"/>
      <w:pPr>
        <w:ind w:left="1360" w:hanging="360"/>
      </w:pPr>
      <w:rPr>
        <w:rFonts w:ascii="Wingdings" w:hAnsi="Wingdings" w:hint="default"/>
      </w:rPr>
    </w:lvl>
    <w:lvl w:ilvl="1" w:tplc="04090003" w:tentative="1">
      <w:start w:val="1"/>
      <w:numFmt w:val="bullet"/>
      <w:lvlText w:val="o"/>
      <w:lvlJc w:val="left"/>
      <w:pPr>
        <w:ind w:left="2080" w:hanging="360"/>
      </w:pPr>
      <w:rPr>
        <w:rFonts w:ascii="Courier New" w:hAnsi="Courier New" w:cs="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cs="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cs="Courier New" w:hint="default"/>
      </w:rPr>
    </w:lvl>
    <w:lvl w:ilvl="8" w:tplc="04090005" w:tentative="1">
      <w:start w:val="1"/>
      <w:numFmt w:val="bullet"/>
      <w:lvlText w:val=""/>
      <w:lvlJc w:val="left"/>
      <w:pPr>
        <w:ind w:left="7120" w:hanging="360"/>
      </w:pPr>
      <w:rPr>
        <w:rFonts w:ascii="Wingdings" w:hAnsi="Wingdings" w:hint="default"/>
      </w:rPr>
    </w:lvl>
  </w:abstractNum>
  <w:abstractNum w:abstractNumId="41">
    <w:nsid w:val="2E8B3394"/>
    <w:multiLevelType w:val="hybridMultilevel"/>
    <w:tmpl w:val="A69E94CA"/>
    <w:lvl w:ilvl="0" w:tplc="A10CDEDC">
      <w:start w:val="1"/>
      <w:numFmt w:val="bullet"/>
      <w:pStyle w:val="Slogan"/>
      <w:lvlText w:val=""/>
      <w:lvlJc w:val="left"/>
      <w:pPr>
        <w:tabs>
          <w:tab w:val="num" w:pos="720"/>
        </w:tabs>
        <w:ind w:left="720" w:hanging="360"/>
      </w:pPr>
      <w:rPr>
        <w:rFonts w:ascii="Wingdings" w:hAnsi="Wingdings" w:hint="default"/>
        <w:b/>
        <w:i w:val="0"/>
        <w:color w:val="003366"/>
        <w:sz w:val="32"/>
        <w:szCs w:val="3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2F7A1F44"/>
    <w:multiLevelType w:val="hybridMultilevel"/>
    <w:tmpl w:val="41D4C99C"/>
    <w:lvl w:ilvl="0" w:tplc="BD366DF2">
      <w:start w:val="1"/>
      <w:numFmt w:val="decimal"/>
      <w:lvlText w:val="(%1)"/>
      <w:lvlJc w:val="left"/>
      <w:pPr>
        <w:ind w:left="977" w:hanging="41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33E16F2B"/>
    <w:multiLevelType w:val="hybridMultilevel"/>
    <w:tmpl w:val="226CC9D0"/>
    <w:lvl w:ilvl="0" w:tplc="92DA561C">
      <w:start w:val="1"/>
      <w:numFmt w:val="bullet"/>
      <w:lvlText w:val=""/>
      <w:lvlJc w:val="left"/>
      <w:pPr>
        <w:ind w:left="1440" w:hanging="360"/>
      </w:pPr>
      <w:rPr>
        <w:rFonts w:ascii="Symbol" w:hAnsi="Symbol" w:hint="default"/>
        <w:sz w:val="16"/>
      </w:rPr>
    </w:lvl>
    <w:lvl w:ilvl="1" w:tplc="24000003" w:tentative="1">
      <w:start w:val="1"/>
      <w:numFmt w:val="bullet"/>
      <w:lvlText w:val="o"/>
      <w:lvlJc w:val="left"/>
      <w:pPr>
        <w:ind w:left="2160" w:hanging="360"/>
      </w:pPr>
      <w:rPr>
        <w:rFonts w:ascii="Courier New" w:hAnsi="Courier New" w:cs="Courier New" w:hint="default"/>
      </w:rPr>
    </w:lvl>
    <w:lvl w:ilvl="2" w:tplc="24000005" w:tentative="1">
      <w:start w:val="1"/>
      <w:numFmt w:val="bullet"/>
      <w:lvlText w:val=""/>
      <w:lvlJc w:val="left"/>
      <w:pPr>
        <w:ind w:left="2880" w:hanging="360"/>
      </w:pPr>
      <w:rPr>
        <w:rFonts w:ascii="Wingdings" w:hAnsi="Wingdings" w:hint="default"/>
      </w:rPr>
    </w:lvl>
    <w:lvl w:ilvl="3" w:tplc="24000001" w:tentative="1">
      <w:start w:val="1"/>
      <w:numFmt w:val="bullet"/>
      <w:lvlText w:val=""/>
      <w:lvlJc w:val="left"/>
      <w:pPr>
        <w:ind w:left="3600" w:hanging="360"/>
      </w:pPr>
      <w:rPr>
        <w:rFonts w:ascii="Symbol" w:hAnsi="Symbol" w:hint="default"/>
      </w:rPr>
    </w:lvl>
    <w:lvl w:ilvl="4" w:tplc="24000003" w:tentative="1">
      <w:start w:val="1"/>
      <w:numFmt w:val="bullet"/>
      <w:lvlText w:val="o"/>
      <w:lvlJc w:val="left"/>
      <w:pPr>
        <w:ind w:left="4320" w:hanging="360"/>
      </w:pPr>
      <w:rPr>
        <w:rFonts w:ascii="Courier New" w:hAnsi="Courier New" w:cs="Courier New" w:hint="default"/>
      </w:rPr>
    </w:lvl>
    <w:lvl w:ilvl="5" w:tplc="24000005" w:tentative="1">
      <w:start w:val="1"/>
      <w:numFmt w:val="bullet"/>
      <w:lvlText w:val=""/>
      <w:lvlJc w:val="left"/>
      <w:pPr>
        <w:ind w:left="5040" w:hanging="360"/>
      </w:pPr>
      <w:rPr>
        <w:rFonts w:ascii="Wingdings" w:hAnsi="Wingdings" w:hint="default"/>
      </w:rPr>
    </w:lvl>
    <w:lvl w:ilvl="6" w:tplc="24000001" w:tentative="1">
      <w:start w:val="1"/>
      <w:numFmt w:val="bullet"/>
      <w:lvlText w:val=""/>
      <w:lvlJc w:val="left"/>
      <w:pPr>
        <w:ind w:left="5760" w:hanging="360"/>
      </w:pPr>
      <w:rPr>
        <w:rFonts w:ascii="Symbol" w:hAnsi="Symbol" w:hint="default"/>
      </w:rPr>
    </w:lvl>
    <w:lvl w:ilvl="7" w:tplc="24000003" w:tentative="1">
      <w:start w:val="1"/>
      <w:numFmt w:val="bullet"/>
      <w:lvlText w:val="o"/>
      <w:lvlJc w:val="left"/>
      <w:pPr>
        <w:ind w:left="6480" w:hanging="360"/>
      </w:pPr>
      <w:rPr>
        <w:rFonts w:ascii="Courier New" w:hAnsi="Courier New" w:cs="Courier New" w:hint="default"/>
      </w:rPr>
    </w:lvl>
    <w:lvl w:ilvl="8" w:tplc="24000005" w:tentative="1">
      <w:start w:val="1"/>
      <w:numFmt w:val="bullet"/>
      <w:lvlText w:val=""/>
      <w:lvlJc w:val="left"/>
      <w:pPr>
        <w:ind w:left="7200" w:hanging="360"/>
      </w:pPr>
      <w:rPr>
        <w:rFonts w:ascii="Wingdings" w:hAnsi="Wingdings" w:hint="default"/>
      </w:rPr>
    </w:lvl>
  </w:abstractNum>
  <w:abstractNum w:abstractNumId="44">
    <w:nsid w:val="368F3D9C"/>
    <w:multiLevelType w:val="hybridMultilevel"/>
    <w:tmpl w:val="89A4C6E4"/>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54467A6A" w:tentative="1">
      <w:start w:val="1"/>
      <w:numFmt w:val="decimal"/>
      <w:lvlText w:val="%2."/>
      <w:lvlJc w:val="left"/>
      <w:pPr>
        <w:tabs>
          <w:tab w:val="num" w:pos="1440"/>
        </w:tabs>
        <w:ind w:left="1440" w:hanging="360"/>
      </w:pPr>
    </w:lvl>
    <w:lvl w:ilvl="2" w:tplc="D3E2FE3A" w:tentative="1">
      <w:start w:val="1"/>
      <w:numFmt w:val="decimal"/>
      <w:lvlText w:val="%3."/>
      <w:lvlJc w:val="left"/>
      <w:pPr>
        <w:tabs>
          <w:tab w:val="num" w:pos="2160"/>
        </w:tabs>
        <w:ind w:left="2160" w:hanging="360"/>
      </w:pPr>
    </w:lvl>
    <w:lvl w:ilvl="3" w:tplc="924CD582" w:tentative="1">
      <w:start w:val="1"/>
      <w:numFmt w:val="decimal"/>
      <w:lvlText w:val="%4."/>
      <w:lvlJc w:val="left"/>
      <w:pPr>
        <w:tabs>
          <w:tab w:val="num" w:pos="2880"/>
        </w:tabs>
        <w:ind w:left="2880" w:hanging="360"/>
      </w:pPr>
    </w:lvl>
    <w:lvl w:ilvl="4" w:tplc="5BF072F8" w:tentative="1">
      <w:start w:val="1"/>
      <w:numFmt w:val="decimal"/>
      <w:lvlText w:val="%5."/>
      <w:lvlJc w:val="left"/>
      <w:pPr>
        <w:tabs>
          <w:tab w:val="num" w:pos="3600"/>
        </w:tabs>
        <w:ind w:left="3600" w:hanging="360"/>
      </w:pPr>
    </w:lvl>
    <w:lvl w:ilvl="5" w:tplc="1188FF54" w:tentative="1">
      <w:start w:val="1"/>
      <w:numFmt w:val="decimal"/>
      <w:lvlText w:val="%6."/>
      <w:lvlJc w:val="left"/>
      <w:pPr>
        <w:tabs>
          <w:tab w:val="num" w:pos="4320"/>
        </w:tabs>
        <w:ind w:left="4320" w:hanging="360"/>
      </w:pPr>
    </w:lvl>
    <w:lvl w:ilvl="6" w:tplc="FDA40AD8" w:tentative="1">
      <w:start w:val="1"/>
      <w:numFmt w:val="decimal"/>
      <w:lvlText w:val="%7."/>
      <w:lvlJc w:val="left"/>
      <w:pPr>
        <w:tabs>
          <w:tab w:val="num" w:pos="5040"/>
        </w:tabs>
        <w:ind w:left="5040" w:hanging="360"/>
      </w:pPr>
    </w:lvl>
    <w:lvl w:ilvl="7" w:tplc="40FA3B50" w:tentative="1">
      <w:start w:val="1"/>
      <w:numFmt w:val="decimal"/>
      <w:lvlText w:val="%8."/>
      <w:lvlJc w:val="left"/>
      <w:pPr>
        <w:tabs>
          <w:tab w:val="num" w:pos="5760"/>
        </w:tabs>
        <w:ind w:left="5760" w:hanging="360"/>
      </w:pPr>
    </w:lvl>
    <w:lvl w:ilvl="8" w:tplc="E1587D8E" w:tentative="1">
      <w:start w:val="1"/>
      <w:numFmt w:val="decimal"/>
      <w:lvlText w:val="%9."/>
      <w:lvlJc w:val="left"/>
      <w:pPr>
        <w:tabs>
          <w:tab w:val="num" w:pos="6480"/>
        </w:tabs>
        <w:ind w:left="6480" w:hanging="360"/>
      </w:pPr>
    </w:lvl>
  </w:abstractNum>
  <w:abstractNum w:abstractNumId="45">
    <w:nsid w:val="3CAD73D6"/>
    <w:multiLevelType w:val="hybridMultilevel"/>
    <w:tmpl w:val="944A7E7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6">
    <w:nsid w:val="3EB72712"/>
    <w:multiLevelType w:val="singleLevel"/>
    <w:tmpl w:val="18721A50"/>
    <w:lvl w:ilvl="0">
      <w:start w:val="1"/>
      <w:numFmt w:val="lowerLetter"/>
      <w:lvlText w:val="%1."/>
      <w:lvlJc w:val="left"/>
      <w:pPr>
        <w:tabs>
          <w:tab w:val="num" w:pos="1800"/>
        </w:tabs>
        <w:ind w:left="1800" w:hanging="360"/>
      </w:pPr>
      <w:rPr>
        <w:rFonts w:cs="Times New Roman" w:hint="default"/>
      </w:rPr>
    </w:lvl>
  </w:abstractNum>
  <w:abstractNum w:abstractNumId="47">
    <w:nsid w:val="3F2655E7"/>
    <w:multiLevelType w:val="hybridMultilevel"/>
    <w:tmpl w:val="C5B8BDC4"/>
    <w:lvl w:ilvl="0" w:tplc="94D42C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40D86913"/>
    <w:multiLevelType w:val="hybridMultilevel"/>
    <w:tmpl w:val="B1D6E8B0"/>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54467A6A" w:tentative="1">
      <w:start w:val="1"/>
      <w:numFmt w:val="decimal"/>
      <w:lvlText w:val="%2."/>
      <w:lvlJc w:val="left"/>
      <w:pPr>
        <w:tabs>
          <w:tab w:val="num" w:pos="1440"/>
        </w:tabs>
        <w:ind w:left="1440" w:hanging="360"/>
      </w:pPr>
    </w:lvl>
    <w:lvl w:ilvl="2" w:tplc="D3E2FE3A" w:tentative="1">
      <w:start w:val="1"/>
      <w:numFmt w:val="decimal"/>
      <w:lvlText w:val="%3."/>
      <w:lvlJc w:val="left"/>
      <w:pPr>
        <w:tabs>
          <w:tab w:val="num" w:pos="2160"/>
        </w:tabs>
        <w:ind w:left="2160" w:hanging="360"/>
      </w:pPr>
    </w:lvl>
    <w:lvl w:ilvl="3" w:tplc="924CD582" w:tentative="1">
      <w:start w:val="1"/>
      <w:numFmt w:val="decimal"/>
      <w:lvlText w:val="%4."/>
      <w:lvlJc w:val="left"/>
      <w:pPr>
        <w:tabs>
          <w:tab w:val="num" w:pos="2880"/>
        </w:tabs>
        <w:ind w:left="2880" w:hanging="360"/>
      </w:pPr>
    </w:lvl>
    <w:lvl w:ilvl="4" w:tplc="5BF072F8" w:tentative="1">
      <w:start w:val="1"/>
      <w:numFmt w:val="decimal"/>
      <w:lvlText w:val="%5."/>
      <w:lvlJc w:val="left"/>
      <w:pPr>
        <w:tabs>
          <w:tab w:val="num" w:pos="3600"/>
        </w:tabs>
        <w:ind w:left="3600" w:hanging="360"/>
      </w:pPr>
    </w:lvl>
    <w:lvl w:ilvl="5" w:tplc="1188FF54" w:tentative="1">
      <w:start w:val="1"/>
      <w:numFmt w:val="decimal"/>
      <w:lvlText w:val="%6."/>
      <w:lvlJc w:val="left"/>
      <w:pPr>
        <w:tabs>
          <w:tab w:val="num" w:pos="4320"/>
        </w:tabs>
        <w:ind w:left="4320" w:hanging="360"/>
      </w:pPr>
    </w:lvl>
    <w:lvl w:ilvl="6" w:tplc="FDA40AD8" w:tentative="1">
      <w:start w:val="1"/>
      <w:numFmt w:val="decimal"/>
      <w:lvlText w:val="%7."/>
      <w:lvlJc w:val="left"/>
      <w:pPr>
        <w:tabs>
          <w:tab w:val="num" w:pos="5040"/>
        </w:tabs>
        <w:ind w:left="5040" w:hanging="360"/>
      </w:pPr>
    </w:lvl>
    <w:lvl w:ilvl="7" w:tplc="40FA3B50" w:tentative="1">
      <w:start w:val="1"/>
      <w:numFmt w:val="decimal"/>
      <w:lvlText w:val="%8."/>
      <w:lvlJc w:val="left"/>
      <w:pPr>
        <w:tabs>
          <w:tab w:val="num" w:pos="5760"/>
        </w:tabs>
        <w:ind w:left="5760" w:hanging="360"/>
      </w:pPr>
    </w:lvl>
    <w:lvl w:ilvl="8" w:tplc="E1587D8E" w:tentative="1">
      <w:start w:val="1"/>
      <w:numFmt w:val="decimal"/>
      <w:lvlText w:val="%9."/>
      <w:lvlJc w:val="left"/>
      <w:pPr>
        <w:tabs>
          <w:tab w:val="num" w:pos="6480"/>
        </w:tabs>
        <w:ind w:left="6480" w:hanging="360"/>
      </w:pPr>
    </w:lvl>
  </w:abstractNum>
  <w:abstractNum w:abstractNumId="49">
    <w:nsid w:val="423A7F42"/>
    <w:multiLevelType w:val="hybridMultilevel"/>
    <w:tmpl w:val="E7B6F03C"/>
    <w:lvl w:ilvl="0" w:tplc="07C8D66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0">
    <w:nsid w:val="462719A9"/>
    <w:multiLevelType w:val="multilevel"/>
    <w:tmpl w:val="462719A9"/>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51">
    <w:nsid w:val="47677710"/>
    <w:multiLevelType w:val="multilevel"/>
    <w:tmpl w:val="FA808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47CC12EC"/>
    <w:multiLevelType w:val="hybridMultilevel"/>
    <w:tmpl w:val="0654FCB0"/>
    <w:lvl w:ilvl="0" w:tplc="0CB01A02">
      <w:numFmt w:val="bullet"/>
      <w:lvlText w:val="-"/>
      <w:lvlJc w:val="left"/>
      <w:pPr>
        <w:ind w:left="990" w:hanging="360"/>
      </w:pPr>
      <w:rPr>
        <w:rFonts w:ascii="Times New Roman" w:eastAsia="Times New Roman" w:hAnsi="Times New Roman" w:cs="Times New Roman" w:hint="default"/>
        <w:b/>
        <w:i w:val="0"/>
        <w:color w:val="000000"/>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3">
    <w:nsid w:val="4A503422"/>
    <w:multiLevelType w:val="multilevel"/>
    <w:tmpl w:val="E4DA0016"/>
    <w:lvl w:ilvl="0">
      <w:start w:val="1"/>
      <w:numFmt w:val="bullet"/>
      <w:lvlText w:val=""/>
      <w:lvlJc w:val="left"/>
      <w:pPr>
        <w:tabs>
          <w:tab w:val="num" w:pos="227"/>
        </w:tabs>
        <w:ind w:left="227" w:hanging="227"/>
      </w:pPr>
      <w:rPr>
        <w:rFonts w:ascii="Times New Roman" w:hAnsi="Times New Roman" w:hint="default"/>
      </w:rPr>
    </w:lvl>
    <w:lvl w:ilvl="1">
      <w:start w:val="1"/>
      <w:numFmt w:val="decimal"/>
      <w:lvlText w:val="%2."/>
      <w:lvlJc w:val="left"/>
      <w:pPr>
        <w:tabs>
          <w:tab w:val="num" w:pos="1440"/>
        </w:tabs>
        <w:ind w:left="1440" w:hanging="360"/>
      </w:pPr>
      <w:rPr>
        <w:rFonts w:cs="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54">
    <w:nsid w:val="4BEA16CC"/>
    <w:multiLevelType w:val="hybridMultilevel"/>
    <w:tmpl w:val="67C0C6D4"/>
    <w:lvl w:ilvl="0" w:tplc="533A645A">
      <w:start w:val="1"/>
      <w:numFmt w:val="bullet"/>
      <w:lvlText w:val="•"/>
      <w:lvlJc w:val="left"/>
      <w:pPr>
        <w:tabs>
          <w:tab w:val="num" w:pos="720"/>
        </w:tabs>
        <w:ind w:left="720" w:hanging="360"/>
      </w:pPr>
      <w:rPr>
        <w:rFonts w:ascii="Times New Roman" w:hAnsi="Times New Roman" w:hint="default"/>
      </w:rPr>
    </w:lvl>
    <w:lvl w:ilvl="1" w:tplc="335A6C22">
      <w:numFmt w:val="bullet"/>
      <w:lvlText w:val="–"/>
      <w:lvlJc w:val="left"/>
      <w:pPr>
        <w:tabs>
          <w:tab w:val="num" w:pos="1440"/>
        </w:tabs>
        <w:ind w:left="1440" w:hanging="360"/>
      </w:pPr>
      <w:rPr>
        <w:rFonts w:ascii="Times New Roman" w:hAnsi="Times New Roman" w:hint="default"/>
      </w:rPr>
    </w:lvl>
    <w:lvl w:ilvl="2" w:tplc="EAAA0710" w:tentative="1">
      <w:start w:val="1"/>
      <w:numFmt w:val="bullet"/>
      <w:lvlText w:val="•"/>
      <w:lvlJc w:val="left"/>
      <w:pPr>
        <w:tabs>
          <w:tab w:val="num" w:pos="2160"/>
        </w:tabs>
        <w:ind w:left="2160" w:hanging="360"/>
      </w:pPr>
      <w:rPr>
        <w:rFonts w:ascii="Times New Roman" w:hAnsi="Times New Roman" w:hint="default"/>
      </w:rPr>
    </w:lvl>
    <w:lvl w:ilvl="3" w:tplc="6EEE3962" w:tentative="1">
      <w:start w:val="1"/>
      <w:numFmt w:val="bullet"/>
      <w:lvlText w:val="•"/>
      <w:lvlJc w:val="left"/>
      <w:pPr>
        <w:tabs>
          <w:tab w:val="num" w:pos="2880"/>
        </w:tabs>
        <w:ind w:left="2880" w:hanging="360"/>
      </w:pPr>
      <w:rPr>
        <w:rFonts w:ascii="Times New Roman" w:hAnsi="Times New Roman" w:hint="default"/>
      </w:rPr>
    </w:lvl>
    <w:lvl w:ilvl="4" w:tplc="CDB6666A" w:tentative="1">
      <w:start w:val="1"/>
      <w:numFmt w:val="bullet"/>
      <w:lvlText w:val="•"/>
      <w:lvlJc w:val="left"/>
      <w:pPr>
        <w:tabs>
          <w:tab w:val="num" w:pos="3600"/>
        </w:tabs>
        <w:ind w:left="3600" w:hanging="360"/>
      </w:pPr>
      <w:rPr>
        <w:rFonts w:ascii="Times New Roman" w:hAnsi="Times New Roman" w:hint="default"/>
      </w:rPr>
    </w:lvl>
    <w:lvl w:ilvl="5" w:tplc="89CCF1BC" w:tentative="1">
      <w:start w:val="1"/>
      <w:numFmt w:val="bullet"/>
      <w:lvlText w:val="•"/>
      <w:lvlJc w:val="left"/>
      <w:pPr>
        <w:tabs>
          <w:tab w:val="num" w:pos="4320"/>
        </w:tabs>
        <w:ind w:left="4320" w:hanging="360"/>
      </w:pPr>
      <w:rPr>
        <w:rFonts w:ascii="Times New Roman" w:hAnsi="Times New Roman" w:hint="default"/>
      </w:rPr>
    </w:lvl>
    <w:lvl w:ilvl="6" w:tplc="44EEDC0E" w:tentative="1">
      <w:start w:val="1"/>
      <w:numFmt w:val="bullet"/>
      <w:lvlText w:val="•"/>
      <w:lvlJc w:val="left"/>
      <w:pPr>
        <w:tabs>
          <w:tab w:val="num" w:pos="5040"/>
        </w:tabs>
        <w:ind w:left="5040" w:hanging="360"/>
      </w:pPr>
      <w:rPr>
        <w:rFonts w:ascii="Times New Roman" w:hAnsi="Times New Roman" w:hint="default"/>
      </w:rPr>
    </w:lvl>
    <w:lvl w:ilvl="7" w:tplc="B2B6A044" w:tentative="1">
      <w:start w:val="1"/>
      <w:numFmt w:val="bullet"/>
      <w:lvlText w:val="•"/>
      <w:lvlJc w:val="left"/>
      <w:pPr>
        <w:tabs>
          <w:tab w:val="num" w:pos="5760"/>
        </w:tabs>
        <w:ind w:left="5760" w:hanging="360"/>
      </w:pPr>
      <w:rPr>
        <w:rFonts w:ascii="Times New Roman" w:hAnsi="Times New Roman" w:hint="default"/>
      </w:rPr>
    </w:lvl>
    <w:lvl w:ilvl="8" w:tplc="BF92BA58" w:tentative="1">
      <w:start w:val="1"/>
      <w:numFmt w:val="bullet"/>
      <w:lvlText w:val="•"/>
      <w:lvlJc w:val="left"/>
      <w:pPr>
        <w:tabs>
          <w:tab w:val="num" w:pos="6480"/>
        </w:tabs>
        <w:ind w:left="6480" w:hanging="360"/>
      </w:pPr>
      <w:rPr>
        <w:rFonts w:ascii="Times New Roman" w:hAnsi="Times New Roman" w:hint="default"/>
      </w:rPr>
    </w:lvl>
  </w:abstractNum>
  <w:abstractNum w:abstractNumId="55">
    <w:nsid w:val="4C89788D"/>
    <w:multiLevelType w:val="hybridMultilevel"/>
    <w:tmpl w:val="1986A98C"/>
    <w:lvl w:ilvl="0" w:tplc="E6C0D4E2">
      <w:start w:val="1"/>
      <w:numFmt w:val="decimal"/>
      <w:lvlText w:val="%1."/>
      <w:lvlJc w:val="left"/>
      <w:pPr>
        <w:ind w:left="720" w:hanging="360"/>
      </w:pPr>
      <w:rPr>
        <w:rFonts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E821B4A"/>
    <w:multiLevelType w:val="multilevel"/>
    <w:tmpl w:val="4064BD6E"/>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7">
    <w:nsid w:val="4FCF7FBE"/>
    <w:multiLevelType w:val="hybridMultilevel"/>
    <w:tmpl w:val="D1F41604"/>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AD24DA36" w:tentative="1">
      <w:start w:val="1"/>
      <w:numFmt w:val="bullet"/>
      <w:lvlText w:val="•"/>
      <w:lvlJc w:val="left"/>
      <w:pPr>
        <w:tabs>
          <w:tab w:val="num" w:pos="1440"/>
        </w:tabs>
        <w:ind w:left="1440" w:hanging="360"/>
      </w:pPr>
      <w:rPr>
        <w:rFonts w:ascii="Arial" w:hAnsi="Arial" w:hint="default"/>
      </w:rPr>
    </w:lvl>
    <w:lvl w:ilvl="2" w:tplc="EF8C6B66" w:tentative="1">
      <w:start w:val="1"/>
      <w:numFmt w:val="bullet"/>
      <w:lvlText w:val="•"/>
      <w:lvlJc w:val="left"/>
      <w:pPr>
        <w:tabs>
          <w:tab w:val="num" w:pos="2160"/>
        </w:tabs>
        <w:ind w:left="2160" w:hanging="360"/>
      </w:pPr>
      <w:rPr>
        <w:rFonts w:ascii="Arial" w:hAnsi="Arial" w:hint="default"/>
      </w:rPr>
    </w:lvl>
    <w:lvl w:ilvl="3" w:tplc="98C4FC9C" w:tentative="1">
      <w:start w:val="1"/>
      <w:numFmt w:val="bullet"/>
      <w:lvlText w:val="•"/>
      <w:lvlJc w:val="left"/>
      <w:pPr>
        <w:tabs>
          <w:tab w:val="num" w:pos="2880"/>
        </w:tabs>
        <w:ind w:left="2880" w:hanging="360"/>
      </w:pPr>
      <w:rPr>
        <w:rFonts w:ascii="Arial" w:hAnsi="Arial" w:hint="default"/>
      </w:rPr>
    </w:lvl>
    <w:lvl w:ilvl="4" w:tplc="79985C6C" w:tentative="1">
      <w:start w:val="1"/>
      <w:numFmt w:val="bullet"/>
      <w:lvlText w:val="•"/>
      <w:lvlJc w:val="left"/>
      <w:pPr>
        <w:tabs>
          <w:tab w:val="num" w:pos="3600"/>
        </w:tabs>
        <w:ind w:left="3600" w:hanging="360"/>
      </w:pPr>
      <w:rPr>
        <w:rFonts w:ascii="Arial" w:hAnsi="Arial" w:hint="default"/>
      </w:rPr>
    </w:lvl>
    <w:lvl w:ilvl="5" w:tplc="1D50DBB6" w:tentative="1">
      <w:start w:val="1"/>
      <w:numFmt w:val="bullet"/>
      <w:lvlText w:val="•"/>
      <w:lvlJc w:val="left"/>
      <w:pPr>
        <w:tabs>
          <w:tab w:val="num" w:pos="4320"/>
        </w:tabs>
        <w:ind w:left="4320" w:hanging="360"/>
      </w:pPr>
      <w:rPr>
        <w:rFonts w:ascii="Arial" w:hAnsi="Arial" w:hint="default"/>
      </w:rPr>
    </w:lvl>
    <w:lvl w:ilvl="6" w:tplc="7C46E5EC" w:tentative="1">
      <w:start w:val="1"/>
      <w:numFmt w:val="bullet"/>
      <w:lvlText w:val="•"/>
      <w:lvlJc w:val="left"/>
      <w:pPr>
        <w:tabs>
          <w:tab w:val="num" w:pos="5040"/>
        </w:tabs>
        <w:ind w:left="5040" w:hanging="360"/>
      </w:pPr>
      <w:rPr>
        <w:rFonts w:ascii="Arial" w:hAnsi="Arial" w:hint="default"/>
      </w:rPr>
    </w:lvl>
    <w:lvl w:ilvl="7" w:tplc="37A41092" w:tentative="1">
      <w:start w:val="1"/>
      <w:numFmt w:val="bullet"/>
      <w:lvlText w:val="•"/>
      <w:lvlJc w:val="left"/>
      <w:pPr>
        <w:tabs>
          <w:tab w:val="num" w:pos="5760"/>
        </w:tabs>
        <w:ind w:left="5760" w:hanging="360"/>
      </w:pPr>
      <w:rPr>
        <w:rFonts w:ascii="Arial" w:hAnsi="Arial" w:hint="default"/>
      </w:rPr>
    </w:lvl>
    <w:lvl w:ilvl="8" w:tplc="0FCEA50E" w:tentative="1">
      <w:start w:val="1"/>
      <w:numFmt w:val="bullet"/>
      <w:lvlText w:val="•"/>
      <w:lvlJc w:val="left"/>
      <w:pPr>
        <w:tabs>
          <w:tab w:val="num" w:pos="6480"/>
        </w:tabs>
        <w:ind w:left="6480" w:hanging="360"/>
      </w:pPr>
      <w:rPr>
        <w:rFonts w:ascii="Arial" w:hAnsi="Arial" w:hint="default"/>
      </w:rPr>
    </w:lvl>
  </w:abstractNum>
  <w:abstractNum w:abstractNumId="58">
    <w:nsid w:val="502C79B7"/>
    <w:multiLevelType w:val="multilevel"/>
    <w:tmpl w:val="8B9C5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53EC525F"/>
    <w:multiLevelType w:val="multilevel"/>
    <w:tmpl w:val="53EC525F"/>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60">
    <w:nsid w:val="54465BCD"/>
    <w:multiLevelType w:val="hybridMultilevel"/>
    <w:tmpl w:val="48706218"/>
    <w:lvl w:ilvl="0" w:tplc="EE0AB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4D7056A"/>
    <w:multiLevelType w:val="hybridMultilevel"/>
    <w:tmpl w:val="D1F43536"/>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8EE6802A" w:tentative="1">
      <w:start w:val="1"/>
      <w:numFmt w:val="bullet"/>
      <w:lvlText w:val="•"/>
      <w:lvlJc w:val="left"/>
      <w:pPr>
        <w:tabs>
          <w:tab w:val="num" w:pos="1440"/>
        </w:tabs>
        <w:ind w:left="1440" w:hanging="360"/>
      </w:pPr>
      <w:rPr>
        <w:rFonts w:ascii="Arial" w:hAnsi="Arial" w:hint="default"/>
      </w:rPr>
    </w:lvl>
    <w:lvl w:ilvl="2" w:tplc="2B1AE7D0" w:tentative="1">
      <w:start w:val="1"/>
      <w:numFmt w:val="bullet"/>
      <w:lvlText w:val="•"/>
      <w:lvlJc w:val="left"/>
      <w:pPr>
        <w:tabs>
          <w:tab w:val="num" w:pos="2160"/>
        </w:tabs>
        <w:ind w:left="2160" w:hanging="360"/>
      </w:pPr>
      <w:rPr>
        <w:rFonts w:ascii="Arial" w:hAnsi="Arial" w:hint="default"/>
      </w:rPr>
    </w:lvl>
    <w:lvl w:ilvl="3" w:tplc="97948C66" w:tentative="1">
      <w:start w:val="1"/>
      <w:numFmt w:val="bullet"/>
      <w:lvlText w:val="•"/>
      <w:lvlJc w:val="left"/>
      <w:pPr>
        <w:tabs>
          <w:tab w:val="num" w:pos="2880"/>
        </w:tabs>
        <w:ind w:left="2880" w:hanging="360"/>
      </w:pPr>
      <w:rPr>
        <w:rFonts w:ascii="Arial" w:hAnsi="Arial" w:hint="default"/>
      </w:rPr>
    </w:lvl>
    <w:lvl w:ilvl="4" w:tplc="C87CDCB2" w:tentative="1">
      <w:start w:val="1"/>
      <w:numFmt w:val="bullet"/>
      <w:lvlText w:val="•"/>
      <w:lvlJc w:val="left"/>
      <w:pPr>
        <w:tabs>
          <w:tab w:val="num" w:pos="3600"/>
        </w:tabs>
        <w:ind w:left="3600" w:hanging="360"/>
      </w:pPr>
      <w:rPr>
        <w:rFonts w:ascii="Arial" w:hAnsi="Arial" w:hint="default"/>
      </w:rPr>
    </w:lvl>
    <w:lvl w:ilvl="5" w:tplc="31587BD6" w:tentative="1">
      <w:start w:val="1"/>
      <w:numFmt w:val="bullet"/>
      <w:lvlText w:val="•"/>
      <w:lvlJc w:val="left"/>
      <w:pPr>
        <w:tabs>
          <w:tab w:val="num" w:pos="4320"/>
        </w:tabs>
        <w:ind w:left="4320" w:hanging="360"/>
      </w:pPr>
      <w:rPr>
        <w:rFonts w:ascii="Arial" w:hAnsi="Arial" w:hint="default"/>
      </w:rPr>
    </w:lvl>
    <w:lvl w:ilvl="6" w:tplc="2FC4EE42" w:tentative="1">
      <w:start w:val="1"/>
      <w:numFmt w:val="bullet"/>
      <w:lvlText w:val="•"/>
      <w:lvlJc w:val="left"/>
      <w:pPr>
        <w:tabs>
          <w:tab w:val="num" w:pos="5040"/>
        </w:tabs>
        <w:ind w:left="5040" w:hanging="360"/>
      </w:pPr>
      <w:rPr>
        <w:rFonts w:ascii="Arial" w:hAnsi="Arial" w:hint="default"/>
      </w:rPr>
    </w:lvl>
    <w:lvl w:ilvl="7" w:tplc="07EE99F2" w:tentative="1">
      <w:start w:val="1"/>
      <w:numFmt w:val="bullet"/>
      <w:lvlText w:val="•"/>
      <w:lvlJc w:val="left"/>
      <w:pPr>
        <w:tabs>
          <w:tab w:val="num" w:pos="5760"/>
        </w:tabs>
        <w:ind w:left="5760" w:hanging="360"/>
      </w:pPr>
      <w:rPr>
        <w:rFonts w:ascii="Arial" w:hAnsi="Arial" w:hint="default"/>
      </w:rPr>
    </w:lvl>
    <w:lvl w:ilvl="8" w:tplc="57EA1AC8" w:tentative="1">
      <w:start w:val="1"/>
      <w:numFmt w:val="bullet"/>
      <w:lvlText w:val="•"/>
      <w:lvlJc w:val="left"/>
      <w:pPr>
        <w:tabs>
          <w:tab w:val="num" w:pos="6480"/>
        </w:tabs>
        <w:ind w:left="6480" w:hanging="360"/>
      </w:pPr>
      <w:rPr>
        <w:rFonts w:ascii="Arial" w:hAnsi="Arial" w:hint="default"/>
      </w:rPr>
    </w:lvl>
  </w:abstractNum>
  <w:abstractNum w:abstractNumId="62">
    <w:nsid w:val="54DF2C0C"/>
    <w:multiLevelType w:val="hybridMultilevel"/>
    <w:tmpl w:val="353ED5D0"/>
    <w:lvl w:ilvl="0" w:tplc="4726EEFC">
      <w:start w:val="1"/>
      <w:numFmt w:val="bullet"/>
      <w:lvlText w:val=""/>
      <w:lvlJc w:val="left"/>
      <w:pPr>
        <w:tabs>
          <w:tab w:val="num" w:pos="0"/>
        </w:tabs>
      </w:pPr>
      <w:rPr>
        <w:rFonts w:ascii="Wingdings" w:hAnsi="Wingdings" w:cs="Wingdings" w:hint="default"/>
        <w:b w:val="0"/>
        <w:bCs w:val="0"/>
        <w:i w:val="0"/>
        <w:iCs w:val="0"/>
        <w:color w:val="auto"/>
        <w:sz w:val="20"/>
        <w:szCs w:val="20"/>
      </w:rPr>
    </w:lvl>
    <w:lvl w:ilvl="1" w:tplc="CBF89E28">
      <w:start w:val="1"/>
      <w:numFmt w:val="bullet"/>
      <w:lvlText w:val="o"/>
      <w:lvlJc w:val="left"/>
      <w:pPr>
        <w:tabs>
          <w:tab w:val="num" w:pos="720"/>
        </w:tabs>
        <w:ind w:left="720" w:hanging="360"/>
      </w:pPr>
      <w:rPr>
        <w:rFonts w:ascii="Courier New" w:hAnsi="Courier New" w:cs="Courier New" w:hint="default"/>
      </w:rPr>
    </w:lvl>
    <w:lvl w:ilvl="2" w:tplc="AD447E18">
      <w:start w:val="1"/>
      <w:numFmt w:val="bullet"/>
      <w:lvlText w:val=""/>
      <w:lvlJc w:val="left"/>
      <w:pPr>
        <w:tabs>
          <w:tab w:val="num" w:pos="170"/>
        </w:tabs>
        <w:ind w:left="170" w:hanging="170"/>
      </w:pPr>
      <w:rPr>
        <w:rFonts w:ascii="Wingdings" w:hAnsi="Wingdings" w:cs="Wingdings" w:hint="default"/>
        <w:b w:val="0"/>
        <w:bCs w:val="0"/>
        <w:i w:val="0"/>
        <w:iCs w:val="0"/>
        <w:color w:val="auto"/>
        <w:sz w:val="20"/>
        <w:szCs w:val="20"/>
      </w:rPr>
    </w:lvl>
    <w:lvl w:ilvl="3" w:tplc="04090001">
      <w:start w:val="1"/>
      <w:numFmt w:val="bullet"/>
      <w:pStyle w:val="Task2"/>
      <w:lvlText w:val=""/>
      <w:lvlJc w:val="left"/>
      <w:pPr>
        <w:tabs>
          <w:tab w:val="num" w:pos="624"/>
        </w:tabs>
        <w:ind w:left="624" w:hanging="340"/>
      </w:pPr>
      <w:rPr>
        <w:rFonts w:ascii="Symbol" w:hAnsi="Symbol" w:hint="default"/>
        <w:b w:val="0"/>
        <w:bCs w:val="0"/>
        <w:i w:val="0"/>
        <w:iCs w:val="0"/>
        <w:color w:val="auto"/>
        <w:sz w:val="20"/>
        <w:szCs w:val="20"/>
      </w:rPr>
    </w:lvl>
    <w:lvl w:ilvl="4" w:tplc="04090003">
      <w:start w:val="1"/>
      <w:numFmt w:val="bullet"/>
      <w:lvlText w:val="o"/>
      <w:lvlJc w:val="left"/>
      <w:pPr>
        <w:tabs>
          <w:tab w:val="num" w:pos="2880"/>
        </w:tabs>
        <w:ind w:left="2880" w:hanging="360"/>
      </w:pPr>
      <w:rPr>
        <w:rFonts w:ascii="Courier New" w:hAnsi="Courier New" w:cs="Courier New" w:hint="default"/>
      </w:rPr>
    </w:lvl>
    <w:lvl w:ilvl="5" w:tplc="04090005">
      <w:start w:val="1"/>
      <w:numFmt w:val="bullet"/>
      <w:lvlText w:val=""/>
      <w:lvlJc w:val="left"/>
      <w:pPr>
        <w:tabs>
          <w:tab w:val="num" w:pos="3600"/>
        </w:tabs>
        <w:ind w:left="3600" w:hanging="360"/>
      </w:pPr>
      <w:rPr>
        <w:rFonts w:ascii="Wingdings" w:hAnsi="Wingdings" w:cs="Wingdings" w:hint="default"/>
      </w:rPr>
    </w:lvl>
    <w:lvl w:ilvl="6" w:tplc="04090001">
      <w:start w:val="1"/>
      <w:numFmt w:val="bullet"/>
      <w:lvlText w:val=""/>
      <w:lvlJc w:val="left"/>
      <w:pPr>
        <w:tabs>
          <w:tab w:val="num" w:pos="4320"/>
        </w:tabs>
        <w:ind w:left="4320" w:hanging="360"/>
      </w:pPr>
      <w:rPr>
        <w:rFonts w:ascii="Symbol" w:hAnsi="Symbol" w:cs="Symbol" w:hint="default"/>
      </w:rPr>
    </w:lvl>
    <w:lvl w:ilvl="7" w:tplc="04090003">
      <w:start w:val="1"/>
      <w:numFmt w:val="bullet"/>
      <w:lvlText w:val="o"/>
      <w:lvlJc w:val="left"/>
      <w:pPr>
        <w:tabs>
          <w:tab w:val="num" w:pos="5040"/>
        </w:tabs>
        <w:ind w:left="5040" w:hanging="360"/>
      </w:pPr>
      <w:rPr>
        <w:rFonts w:ascii="Courier New" w:hAnsi="Courier New" w:cs="Courier New" w:hint="default"/>
      </w:rPr>
    </w:lvl>
    <w:lvl w:ilvl="8" w:tplc="04090005">
      <w:start w:val="1"/>
      <w:numFmt w:val="bullet"/>
      <w:lvlText w:val=""/>
      <w:lvlJc w:val="left"/>
      <w:pPr>
        <w:tabs>
          <w:tab w:val="num" w:pos="5760"/>
        </w:tabs>
        <w:ind w:left="5760" w:hanging="360"/>
      </w:pPr>
      <w:rPr>
        <w:rFonts w:ascii="Wingdings" w:hAnsi="Wingdings" w:cs="Wingdings" w:hint="default"/>
      </w:rPr>
    </w:lvl>
  </w:abstractNum>
  <w:abstractNum w:abstractNumId="63">
    <w:nsid w:val="552B29F9"/>
    <w:multiLevelType w:val="hybridMultilevel"/>
    <w:tmpl w:val="5A98F9DE"/>
    <w:lvl w:ilvl="0" w:tplc="EE0AB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59CB15BB"/>
    <w:multiLevelType w:val="hybridMultilevel"/>
    <w:tmpl w:val="0E787FD2"/>
    <w:lvl w:ilvl="0" w:tplc="6D000B20">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5">
    <w:nsid w:val="5E8270BC"/>
    <w:multiLevelType w:val="multilevel"/>
    <w:tmpl w:val="5E8270BC"/>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66">
    <w:nsid w:val="5FC85921"/>
    <w:multiLevelType w:val="hybridMultilevel"/>
    <w:tmpl w:val="932A20A6"/>
    <w:lvl w:ilvl="0" w:tplc="8E143006">
      <w:start w:val="1"/>
      <w:numFmt w:val="decimal"/>
      <w:lvlText w:val="%1)"/>
      <w:lvlJc w:val="left"/>
      <w:pPr>
        <w:tabs>
          <w:tab w:val="num" w:pos="561"/>
        </w:tabs>
        <w:ind w:left="561" w:hanging="360"/>
      </w:pPr>
      <w:rPr>
        <w:rFonts w:cs="Times New Roman" w:hint="default"/>
      </w:rPr>
    </w:lvl>
    <w:lvl w:ilvl="1" w:tplc="9E72F3CE">
      <w:start w:val="1"/>
      <w:numFmt w:val="decimal"/>
      <w:lvlText w:val="%2."/>
      <w:lvlJc w:val="left"/>
      <w:pPr>
        <w:tabs>
          <w:tab w:val="num" w:pos="1800"/>
        </w:tabs>
        <w:ind w:left="1800" w:hanging="360"/>
      </w:pPr>
      <w:rPr>
        <w:rFonts w:cs="Times New Roman" w:hint="default"/>
      </w:rPr>
    </w:lvl>
    <w:lvl w:ilvl="2" w:tplc="F33030E6">
      <w:start w:val="1"/>
      <w:numFmt w:val="lowerLetter"/>
      <w:lvlText w:val="%3."/>
      <w:lvlJc w:val="left"/>
      <w:pPr>
        <w:tabs>
          <w:tab w:val="num" w:pos="2700"/>
        </w:tabs>
        <w:ind w:left="2700" w:hanging="360"/>
      </w:pPr>
      <w:rPr>
        <w:rFonts w:cs="Times New Roman" w:hint="default"/>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67">
    <w:nsid w:val="5FEC190B"/>
    <w:multiLevelType w:val="hybridMultilevel"/>
    <w:tmpl w:val="CBECC5BC"/>
    <w:lvl w:ilvl="0" w:tplc="92DA561C">
      <w:start w:val="1"/>
      <w:numFmt w:val="bullet"/>
      <w:lvlText w:val=""/>
      <w:lvlJc w:val="left"/>
      <w:pPr>
        <w:ind w:left="720" w:hanging="360"/>
      </w:pPr>
      <w:rPr>
        <w:rFonts w:ascii="Symbol" w:hAnsi="Symbol" w:hint="default"/>
        <w:sz w:val="16"/>
      </w:rPr>
    </w:lvl>
    <w:lvl w:ilvl="1" w:tplc="0AA477D2">
      <w:start w:val="3"/>
      <w:numFmt w:val="bullet"/>
      <w:lvlText w:val="F"/>
      <w:lvlJc w:val="left"/>
      <w:pPr>
        <w:ind w:left="1440" w:hanging="360"/>
      </w:pPr>
      <w:rPr>
        <w:rFonts w:ascii="Wingdings" w:eastAsia="Times New Roman" w:hAnsi="Wingdings" w:cs="Times New Roman"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68">
    <w:nsid w:val="6118225D"/>
    <w:multiLevelType w:val="hybridMultilevel"/>
    <w:tmpl w:val="1B002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2D54C09"/>
    <w:multiLevelType w:val="hybridMultilevel"/>
    <w:tmpl w:val="BD0AB828"/>
    <w:lvl w:ilvl="0" w:tplc="A2AE54E4">
      <w:start w:val="1"/>
      <w:numFmt w:val="bullet"/>
      <w:pStyle w:val="BulletedPicture"/>
      <w:lvlText w:val=""/>
      <w:lvlPicBulletId w:val="0"/>
      <w:lvlJc w:val="left"/>
      <w:pPr>
        <w:tabs>
          <w:tab w:val="num" w:pos="360"/>
        </w:tabs>
        <w:ind w:left="360" w:hanging="360"/>
      </w:pPr>
      <w:rPr>
        <w:rFonts w:ascii="Symbol" w:hAnsi="Symbol" w:hint="default"/>
      </w:rPr>
    </w:lvl>
    <w:lvl w:ilvl="1" w:tplc="05DE50BC">
      <w:start w:val="1"/>
      <w:numFmt w:val="none"/>
      <w:pStyle w:val="QuestionVN"/>
      <w:lvlText w:val="?:"/>
      <w:lvlJc w:val="left"/>
      <w:pPr>
        <w:tabs>
          <w:tab w:val="num" w:pos="113"/>
        </w:tabs>
        <w:ind w:left="1304" w:hanging="1304"/>
      </w:pPr>
      <w:rPr>
        <w:rFonts w:hint="default"/>
        <w:b/>
        <w:i/>
        <w:color w:val="0000FF"/>
      </w:rPr>
    </w:lvl>
    <w:lvl w:ilvl="2" w:tplc="3F6EE964">
      <w:numFmt w:val="bullet"/>
      <w:lvlText w:val="-"/>
      <w:lvlPicBulletId w:val="0"/>
      <w:lvlJc w:val="left"/>
      <w:pPr>
        <w:tabs>
          <w:tab w:val="num" w:pos="2160"/>
        </w:tabs>
        <w:ind w:left="2160" w:hanging="720"/>
      </w:pPr>
      <w:rPr>
        <w:rFonts w:ascii="Times New Roman" w:eastAsia="Times New Roman" w:hAnsi="Times New Roman" w:cs="Times New Roman"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0">
    <w:nsid w:val="657F1022"/>
    <w:multiLevelType w:val="hybridMultilevel"/>
    <w:tmpl w:val="51C0CCCA"/>
    <w:lvl w:ilvl="0" w:tplc="EE0AB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7753BCC"/>
    <w:multiLevelType w:val="hybridMultilevel"/>
    <w:tmpl w:val="7556FB30"/>
    <w:lvl w:ilvl="0" w:tplc="610A5820">
      <w:numFmt w:val="bullet"/>
      <w:lvlText w:val="-"/>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BC066CC"/>
    <w:multiLevelType w:val="hybridMultilevel"/>
    <w:tmpl w:val="7CC871EE"/>
    <w:lvl w:ilvl="0" w:tplc="F49E1D5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3">
    <w:nsid w:val="6C6814BB"/>
    <w:multiLevelType w:val="hybridMultilevel"/>
    <w:tmpl w:val="007610C8"/>
    <w:lvl w:ilvl="0" w:tplc="3CE45018">
      <w:numFmt w:val="bullet"/>
      <w:lvlText w:val="-"/>
      <w:lvlJc w:val="left"/>
      <w:pPr>
        <w:ind w:left="108" w:hanging="137"/>
      </w:pPr>
      <w:rPr>
        <w:rFonts w:ascii="Times New Roman" w:eastAsia="Times New Roman" w:hAnsi="Times New Roman" w:cs="Times New Roman" w:hint="default"/>
        <w:w w:val="99"/>
        <w:sz w:val="26"/>
        <w:szCs w:val="26"/>
        <w:lang w:eastAsia="en-US" w:bidi="ar-SA"/>
      </w:rPr>
    </w:lvl>
    <w:lvl w:ilvl="1" w:tplc="1B364810">
      <w:numFmt w:val="bullet"/>
      <w:lvlText w:val="•"/>
      <w:lvlJc w:val="left"/>
      <w:pPr>
        <w:ind w:left="602" w:hanging="137"/>
      </w:pPr>
      <w:rPr>
        <w:rFonts w:hint="default"/>
        <w:lang w:eastAsia="en-US" w:bidi="ar-SA"/>
      </w:rPr>
    </w:lvl>
    <w:lvl w:ilvl="2" w:tplc="1AB84680">
      <w:numFmt w:val="bullet"/>
      <w:lvlText w:val="•"/>
      <w:lvlJc w:val="left"/>
      <w:pPr>
        <w:ind w:left="1104" w:hanging="137"/>
      </w:pPr>
      <w:rPr>
        <w:rFonts w:hint="default"/>
        <w:lang w:eastAsia="en-US" w:bidi="ar-SA"/>
      </w:rPr>
    </w:lvl>
    <w:lvl w:ilvl="3" w:tplc="F97237C4">
      <w:numFmt w:val="bullet"/>
      <w:lvlText w:val="•"/>
      <w:lvlJc w:val="left"/>
      <w:pPr>
        <w:ind w:left="1607" w:hanging="137"/>
      </w:pPr>
      <w:rPr>
        <w:rFonts w:hint="default"/>
        <w:lang w:eastAsia="en-US" w:bidi="ar-SA"/>
      </w:rPr>
    </w:lvl>
    <w:lvl w:ilvl="4" w:tplc="A11A0832">
      <w:numFmt w:val="bullet"/>
      <w:lvlText w:val="•"/>
      <w:lvlJc w:val="left"/>
      <w:pPr>
        <w:ind w:left="2109" w:hanging="137"/>
      </w:pPr>
      <w:rPr>
        <w:rFonts w:hint="default"/>
        <w:lang w:eastAsia="en-US" w:bidi="ar-SA"/>
      </w:rPr>
    </w:lvl>
    <w:lvl w:ilvl="5" w:tplc="D2D4A9B6">
      <w:numFmt w:val="bullet"/>
      <w:lvlText w:val="•"/>
      <w:lvlJc w:val="left"/>
      <w:pPr>
        <w:ind w:left="2612" w:hanging="137"/>
      </w:pPr>
      <w:rPr>
        <w:rFonts w:hint="default"/>
        <w:lang w:eastAsia="en-US" w:bidi="ar-SA"/>
      </w:rPr>
    </w:lvl>
    <w:lvl w:ilvl="6" w:tplc="41023FD8">
      <w:numFmt w:val="bullet"/>
      <w:lvlText w:val="•"/>
      <w:lvlJc w:val="left"/>
      <w:pPr>
        <w:ind w:left="3114" w:hanging="137"/>
      </w:pPr>
      <w:rPr>
        <w:rFonts w:hint="default"/>
        <w:lang w:eastAsia="en-US" w:bidi="ar-SA"/>
      </w:rPr>
    </w:lvl>
    <w:lvl w:ilvl="7" w:tplc="9B2A34BA">
      <w:numFmt w:val="bullet"/>
      <w:lvlText w:val="•"/>
      <w:lvlJc w:val="left"/>
      <w:pPr>
        <w:ind w:left="3616" w:hanging="137"/>
      </w:pPr>
      <w:rPr>
        <w:rFonts w:hint="default"/>
        <w:lang w:eastAsia="en-US" w:bidi="ar-SA"/>
      </w:rPr>
    </w:lvl>
    <w:lvl w:ilvl="8" w:tplc="1DC2E9AE">
      <w:numFmt w:val="bullet"/>
      <w:lvlText w:val="•"/>
      <w:lvlJc w:val="left"/>
      <w:pPr>
        <w:ind w:left="4119" w:hanging="137"/>
      </w:pPr>
      <w:rPr>
        <w:rFonts w:hint="default"/>
        <w:lang w:eastAsia="en-US" w:bidi="ar-SA"/>
      </w:rPr>
    </w:lvl>
  </w:abstractNum>
  <w:abstractNum w:abstractNumId="74">
    <w:nsid w:val="70A95D05"/>
    <w:multiLevelType w:val="hybridMultilevel"/>
    <w:tmpl w:val="5AAABE64"/>
    <w:lvl w:ilvl="0" w:tplc="B582DAB4">
      <w:start w:val="1"/>
      <w:numFmt w:val="bullet"/>
      <w:pStyle w:val="Attention"/>
      <w:lvlText w:val=""/>
      <w:lvlJc w:val="left"/>
      <w:pPr>
        <w:tabs>
          <w:tab w:val="num" w:pos="0"/>
        </w:tabs>
        <w:ind w:left="340" w:hanging="340"/>
      </w:pPr>
      <w:rPr>
        <w:rFonts w:ascii="Webdings" w:hAnsi="Webdings" w:cs="Webdings" w:hint="default"/>
        <w:color w:val="auto"/>
        <w:sz w:val="32"/>
        <w:szCs w:val="32"/>
      </w:rPr>
    </w:lvl>
    <w:lvl w:ilvl="1" w:tplc="58CE6FE8">
      <w:start w:val="1"/>
      <w:numFmt w:val="bullet"/>
      <w:lvlText w:val=""/>
      <w:lvlJc w:val="left"/>
      <w:pPr>
        <w:tabs>
          <w:tab w:val="num" w:pos="0"/>
        </w:tabs>
      </w:pPr>
      <w:rPr>
        <w:rFonts w:ascii="Wingdings" w:eastAsia="MS Mincho" w:hAnsi="Wingdings" w:hint="default"/>
        <w:color w:val="auto"/>
        <w:sz w:val="32"/>
        <w:szCs w:val="32"/>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75">
    <w:nsid w:val="74A6603F"/>
    <w:multiLevelType w:val="hybridMultilevel"/>
    <w:tmpl w:val="26E45374"/>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76">
    <w:nsid w:val="74DE3555"/>
    <w:multiLevelType w:val="multilevel"/>
    <w:tmpl w:val="7A8015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nsid w:val="7508166A"/>
    <w:multiLevelType w:val="hybridMultilevel"/>
    <w:tmpl w:val="2558E5B6"/>
    <w:lvl w:ilvl="0" w:tplc="0AF25CAE">
      <w:start w:val="1"/>
      <w:numFmt w:val="decimal"/>
      <w:lvlText w:val="%1."/>
      <w:lvlJc w:val="left"/>
      <w:pPr>
        <w:ind w:left="720" w:hanging="360"/>
      </w:pPr>
      <w:rPr>
        <w:rFonts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55466D6"/>
    <w:multiLevelType w:val="hybridMultilevel"/>
    <w:tmpl w:val="C0E83344"/>
    <w:lvl w:ilvl="0" w:tplc="0409000B">
      <w:start w:val="1"/>
      <w:numFmt w:val="bullet"/>
      <w:lvlText w:val=""/>
      <w:lvlJc w:val="left"/>
      <w:pPr>
        <w:ind w:left="1003" w:hanging="360"/>
      </w:pPr>
      <w:rPr>
        <w:rFonts w:ascii="Wingdings" w:hAnsi="Wingding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79">
    <w:nsid w:val="78BD4A36"/>
    <w:multiLevelType w:val="hybridMultilevel"/>
    <w:tmpl w:val="A01A92D0"/>
    <w:lvl w:ilvl="0" w:tplc="610A582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nsid w:val="7A027C4D"/>
    <w:multiLevelType w:val="hybridMultilevel"/>
    <w:tmpl w:val="ACC0B008"/>
    <w:lvl w:ilvl="0" w:tplc="C308940A">
      <w:numFmt w:val="bullet"/>
      <w:lvlText w:val="-"/>
      <w:lvlJc w:val="left"/>
      <w:pPr>
        <w:ind w:left="108" w:hanging="152"/>
      </w:pPr>
      <w:rPr>
        <w:rFonts w:ascii="Times New Roman" w:eastAsia="Times New Roman" w:hAnsi="Times New Roman" w:cs="Times New Roman" w:hint="default"/>
        <w:w w:val="99"/>
        <w:sz w:val="26"/>
        <w:szCs w:val="26"/>
        <w:lang w:eastAsia="en-US" w:bidi="ar-SA"/>
      </w:rPr>
    </w:lvl>
    <w:lvl w:ilvl="1" w:tplc="E272E80E">
      <w:numFmt w:val="bullet"/>
      <w:lvlText w:val="•"/>
      <w:lvlJc w:val="left"/>
      <w:pPr>
        <w:ind w:left="602" w:hanging="152"/>
      </w:pPr>
      <w:rPr>
        <w:rFonts w:hint="default"/>
        <w:lang w:eastAsia="en-US" w:bidi="ar-SA"/>
      </w:rPr>
    </w:lvl>
    <w:lvl w:ilvl="2" w:tplc="E6AA9792">
      <w:numFmt w:val="bullet"/>
      <w:lvlText w:val="•"/>
      <w:lvlJc w:val="left"/>
      <w:pPr>
        <w:ind w:left="1104" w:hanging="152"/>
      </w:pPr>
      <w:rPr>
        <w:rFonts w:hint="default"/>
        <w:lang w:eastAsia="en-US" w:bidi="ar-SA"/>
      </w:rPr>
    </w:lvl>
    <w:lvl w:ilvl="3" w:tplc="68A2AC00">
      <w:numFmt w:val="bullet"/>
      <w:lvlText w:val="•"/>
      <w:lvlJc w:val="left"/>
      <w:pPr>
        <w:ind w:left="1607" w:hanging="152"/>
      </w:pPr>
      <w:rPr>
        <w:rFonts w:hint="default"/>
        <w:lang w:eastAsia="en-US" w:bidi="ar-SA"/>
      </w:rPr>
    </w:lvl>
    <w:lvl w:ilvl="4" w:tplc="2EAAB6FC">
      <w:numFmt w:val="bullet"/>
      <w:lvlText w:val="•"/>
      <w:lvlJc w:val="left"/>
      <w:pPr>
        <w:ind w:left="2109" w:hanging="152"/>
      </w:pPr>
      <w:rPr>
        <w:rFonts w:hint="default"/>
        <w:lang w:eastAsia="en-US" w:bidi="ar-SA"/>
      </w:rPr>
    </w:lvl>
    <w:lvl w:ilvl="5" w:tplc="529C8176">
      <w:numFmt w:val="bullet"/>
      <w:lvlText w:val="•"/>
      <w:lvlJc w:val="left"/>
      <w:pPr>
        <w:ind w:left="2612" w:hanging="152"/>
      </w:pPr>
      <w:rPr>
        <w:rFonts w:hint="default"/>
        <w:lang w:eastAsia="en-US" w:bidi="ar-SA"/>
      </w:rPr>
    </w:lvl>
    <w:lvl w:ilvl="6" w:tplc="FEA2275A">
      <w:numFmt w:val="bullet"/>
      <w:lvlText w:val="•"/>
      <w:lvlJc w:val="left"/>
      <w:pPr>
        <w:ind w:left="3114" w:hanging="152"/>
      </w:pPr>
      <w:rPr>
        <w:rFonts w:hint="default"/>
        <w:lang w:eastAsia="en-US" w:bidi="ar-SA"/>
      </w:rPr>
    </w:lvl>
    <w:lvl w:ilvl="7" w:tplc="176287C8">
      <w:numFmt w:val="bullet"/>
      <w:lvlText w:val="•"/>
      <w:lvlJc w:val="left"/>
      <w:pPr>
        <w:ind w:left="3616" w:hanging="152"/>
      </w:pPr>
      <w:rPr>
        <w:rFonts w:hint="default"/>
        <w:lang w:eastAsia="en-US" w:bidi="ar-SA"/>
      </w:rPr>
    </w:lvl>
    <w:lvl w:ilvl="8" w:tplc="95FEDEDC">
      <w:numFmt w:val="bullet"/>
      <w:lvlText w:val="•"/>
      <w:lvlJc w:val="left"/>
      <w:pPr>
        <w:ind w:left="4119" w:hanging="152"/>
      </w:pPr>
      <w:rPr>
        <w:rFonts w:hint="default"/>
        <w:lang w:eastAsia="en-US" w:bidi="ar-SA"/>
      </w:rPr>
    </w:lvl>
  </w:abstractNum>
  <w:num w:numId="1">
    <w:abstractNumId w:val="52"/>
  </w:num>
  <w:num w:numId="2">
    <w:abstractNumId w:val="74"/>
  </w:num>
  <w:num w:numId="3">
    <w:abstractNumId w:val="5"/>
  </w:num>
  <w:num w:numId="4">
    <w:abstractNumId w:val="20"/>
  </w:num>
  <w:num w:numId="5">
    <w:abstractNumId w:val="4"/>
  </w:num>
  <w:num w:numId="6">
    <w:abstractNumId w:val="7"/>
  </w:num>
  <w:num w:numId="7">
    <w:abstractNumId w:val="50"/>
  </w:num>
  <w:num w:numId="8">
    <w:abstractNumId w:val="65"/>
  </w:num>
  <w:num w:numId="9">
    <w:abstractNumId w:val="59"/>
  </w:num>
  <w:num w:numId="10">
    <w:abstractNumId w:val="28"/>
  </w:num>
  <w:num w:numId="11">
    <w:abstractNumId w:val="13"/>
  </w:num>
  <w:num w:numId="12">
    <w:abstractNumId w:val="33"/>
  </w:num>
  <w:num w:numId="13">
    <w:abstractNumId w:val="58"/>
  </w:num>
  <w:num w:numId="14">
    <w:abstractNumId w:val="51"/>
  </w:num>
  <w:num w:numId="15">
    <w:abstractNumId w:val="26"/>
  </w:num>
  <w:num w:numId="16">
    <w:abstractNumId w:val="15"/>
  </w:num>
  <w:num w:numId="17">
    <w:abstractNumId w:val="62"/>
  </w:num>
  <w:num w:numId="18">
    <w:abstractNumId w:val="54"/>
  </w:num>
  <w:num w:numId="19">
    <w:abstractNumId w:val="41"/>
  </w:num>
  <w:num w:numId="20">
    <w:abstractNumId w:val="69"/>
  </w:num>
  <w:num w:numId="21">
    <w:abstractNumId w:val="30"/>
  </w:num>
  <w:num w:numId="22">
    <w:abstractNumId w:val="32"/>
  </w:num>
  <w:num w:numId="23">
    <w:abstractNumId w:val="6"/>
  </w:num>
  <w:num w:numId="24">
    <w:abstractNumId w:val="11"/>
  </w:num>
  <w:num w:numId="25">
    <w:abstractNumId w:val="67"/>
  </w:num>
  <w:num w:numId="26">
    <w:abstractNumId w:val="56"/>
  </w:num>
  <w:num w:numId="27">
    <w:abstractNumId w:val="17"/>
  </w:num>
  <w:num w:numId="28">
    <w:abstractNumId w:val="12"/>
  </w:num>
  <w:num w:numId="29">
    <w:abstractNumId w:val="43"/>
  </w:num>
  <w:num w:numId="30">
    <w:abstractNumId w:val="19"/>
  </w:num>
  <w:num w:numId="31">
    <w:abstractNumId w:val="38"/>
  </w:num>
  <w:num w:numId="32">
    <w:abstractNumId w:val="18"/>
  </w:num>
  <w:num w:numId="33">
    <w:abstractNumId w:val="63"/>
  </w:num>
  <w:num w:numId="34">
    <w:abstractNumId w:val="79"/>
  </w:num>
  <w:num w:numId="35">
    <w:abstractNumId w:val="3"/>
  </w:num>
  <w:num w:numId="36">
    <w:abstractNumId w:val="14"/>
  </w:num>
  <w:num w:numId="37">
    <w:abstractNumId w:val="60"/>
  </w:num>
  <w:num w:numId="38">
    <w:abstractNumId w:val="70"/>
  </w:num>
  <w:num w:numId="39">
    <w:abstractNumId w:val="61"/>
  </w:num>
  <w:num w:numId="40">
    <w:abstractNumId w:val="57"/>
  </w:num>
  <w:num w:numId="41">
    <w:abstractNumId w:val="27"/>
  </w:num>
  <w:num w:numId="42">
    <w:abstractNumId w:val="10"/>
  </w:num>
  <w:num w:numId="43">
    <w:abstractNumId w:val="48"/>
  </w:num>
  <w:num w:numId="44">
    <w:abstractNumId w:val="44"/>
  </w:num>
  <w:num w:numId="45">
    <w:abstractNumId w:val="71"/>
  </w:num>
  <w:num w:numId="46">
    <w:abstractNumId w:val="36"/>
  </w:num>
  <w:num w:numId="47">
    <w:abstractNumId w:val="64"/>
  </w:num>
  <w:num w:numId="48">
    <w:abstractNumId w:val="29"/>
  </w:num>
  <w:num w:numId="49">
    <w:abstractNumId w:val="21"/>
  </w:num>
  <w:num w:numId="50">
    <w:abstractNumId w:val="46"/>
  </w:num>
  <w:num w:numId="51">
    <w:abstractNumId w:val="9"/>
  </w:num>
  <w:num w:numId="52">
    <w:abstractNumId w:val="53"/>
  </w:num>
  <w:num w:numId="53">
    <w:abstractNumId w:val="66"/>
  </w:num>
  <w:num w:numId="54">
    <w:abstractNumId w:val="45"/>
  </w:num>
  <w:num w:numId="55">
    <w:abstractNumId w:val="0"/>
  </w:num>
  <w:num w:numId="56">
    <w:abstractNumId w:val="1"/>
  </w:num>
  <w:num w:numId="57">
    <w:abstractNumId w:val="2"/>
  </w:num>
  <w:num w:numId="58">
    <w:abstractNumId w:val="76"/>
  </w:num>
  <w:num w:numId="59">
    <w:abstractNumId w:val="37"/>
  </w:num>
  <w:num w:numId="60">
    <w:abstractNumId w:val="40"/>
  </w:num>
  <w:num w:numId="61">
    <w:abstractNumId w:val="75"/>
  </w:num>
  <w:num w:numId="62">
    <w:abstractNumId w:val="78"/>
  </w:num>
  <w:num w:numId="63">
    <w:abstractNumId w:val="25"/>
  </w:num>
  <w:num w:numId="64">
    <w:abstractNumId w:val="42"/>
  </w:num>
  <w:num w:numId="65">
    <w:abstractNumId w:val="72"/>
  </w:num>
  <w:num w:numId="66">
    <w:abstractNumId w:val="68"/>
  </w:num>
  <w:num w:numId="67">
    <w:abstractNumId w:val="16"/>
  </w:num>
  <w:num w:numId="68">
    <w:abstractNumId w:val="23"/>
  </w:num>
  <w:num w:numId="69">
    <w:abstractNumId w:val="39"/>
  </w:num>
  <w:num w:numId="70">
    <w:abstractNumId w:val="47"/>
  </w:num>
  <w:num w:numId="71">
    <w:abstractNumId w:val="8"/>
  </w:num>
  <w:num w:numId="72">
    <w:abstractNumId w:val="31"/>
  </w:num>
  <w:num w:numId="73">
    <w:abstractNumId w:val="49"/>
  </w:num>
  <w:num w:numId="74">
    <w:abstractNumId w:val="35"/>
  </w:num>
  <w:num w:numId="75">
    <w:abstractNumId w:val="80"/>
  </w:num>
  <w:num w:numId="76">
    <w:abstractNumId w:val="22"/>
  </w:num>
  <w:num w:numId="77">
    <w:abstractNumId w:val="24"/>
  </w:num>
  <w:num w:numId="78">
    <w:abstractNumId w:val="73"/>
  </w:num>
  <w:num w:numId="79">
    <w:abstractNumId w:val="34"/>
  </w:num>
  <w:num w:numId="80">
    <w:abstractNumId w:val="55"/>
  </w:num>
  <w:num w:numId="81">
    <w:abstractNumId w:val="77"/>
  </w:num>
  <w:numIdMacAtCleanup w:val="7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3074"/>
  </w:hdrShapeDefaults>
  <w:footnotePr>
    <w:footnote w:id="0"/>
    <w:footnote w:id="1"/>
  </w:footnotePr>
  <w:endnotePr>
    <w:endnote w:id="0"/>
    <w:endnote w:id="1"/>
  </w:endnotePr>
  <w:compat>
    <w:useFELayout/>
  </w:compat>
  <w:rsids>
    <w:rsidRoot w:val="00294E8B"/>
    <w:rsid w:val="00006DC9"/>
    <w:rsid w:val="00027AE3"/>
    <w:rsid w:val="0004182C"/>
    <w:rsid w:val="00044009"/>
    <w:rsid w:val="00047B59"/>
    <w:rsid w:val="00062FD5"/>
    <w:rsid w:val="00066DF4"/>
    <w:rsid w:val="00085314"/>
    <w:rsid w:val="00087738"/>
    <w:rsid w:val="000B57A3"/>
    <w:rsid w:val="000B5FE8"/>
    <w:rsid w:val="000B608E"/>
    <w:rsid w:val="000C6F1A"/>
    <w:rsid w:val="00100A36"/>
    <w:rsid w:val="00107476"/>
    <w:rsid w:val="00120F55"/>
    <w:rsid w:val="00137BEB"/>
    <w:rsid w:val="00150153"/>
    <w:rsid w:val="00150399"/>
    <w:rsid w:val="00152FFF"/>
    <w:rsid w:val="00155A58"/>
    <w:rsid w:val="00163E0E"/>
    <w:rsid w:val="00164700"/>
    <w:rsid w:val="00166090"/>
    <w:rsid w:val="00174797"/>
    <w:rsid w:val="001862AD"/>
    <w:rsid w:val="001D11E4"/>
    <w:rsid w:val="001D1489"/>
    <w:rsid w:val="001D7C77"/>
    <w:rsid w:val="001F648E"/>
    <w:rsid w:val="00201B04"/>
    <w:rsid w:val="002024BB"/>
    <w:rsid w:val="00231527"/>
    <w:rsid w:val="00236099"/>
    <w:rsid w:val="00237185"/>
    <w:rsid w:val="0025140A"/>
    <w:rsid w:val="0025255B"/>
    <w:rsid w:val="0025349B"/>
    <w:rsid w:val="002562A8"/>
    <w:rsid w:val="00271E4B"/>
    <w:rsid w:val="002747C4"/>
    <w:rsid w:val="00275212"/>
    <w:rsid w:val="0028533B"/>
    <w:rsid w:val="00292D5A"/>
    <w:rsid w:val="00294E8B"/>
    <w:rsid w:val="002A4450"/>
    <w:rsid w:val="002A7FD4"/>
    <w:rsid w:val="002B7442"/>
    <w:rsid w:val="002D3F4D"/>
    <w:rsid w:val="002E2506"/>
    <w:rsid w:val="003201F2"/>
    <w:rsid w:val="00326F0E"/>
    <w:rsid w:val="00327130"/>
    <w:rsid w:val="00342334"/>
    <w:rsid w:val="0035156F"/>
    <w:rsid w:val="003623A5"/>
    <w:rsid w:val="00373567"/>
    <w:rsid w:val="00375104"/>
    <w:rsid w:val="0039259E"/>
    <w:rsid w:val="003C54EF"/>
    <w:rsid w:val="003E38AD"/>
    <w:rsid w:val="003E4129"/>
    <w:rsid w:val="003F0D41"/>
    <w:rsid w:val="003F4937"/>
    <w:rsid w:val="003F4EC8"/>
    <w:rsid w:val="004155B0"/>
    <w:rsid w:val="004159C0"/>
    <w:rsid w:val="00415FC7"/>
    <w:rsid w:val="00433E5A"/>
    <w:rsid w:val="0043567E"/>
    <w:rsid w:val="00435D4D"/>
    <w:rsid w:val="00445977"/>
    <w:rsid w:val="004466FC"/>
    <w:rsid w:val="00456794"/>
    <w:rsid w:val="004573DC"/>
    <w:rsid w:val="00490836"/>
    <w:rsid w:val="004A22CE"/>
    <w:rsid w:val="004A740F"/>
    <w:rsid w:val="004B7A23"/>
    <w:rsid w:val="004C2711"/>
    <w:rsid w:val="004E1DAD"/>
    <w:rsid w:val="00503708"/>
    <w:rsid w:val="005155FE"/>
    <w:rsid w:val="00523356"/>
    <w:rsid w:val="00524767"/>
    <w:rsid w:val="00532DC4"/>
    <w:rsid w:val="00535EB9"/>
    <w:rsid w:val="0054502A"/>
    <w:rsid w:val="00545E45"/>
    <w:rsid w:val="00553E77"/>
    <w:rsid w:val="005617BC"/>
    <w:rsid w:val="00570713"/>
    <w:rsid w:val="005870E9"/>
    <w:rsid w:val="00591A88"/>
    <w:rsid w:val="005A34FE"/>
    <w:rsid w:val="005B4F27"/>
    <w:rsid w:val="005F5C52"/>
    <w:rsid w:val="00607DE8"/>
    <w:rsid w:val="00613F73"/>
    <w:rsid w:val="006251C2"/>
    <w:rsid w:val="00626B53"/>
    <w:rsid w:val="006320A2"/>
    <w:rsid w:val="00634A6D"/>
    <w:rsid w:val="00637254"/>
    <w:rsid w:val="0064095B"/>
    <w:rsid w:val="00646FFA"/>
    <w:rsid w:val="00650B23"/>
    <w:rsid w:val="00651760"/>
    <w:rsid w:val="006526A7"/>
    <w:rsid w:val="00667BA1"/>
    <w:rsid w:val="00696A1F"/>
    <w:rsid w:val="006C57ED"/>
    <w:rsid w:val="006E3D29"/>
    <w:rsid w:val="006F6D67"/>
    <w:rsid w:val="00705C6A"/>
    <w:rsid w:val="00710058"/>
    <w:rsid w:val="0071171A"/>
    <w:rsid w:val="00711BA3"/>
    <w:rsid w:val="00725DEB"/>
    <w:rsid w:val="00745EA9"/>
    <w:rsid w:val="00746637"/>
    <w:rsid w:val="007525A1"/>
    <w:rsid w:val="00755FF1"/>
    <w:rsid w:val="00760632"/>
    <w:rsid w:val="007621D7"/>
    <w:rsid w:val="007673F9"/>
    <w:rsid w:val="00791185"/>
    <w:rsid w:val="007A0B8F"/>
    <w:rsid w:val="007A1BD5"/>
    <w:rsid w:val="007A6A16"/>
    <w:rsid w:val="007B0C19"/>
    <w:rsid w:val="007B68F8"/>
    <w:rsid w:val="007C66D9"/>
    <w:rsid w:val="007E089C"/>
    <w:rsid w:val="007F3088"/>
    <w:rsid w:val="00803F13"/>
    <w:rsid w:val="0081117D"/>
    <w:rsid w:val="00827DF6"/>
    <w:rsid w:val="00852815"/>
    <w:rsid w:val="00852DE9"/>
    <w:rsid w:val="00862B7D"/>
    <w:rsid w:val="00877A81"/>
    <w:rsid w:val="00883704"/>
    <w:rsid w:val="00897509"/>
    <w:rsid w:val="008A3CDC"/>
    <w:rsid w:val="008B48AE"/>
    <w:rsid w:val="008D67ED"/>
    <w:rsid w:val="008E2826"/>
    <w:rsid w:val="008E635F"/>
    <w:rsid w:val="008F6882"/>
    <w:rsid w:val="0090000C"/>
    <w:rsid w:val="00907396"/>
    <w:rsid w:val="00912D8D"/>
    <w:rsid w:val="00922C89"/>
    <w:rsid w:val="00932179"/>
    <w:rsid w:val="00941EA0"/>
    <w:rsid w:val="00952FC0"/>
    <w:rsid w:val="0095698C"/>
    <w:rsid w:val="00962511"/>
    <w:rsid w:val="00963B29"/>
    <w:rsid w:val="0098349D"/>
    <w:rsid w:val="009A0B14"/>
    <w:rsid w:val="009A679B"/>
    <w:rsid w:val="009E2D37"/>
    <w:rsid w:val="009E656C"/>
    <w:rsid w:val="009F3A0B"/>
    <w:rsid w:val="00A063D5"/>
    <w:rsid w:val="00A324C4"/>
    <w:rsid w:val="00A47398"/>
    <w:rsid w:val="00A50517"/>
    <w:rsid w:val="00A60955"/>
    <w:rsid w:val="00A7763A"/>
    <w:rsid w:val="00A810E8"/>
    <w:rsid w:val="00AD7813"/>
    <w:rsid w:val="00AE608C"/>
    <w:rsid w:val="00AF6E07"/>
    <w:rsid w:val="00AF7F63"/>
    <w:rsid w:val="00B04B7A"/>
    <w:rsid w:val="00B11C80"/>
    <w:rsid w:val="00B223D1"/>
    <w:rsid w:val="00B2270C"/>
    <w:rsid w:val="00B32145"/>
    <w:rsid w:val="00B32B26"/>
    <w:rsid w:val="00B32D5A"/>
    <w:rsid w:val="00B43762"/>
    <w:rsid w:val="00B50264"/>
    <w:rsid w:val="00B53B88"/>
    <w:rsid w:val="00B54B21"/>
    <w:rsid w:val="00B63186"/>
    <w:rsid w:val="00B73B10"/>
    <w:rsid w:val="00B86C75"/>
    <w:rsid w:val="00BC6296"/>
    <w:rsid w:val="00BD56EC"/>
    <w:rsid w:val="00BE0CBA"/>
    <w:rsid w:val="00BE1622"/>
    <w:rsid w:val="00BE1E28"/>
    <w:rsid w:val="00C001EC"/>
    <w:rsid w:val="00C045E7"/>
    <w:rsid w:val="00C13DA9"/>
    <w:rsid w:val="00C507D1"/>
    <w:rsid w:val="00C90958"/>
    <w:rsid w:val="00C91F6B"/>
    <w:rsid w:val="00CB6BE1"/>
    <w:rsid w:val="00CE7209"/>
    <w:rsid w:val="00CE7575"/>
    <w:rsid w:val="00CE7F80"/>
    <w:rsid w:val="00CF1FAD"/>
    <w:rsid w:val="00CF71CF"/>
    <w:rsid w:val="00D14B06"/>
    <w:rsid w:val="00D21B32"/>
    <w:rsid w:val="00D23B36"/>
    <w:rsid w:val="00D37A0D"/>
    <w:rsid w:val="00D42F7E"/>
    <w:rsid w:val="00D57707"/>
    <w:rsid w:val="00D7291E"/>
    <w:rsid w:val="00D94300"/>
    <w:rsid w:val="00D96817"/>
    <w:rsid w:val="00DA24D2"/>
    <w:rsid w:val="00DA2BF6"/>
    <w:rsid w:val="00DB07F2"/>
    <w:rsid w:val="00DC5FEE"/>
    <w:rsid w:val="00DE04D4"/>
    <w:rsid w:val="00E01BBE"/>
    <w:rsid w:val="00E0778B"/>
    <w:rsid w:val="00E105AC"/>
    <w:rsid w:val="00E108F5"/>
    <w:rsid w:val="00E17360"/>
    <w:rsid w:val="00E215A4"/>
    <w:rsid w:val="00E21818"/>
    <w:rsid w:val="00E236FA"/>
    <w:rsid w:val="00E36706"/>
    <w:rsid w:val="00E9202E"/>
    <w:rsid w:val="00E93E81"/>
    <w:rsid w:val="00EA3790"/>
    <w:rsid w:val="00EA6A2A"/>
    <w:rsid w:val="00EC50A1"/>
    <w:rsid w:val="00EC6225"/>
    <w:rsid w:val="00ED2134"/>
    <w:rsid w:val="00EE41A8"/>
    <w:rsid w:val="00EF2806"/>
    <w:rsid w:val="00F11D1B"/>
    <w:rsid w:val="00F225E8"/>
    <w:rsid w:val="00F235F2"/>
    <w:rsid w:val="00F65BF0"/>
    <w:rsid w:val="00F72F9E"/>
    <w:rsid w:val="00F95448"/>
    <w:rsid w:val="00F95895"/>
    <w:rsid w:val="00FA2E9D"/>
    <w:rsid w:val="00FB3B28"/>
    <w:rsid w:val="00FC3D3A"/>
    <w:rsid w:val="00FD50FD"/>
    <w:rsid w:val="00FF01E2"/>
    <w:rsid w:val="00FF2C31"/>
    <w:rsid w:val="00FF332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1" type="connector" idref="#Straight Arrow Connector 12"/>
        <o:r id="V:Rule2" type="connector" idref="#Straight Arrow Connector 13"/>
        <o:r id="V:Rule3" type="connector" idref="#Straight Arrow Connector 15"/>
        <o:r id="V:Rule4" type="connector" idref="#Straight Arrow Connector 16"/>
        <o:r id="V:Rule5" type="connector" idref="#Straight Arrow Connector 30"/>
        <o:r id="V:Rule6" type="connector" idref="#Straight Arrow Connector 31"/>
        <o:r id="V:Rule7" type="connector" idref="#Straight Arrow Connector 33"/>
        <o:r id="V:Rule8" type="connector" idref="#Straight Arrow Connector 35"/>
        <o:r id="V:Rule9" type="connector" idref="#Straight Arrow Connector 36"/>
        <o:r id="V:Rule10" type="connector" idref="#Straight Arrow Connector 37"/>
        <o:r id="V:Rule11" type="connector" idref="#Straight Arrow Connector 59"/>
        <o:r id="V:Rule12" type="connector" idref="#Straight Arrow Connector 53"/>
        <o:r id="V:Rule13" type="connector" idref="#Straight Arrow Connector 63"/>
        <o:r id="V:Rule14" type="connector" idref="#Straight Arrow Connector 96"/>
        <o:r id="V:Rule15" type="connector" idref="#Straight Arrow Connector 99"/>
        <o:r id="V:Rule16" type="connector" idref="#Straight Arrow Connector 110"/>
        <o:r id="V:Rule17" type="connector" idref="#Straight Arrow Connector 111"/>
        <o:r id="V:Rule18" type="connector" idref="#Straight Arrow Connector 1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footer" w:qFormat="1"/>
    <w:lsdException w:name="caption" w:uiPriority="35" w:qFormat="1"/>
    <w:lsdException w:name="annotation reference" w:qFormat="1"/>
    <w:lsdException w:name="page number" w:uiPriority="0" w:qFormat="1"/>
    <w:lsdException w:name="Title" w:semiHidden="0" w:uiPriority="1" w:unhideWhenUsed="0" w:qFormat="1"/>
    <w:lsdException w:name="Default Paragraph Font" w:uiPriority="1"/>
    <w:lsdException w:name="Body Text" w:uiPriority="1" w:qFormat="1"/>
    <w:lsdException w:name="Body Text Indent" w:uiPriority="0" w:qFormat="1"/>
    <w:lsdException w:name="Subtitle" w:semiHidden="0" w:uiPriority="0" w:unhideWhenUsed="0" w:qFormat="1"/>
    <w:lsdException w:name="Body Text 2" w:uiPriority="0"/>
    <w:lsdException w:name="Body Text 3" w:uiPriority="0" w:qFormat="1"/>
    <w:lsdException w:name="Body Text Indent 2" w:uiPriority="0" w:qFormat="1"/>
    <w:lsdException w:name="Body Text Indent 3" w:uiPriority="0" w:qFormat="1"/>
    <w:lsdException w:name="Strong" w:semiHidden="0" w:uiPriority="0" w:unhideWhenUsed="0" w:qFormat="1"/>
    <w:lsdException w:name="Emphasis" w:semiHidden="0" w:uiPriority="20" w:unhideWhenUsed="0" w:qFormat="1"/>
    <w:lsdException w:name="annotation subjec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D8D"/>
    <w:rPr>
      <w:rFonts w:ascii="Times New Roman" w:hAnsi="Times New Roman" w:cs="Times New Roman"/>
      <w:sz w:val="24"/>
    </w:rPr>
  </w:style>
  <w:style w:type="paragraph" w:styleId="Heading1">
    <w:name w:val="heading 1"/>
    <w:basedOn w:val="Normal"/>
    <w:next w:val="Normal"/>
    <w:link w:val="Heading1Char"/>
    <w:uiPriority w:val="9"/>
    <w:qFormat/>
    <w:rsid w:val="00445977"/>
    <w:pPr>
      <w:keepNext/>
      <w:spacing w:before="240" w:after="60" w:line="240" w:lineRule="auto"/>
      <w:outlineLvl w:val="0"/>
    </w:pPr>
    <w:rPr>
      <w:rFonts w:ascii="Calibri Light" w:eastAsia="Times New Roman" w:hAnsi="Calibri Light"/>
      <w:b/>
      <w:bCs/>
      <w:kern w:val="32"/>
      <w:sz w:val="32"/>
      <w:szCs w:val="32"/>
      <w:lang w:val="zh-CN" w:eastAsia="zh-CN"/>
    </w:rPr>
  </w:style>
  <w:style w:type="paragraph" w:styleId="Heading2">
    <w:name w:val="heading 2"/>
    <w:basedOn w:val="Normal"/>
    <w:next w:val="Normal"/>
    <w:link w:val="Heading2Char"/>
    <w:uiPriority w:val="1"/>
    <w:unhideWhenUsed/>
    <w:qFormat/>
    <w:rsid w:val="004459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44597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1"/>
    <w:qFormat/>
    <w:rsid w:val="00445977"/>
    <w:pPr>
      <w:keepNext/>
      <w:tabs>
        <w:tab w:val="left" w:pos="540"/>
        <w:tab w:val="center" w:pos="4320"/>
      </w:tabs>
      <w:spacing w:after="0" w:line="240" w:lineRule="auto"/>
      <w:jc w:val="center"/>
      <w:outlineLvl w:val="3"/>
    </w:pPr>
    <w:rPr>
      <w:rFonts w:eastAsia="Times New Roman"/>
      <w:i/>
      <w:iCs/>
      <w:sz w:val="28"/>
      <w:szCs w:val="28"/>
      <w:lang w:val="zh-CN" w:eastAsia="zh-CN"/>
    </w:rPr>
  </w:style>
  <w:style w:type="paragraph" w:styleId="Heading5">
    <w:name w:val="heading 5"/>
    <w:basedOn w:val="Normal"/>
    <w:next w:val="Normal"/>
    <w:link w:val="Heading5Char"/>
    <w:uiPriority w:val="1"/>
    <w:qFormat/>
    <w:rsid w:val="00445977"/>
    <w:pPr>
      <w:keepNext/>
      <w:widowControl w:val="0"/>
      <w:spacing w:before="20" w:after="20" w:line="240" w:lineRule="auto"/>
      <w:jc w:val="center"/>
      <w:outlineLvl w:val="4"/>
    </w:pPr>
    <w:rPr>
      <w:rFonts w:eastAsia="Times New Roman"/>
      <w:b/>
      <w:sz w:val="28"/>
      <w:szCs w:val="24"/>
      <w:lang w:val="zh-CN" w:eastAsia="zh-CN"/>
    </w:rPr>
  </w:style>
  <w:style w:type="paragraph" w:styleId="Heading6">
    <w:name w:val="heading 6"/>
    <w:basedOn w:val="Normal"/>
    <w:next w:val="Normal"/>
    <w:link w:val="Heading6Char"/>
    <w:uiPriority w:val="1"/>
    <w:qFormat/>
    <w:rsid w:val="00445977"/>
    <w:pPr>
      <w:keepNext/>
      <w:tabs>
        <w:tab w:val="left" w:pos="540"/>
        <w:tab w:val="center" w:pos="4320"/>
      </w:tabs>
      <w:spacing w:after="0" w:line="240" w:lineRule="auto"/>
      <w:jc w:val="both"/>
      <w:outlineLvl w:val="5"/>
    </w:pPr>
    <w:rPr>
      <w:rFonts w:eastAsia="Times New Roman"/>
      <w:b/>
      <w:sz w:val="28"/>
      <w:szCs w:val="28"/>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qFormat/>
    <w:rsid w:val="00294E8B"/>
  </w:style>
  <w:style w:type="paragraph" w:styleId="CommentText">
    <w:name w:val="annotation text"/>
    <w:basedOn w:val="Normal"/>
    <w:link w:val="CommentTextChar"/>
    <w:uiPriority w:val="99"/>
    <w:qFormat/>
    <w:rsid w:val="00294E8B"/>
  </w:style>
  <w:style w:type="character" w:customStyle="1" w:styleId="CommentTextChar">
    <w:name w:val="Comment Text Char"/>
    <w:basedOn w:val="DefaultParagraphFont"/>
    <w:link w:val="CommentText"/>
    <w:uiPriority w:val="99"/>
    <w:qFormat/>
    <w:rsid w:val="00294E8B"/>
    <w:rPr>
      <w:rFonts w:ascii="Times New Roman" w:eastAsia="SimSun" w:hAnsi="Times New Roman" w:cs="Times New Roman"/>
      <w:sz w:val="24"/>
    </w:rPr>
  </w:style>
  <w:style w:type="paragraph" w:styleId="Title">
    <w:name w:val="Title"/>
    <w:basedOn w:val="Normal"/>
    <w:link w:val="TitleChar"/>
    <w:uiPriority w:val="1"/>
    <w:qFormat/>
    <w:rsid w:val="00294E8B"/>
    <w:pPr>
      <w:keepNext/>
      <w:widowControl w:val="0"/>
      <w:spacing w:after="0" w:line="240" w:lineRule="auto"/>
      <w:jc w:val="center"/>
    </w:pPr>
    <w:rPr>
      <w:rFonts w:eastAsia="Times New Roman"/>
      <w:b/>
      <w:bCs/>
      <w:sz w:val="26"/>
      <w:szCs w:val="28"/>
      <w:lang w:val="zh-CN" w:eastAsia="zh-CN"/>
    </w:rPr>
  </w:style>
  <w:style w:type="character" w:customStyle="1" w:styleId="TitleChar">
    <w:name w:val="Title Char"/>
    <w:basedOn w:val="DefaultParagraphFont"/>
    <w:link w:val="Title"/>
    <w:uiPriority w:val="1"/>
    <w:qFormat/>
    <w:rsid w:val="00294E8B"/>
    <w:rPr>
      <w:rFonts w:ascii="Times New Roman" w:eastAsia="Times New Roman" w:hAnsi="Times New Roman" w:cs="Times New Roman"/>
      <w:b/>
      <w:bCs/>
      <w:sz w:val="26"/>
      <w:szCs w:val="28"/>
      <w:lang w:val="zh-CN" w:eastAsia="zh-CN"/>
    </w:rPr>
  </w:style>
  <w:style w:type="paragraph" w:styleId="Footer">
    <w:name w:val="footer"/>
    <w:basedOn w:val="Normal"/>
    <w:link w:val="FooterChar"/>
    <w:uiPriority w:val="99"/>
    <w:qFormat/>
    <w:rsid w:val="00294E8B"/>
    <w:pPr>
      <w:tabs>
        <w:tab w:val="center" w:pos="4680"/>
        <w:tab w:val="right" w:pos="9360"/>
      </w:tabs>
      <w:spacing w:after="0" w:line="240" w:lineRule="auto"/>
    </w:pPr>
    <w:rPr>
      <w:rFonts w:eastAsia="Times New Roman"/>
      <w:szCs w:val="24"/>
      <w:lang w:val="zh-CN" w:eastAsia="zh-CN"/>
    </w:rPr>
  </w:style>
  <w:style w:type="character" w:customStyle="1" w:styleId="FooterChar">
    <w:name w:val="Footer Char"/>
    <w:basedOn w:val="DefaultParagraphFont"/>
    <w:link w:val="Footer"/>
    <w:uiPriority w:val="99"/>
    <w:rsid w:val="00294E8B"/>
    <w:rPr>
      <w:rFonts w:ascii="Times New Roman" w:eastAsia="Times New Roman" w:hAnsi="Times New Roman" w:cs="Times New Roman"/>
      <w:sz w:val="24"/>
      <w:szCs w:val="24"/>
      <w:lang w:val="zh-CN" w:eastAsia="zh-CN"/>
    </w:rPr>
  </w:style>
  <w:style w:type="paragraph" w:customStyle="1" w:styleId="A1">
    <w:name w:val="A1"/>
    <w:basedOn w:val="Normal"/>
    <w:link w:val="A1Char"/>
    <w:qFormat/>
    <w:rsid w:val="00433E5A"/>
    <w:pPr>
      <w:spacing w:before="120" w:after="0" w:line="360" w:lineRule="exact"/>
      <w:outlineLvl w:val="0"/>
    </w:pPr>
    <w:rPr>
      <w:rFonts w:ascii="Times New Roman Bold" w:hAnsi="Times New Roman Bold"/>
      <w:b/>
      <w:bCs/>
      <w:color w:val="000000"/>
      <w:sz w:val="28"/>
      <w:szCs w:val="26"/>
      <w:lang w:eastAsia="zh-CN"/>
    </w:rPr>
  </w:style>
  <w:style w:type="paragraph" w:customStyle="1" w:styleId="A">
    <w:name w:val="A"/>
    <w:basedOn w:val="Normal"/>
    <w:link w:val="AChar"/>
    <w:qFormat/>
    <w:rsid w:val="00AF6E07"/>
    <w:pPr>
      <w:keepNext/>
      <w:spacing w:after="0"/>
      <w:jc w:val="center"/>
      <w:outlineLvl w:val="0"/>
    </w:pPr>
    <w:rPr>
      <w:rFonts w:eastAsia="Times New Roman"/>
      <w:b/>
      <w:bCs/>
      <w:color w:val="000000"/>
      <w:kern w:val="32"/>
      <w:sz w:val="28"/>
      <w:szCs w:val="26"/>
      <w:lang w:val="zh-CN" w:eastAsia="zh-CN"/>
    </w:rPr>
  </w:style>
  <w:style w:type="paragraph" w:customStyle="1" w:styleId="A2">
    <w:name w:val="A2"/>
    <w:basedOn w:val="Title"/>
    <w:link w:val="A2Char"/>
    <w:qFormat/>
    <w:rsid w:val="00433E5A"/>
    <w:pPr>
      <w:spacing w:before="120" w:line="360" w:lineRule="exact"/>
      <w:jc w:val="both"/>
    </w:pPr>
    <w:rPr>
      <w:rFonts w:eastAsia="Roboto"/>
      <w:i/>
      <w:sz w:val="28"/>
      <w:shd w:val="clear" w:color="auto" w:fill="FFFFFF"/>
    </w:rPr>
  </w:style>
  <w:style w:type="paragraph" w:styleId="ListParagraph">
    <w:name w:val="List Paragraph"/>
    <w:basedOn w:val="Normal"/>
    <w:uiPriority w:val="1"/>
    <w:qFormat/>
    <w:rsid w:val="00294E8B"/>
    <w:pPr>
      <w:ind w:left="720"/>
      <w:contextualSpacing/>
    </w:pPr>
  </w:style>
  <w:style w:type="paragraph" w:customStyle="1" w:styleId="A3">
    <w:name w:val="A3"/>
    <w:basedOn w:val="Normal"/>
    <w:link w:val="A3Char"/>
    <w:qFormat/>
    <w:rsid w:val="00433E5A"/>
    <w:pPr>
      <w:spacing w:before="120" w:after="0" w:line="360" w:lineRule="exact"/>
      <w:jc w:val="both"/>
    </w:pPr>
    <w:rPr>
      <w:i/>
      <w:color w:val="000000"/>
      <w:sz w:val="28"/>
      <w:szCs w:val="26"/>
      <w:shd w:val="clear" w:color="auto" w:fill="FFFFFF"/>
      <w:lang w:eastAsia="zh-CN"/>
    </w:rPr>
  </w:style>
  <w:style w:type="paragraph" w:customStyle="1" w:styleId="B1">
    <w:name w:val="B1"/>
    <w:basedOn w:val="Normal"/>
    <w:link w:val="B1Char"/>
    <w:qFormat/>
    <w:rsid w:val="00294E8B"/>
    <w:pPr>
      <w:spacing w:after="0" w:line="288" w:lineRule="auto"/>
      <w:ind w:firstLine="57"/>
      <w:jc w:val="center"/>
    </w:pPr>
    <w:rPr>
      <w:rFonts w:eastAsia="Calibri"/>
      <w:b/>
      <w:sz w:val="26"/>
      <w:szCs w:val="26"/>
    </w:rPr>
  </w:style>
  <w:style w:type="paragraph" w:customStyle="1" w:styleId="B0">
    <w:name w:val="B0"/>
    <w:basedOn w:val="ListParagraph"/>
    <w:link w:val="B0Char"/>
    <w:qFormat/>
    <w:rsid w:val="00294E8B"/>
    <w:pPr>
      <w:spacing w:before="60" w:after="60" w:line="360" w:lineRule="auto"/>
      <w:ind w:left="0" w:firstLine="567"/>
      <w:jc w:val="both"/>
    </w:pPr>
    <w:rPr>
      <w:rFonts w:eastAsia="Calibri"/>
      <w:b/>
      <w:color w:val="000000"/>
      <w:sz w:val="26"/>
      <w:szCs w:val="26"/>
      <w:lang w:val="pt-BR"/>
    </w:rPr>
  </w:style>
  <w:style w:type="table" w:styleId="TableGrid">
    <w:name w:val="Table Grid"/>
    <w:basedOn w:val="TableNormal"/>
    <w:uiPriority w:val="59"/>
    <w:qFormat/>
    <w:rsid w:val="00294E8B"/>
    <w:pPr>
      <w:spacing w:after="0" w:line="240" w:lineRule="auto"/>
    </w:pPr>
    <w:rPr>
      <w:rFonts w:ascii="Times New Roman" w:eastAsia="Calibri" w:hAnsi="Times New Roman" w:cs="Times New Roman"/>
      <w:sz w:val="24"/>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294E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94E8B"/>
    <w:rPr>
      <w:rFonts w:ascii="Tahoma" w:eastAsia="SimSun" w:hAnsi="Tahoma" w:cs="Tahoma"/>
      <w:sz w:val="16"/>
      <w:szCs w:val="16"/>
    </w:rPr>
  </w:style>
  <w:style w:type="character" w:customStyle="1" w:styleId="Heading1Char">
    <w:name w:val="Heading 1 Char"/>
    <w:basedOn w:val="DefaultParagraphFont"/>
    <w:link w:val="Heading1"/>
    <w:uiPriority w:val="9"/>
    <w:rsid w:val="00445977"/>
    <w:rPr>
      <w:rFonts w:ascii="Calibri Light" w:eastAsia="Times New Roman" w:hAnsi="Calibri Light" w:cs="Times New Roman"/>
      <w:b/>
      <w:bCs/>
      <w:kern w:val="32"/>
      <w:sz w:val="32"/>
      <w:szCs w:val="32"/>
      <w:lang w:val="zh-CN" w:eastAsia="zh-CN"/>
    </w:rPr>
  </w:style>
  <w:style w:type="character" w:customStyle="1" w:styleId="Heading2Char">
    <w:name w:val="Heading 2 Char"/>
    <w:basedOn w:val="DefaultParagraphFont"/>
    <w:link w:val="Heading2"/>
    <w:uiPriority w:val="1"/>
    <w:rsid w:val="004459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1"/>
    <w:rsid w:val="00445977"/>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1"/>
    <w:rsid w:val="00445977"/>
    <w:rPr>
      <w:rFonts w:ascii="Times New Roman" w:eastAsia="Times New Roman" w:hAnsi="Times New Roman" w:cs="Times New Roman"/>
      <w:i/>
      <w:iCs/>
      <w:sz w:val="28"/>
      <w:szCs w:val="28"/>
      <w:lang w:val="zh-CN" w:eastAsia="zh-CN"/>
    </w:rPr>
  </w:style>
  <w:style w:type="character" w:customStyle="1" w:styleId="Heading5Char">
    <w:name w:val="Heading 5 Char"/>
    <w:basedOn w:val="DefaultParagraphFont"/>
    <w:link w:val="Heading5"/>
    <w:uiPriority w:val="1"/>
    <w:rsid w:val="00445977"/>
    <w:rPr>
      <w:rFonts w:ascii="Times New Roman" w:eastAsia="Times New Roman" w:hAnsi="Times New Roman" w:cs="Times New Roman"/>
      <w:b/>
      <w:sz w:val="28"/>
      <w:szCs w:val="24"/>
      <w:lang w:val="zh-CN" w:eastAsia="zh-CN"/>
    </w:rPr>
  </w:style>
  <w:style w:type="character" w:customStyle="1" w:styleId="Heading6Char">
    <w:name w:val="Heading 6 Char"/>
    <w:basedOn w:val="DefaultParagraphFont"/>
    <w:link w:val="Heading6"/>
    <w:uiPriority w:val="1"/>
    <w:rsid w:val="00445977"/>
    <w:rPr>
      <w:rFonts w:ascii="Times New Roman" w:eastAsia="Times New Roman" w:hAnsi="Times New Roman" w:cs="Times New Roman"/>
      <w:b/>
      <w:sz w:val="28"/>
      <w:szCs w:val="28"/>
      <w:lang w:val="zh-CN" w:eastAsia="zh-CN"/>
    </w:rPr>
  </w:style>
  <w:style w:type="paragraph" w:styleId="NormalWeb">
    <w:name w:val="Normal (Web)"/>
    <w:aliases w:val="Char Char Char,Char Char Char Char Char Char Char Char Char Char,Char Char Char Char Char Char Char Char Char Char Char,Обычный (веб)1,Обычный (веб) Знак,Обычный (веб) Знак1,Обычный (веб) Знак Знак,Normal (Web) Char Char Char,Char Char1"/>
    <w:basedOn w:val="Normal"/>
    <w:link w:val="NormalWebChar"/>
    <w:uiPriority w:val="99"/>
    <w:unhideWhenUsed/>
    <w:rsid w:val="00445977"/>
    <w:pPr>
      <w:spacing w:before="100" w:beforeAutospacing="1" w:after="100" w:afterAutospacing="1" w:line="240" w:lineRule="auto"/>
    </w:pPr>
    <w:rPr>
      <w:rFonts w:eastAsia="Times New Roman"/>
      <w:szCs w:val="24"/>
    </w:rPr>
  </w:style>
  <w:style w:type="paragraph" w:customStyle="1" w:styleId="3Z">
    <w:name w:val="3Z"/>
    <w:basedOn w:val="Heading2"/>
    <w:rsid w:val="00445977"/>
    <w:pPr>
      <w:keepNext w:val="0"/>
      <w:keepLines w:val="0"/>
      <w:widowControl w:val="0"/>
      <w:spacing w:before="0" w:line="400" w:lineRule="exact"/>
      <w:jc w:val="both"/>
    </w:pPr>
    <w:rPr>
      <w:rFonts w:ascii="Times New Roman" w:eastAsia="Calibri" w:hAnsi="Times New Roman" w:cs="Times New Roman"/>
      <w:i/>
      <w:iCs/>
      <w:color w:val="auto"/>
    </w:rPr>
  </w:style>
  <w:style w:type="paragraph" w:customStyle="1" w:styleId="4Z">
    <w:name w:val="4Z"/>
    <w:basedOn w:val="Heading3"/>
    <w:link w:val="4ZChar"/>
    <w:rsid w:val="00445977"/>
    <w:pPr>
      <w:keepNext w:val="0"/>
      <w:keepLines w:val="0"/>
      <w:widowControl w:val="0"/>
      <w:spacing w:before="0" w:line="400" w:lineRule="exact"/>
      <w:jc w:val="both"/>
    </w:pPr>
    <w:rPr>
      <w:rFonts w:ascii="Times New Roman" w:eastAsia="Calibri" w:hAnsi="Times New Roman" w:cs="Times New Roman"/>
      <w:b w:val="0"/>
      <w:i/>
      <w:color w:val="auto"/>
      <w:sz w:val="26"/>
      <w:szCs w:val="26"/>
    </w:rPr>
  </w:style>
  <w:style w:type="character" w:customStyle="1" w:styleId="4ZChar">
    <w:name w:val="4Z Char"/>
    <w:link w:val="4Z"/>
    <w:rsid w:val="00445977"/>
    <w:rPr>
      <w:rFonts w:ascii="Times New Roman" w:eastAsia="Calibri" w:hAnsi="Times New Roman" w:cs="Times New Roman"/>
      <w:bCs/>
      <w:i/>
      <w:sz w:val="26"/>
      <w:szCs w:val="26"/>
    </w:rPr>
  </w:style>
  <w:style w:type="paragraph" w:styleId="BodyTextIndent">
    <w:name w:val="Body Text Indent"/>
    <w:basedOn w:val="Normal"/>
    <w:link w:val="BodyTextIndentChar"/>
    <w:qFormat/>
    <w:rsid w:val="00445977"/>
    <w:pPr>
      <w:spacing w:after="120" w:line="240" w:lineRule="auto"/>
      <w:ind w:left="283"/>
    </w:pPr>
    <w:rPr>
      <w:rFonts w:eastAsia="Times New Roman"/>
      <w:szCs w:val="24"/>
    </w:rPr>
  </w:style>
  <w:style w:type="character" w:customStyle="1" w:styleId="BodyTextIndentChar">
    <w:name w:val="Body Text Indent Char"/>
    <w:basedOn w:val="DefaultParagraphFont"/>
    <w:link w:val="BodyTextIndent"/>
    <w:qFormat/>
    <w:rsid w:val="00445977"/>
    <w:rPr>
      <w:rFonts w:ascii="Times New Roman" w:eastAsia="Times New Roman" w:hAnsi="Times New Roman" w:cs="Times New Roman"/>
      <w:sz w:val="24"/>
      <w:szCs w:val="24"/>
    </w:rPr>
  </w:style>
  <w:style w:type="paragraph" w:styleId="FootnoteText">
    <w:name w:val="footnote text"/>
    <w:aliases w:val=" Char Char Char Char, Char Char Char,Footnote Text Char Char Char Char Char,Footnote Text Char Char Char Char Char Char Ch,Footnote Text Char Char Char Char Char Char Ch Char,single space,fn,FOOTNOTE,DTKH-ftn"/>
    <w:basedOn w:val="Normal"/>
    <w:link w:val="FootnoteTextChar1"/>
    <w:uiPriority w:val="99"/>
    <w:semiHidden/>
    <w:unhideWhenUsed/>
    <w:rsid w:val="00445977"/>
    <w:pPr>
      <w:spacing w:after="0" w:line="240" w:lineRule="auto"/>
    </w:pPr>
    <w:rPr>
      <w:rFonts w:eastAsia="Calibri"/>
      <w:sz w:val="20"/>
      <w:szCs w:val="20"/>
    </w:rPr>
  </w:style>
  <w:style w:type="character" w:customStyle="1" w:styleId="FootnoteTextChar">
    <w:name w:val="Footnote Text Char"/>
    <w:basedOn w:val="DefaultParagraphFont"/>
    <w:uiPriority w:val="99"/>
    <w:semiHidden/>
    <w:rsid w:val="00445977"/>
    <w:rPr>
      <w:rFonts w:ascii="Times New Roman" w:eastAsia="SimSun" w:hAnsi="Times New Roman" w:cs="Times New Roman"/>
      <w:sz w:val="20"/>
      <w:szCs w:val="20"/>
    </w:rPr>
  </w:style>
  <w:style w:type="character" w:customStyle="1" w:styleId="FootnoteTextChar1">
    <w:name w:val="Footnote Text Char1"/>
    <w:aliases w:val=" Char Char Char Char Char, Char Char Char Char1,Footnote Text Char Char Char Char Char Char,Footnote Text Char Char Char Char Char Char Ch Char1,Footnote Text Char Char Char Char Char Char Ch Char Char,single space Char,fn Char"/>
    <w:link w:val="FootnoteText"/>
    <w:uiPriority w:val="99"/>
    <w:semiHidden/>
    <w:rsid w:val="00445977"/>
    <w:rPr>
      <w:rFonts w:ascii="Times New Roman" w:eastAsia="Calibri" w:hAnsi="Times New Roman" w:cs="Times New Roman"/>
      <w:sz w:val="20"/>
      <w:szCs w:val="20"/>
    </w:rPr>
  </w:style>
  <w:style w:type="paragraph" w:customStyle="1" w:styleId="Attention">
    <w:name w:val="Attention"/>
    <w:basedOn w:val="Normal"/>
    <w:link w:val="AttentionChar"/>
    <w:rsid w:val="00445977"/>
    <w:pPr>
      <w:numPr>
        <w:numId w:val="2"/>
      </w:numPr>
      <w:pBdr>
        <w:top w:val="single" w:sz="4" w:space="3" w:color="auto"/>
        <w:left w:val="single" w:sz="4" w:space="4" w:color="auto"/>
        <w:bottom w:val="dotted" w:sz="4" w:space="2" w:color="auto"/>
        <w:right w:val="single" w:sz="4" w:space="4" w:color="auto"/>
      </w:pBdr>
      <w:shd w:val="clear" w:color="auto" w:fill="CCFFCC"/>
      <w:spacing w:before="80" w:after="0" w:line="240" w:lineRule="auto"/>
      <w:jc w:val="both"/>
    </w:pPr>
    <w:rPr>
      <w:rFonts w:eastAsia="HGSGothicM"/>
      <w:b/>
      <w:bCs/>
      <w:sz w:val="26"/>
      <w:szCs w:val="26"/>
      <w:lang w:val="en-GB" w:eastAsia="ja-JP"/>
    </w:rPr>
  </w:style>
  <w:style w:type="paragraph" w:customStyle="1" w:styleId="AttentionC">
    <w:name w:val="Attention_C"/>
    <w:basedOn w:val="Normal"/>
    <w:rsid w:val="00445977"/>
    <w:pPr>
      <w:pBdr>
        <w:left w:val="single" w:sz="4" w:space="28" w:color="auto"/>
        <w:bottom w:val="single" w:sz="4" w:space="1" w:color="auto"/>
        <w:right w:val="single" w:sz="4" w:space="4" w:color="auto"/>
      </w:pBdr>
      <w:kinsoku w:val="0"/>
      <w:overflowPunct w:val="0"/>
      <w:autoSpaceDE w:val="0"/>
      <w:autoSpaceDN w:val="0"/>
      <w:spacing w:before="80" w:after="60" w:line="240" w:lineRule="auto"/>
      <w:ind w:left="480"/>
      <w:jc w:val="both"/>
    </w:pPr>
    <w:rPr>
      <w:rFonts w:eastAsia="MS Mincho"/>
      <w:i/>
      <w:iCs/>
      <w:sz w:val="26"/>
      <w:szCs w:val="26"/>
      <w:lang w:eastAsia="ja-JP"/>
    </w:rPr>
  </w:style>
  <w:style w:type="character" w:customStyle="1" w:styleId="AttentionChar">
    <w:name w:val="Attention Char"/>
    <w:link w:val="Attention"/>
    <w:locked/>
    <w:rsid w:val="00445977"/>
    <w:rPr>
      <w:rFonts w:ascii="Times New Roman" w:eastAsia="HGSGothicM" w:hAnsi="Times New Roman" w:cs="Times New Roman"/>
      <w:b/>
      <w:bCs/>
      <w:sz w:val="26"/>
      <w:szCs w:val="26"/>
      <w:shd w:val="clear" w:color="auto" w:fill="CCFFCC"/>
      <w:lang w:val="en-GB" w:eastAsia="ja-JP"/>
    </w:rPr>
  </w:style>
  <w:style w:type="character" w:styleId="Strong">
    <w:name w:val="Strong"/>
    <w:basedOn w:val="DefaultParagraphFont"/>
    <w:qFormat/>
    <w:rsid w:val="00445977"/>
    <w:rPr>
      <w:b/>
      <w:bCs/>
    </w:rPr>
  </w:style>
  <w:style w:type="paragraph" w:styleId="BodyText">
    <w:name w:val="Body Text"/>
    <w:basedOn w:val="Normal"/>
    <w:link w:val="BodyTextChar"/>
    <w:uiPriority w:val="1"/>
    <w:qFormat/>
    <w:rsid w:val="00445977"/>
    <w:pPr>
      <w:spacing w:after="120" w:line="240" w:lineRule="auto"/>
    </w:pPr>
    <w:rPr>
      <w:rFonts w:eastAsia="Times New Roman"/>
      <w:szCs w:val="24"/>
      <w:lang w:val="zh-CN" w:eastAsia="zh-CN"/>
    </w:rPr>
  </w:style>
  <w:style w:type="character" w:customStyle="1" w:styleId="BodyTextChar">
    <w:name w:val="Body Text Char"/>
    <w:basedOn w:val="DefaultParagraphFont"/>
    <w:link w:val="BodyText"/>
    <w:uiPriority w:val="1"/>
    <w:qFormat/>
    <w:rsid w:val="00445977"/>
    <w:rPr>
      <w:rFonts w:ascii="Times New Roman" w:eastAsia="Times New Roman" w:hAnsi="Times New Roman" w:cs="Times New Roman"/>
      <w:sz w:val="24"/>
      <w:szCs w:val="24"/>
      <w:lang w:val="zh-CN" w:eastAsia="zh-CN"/>
    </w:rPr>
  </w:style>
  <w:style w:type="paragraph" w:styleId="BodyText2">
    <w:name w:val="Body Text 2"/>
    <w:basedOn w:val="Normal"/>
    <w:link w:val="BodyText2Char"/>
    <w:rsid w:val="00445977"/>
    <w:pPr>
      <w:spacing w:after="0" w:line="240" w:lineRule="auto"/>
      <w:jc w:val="center"/>
    </w:pPr>
    <w:rPr>
      <w:rFonts w:ascii=".VnTime" w:eastAsia="Times New Roman" w:hAnsi=".VnTime"/>
      <w:sz w:val="28"/>
      <w:szCs w:val="20"/>
      <w:lang w:val="zh-CN" w:eastAsia="zh-CN"/>
    </w:rPr>
  </w:style>
  <w:style w:type="character" w:customStyle="1" w:styleId="BodyText2Char">
    <w:name w:val="Body Text 2 Char"/>
    <w:basedOn w:val="DefaultParagraphFont"/>
    <w:link w:val="BodyText2"/>
    <w:qFormat/>
    <w:rsid w:val="00445977"/>
    <w:rPr>
      <w:rFonts w:ascii=".VnTime" w:eastAsia="Times New Roman" w:hAnsi=".VnTime" w:cs="Times New Roman"/>
      <w:sz w:val="28"/>
      <w:szCs w:val="20"/>
      <w:lang w:val="zh-CN" w:eastAsia="zh-CN"/>
    </w:rPr>
  </w:style>
  <w:style w:type="paragraph" w:styleId="BodyText3">
    <w:name w:val="Body Text 3"/>
    <w:basedOn w:val="Normal"/>
    <w:link w:val="BodyText3Char"/>
    <w:qFormat/>
    <w:rsid w:val="00445977"/>
    <w:pPr>
      <w:spacing w:after="0" w:line="240" w:lineRule="auto"/>
    </w:pPr>
    <w:rPr>
      <w:rFonts w:eastAsia="Times New Roman"/>
      <w:sz w:val="28"/>
      <w:szCs w:val="20"/>
      <w:lang w:val="zh-CN" w:eastAsia="zh-CN"/>
    </w:rPr>
  </w:style>
  <w:style w:type="character" w:customStyle="1" w:styleId="BodyText3Char">
    <w:name w:val="Body Text 3 Char"/>
    <w:basedOn w:val="DefaultParagraphFont"/>
    <w:link w:val="BodyText3"/>
    <w:qFormat/>
    <w:rsid w:val="00445977"/>
    <w:rPr>
      <w:rFonts w:ascii="Times New Roman" w:eastAsia="Times New Roman" w:hAnsi="Times New Roman" w:cs="Times New Roman"/>
      <w:sz w:val="28"/>
      <w:szCs w:val="20"/>
      <w:lang w:val="zh-CN" w:eastAsia="zh-CN"/>
    </w:rPr>
  </w:style>
  <w:style w:type="paragraph" w:styleId="BodyTextIndent2">
    <w:name w:val="Body Text Indent 2"/>
    <w:basedOn w:val="Normal"/>
    <w:link w:val="BodyTextIndent2Char"/>
    <w:qFormat/>
    <w:rsid w:val="00445977"/>
    <w:pPr>
      <w:tabs>
        <w:tab w:val="left" w:pos="540"/>
        <w:tab w:val="center" w:pos="4320"/>
      </w:tabs>
      <w:spacing w:after="0" w:line="240" w:lineRule="auto"/>
      <w:ind w:left="542"/>
    </w:pPr>
    <w:rPr>
      <w:rFonts w:eastAsia="Times New Roman"/>
      <w:sz w:val="28"/>
      <w:szCs w:val="28"/>
      <w:lang w:val="zh-CN" w:eastAsia="zh-CN"/>
    </w:rPr>
  </w:style>
  <w:style w:type="character" w:customStyle="1" w:styleId="BodyTextIndent2Char">
    <w:name w:val="Body Text Indent 2 Char"/>
    <w:basedOn w:val="DefaultParagraphFont"/>
    <w:link w:val="BodyTextIndent2"/>
    <w:qFormat/>
    <w:rsid w:val="00445977"/>
    <w:rPr>
      <w:rFonts w:ascii="Times New Roman" w:eastAsia="Times New Roman" w:hAnsi="Times New Roman" w:cs="Times New Roman"/>
      <w:sz w:val="28"/>
      <w:szCs w:val="28"/>
      <w:lang w:val="zh-CN" w:eastAsia="zh-CN"/>
    </w:rPr>
  </w:style>
  <w:style w:type="paragraph" w:styleId="BodyTextIndent3">
    <w:name w:val="Body Text Indent 3"/>
    <w:basedOn w:val="Normal"/>
    <w:link w:val="BodyTextIndent3Char"/>
    <w:qFormat/>
    <w:rsid w:val="00445977"/>
    <w:pPr>
      <w:spacing w:after="120" w:line="240" w:lineRule="auto"/>
      <w:ind w:left="360"/>
    </w:pPr>
    <w:rPr>
      <w:rFonts w:ascii="VNtimes New Roman" w:eastAsia="Times New Roman" w:hAnsi="VNtimes New Roman"/>
      <w:sz w:val="16"/>
      <w:szCs w:val="16"/>
      <w:lang w:val="zh-CN" w:eastAsia="zh-CN"/>
    </w:rPr>
  </w:style>
  <w:style w:type="character" w:customStyle="1" w:styleId="BodyTextIndent3Char">
    <w:name w:val="Body Text Indent 3 Char"/>
    <w:basedOn w:val="DefaultParagraphFont"/>
    <w:link w:val="BodyTextIndent3"/>
    <w:qFormat/>
    <w:rsid w:val="00445977"/>
    <w:rPr>
      <w:rFonts w:ascii="VNtimes New Roman" w:eastAsia="Times New Roman" w:hAnsi="VNtimes New Roman" w:cs="Times New Roman"/>
      <w:sz w:val="16"/>
      <w:szCs w:val="16"/>
      <w:lang w:val="zh-CN" w:eastAsia="zh-CN"/>
    </w:rPr>
  </w:style>
  <w:style w:type="paragraph" w:styleId="CommentSubject">
    <w:name w:val="annotation subject"/>
    <w:basedOn w:val="CommentText"/>
    <w:next w:val="CommentText"/>
    <w:link w:val="CommentSubjectChar"/>
    <w:uiPriority w:val="99"/>
    <w:unhideWhenUsed/>
    <w:qFormat/>
    <w:rsid w:val="00445977"/>
    <w:pPr>
      <w:spacing w:after="0" w:line="240" w:lineRule="auto"/>
    </w:pPr>
    <w:rPr>
      <w:rFonts w:eastAsia="Times New Roman"/>
      <w:b/>
      <w:bCs/>
      <w:sz w:val="20"/>
      <w:szCs w:val="20"/>
      <w:lang w:val="zh-CN" w:eastAsia="zh-CN"/>
    </w:rPr>
  </w:style>
  <w:style w:type="character" w:customStyle="1" w:styleId="CommentSubjectChar">
    <w:name w:val="Comment Subject Char"/>
    <w:basedOn w:val="CommentTextChar"/>
    <w:link w:val="CommentSubject"/>
    <w:uiPriority w:val="99"/>
    <w:qFormat/>
    <w:rsid w:val="00445977"/>
    <w:rPr>
      <w:rFonts w:ascii="Times New Roman" w:eastAsia="Times New Roman" w:hAnsi="Times New Roman" w:cs="Times New Roman"/>
      <w:b/>
      <w:bCs/>
      <w:sz w:val="20"/>
      <w:szCs w:val="20"/>
      <w:lang w:val="zh-CN" w:eastAsia="zh-CN"/>
    </w:rPr>
  </w:style>
  <w:style w:type="paragraph" w:styleId="Header">
    <w:name w:val="header"/>
    <w:basedOn w:val="Normal"/>
    <w:link w:val="HeaderChar"/>
    <w:rsid w:val="00445977"/>
    <w:pPr>
      <w:tabs>
        <w:tab w:val="center" w:pos="4680"/>
        <w:tab w:val="right" w:pos="9360"/>
      </w:tabs>
      <w:spacing w:after="0" w:line="240" w:lineRule="auto"/>
    </w:pPr>
    <w:rPr>
      <w:rFonts w:eastAsia="Times New Roman"/>
      <w:szCs w:val="24"/>
      <w:lang w:val="zh-CN" w:eastAsia="zh-CN"/>
    </w:rPr>
  </w:style>
  <w:style w:type="character" w:customStyle="1" w:styleId="HeaderChar">
    <w:name w:val="Header Char"/>
    <w:basedOn w:val="DefaultParagraphFont"/>
    <w:link w:val="Header"/>
    <w:rsid w:val="00445977"/>
    <w:rPr>
      <w:rFonts w:ascii="Times New Roman" w:eastAsia="Times New Roman" w:hAnsi="Times New Roman" w:cs="Times New Roman"/>
      <w:sz w:val="24"/>
      <w:szCs w:val="24"/>
      <w:lang w:val="zh-CN" w:eastAsia="zh-CN"/>
    </w:rPr>
  </w:style>
  <w:style w:type="paragraph" w:styleId="Subtitle">
    <w:name w:val="Subtitle"/>
    <w:basedOn w:val="Normal"/>
    <w:link w:val="SubtitleChar"/>
    <w:qFormat/>
    <w:rsid w:val="00445977"/>
    <w:pPr>
      <w:keepNext/>
      <w:widowControl w:val="0"/>
      <w:spacing w:after="0" w:line="240" w:lineRule="auto"/>
      <w:jc w:val="center"/>
    </w:pPr>
    <w:rPr>
      <w:rFonts w:eastAsia="Times New Roman"/>
      <w:b/>
      <w:bCs/>
      <w:sz w:val="26"/>
      <w:szCs w:val="28"/>
      <w:lang w:val="zh-CN" w:eastAsia="zh-CN"/>
    </w:rPr>
  </w:style>
  <w:style w:type="character" w:customStyle="1" w:styleId="SubtitleChar">
    <w:name w:val="Subtitle Char"/>
    <w:basedOn w:val="DefaultParagraphFont"/>
    <w:link w:val="Subtitle"/>
    <w:qFormat/>
    <w:rsid w:val="00445977"/>
    <w:rPr>
      <w:rFonts w:ascii="Times New Roman" w:eastAsia="Times New Roman" w:hAnsi="Times New Roman" w:cs="Times New Roman"/>
      <w:b/>
      <w:bCs/>
      <w:sz w:val="26"/>
      <w:szCs w:val="28"/>
      <w:lang w:val="zh-CN" w:eastAsia="zh-CN"/>
    </w:rPr>
  </w:style>
  <w:style w:type="character" w:styleId="CommentReference">
    <w:name w:val="annotation reference"/>
    <w:uiPriority w:val="99"/>
    <w:unhideWhenUsed/>
    <w:qFormat/>
    <w:rsid w:val="00445977"/>
    <w:rPr>
      <w:sz w:val="16"/>
      <w:szCs w:val="16"/>
    </w:rPr>
  </w:style>
  <w:style w:type="character" w:styleId="Emphasis">
    <w:name w:val="Emphasis"/>
    <w:uiPriority w:val="20"/>
    <w:qFormat/>
    <w:rsid w:val="00445977"/>
    <w:rPr>
      <w:i/>
      <w:iCs/>
    </w:rPr>
  </w:style>
  <w:style w:type="character" w:styleId="Hyperlink">
    <w:name w:val="Hyperlink"/>
    <w:basedOn w:val="DefaultParagraphFont"/>
    <w:uiPriority w:val="99"/>
    <w:unhideWhenUsed/>
    <w:rsid w:val="00445977"/>
    <w:rPr>
      <w:color w:val="0000FF" w:themeColor="hyperlink"/>
      <w:u w:val="single"/>
    </w:rPr>
  </w:style>
  <w:style w:type="character" w:customStyle="1" w:styleId="amsbkh">
    <w:name w:val="ams bkh"/>
    <w:basedOn w:val="DefaultParagraphFont"/>
    <w:rsid w:val="00445977"/>
  </w:style>
  <w:style w:type="character" w:customStyle="1" w:styleId="amsbkg">
    <w:name w:val="ams bkg"/>
    <w:basedOn w:val="DefaultParagraphFont"/>
    <w:rsid w:val="00445977"/>
  </w:style>
  <w:style w:type="paragraph" w:customStyle="1" w:styleId="DefaultParagraphFontParaCharCharCharCharChar">
    <w:name w:val="Default Paragraph Font Para Char Char Char Char Char"/>
    <w:qFormat/>
    <w:rsid w:val="00445977"/>
    <w:pPr>
      <w:tabs>
        <w:tab w:val="left" w:pos="1152"/>
      </w:tabs>
      <w:spacing w:before="120" w:after="120" w:line="312" w:lineRule="auto"/>
    </w:pPr>
    <w:rPr>
      <w:rFonts w:ascii="Arial" w:eastAsia="Times New Roman" w:hAnsi="Arial" w:cs="Arial"/>
      <w:sz w:val="26"/>
      <w:szCs w:val="26"/>
    </w:rPr>
  </w:style>
  <w:style w:type="paragraph" w:customStyle="1" w:styleId="Char4">
    <w:name w:val="Char4"/>
    <w:basedOn w:val="Normal"/>
    <w:semiHidden/>
    <w:qFormat/>
    <w:rsid w:val="00445977"/>
    <w:pPr>
      <w:spacing w:after="160" w:line="240" w:lineRule="exact"/>
    </w:pPr>
    <w:rPr>
      <w:rFonts w:ascii="Arial" w:eastAsia="Times New Roman" w:hAnsi="Arial" w:cs="Arial"/>
      <w:sz w:val="22"/>
    </w:rPr>
  </w:style>
  <w:style w:type="paragraph" w:customStyle="1" w:styleId="Normal1">
    <w:name w:val="Normal1"/>
    <w:basedOn w:val="Normal"/>
    <w:next w:val="Normal"/>
    <w:semiHidden/>
    <w:qFormat/>
    <w:rsid w:val="00445977"/>
    <w:pPr>
      <w:spacing w:after="160" w:line="240" w:lineRule="exact"/>
    </w:pPr>
    <w:rPr>
      <w:rFonts w:eastAsia="Times New Roman"/>
      <w:sz w:val="28"/>
    </w:rPr>
  </w:style>
  <w:style w:type="character" w:customStyle="1" w:styleId="st">
    <w:name w:val="st"/>
    <w:qFormat/>
    <w:rsid w:val="00445977"/>
  </w:style>
  <w:style w:type="character" w:customStyle="1" w:styleId="apple-converted-space">
    <w:name w:val="apple-converted-space"/>
    <w:qFormat/>
    <w:rsid w:val="00445977"/>
  </w:style>
  <w:style w:type="paragraph" w:customStyle="1" w:styleId="TableParagraph">
    <w:name w:val="Table Paragraph"/>
    <w:basedOn w:val="Normal"/>
    <w:uiPriority w:val="1"/>
    <w:qFormat/>
    <w:rsid w:val="00445977"/>
    <w:pPr>
      <w:widowControl w:val="0"/>
      <w:autoSpaceDE w:val="0"/>
      <w:autoSpaceDN w:val="0"/>
      <w:adjustRightInd w:val="0"/>
      <w:spacing w:after="0" w:line="240" w:lineRule="auto"/>
    </w:pPr>
    <w:rPr>
      <w:rFonts w:eastAsia="Times New Roman"/>
      <w:szCs w:val="24"/>
    </w:rPr>
  </w:style>
  <w:style w:type="character" w:customStyle="1" w:styleId="UnresolvedMention">
    <w:name w:val="Unresolved Mention"/>
    <w:uiPriority w:val="99"/>
    <w:semiHidden/>
    <w:unhideWhenUsed/>
    <w:qFormat/>
    <w:rsid w:val="00445977"/>
    <w:rPr>
      <w:rFonts w:cs="Times New Roman"/>
      <w:color w:val="808080"/>
      <w:shd w:val="clear" w:color="auto" w:fill="E6E6E6"/>
    </w:rPr>
  </w:style>
  <w:style w:type="character" w:customStyle="1" w:styleId="demuc4">
    <w:name w:val="demuc4"/>
    <w:rsid w:val="00445977"/>
  </w:style>
  <w:style w:type="paragraph" w:styleId="TOCHeading">
    <w:name w:val="TOC Heading"/>
    <w:basedOn w:val="Heading1"/>
    <w:next w:val="Normal"/>
    <w:uiPriority w:val="39"/>
    <w:unhideWhenUsed/>
    <w:qFormat/>
    <w:rsid w:val="00445977"/>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445977"/>
    <w:pPr>
      <w:spacing w:after="100"/>
      <w:ind w:left="240"/>
    </w:pPr>
    <w:rPr>
      <w:rFonts w:cstheme="minorBidi"/>
    </w:rPr>
  </w:style>
  <w:style w:type="paragraph" w:styleId="TOC3">
    <w:name w:val="toc 3"/>
    <w:basedOn w:val="Normal"/>
    <w:next w:val="Normal"/>
    <w:autoRedefine/>
    <w:uiPriority w:val="39"/>
    <w:unhideWhenUsed/>
    <w:rsid w:val="00445977"/>
    <w:pPr>
      <w:spacing w:after="100"/>
      <w:ind w:left="480"/>
    </w:pPr>
    <w:rPr>
      <w:rFonts w:cstheme="minorBidi"/>
    </w:rPr>
  </w:style>
  <w:style w:type="paragraph" w:styleId="TOC1">
    <w:name w:val="toc 1"/>
    <w:basedOn w:val="Normal"/>
    <w:next w:val="Normal"/>
    <w:autoRedefine/>
    <w:uiPriority w:val="39"/>
    <w:unhideWhenUsed/>
    <w:rsid w:val="00066DF4"/>
    <w:pPr>
      <w:tabs>
        <w:tab w:val="right" w:leader="dot" w:pos="8778"/>
      </w:tabs>
      <w:spacing w:after="0" w:line="312" w:lineRule="auto"/>
      <w:ind w:right="361"/>
      <w:jc w:val="center"/>
    </w:pPr>
    <w:rPr>
      <w:rFonts w:cstheme="minorBidi"/>
      <w:noProof/>
      <w:sz w:val="26"/>
    </w:rPr>
  </w:style>
  <w:style w:type="character" w:customStyle="1" w:styleId="B1Char">
    <w:name w:val="B1 Char"/>
    <w:link w:val="B1"/>
    <w:rsid w:val="00445977"/>
    <w:rPr>
      <w:rFonts w:ascii="Times New Roman" w:eastAsia="Calibri" w:hAnsi="Times New Roman" w:cs="Times New Roman"/>
      <w:b/>
      <w:sz w:val="26"/>
      <w:szCs w:val="26"/>
    </w:rPr>
  </w:style>
  <w:style w:type="paragraph" w:customStyle="1" w:styleId="DefBox1">
    <w:name w:val="Def_Box_1"/>
    <w:basedOn w:val="Normal"/>
    <w:rsid w:val="00445977"/>
    <w:pPr>
      <w:numPr>
        <w:numId w:val="16"/>
      </w:numPr>
      <w:adjustRightInd w:val="0"/>
      <w:spacing w:before="80" w:after="60" w:line="240" w:lineRule="auto"/>
      <w:jc w:val="both"/>
    </w:pPr>
    <w:rPr>
      <w:rFonts w:eastAsia="HGSGothicM"/>
      <w:b/>
      <w:bCs/>
      <w:sz w:val="26"/>
      <w:szCs w:val="26"/>
      <w:lang w:val="en-GB" w:eastAsia="ja-JP"/>
    </w:rPr>
  </w:style>
  <w:style w:type="paragraph" w:customStyle="1" w:styleId="DefBox2">
    <w:name w:val="Def_Box_2"/>
    <w:basedOn w:val="Heading1"/>
    <w:rsid w:val="00445977"/>
    <w:pPr>
      <w:pageBreakBefore/>
      <w:numPr>
        <w:ilvl w:val="1"/>
        <w:numId w:val="16"/>
      </w:numPr>
      <w:pBdr>
        <w:bottom w:val="dashSmallGap" w:sz="4" w:space="1" w:color="auto"/>
      </w:pBdr>
      <w:tabs>
        <w:tab w:val="clear" w:pos="576"/>
        <w:tab w:val="num" w:pos="360"/>
      </w:tabs>
      <w:kinsoku w:val="0"/>
      <w:overflowPunct w:val="0"/>
      <w:autoSpaceDE w:val="0"/>
      <w:autoSpaceDN w:val="0"/>
      <w:spacing w:before="80" w:after="280" w:line="240" w:lineRule="atLeast"/>
      <w:ind w:left="0" w:firstLine="544"/>
      <w:jc w:val="both"/>
    </w:pPr>
    <w:rPr>
      <w:rFonts w:ascii="Times New Roman" w:eastAsia="MS Mincho" w:hAnsi="Times New Roman"/>
      <w:kern w:val="0"/>
      <w:sz w:val="24"/>
      <w:szCs w:val="24"/>
      <w:lang w:val="en-GB" w:eastAsia="ja-JP"/>
    </w:rPr>
  </w:style>
  <w:style w:type="paragraph" w:customStyle="1" w:styleId="Task2">
    <w:name w:val="Task_2"/>
    <w:basedOn w:val="Normal"/>
    <w:next w:val="Normal"/>
    <w:rsid w:val="00445977"/>
    <w:pPr>
      <w:numPr>
        <w:ilvl w:val="3"/>
        <w:numId w:val="17"/>
      </w:numPr>
      <w:kinsoku w:val="0"/>
      <w:overflowPunct w:val="0"/>
      <w:autoSpaceDE w:val="0"/>
      <w:autoSpaceDN w:val="0"/>
      <w:spacing w:before="80" w:after="60" w:line="240" w:lineRule="auto"/>
      <w:jc w:val="both"/>
    </w:pPr>
    <w:rPr>
      <w:rFonts w:eastAsia="MS Mincho"/>
      <w:sz w:val="26"/>
      <w:szCs w:val="26"/>
      <w:lang w:val="en-GB" w:eastAsia="ja-JP"/>
    </w:rPr>
  </w:style>
  <w:style w:type="paragraph" w:customStyle="1" w:styleId="Slogan">
    <w:name w:val="Slogan"/>
    <w:basedOn w:val="Normal"/>
    <w:rsid w:val="00445977"/>
    <w:pPr>
      <w:numPr>
        <w:numId w:val="19"/>
      </w:numPr>
      <w:pBdr>
        <w:top w:val="thinThickSmallGap" w:sz="18" w:space="5" w:color="993366"/>
        <w:left w:val="thinThickSmallGap" w:sz="18" w:space="5" w:color="993366"/>
        <w:bottom w:val="thinThickSmallGap" w:sz="18" w:space="5" w:color="993366"/>
        <w:right w:val="thinThickSmallGap" w:sz="18" w:space="5" w:color="993366"/>
      </w:pBdr>
      <w:shd w:val="clear" w:color="auto" w:fill="FFFF99"/>
      <w:tabs>
        <w:tab w:val="clear" w:pos="720"/>
        <w:tab w:val="num" w:pos="480"/>
      </w:tabs>
      <w:spacing w:before="240" w:after="240" w:line="264" w:lineRule="auto"/>
      <w:ind w:left="482" w:hanging="482"/>
      <w:jc w:val="both"/>
    </w:pPr>
    <w:rPr>
      <w:rFonts w:ascii="Palatino Linotype" w:eastAsia="Times New Roman" w:hAnsi="Palatino Linotype"/>
      <w:b/>
      <w:color w:val="000080"/>
      <w:sz w:val="36"/>
      <w:szCs w:val="36"/>
    </w:rPr>
  </w:style>
  <w:style w:type="paragraph" w:customStyle="1" w:styleId="BulletedPicture">
    <w:name w:val="Bulleted_Picture"/>
    <w:basedOn w:val="Normal"/>
    <w:rsid w:val="00445977"/>
    <w:pPr>
      <w:numPr>
        <w:numId w:val="20"/>
      </w:numPr>
      <w:spacing w:before="60" w:after="60" w:line="264" w:lineRule="auto"/>
      <w:jc w:val="both"/>
    </w:pPr>
    <w:rPr>
      <w:rFonts w:eastAsia="Times New Roman"/>
      <w:sz w:val="26"/>
      <w:szCs w:val="26"/>
    </w:rPr>
  </w:style>
  <w:style w:type="paragraph" w:customStyle="1" w:styleId="QuestionVN">
    <w:name w:val="Question_VN"/>
    <w:basedOn w:val="Normal"/>
    <w:rsid w:val="00445977"/>
    <w:pPr>
      <w:numPr>
        <w:ilvl w:val="1"/>
        <w:numId w:val="20"/>
      </w:numPr>
      <w:pBdr>
        <w:top w:val="dotted" w:sz="4" w:space="1" w:color="auto"/>
        <w:left w:val="dotted" w:sz="4" w:space="4" w:color="auto"/>
        <w:bottom w:val="dotted" w:sz="4" w:space="1" w:color="auto"/>
        <w:right w:val="dotted" w:sz="4" w:space="4" w:color="auto"/>
      </w:pBdr>
      <w:shd w:val="clear" w:color="auto" w:fill="CCFFCC"/>
      <w:spacing w:before="60" w:after="60" w:line="264" w:lineRule="auto"/>
      <w:ind w:left="360" w:hanging="360"/>
      <w:jc w:val="both"/>
    </w:pPr>
    <w:rPr>
      <w:rFonts w:eastAsia="Times New Roman"/>
      <w:sz w:val="26"/>
      <w:szCs w:val="26"/>
    </w:rPr>
  </w:style>
  <w:style w:type="character" w:customStyle="1" w:styleId="NormalWebChar">
    <w:name w:val="Normal (Web) Char"/>
    <w:aliases w:val="Char Char Char Char,Char Char Char Char Char Char Char Char Char Char Char1,Char Char Char Char Char Char Char Char Char Char Char Char,Обычный (веб)1 Char,Обычный (веб) Знак Char,Обычный (веб) Знак1 Char,Обычный (веб) Знак Знак Char"/>
    <w:link w:val="NormalWeb"/>
    <w:uiPriority w:val="99"/>
    <w:locked/>
    <w:rsid w:val="00445977"/>
    <w:rPr>
      <w:rFonts w:ascii="Times New Roman" w:eastAsia="Times New Roman" w:hAnsi="Times New Roman" w:cs="Times New Roman"/>
      <w:sz w:val="24"/>
      <w:szCs w:val="24"/>
    </w:rPr>
  </w:style>
  <w:style w:type="paragraph" w:customStyle="1" w:styleId="normaltext1">
    <w:name w:val="normaltext1"/>
    <w:basedOn w:val="Normal"/>
    <w:rsid w:val="00445977"/>
    <w:pPr>
      <w:spacing w:before="100" w:beforeAutospacing="1" w:after="100" w:afterAutospacing="1" w:line="240" w:lineRule="auto"/>
    </w:pPr>
    <w:rPr>
      <w:rFonts w:ascii="Verdana" w:eastAsia="Times New Roman" w:hAnsi="Verdana"/>
      <w:szCs w:val="24"/>
    </w:rPr>
  </w:style>
  <w:style w:type="paragraph" w:customStyle="1" w:styleId="abc">
    <w:name w:val="abc"/>
    <w:basedOn w:val="Normal"/>
    <w:rsid w:val="00445977"/>
    <w:pPr>
      <w:spacing w:after="0" w:line="240" w:lineRule="auto"/>
    </w:pPr>
    <w:rPr>
      <w:rFonts w:eastAsia="Times New Roman"/>
      <w:sz w:val="20"/>
      <w:szCs w:val="20"/>
    </w:rPr>
  </w:style>
  <w:style w:type="paragraph" w:customStyle="1" w:styleId="Tableindent">
    <w:name w:val="Table indent"/>
    <w:basedOn w:val="Normal"/>
    <w:rsid w:val="00445977"/>
    <w:pPr>
      <w:tabs>
        <w:tab w:val="num" w:pos="227"/>
      </w:tabs>
      <w:spacing w:after="20" w:line="240" w:lineRule="auto"/>
      <w:ind w:left="227" w:hanging="227"/>
    </w:pPr>
    <w:rPr>
      <w:rFonts w:eastAsia="Times New Roman"/>
      <w:sz w:val="20"/>
      <w:szCs w:val="20"/>
      <w:lang w:val="en-GB"/>
    </w:rPr>
  </w:style>
  <w:style w:type="character" w:customStyle="1" w:styleId="A1Char">
    <w:name w:val="A1 Char"/>
    <w:basedOn w:val="DefaultParagraphFont"/>
    <w:link w:val="A1"/>
    <w:rsid w:val="00433E5A"/>
    <w:rPr>
      <w:rFonts w:ascii="Times New Roman Bold" w:hAnsi="Times New Roman Bold" w:cs="Times New Roman"/>
      <w:b/>
      <w:bCs/>
      <w:color w:val="000000"/>
      <w:sz w:val="28"/>
      <w:szCs w:val="26"/>
      <w:lang w:eastAsia="zh-CN"/>
    </w:rPr>
  </w:style>
  <w:style w:type="character" w:customStyle="1" w:styleId="B0Char">
    <w:name w:val="B0 Char"/>
    <w:basedOn w:val="DefaultParagraphFont"/>
    <w:link w:val="B0"/>
    <w:rsid w:val="00445977"/>
    <w:rPr>
      <w:rFonts w:ascii="Times New Roman" w:eastAsia="Calibri" w:hAnsi="Times New Roman" w:cs="Times New Roman"/>
      <w:b/>
      <w:color w:val="000000"/>
      <w:sz w:val="26"/>
      <w:szCs w:val="26"/>
      <w:lang w:val="pt-BR"/>
    </w:rPr>
  </w:style>
  <w:style w:type="character" w:customStyle="1" w:styleId="Bodytext30">
    <w:name w:val="Body text (3)_"/>
    <w:basedOn w:val="DefaultParagraphFont"/>
    <w:link w:val="Bodytext31"/>
    <w:rsid w:val="00445977"/>
    <w:rPr>
      <w:rFonts w:ascii="Times New Roman" w:eastAsia="Times New Roman" w:hAnsi="Times New Roman" w:cs="Times New Roman"/>
      <w:b/>
      <w:bCs/>
      <w:sz w:val="28"/>
      <w:szCs w:val="28"/>
      <w:shd w:val="clear" w:color="auto" w:fill="FFFFFF"/>
    </w:rPr>
  </w:style>
  <w:style w:type="paragraph" w:customStyle="1" w:styleId="Bodytext31">
    <w:name w:val="Body text (3)"/>
    <w:basedOn w:val="Normal"/>
    <w:link w:val="Bodytext30"/>
    <w:rsid w:val="00445977"/>
    <w:pPr>
      <w:widowControl w:val="0"/>
      <w:shd w:val="clear" w:color="auto" w:fill="FFFFFF"/>
      <w:spacing w:after="0" w:line="326" w:lineRule="exact"/>
      <w:ind w:hanging="182"/>
      <w:jc w:val="center"/>
    </w:pPr>
    <w:rPr>
      <w:rFonts w:eastAsia="Times New Roman"/>
      <w:b/>
      <w:bCs/>
      <w:sz w:val="28"/>
      <w:szCs w:val="28"/>
    </w:rPr>
  </w:style>
  <w:style w:type="character" w:customStyle="1" w:styleId="Bodytext3105pt">
    <w:name w:val="Body text (3) + 10.5 pt"/>
    <w:basedOn w:val="Bodytext30"/>
    <w:rsid w:val="00445977"/>
    <w:rPr>
      <w:rFonts w:ascii="Times New Roman" w:eastAsia="Times New Roman" w:hAnsi="Times New Roman" w:cs="Times New Roman"/>
      <w:b/>
      <w:bCs/>
      <w:color w:val="000000"/>
      <w:spacing w:val="0"/>
      <w:w w:val="100"/>
      <w:position w:val="0"/>
      <w:sz w:val="21"/>
      <w:szCs w:val="21"/>
      <w:shd w:val="clear" w:color="auto" w:fill="FFFFFF"/>
      <w:lang w:val="vi-VN" w:eastAsia="vi-VN" w:bidi="vi-VN"/>
    </w:rPr>
  </w:style>
  <w:style w:type="paragraph" w:styleId="TOC4">
    <w:name w:val="toc 4"/>
    <w:basedOn w:val="Normal"/>
    <w:next w:val="Normal"/>
    <w:autoRedefine/>
    <w:uiPriority w:val="39"/>
    <w:unhideWhenUsed/>
    <w:rsid w:val="00445977"/>
    <w:pPr>
      <w:spacing w:after="100" w:line="259" w:lineRule="auto"/>
      <w:ind w:left="660"/>
    </w:pPr>
    <w:rPr>
      <w:rFonts w:asciiTheme="minorHAnsi" w:eastAsiaTheme="minorEastAsia" w:hAnsiTheme="minorHAnsi" w:cstheme="minorBidi"/>
      <w:sz w:val="22"/>
    </w:rPr>
  </w:style>
  <w:style w:type="paragraph" w:styleId="TOC5">
    <w:name w:val="toc 5"/>
    <w:basedOn w:val="Normal"/>
    <w:next w:val="Normal"/>
    <w:autoRedefine/>
    <w:uiPriority w:val="39"/>
    <w:unhideWhenUsed/>
    <w:rsid w:val="00445977"/>
    <w:pPr>
      <w:spacing w:after="100" w:line="259" w:lineRule="auto"/>
      <w:ind w:left="880"/>
    </w:pPr>
    <w:rPr>
      <w:rFonts w:asciiTheme="minorHAnsi" w:eastAsiaTheme="minorEastAsia" w:hAnsiTheme="minorHAnsi" w:cstheme="minorBidi"/>
      <w:sz w:val="22"/>
    </w:rPr>
  </w:style>
  <w:style w:type="paragraph" w:styleId="TOC6">
    <w:name w:val="toc 6"/>
    <w:basedOn w:val="Normal"/>
    <w:next w:val="Normal"/>
    <w:autoRedefine/>
    <w:uiPriority w:val="39"/>
    <w:unhideWhenUsed/>
    <w:rsid w:val="00445977"/>
    <w:pPr>
      <w:spacing w:after="100" w:line="259" w:lineRule="auto"/>
      <w:ind w:left="1100"/>
    </w:pPr>
    <w:rPr>
      <w:rFonts w:asciiTheme="minorHAnsi" w:eastAsiaTheme="minorEastAsia" w:hAnsiTheme="minorHAnsi" w:cstheme="minorBidi"/>
      <w:sz w:val="22"/>
    </w:rPr>
  </w:style>
  <w:style w:type="paragraph" w:styleId="TOC7">
    <w:name w:val="toc 7"/>
    <w:basedOn w:val="Normal"/>
    <w:next w:val="Normal"/>
    <w:autoRedefine/>
    <w:uiPriority w:val="39"/>
    <w:unhideWhenUsed/>
    <w:rsid w:val="00445977"/>
    <w:pPr>
      <w:spacing w:after="100" w:line="259" w:lineRule="auto"/>
      <w:ind w:left="1320"/>
    </w:pPr>
    <w:rPr>
      <w:rFonts w:asciiTheme="minorHAnsi" w:eastAsiaTheme="minorEastAsia" w:hAnsiTheme="minorHAnsi" w:cstheme="minorBidi"/>
      <w:sz w:val="22"/>
    </w:rPr>
  </w:style>
  <w:style w:type="paragraph" w:styleId="TOC8">
    <w:name w:val="toc 8"/>
    <w:basedOn w:val="Normal"/>
    <w:next w:val="Normal"/>
    <w:autoRedefine/>
    <w:uiPriority w:val="39"/>
    <w:unhideWhenUsed/>
    <w:rsid w:val="00445977"/>
    <w:pPr>
      <w:spacing w:after="100" w:line="259" w:lineRule="auto"/>
      <w:ind w:left="1540"/>
    </w:pPr>
    <w:rPr>
      <w:rFonts w:asciiTheme="minorHAnsi" w:eastAsiaTheme="minorEastAsia" w:hAnsiTheme="minorHAnsi" w:cstheme="minorBidi"/>
      <w:sz w:val="22"/>
    </w:rPr>
  </w:style>
  <w:style w:type="paragraph" w:styleId="TOC9">
    <w:name w:val="toc 9"/>
    <w:basedOn w:val="Normal"/>
    <w:next w:val="Normal"/>
    <w:autoRedefine/>
    <w:uiPriority w:val="39"/>
    <w:unhideWhenUsed/>
    <w:rsid w:val="00445977"/>
    <w:pPr>
      <w:spacing w:after="100" w:line="259" w:lineRule="auto"/>
      <w:ind w:left="1760"/>
    </w:pPr>
    <w:rPr>
      <w:rFonts w:asciiTheme="minorHAnsi" w:eastAsiaTheme="minorEastAsia" w:hAnsiTheme="minorHAnsi" w:cstheme="minorBidi"/>
      <w:sz w:val="22"/>
    </w:rPr>
  </w:style>
  <w:style w:type="numbering" w:customStyle="1" w:styleId="NoList1">
    <w:name w:val="No List1"/>
    <w:next w:val="NoList"/>
    <w:uiPriority w:val="99"/>
    <w:semiHidden/>
    <w:unhideWhenUsed/>
    <w:rsid w:val="00445977"/>
  </w:style>
  <w:style w:type="character" w:customStyle="1" w:styleId="UnresolvedMention1">
    <w:name w:val="Unresolved Mention1"/>
    <w:uiPriority w:val="99"/>
    <w:semiHidden/>
    <w:unhideWhenUsed/>
    <w:qFormat/>
    <w:rsid w:val="00445977"/>
    <w:rPr>
      <w:rFonts w:cs="Times New Roman"/>
      <w:color w:val="808080"/>
      <w:shd w:val="clear" w:color="auto" w:fill="E6E6E6"/>
    </w:rPr>
  </w:style>
  <w:style w:type="character" w:customStyle="1" w:styleId="AChar">
    <w:name w:val="A Char"/>
    <w:basedOn w:val="DefaultParagraphFont"/>
    <w:link w:val="A"/>
    <w:rsid w:val="00AF6E07"/>
    <w:rPr>
      <w:rFonts w:ascii="Times New Roman" w:eastAsia="Times New Roman" w:hAnsi="Times New Roman" w:cs="Times New Roman"/>
      <w:b/>
      <w:bCs/>
      <w:color w:val="000000"/>
      <w:kern w:val="32"/>
      <w:sz w:val="28"/>
      <w:szCs w:val="26"/>
      <w:lang w:val="zh-CN" w:eastAsia="zh-CN"/>
    </w:rPr>
  </w:style>
  <w:style w:type="character" w:customStyle="1" w:styleId="A2Char">
    <w:name w:val="A2 Char"/>
    <w:basedOn w:val="TitleChar"/>
    <w:link w:val="A2"/>
    <w:rsid w:val="00433E5A"/>
    <w:rPr>
      <w:rFonts w:ascii="Times New Roman" w:eastAsia="Roboto" w:hAnsi="Times New Roman" w:cs="Times New Roman"/>
      <w:b/>
      <w:bCs/>
      <w:i/>
      <w:sz w:val="28"/>
      <w:szCs w:val="28"/>
      <w:lang w:val="zh-CN" w:eastAsia="zh-CN"/>
    </w:rPr>
  </w:style>
  <w:style w:type="character" w:customStyle="1" w:styleId="A3Char">
    <w:name w:val="A3 Char"/>
    <w:basedOn w:val="DefaultParagraphFont"/>
    <w:link w:val="A3"/>
    <w:rsid w:val="00433E5A"/>
    <w:rPr>
      <w:rFonts w:ascii="Times New Roman" w:hAnsi="Times New Roman" w:cs="Times New Roman"/>
      <w:i/>
      <w:color w:val="000000"/>
      <w:sz w:val="28"/>
      <w:szCs w:val="26"/>
      <w:lang w:eastAsia="zh-CN"/>
    </w:rPr>
  </w:style>
  <w:style w:type="paragraph" w:customStyle="1" w:styleId="a4">
    <w:name w:val="a4"/>
    <w:basedOn w:val="A3"/>
    <w:link w:val="a4Char"/>
    <w:qFormat/>
    <w:rsid w:val="00445977"/>
    <w:pPr>
      <w:keepNext/>
      <w:keepLines/>
      <w:spacing w:line="319" w:lineRule="auto"/>
      <w:jc w:val="left"/>
      <w:outlineLvl w:val="0"/>
    </w:pPr>
    <w:rPr>
      <w:rFonts w:eastAsia="Times New Roman"/>
      <w:bCs/>
      <w:color w:val="auto"/>
      <w:lang w:val="vi-VN"/>
    </w:rPr>
  </w:style>
  <w:style w:type="character" w:customStyle="1" w:styleId="a4Char">
    <w:name w:val="a4 Char"/>
    <w:link w:val="a4"/>
    <w:rsid w:val="00445977"/>
    <w:rPr>
      <w:rFonts w:ascii="Times New Roman" w:eastAsia="Times New Roman" w:hAnsi="Times New Roman" w:cs="Times New Roman"/>
      <w:bCs/>
      <w:i/>
      <w:sz w:val="26"/>
      <w:szCs w:val="26"/>
      <w:lang w:val="vi-VN" w:eastAsia="zh-CN"/>
    </w:rPr>
  </w:style>
  <w:style w:type="character" w:styleId="FootnoteReference">
    <w:name w:val="footnote reference"/>
    <w:basedOn w:val="DefaultParagraphFont"/>
    <w:uiPriority w:val="99"/>
    <w:semiHidden/>
    <w:unhideWhenUsed/>
    <w:rsid w:val="00E236FA"/>
    <w:rPr>
      <w:vertAlign w:val="superscript"/>
    </w:rPr>
  </w:style>
  <w:style w:type="paragraph" w:customStyle="1" w:styleId="NoiDung">
    <w:name w:val="Noi Dung"/>
    <w:basedOn w:val="Normal"/>
    <w:qFormat/>
    <w:rsid w:val="00433E5A"/>
    <w:pPr>
      <w:spacing w:before="120" w:after="120" w:line="320" w:lineRule="exact"/>
      <w:ind w:firstLine="567"/>
      <w:jc w:val="both"/>
    </w:pPr>
    <w:rPr>
      <w:rFonts w:eastAsia="Times New Roman"/>
      <w:sz w:val="26"/>
      <w:szCs w:val="26"/>
      <w:lang w:val="pt-BR"/>
    </w:rPr>
  </w:style>
  <w:style w:type="paragraph" w:styleId="EndnoteText">
    <w:name w:val="endnote text"/>
    <w:basedOn w:val="Normal"/>
    <w:link w:val="EndnoteTextChar"/>
    <w:uiPriority w:val="99"/>
    <w:semiHidden/>
    <w:unhideWhenUsed/>
    <w:rsid w:val="000418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4182C"/>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04182C"/>
    <w:rPr>
      <w:vertAlign w:val="superscript"/>
    </w:rPr>
  </w:style>
  <w:style w:type="character" w:styleId="LineNumber">
    <w:name w:val="line number"/>
    <w:basedOn w:val="DefaultParagraphFont"/>
    <w:uiPriority w:val="99"/>
    <w:semiHidden/>
    <w:unhideWhenUsed/>
    <w:rsid w:val="008A3CDC"/>
  </w:style>
  <w:style w:type="character" w:customStyle="1" w:styleId="fontstyle01">
    <w:name w:val="fontstyle01"/>
    <w:basedOn w:val="DefaultParagraphFont"/>
    <w:rsid w:val="007B68F8"/>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FF332D"/>
    <w:rPr>
      <w:rFonts w:ascii="Times New Roman" w:hAnsi="Times New Roman" w:cs="Times New Roman" w:hint="default"/>
      <w:b/>
      <w:bCs/>
      <w:i/>
      <w:iCs/>
      <w:color w:val="000000"/>
      <w:sz w:val="28"/>
      <w:szCs w:val="28"/>
    </w:rPr>
  </w:style>
  <w:style w:type="character" w:customStyle="1" w:styleId="fontstyle11">
    <w:name w:val="fontstyle11"/>
    <w:basedOn w:val="DefaultParagraphFont"/>
    <w:rsid w:val="00FF332D"/>
    <w:rPr>
      <w:rFonts w:ascii="Times New Roman" w:hAnsi="Times New Roman" w:cs="Times New Roman" w:hint="default"/>
      <w:b w:val="0"/>
      <w:bCs w:val="0"/>
      <w:i w:val="0"/>
      <w:iCs w:val="0"/>
      <w:color w:val="000000"/>
      <w:sz w:val="26"/>
      <w:szCs w:val="26"/>
    </w:rPr>
  </w:style>
</w:styles>
</file>

<file path=word/webSettings.xml><?xml version="1.0" encoding="utf-8"?>
<w:webSettings xmlns:r="http://schemas.openxmlformats.org/officeDocument/2006/relationships" xmlns:w="http://schemas.openxmlformats.org/wordprocessingml/2006/main">
  <w:divs>
    <w:div w:id="232743214">
      <w:bodyDiv w:val="1"/>
      <w:marLeft w:val="0"/>
      <w:marRight w:val="0"/>
      <w:marTop w:val="0"/>
      <w:marBottom w:val="0"/>
      <w:divBdr>
        <w:top w:val="none" w:sz="0" w:space="0" w:color="auto"/>
        <w:left w:val="none" w:sz="0" w:space="0" w:color="auto"/>
        <w:bottom w:val="none" w:sz="0" w:space="0" w:color="auto"/>
        <w:right w:val="none" w:sz="0" w:space="0" w:color="auto"/>
      </w:divBdr>
    </w:div>
    <w:div w:id="213255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0.jpeg"/><Relationship Id="rId47" Type="http://schemas.openxmlformats.org/officeDocument/2006/relationships/hyperlink" Target="file:///C:\Users\huyenmit\Desktop\T&#224;i%20lieuj%20OCOP-N&#7897;p%2030.7\BAN%20CAM%20KET.doc" TargetMode="External"/><Relationship Id="rId50" Type="http://schemas.openxmlformats.org/officeDocument/2006/relationships/hyperlink" Target="file:///C:\Users\huyenmit\Desktop\T&#224;i%20lieuj%20OCOP-N&#7897;p%2030.7\DON%20DE%20NGHI.doc" TargetMode="External"/><Relationship Id="rId55" Type="http://schemas.openxmlformats.org/officeDocument/2006/relationships/hyperlink" Target="http://datafile.chinhphu.vn/file-remote-v2/DownloadServlet?filePath=vbpq/2012/12/23_hoptacxa.doc"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hyperlink" Target="file:///C:\Users\huyenmit\Desktop\T&#224;i%20lieuj%20OCOP-N&#7897;p%2030.7\BAN%20CAM%20KET.doc"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khcn.cantho.gov.vn/DesktopModules/CMSP/DinhKem/3212_T%E1%BB%9C%20KHAI%20%C4%90%C4%82NG%20K%C3%9D%20NH%C3%83N%20HI%E1%BB%86U.doc" TargetMode="Externa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footer" Target="footer4.xml"/><Relationship Id="rId54" Type="http://schemas.openxmlformats.org/officeDocument/2006/relationships/hyperlink" Target="file:///C:\Users\huyenmit\Desktop\T&#224;i%20lieuj%20OCOP-N&#7897;p%2030.7\C&#7896;NG%20H&#210;A%20X&#195;%20H&#7896;I%20CH&#7910;%20NGH&#296;A%20VI&#7878;T%20NAM.do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wmf"/><Relationship Id="rId45" Type="http://schemas.openxmlformats.org/officeDocument/2006/relationships/hyperlink" Target="https://thuvienphapluat.vn/van-ban/thuong-mai/quyet-dinh-1048-qd-ttg-2019-tieu-chi-danh-gia-san-pham-chuong-trinh-moi-xa-mot-san-pham-422157.aspx" TargetMode="External"/><Relationship Id="rId53" Type="http://schemas.openxmlformats.org/officeDocument/2006/relationships/hyperlink" Target="file:///C:\Users\huyenmit\Desktop\T&#224;i%20lieuj%20OCOP-N&#7897;p%2030.7\C&#7896;NG%20H&#210;A%20X&#195;%20H&#7896;I%20CH&#7910;%20NGH&#296;A%20VI&#7878;T%20NAM.doc" TargetMode="External"/><Relationship Id="rId58" Type="http://schemas.openxmlformats.org/officeDocument/2006/relationships/hyperlink" Target="http://datafile.chinhphu.vn/file-remote-v2/DownloadServlet?filePath=vbpq/2014/05/TT%2003.signed.pdf" TargetMode="External"/><Relationship Id="rId5" Type="http://schemas.openxmlformats.org/officeDocument/2006/relationships/webSettings" Target="webSettings.xml"/><Relationship Id="rId15" Type="http://schemas.openxmlformats.org/officeDocument/2006/relationships/hyperlink" Target="https://www.uplevo.com/blog/marketing/tiktok-la-gi-chay-quang-cao-tren-tiktok/" TargetMode="Externa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hyperlink" Target="file:///C:\Users\huyenmit\Desktop\T&#224;i%20lieuj%20OCOP-N&#7897;p%2030.7\DON%20DE%20NGHI.doc" TargetMode="External"/><Relationship Id="rId57" Type="http://schemas.openxmlformats.org/officeDocument/2006/relationships/hyperlink" Target="http://datafile.chinhphu.vn/file-remote-v2/DownloadServlet?filePath=vbpq/2017/09/107.signed.pdf" TargetMode="Externa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image" Target="media/image20.png"/><Relationship Id="rId44" Type="http://schemas.openxmlformats.org/officeDocument/2006/relationships/hyperlink" Target="https://thuvienphapluat.vn/van-ban/thuong-mai/quyet-dinh-1048-qd-ttg-2019-tieu-chi-danh-gia-san-pham-chuong-trinh-moi-xa-mot-san-pham-422157.aspx" TargetMode="External"/><Relationship Id="rId52" Type="http://schemas.openxmlformats.org/officeDocument/2006/relationships/hyperlink" Target="file:///C:\Users\huyenmit\Desktop\T&#224;i%20lieuj%20OCOP-N&#7897;p%2030.7\C&#7896;NG%20H&#210;A%20X&#195;%20H&#7896;I%20CH&#7910;%20NGH&#296;A%20VI&#7878;T%20NAM.doc"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1.jpeg"/><Relationship Id="rId48" Type="http://schemas.openxmlformats.org/officeDocument/2006/relationships/hyperlink" Target="file:///C:\Users\huyenmit\Desktop\T&#224;i%20lieuj%20OCOP-N&#7897;p%2030.7\BAN%20CAM%20KET.doc" TargetMode="External"/><Relationship Id="rId56" Type="http://schemas.openxmlformats.org/officeDocument/2006/relationships/hyperlink" Target="http://www.moj.gov.vn/vbpq/Lists/Vn%20bn%20php%20lut/Attachments/28823/193.2013.ND.CP.doc" TargetMode="External"/><Relationship Id="rId8" Type="http://schemas.openxmlformats.org/officeDocument/2006/relationships/image" Target="media/image2.png"/><Relationship Id="rId51" Type="http://schemas.openxmlformats.org/officeDocument/2006/relationships/hyperlink" Target="file:///C:\Users\huyenmit\Desktop\T&#224;i%20lieuj%20OCOP-N&#7897;p%2030.7\C&#7896;NG%20H&#210;A%20X&#195;%20H&#7896;I%20CH&#7910;%20NGH&#296;A%20VI&#7878;T%20NAM.doc" TargetMode="Externa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EA9A6-A61C-4276-B5AC-BBEBA89E9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8</Pages>
  <Words>58200</Words>
  <Characters>331744</Characters>
  <Application>Microsoft Office Word</Application>
  <DocSecurity>0</DocSecurity>
  <Lines>2764</Lines>
  <Paragraphs>778</Paragraphs>
  <ScaleCrop>false</ScaleCrop>
  <HeadingPairs>
    <vt:vector size="2" baseType="variant">
      <vt:variant>
        <vt:lpstr>Title</vt:lpstr>
      </vt:variant>
      <vt:variant>
        <vt:i4>1</vt:i4>
      </vt:variant>
    </vt:vector>
  </HeadingPairs>
  <TitlesOfParts>
    <vt:vector size="1" baseType="lpstr">
      <vt:lpstr/>
    </vt:vector>
  </TitlesOfParts>
  <Company>Truong</Company>
  <LinksUpToDate>false</LinksUpToDate>
  <CharactersWithSpaces>389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20-11-05T10:17:00Z</cp:lastPrinted>
  <dcterms:created xsi:type="dcterms:W3CDTF">2020-11-27T08:13:00Z</dcterms:created>
  <dcterms:modified xsi:type="dcterms:W3CDTF">2020-11-27T08:13:00Z</dcterms:modified>
</cp:coreProperties>
</file>